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9522B" w14:textId="77777777" w:rsidR="00E3392D" w:rsidRPr="004F2082" w:rsidRDefault="00E3392D" w:rsidP="009E2C95">
      <w:pPr>
        <w:spacing w:after="0"/>
        <w:jc w:val="both"/>
      </w:pPr>
      <w:r w:rsidRPr="004F2082">
        <w:rPr>
          <w:b/>
        </w:rPr>
        <w:t xml:space="preserve">Name of Journal: </w:t>
      </w:r>
      <w:r w:rsidRPr="004F2082">
        <w:rPr>
          <w:b/>
          <w:i/>
          <w:iCs/>
        </w:rPr>
        <w:t>World Journal of Psychiatry</w:t>
      </w:r>
    </w:p>
    <w:p w14:paraId="0EA2304A" w14:textId="77777777" w:rsidR="00E3392D" w:rsidRPr="004F2082" w:rsidRDefault="00E3392D" w:rsidP="009E2C95">
      <w:pPr>
        <w:spacing w:after="0"/>
        <w:jc w:val="both"/>
        <w:rPr>
          <w:b/>
          <w:lang w:eastAsia="zh-CN"/>
        </w:rPr>
      </w:pPr>
      <w:r w:rsidRPr="004F2082">
        <w:rPr>
          <w:b/>
        </w:rPr>
        <w:t xml:space="preserve">ESPS Manuscript NO: </w:t>
      </w:r>
      <w:r w:rsidRPr="004F2082">
        <w:rPr>
          <w:b/>
          <w:lang w:eastAsia="zh-CN"/>
        </w:rPr>
        <w:t>28263</w:t>
      </w:r>
    </w:p>
    <w:p w14:paraId="7F23333D" w14:textId="331AFAE1" w:rsidR="00E3392D" w:rsidRPr="004F2082" w:rsidRDefault="00E3392D" w:rsidP="009E2C95">
      <w:pPr>
        <w:spacing w:after="0"/>
        <w:jc w:val="both"/>
        <w:rPr>
          <w:b/>
        </w:rPr>
      </w:pPr>
      <w:r w:rsidRPr="004F2082">
        <w:rPr>
          <w:b/>
        </w:rPr>
        <w:t xml:space="preserve">Manuscript Type: </w:t>
      </w:r>
      <w:r w:rsidR="004E5C34" w:rsidRPr="004F2082">
        <w:rPr>
          <w:b/>
        </w:rPr>
        <w:t>Original Article</w:t>
      </w:r>
    </w:p>
    <w:p w14:paraId="04719962" w14:textId="77777777" w:rsidR="00E3392D" w:rsidRPr="004F2082" w:rsidRDefault="00E3392D" w:rsidP="009E2C95">
      <w:pPr>
        <w:pStyle w:val="Standa1"/>
        <w:spacing w:line="360" w:lineRule="auto"/>
        <w:jc w:val="both"/>
        <w:rPr>
          <w:rFonts w:ascii="Book Antiqua" w:eastAsia="宋体" w:hAnsi="Book Antiqua"/>
          <w:b/>
          <w:i/>
          <w:lang w:eastAsia="zh-CN"/>
        </w:rPr>
      </w:pPr>
    </w:p>
    <w:p w14:paraId="1515FF93" w14:textId="77777777" w:rsidR="005F6372" w:rsidRPr="004F2082" w:rsidRDefault="00E3392D" w:rsidP="009E2C95">
      <w:pPr>
        <w:pStyle w:val="Standa1"/>
        <w:spacing w:line="360" w:lineRule="auto"/>
        <w:jc w:val="both"/>
        <w:rPr>
          <w:rFonts w:ascii="Book Antiqua" w:eastAsia="宋体" w:hAnsi="Book Antiqua"/>
          <w:b/>
          <w:i/>
          <w:lang w:eastAsia="zh-CN"/>
        </w:rPr>
      </w:pPr>
      <w:r w:rsidRPr="004F2082">
        <w:rPr>
          <w:rFonts w:ascii="Book Antiqua" w:hAnsi="Book Antiqua"/>
          <w:b/>
          <w:i/>
        </w:rPr>
        <w:t>Retrospective Study</w:t>
      </w:r>
    </w:p>
    <w:p w14:paraId="07FA5C02" w14:textId="77777777" w:rsidR="00213BB6" w:rsidRPr="00557936" w:rsidRDefault="00531C69" w:rsidP="00557936">
      <w:pPr>
        <w:pStyle w:val="StandardTitle"/>
      </w:pPr>
      <w:bookmarkStart w:id="0" w:name="_GoBack"/>
      <w:r w:rsidRPr="00557936">
        <w:t>Infectious</w:t>
      </w:r>
      <w:r w:rsidR="009E3B4A" w:rsidRPr="00557936">
        <w:t xml:space="preserve">, </w:t>
      </w:r>
      <w:r w:rsidR="00020B9B" w:rsidRPr="00557936">
        <w:t xml:space="preserve">atopic </w:t>
      </w:r>
      <w:r w:rsidRPr="00557936">
        <w:t xml:space="preserve">and </w:t>
      </w:r>
      <w:r w:rsidR="00020B9B" w:rsidRPr="00557936">
        <w:t xml:space="preserve">inflammatory </w:t>
      </w:r>
      <w:r w:rsidRPr="00557936">
        <w:t xml:space="preserve">diseases, childhood adversities and familial aggregation </w:t>
      </w:r>
      <w:r w:rsidR="0020788A" w:rsidRPr="00557936">
        <w:t xml:space="preserve">are </w:t>
      </w:r>
      <w:r w:rsidRPr="00557936">
        <w:t xml:space="preserve">independently </w:t>
      </w:r>
      <w:r w:rsidR="0020788A" w:rsidRPr="00557936">
        <w:t xml:space="preserve">associated with </w:t>
      </w:r>
      <w:r w:rsidR="00AE4164" w:rsidRPr="00557936">
        <w:t xml:space="preserve">the risk for mental disorders: </w:t>
      </w:r>
      <w:r w:rsidR="00E3392D" w:rsidRPr="00557936">
        <w:t>R</w:t>
      </w:r>
      <w:r w:rsidRPr="00557936">
        <w:rPr>
          <w:lang w:val="en-GB"/>
        </w:rPr>
        <w:t>esults from a l</w:t>
      </w:r>
      <w:r w:rsidR="0020788A" w:rsidRPr="00557936">
        <w:rPr>
          <w:lang w:val="en-GB"/>
        </w:rPr>
        <w:t>arge Swiss epidemiological stud</w:t>
      </w:r>
      <w:r w:rsidRPr="00557936">
        <w:rPr>
          <w:lang w:val="en-GB"/>
        </w:rPr>
        <w:t>y</w:t>
      </w:r>
    </w:p>
    <w:bookmarkEnd w:id="0"/>
    <w:p w14:paraId="2AA875A5" w14:textId="77777777" w:rsidR="00531C69" w:rsidRPr="004F2082" w:rsidRDefault="00531C69" w:rsidP="009E2C95">
      <w:pPr>
        <w:pStyle w:val="Standa1"/>
        <w:spacing w:line="360" w:lineRule="auto"/>
        <w:jc w:val="both"/>
        <w:rPr>
          <w:rFonts w:ascii="Book Antiqua" w:hAnsi="Book Antiqua"/>
        </w:rPr>
      </w:pPr>
    </w:p>
    <w:p w14:paraId="1BB60845" w14:textId="13453902" w:rsidR="005670D8" w:rsidRPr="004F2082" w:rsidRDefault="00810E5D" w:rsidP="009E2C95">
      <w:pPr>
        <w:pStyle w:val="Standa1"/>
        <w:spacing w:line="360" w:lineRule="auto"/>
        <w:jc w:val="both"/>
        <w:rPr>
          <w:rFonts w:ascii="Book Antiqua" w:hAnsi="Book Antiqua"/>
        </w:rPr>
      </w:pPr>
      <w:proofErr w:type="spellStart"/>
      <w:r w:rsidRPr="004F2082">
        <w:rPr>
          <w:rFonts w:ascii="Book Antiqua" w:hAnsi="Book Antiqua"/>
        </w:rPr>
        <w:t>Ajdacic</w:t>
      </w:r>
      <w:proofErr w:type="spellEnd"/>
      <w:r w:rsidRPr="004F2082">
        <w:rPr>
          <w:rFonts w:ascii="Book Antiqua" w:hAnsi="Book Antiqua"/>
        </w:rPr>
        <w:t>-Gross</w:t>
      </w:r>
      <w:r w:rsidRPr="004F2082">
        <w:rPr>
          <w:rFonts w:ascii="Book Antiqua" w:hAnsi="Book Antiqua"/>
          <w:i/>
        </w:rPr>
        <w:t xml:space="preserve"> V et al. </w:t>
      </w:r>
      <w:r w:rsidR="007C0D94" w:rsidRPr="004F2082">
        <w:rPr>
          <w:rFonts w:ascii="Book Antiqua" w:hAnsi="Book Antiqua"/>
        </w:rPr>
        <w:t>I</w:t>
      </w:r>
      <w:r w:rsidR="00CD3FA1" w:rsidRPr="004F2082">
        <w:rPr>
          <w:rFonts w:ascii="Book Antiqua" w:hAnsi="Book Antiqua"/>
        </w:rPr>
        <w:t>nfectious</w:t>
      </w:r>
      <w:r w:rsidR="007C0D94" w:rsidRPr="004F2082">
        <w:rPr>
          <w:rFonts w:ascii="Book Antiqua" w:hAnsi="Book Antiqua"/>
        </w:rPr>
        <w:t>, atopic and inflammatory</w:t>
      </w:r>
      <w:r w:rsidR="00CD3FA1" w:rsidRPr="004F2082">
        <w:rPr>
          <w:rFonts w:ascii="Book Antiqua" w:hAnsi="Book Antiqua"/>
        </w:rPr>
        <w:t xml:space="preserve"> diseases</w:t>
      </w:r>
      <w:r w:rsidR="0020788A" w:rsidRPr="004F2082">
        <w:rPr>
          <w:rFonts w:ascii="Book Antiqua" w:hAnsi="Book Antiqua"/>
        </w:rPr>
        <w:t>:</w:t>
      </w:r>
      <w:r w:rsidR="00CD3FA1" w:rsidRPr="004F2082">
        <w:rPr>
          <w:rFonts w:ascii="Book Antiqua" w:hAnsi="Book Antiqua"/>
        </w:rPr>
        <w:t xml:space="preserve"> </w:t>
      </w:r>
      <w:r w:rsidR="004E5C34" w:rsidRPr="004F2082">
        <w:rPr>
          <w:rFonts w:ascii="Book Antiqua" w:hAnsi="Book Antiqua"/>
        </w:rPr>
        <w:t>A</w:t>
      </w:r>
      <w:r w:rsidR="0020788A" w:rsidRPr="004F2082">
        <w:rPr>
          <w:rFonts w:ascii="Book Antiqua" w:hAnsi="Book Antiqua"/>
        </w:rPr>
        <w:t xml:space="preserve">ssociations with </w:t>
      </w:r>
      <w:r w:rsidR="00CD3FA1" w:rsidRPr="004F2082">
        <w:rPr>
          <w:rFonts w:ascii="Book Antiqua" w:hAnsi="Book Antiqua"/>
        </w:rPr>
        <w:t>mental disorders</w:t>
      </w:r>
    </w:p>
    <w:p w14:paraId="316803ED" w14:textId="77777777" w:rsidR="005F6372" w:rsidRPr="004F2082" w:rsidRDefault="005F6372" w:rsidP="009E2C95">
      <w:pPr>
        <w:pStyle w:val="Standa1"/>
        <w:spacing w:line="360" w:lineRule="auto"/>
        <w:jc w:val="both"/>
        <w:rPr>
          <w:rFonts w:ascii="Book Antiqua" w:hAnsi="Book Antiqua"/>
        </w:rPr>
      </w:pPr>
    </w:p>
    <w:p w14:paraId="7E6B7229" w14:textId="77777777" w:rsidR="00CC301C" w:rsidRPr="004F2082" w:rsidRDefault="00810E5D" w:rsidP="009E2C95">
      <w:pPr>
        <w:pStyle w:val="Authors"/>
        <w:tabs>
          <w:tab w:val="clear" w:pos="1701"/>
        </w:tabs>
        <w:ind w:left="0" w:firstLine="0"/>
        <w:jc w:val="both"/>
        <w:rPr>
          <w:b/>
        </w:rPr>
      </w:pPr>
      <w:r w:rsidRPr="004F2082">
        <w:rPr>
          <w:b/>
        </w:rPr>
        <w:t xml:space="preserve">Vladeta Ajdacic-Gross, </w:t>
      </w:r>
      <w:r w:rsidR="00A371A9" w:rsidRPr="004F2082">
        <w:rPr>
          <w:b/>
        </w:rPr>
        <w:t>Aleksandra Aleksandrowicz</w:t>
      </w:r>
      <w:r w:rsidRPr="004F2082">
        <w:rPr>
          <w:b/>
        </w:rPr>
        <w:t xml:space="preserve">, </w:t>
      </w:r>
      <w:r w:rsidRPr="004F2082">
        <w:rPr>
          <w:b/>
          <w:lang w:val="de-CH"/>
        </w:rPr>
        <w:t xml:space="preserve">Stephanie Rodgers, </w:t>
      </w:r>
      <w:r w:rsidR="00B72AEB" w:rsidRPr="004F2082">
        <w:rPr>
          <w:b/>
        </w:rPr>
        <w:t xml:space="preserve">Margot Mutsch, </w:t>
      </w:r>
      <w:r w:rsidR="00213BB6" w:rsidRPr="004F2082">
        <w:rPr>
          <w:b/>
        </w:rPr>
        <w:t>An</w:t>
      </w:r>
      <w:r w:rsidR="00B72AEB" w:rsidRPr="004F2082">
        <w:rPr>
          <w:b/>
        </w:rPr>
        <w:t xml:space="preserve">ja Tesic, </w:t>
      </w:r>
      <w:r w:rsidR="00B72AEB" w:rsidRPr="004F2082">
        <w:rPr>
          <w:b/>
          <w:lang w:val="de-CH"/>
        </w:rPr>
        <w:t xml:space="preserve">Mario Müller, Wolfram Kawohl, </w:t>
      </w:r>
      <w:r w:rsidR="00B72AEB" w:rsidRPr="004F2082">
        <w:rPr>
          <w:b/>
          <w:lang w:val="fr-CH"/>
        </w:rPr>
        <w:t xml:space="preserve">Wulf Rössler, </w:t>
      </w:r>
      <w:r w:rsidR="00F1679D" w:rsidRPr="004F2082">
        <w:rPr>
          <w:b/>
          <w:lang w:val="fr-CH"/>
        </w:rPr>
        <w:t>Erich Seifritz</w:t>
      </w:r>
      <w:r w:rsidR="00B72AEB" w:rsidRPr="004F2082">
        <w:rPr>
          <w:b/>
        </w:rPr>
        <w:t xml:space="preserve">, </w:t>
      </w:r>
      <w:r w:rsidR="00B72AEB" w:rsidRPr="004F2082">
        <w:rPr>
          <w:b/>
          <w:lang w:val="fr-CH"/>
        </w:rPr>
        <w:t xml:space="preserve">Enrique Castelao, </w:t>
      </w:r>
      <w:r w:rsidR="0028758B" w:rsidRPr="004F2082">
        <w:rPr>
          <w:b/>
          <w:lang w:val="fr-CH"/>
        </w:rPr>
        <w:t>Marie-Pierre F</w:t>
      </w:r>
      <w:r w:rsidR="007C0D94" w:rsidRPr="004F2082">
        <w:rPr>
          <w:b/>
          <w:lang w:val="fr-CH"/>
        </w:rPr>
        <w:t xml:space="preserve"> Strippoli</w:t>
      </w:r>
      <w:r w:rsidR="00B72AEB" w:rsidRPr="004F2082">
        <w:rPr>
          <w:b/>
          <w:lang w:val="fr-CH"/>
        </w:rPr>
        <w:t>, Caroline Vandeleur, Roland von K</w:t>
      </w:r>
      <w:r w:rsidR="0028758B" w:rsidRPr="004F2082">
        <w:rPr>
          <w:b/>
          <w:lang w:val="fr-CH"/>
        </w:rPr>
        <w:t>änel, Rosa Paolicelli, Markus A</w:t>
      </w:r>
      <w:r w:rsidR="00B72AEB" w:rsidRPr="004F2082">
        <w:rPr>
          <w:b/>
          <w:lang w:val="fr-CH"/>
        </w:rPr>
        <w:t xml:space="preserve"> Landolt, Cornelia Witthauer, Roselind Lieb, Martin Preisig</w:t>
      </w:r>
    </w:p>
    <w:p w14:paraId="7B0791A4" w14:textId="77777777" w:rsidR="00213BB6" w:rsidRPr="004F2082" w:rsidRDefault="00213BB6" w:rsidP="009E2C95">
      <w:pPr>
        <w:pStyle w:val="Authors"/>
        <w:ind w:left="0" w:firstLine="0"/>
        <w:jc w:val="both"/>
        <w:rPr>
          <w:lang w:val="fr-CH"/>
        </w:rPr>
      </w:pPr>
    </w:p>
    <w:p w14:paraId="6C6B3F6E" w14:textId="6FB3F52B" w:rsidR="00020B9B" w:rsidRPr="004F2082" w:rsidRDefault="00E73192" w:rsidP="009E2C95">
      <w:pPr>
        <w:pStyle w:val="Authors"/>
        <w:tabs>
          <w:tab w:val="clear" w:pos="1701"/>
        </w:tabs>
        <w:ind w:left="0" w:firstLine="0"/>
        <w:jc w:val="both"/>
        <w:rPr>
          <w:lang w:val="fr-CH" w:eastAsia="zh-CN"/>
        </w:rPr>
      </w:pPr>
      <w:r w:rsidRPr="004F2082">
        <w:rPr>
          <w:b/>
        </w:rPr>
        <w:t xml:space="preserve">Vladeta Ajdacic-Gross, Aleksandra Aleksandrowicz, </w:t>
      </w:r>
      <w:r w:rsidRPr="004F2082">
        <w:rPr>
          <w:b/>
          <w:lang w:val="de-CH"/>
        </w:rPr>
        <w:t xml:space="preserve">Stephanie Rodgers, </w:t>
      </w:r>
      <w:r w:rsidRPr="004F2082">
        <w:rPr>
          <w:b/>
        </w:rPr>
        <w:t xml:space="preserve">Margot Mutsch, Anja Tesic, </w:t>
      </w:r>
      <w:r w:rsidRPr="004F2082">
        <w:rPr>
          <w:b/>
          <w:lang w:val="de-CH"/>
        </w:rPr>
        <w:t xml:space="preserve">Mario Müller, Wolfram Kawohl, </w:t>
      </w:r>
      <w:r w:rsidRPr="004F2082">
        <w:rPr>
          <w:b/>
          <w:lang w:val="fr-CH"/>
        </w:rPr>
        <w:t>Wulf Rössler, Erich Seifritz</w:t>
      </w:r>
      <w:r w:rsidRPr="004F2082">
        <w:rPr>
          <w:b/>
        </w:rPr>
        <w:t xml:space="preserve">, </w:t>
      </w:r>
      <w:r w:rsidR="001F687B" w:rsidRPr="004F2082">
        <w:rPr>
          <w:lang w:val="fr-CH"/>
        </w:rPr>
        <w:t>Department of Psychiatry, Psychotherapy and Psycho</w:t>
      </w:r>
      <w:r w:rsidR="006C27FB" w:rsidRPr="004F2082">
        <w:rPr>
          <w:lang w:val="fr-CH"/>
        </w:rPr>
        <w:t>somatics, Psychiatric Hospital</w:t>
      </w:r>
      <w:r w:rsidR="001F687B" w:rsidRPr="004F2082">
        <w:rPr>
          <w:lang w:val="fr-CH"/>
        </w:rPr>
        <w:t xml:space="preserve">, University of Zurich, </w:t>
      </w:r>
      <w:r w:rsidR="009521E5" w:rsidRPr="004F2082">
        <w:rPr>
          <w:lang w:val="fr-CH"/>
        </w:rPr>
        <w:t xml:space="preserve">8021 </w:t>
      </w:r>
      <w:r w:rsidR="001F687B" w:rsidRPr="004F2082">
        <w:rPr>
          <w:lang w:val="fr-CH"/>
        </w:rPr>
        <w:t>Zurich, Switzerland</w:t>
      </w:r>
    </w:p>
    <w:p w14:paraId="696D4CBB" w14:textId="77777777" w:rsidR="0078305B" w:rsidRPr="004F2082" w:rsidRDefault="0078305B" w:rsidP="009E2C95">
      <w:pPr>
        <w:pStyle w:val="Authors"/>
        <w:tabs>
          <w:tab w:val="clear" w:pos="1701"/>
        </w:tabs>
        <w:ind w:left="0" w:firstLine="0"/>
        <w:jc w:val="both"/>
        <w:rPr>
          <w:lang w:val="fr-CH" w:eastAsia="zh-CN"/>
        </w:rPr>
      </w:pPr>
    </w:p>
    <w:p w14:paraId="21257FD2" w14:textId="219ECC7C" w:rsidR="00213BB6" w:rsidRPr="004F2082" w:rsidRDefault="00E73192" w:rsidP="009E2C95">
      <w:pPr>
        <w:pStyle w:val="Authors"/>
        <w:tabs>
          <w:tab w:val="clear" w:pos="1701"/>
        </w:tabs>
        <w:ind w:left="0" w:firstLine="0"/>
        <w:jc w:val="both"/>
        <w:rPr>
          <w:lang w:val="fr-CH" w:eastAsia="zh-CN"/>
        </w:rPr>
      </w:pPr>
      <w:r w:rsidRPr="004F2082">
        <w:rPr>
          <w:b/>
        </w:rPr>
        <w:t xml:space="preserve">Margot Mutsch, </w:t>
      </w:r>
      <w:r w:rsidR="00B054A7" w:rsidRPr="004F2082">
        <w:rPr>
          <w:lang w:val="fr-CH"/>
        </w:rPr>
        <w:t xml:space="preserve">Epidemiology, Biostatistics and Prevention Institute, University of Zurich, </w:t>
      </w:r>
      <w:r w:rsidR="009521E5" w:rsidRPr="004F2082">
        <w:rPr>
          <w:lang w:val="fr-CH"/>
        </w:rPr>
        <w:t xml:space="preserve">8001 </w:t>
      </w:r>
      <w:r w:rsidR="00B054A7" w:rsidRPr="004F2082">
        <w:rPr>
          <w:lang w:val="fr-CH"/>
        </w:rPr>
        <w:t>Zurich, Switzerland</w:t>
      </w:r>
    </w:p>
    <w:p w14:paraId="61A8BCEB" w14:textId="77777777" w:rsidR="004E5C34" w:rsidRPr="004F2082" w:rsidRDefault="004E5C34" w:rsidP="009E2C95">
      <w:pPr>
        <w:pStyle w:val="Authors"/>
        <w:tabs>
          <w:tab w:val="clear" w:pos="1701"/>
        </w:tabs>
        <w:ind w:left="0" w:firstLine="0"/>
        <w:jc w:val="both"/>
        <w:rPr>
          <w:lang w:val="fr-CH" w:eastAsia="zh-CN"/>
        </w:rPr>
      </w:pPr>
    </w:p>
    <w:p w14:paraId="02383F6F" w14:textId="59CD43B7" w:rsidR="00A371A9" w:rsidRPr="004F2082" w:rsidRDefault="00E73192" w:rsidP="009E2C95">
      <w:pPr>
        <w:pStyle w:val="Authors"/>
        <w:tabs>
          <w:tab w:val="clear" w:pos="1701"/>
        </w:tabs>
        <w:ind w:left="0" w:firstLine="0"/>
        <w:jc w:val="both"/>
        <w:rPr>
          <w:lang w:eastAsia="zh-CN"/>
        </w:rPr>
      </w:pPr>
      <w:r w:rsidRPr="004F2082">
        <w:rPr>
          <w:b/>
          <w:lang w:val="fr-CH"/>
        </w:rPr>
        <w:t>E</w:t>
      </w:r>
      <w:r w:rsidR="004E5C34" w:rsidRPr="004F2082">
        <w:rPr>
          <w:b/>
          <w:lang w:val="fr-CH"/>
        </w:rPr>
        <w:t>nrique Castelao, Marie-Pierre F</w:t>
      </w:r>
      <w:r w:rsidRPr="004F2082">
        <w:rPr>
          <w:b/>
          <w:lang w:val="fr-CH"/>
        </w:rPr>
        <w:t xml:space="preserve"> Strippoli, Caroline Vandeleur, Martin Preisig, </w:t>
      </w:r>
      <w:r w:rsidR="001F687B" w:rsidRPr="004F2082">
        <w:t xml:space="preserve">Department of Psychiatry, University Hospital of Lausanne, </w:t>
      </w:r>
      <w:r w:rsidR="00092F49" w:rsidRPr="004F2082">
        <w:t>1011</w:t>
      </w:r>
      <w:r w:rsidR="009521E5" w:rsidRPr="004F2082">
        <w:t xml:space="preserve"> </w:t>
      </w:r>
      <w:r w:rsidR="001F687B" w:rsidRPr="004F2082">
        <w:t>Lausanne, Switzerland</w:t>
      </w:r>
    </w:p>
    <w:p w14:paraId="2164703E" w14:textId="77777777" w:rsidR="004E5C34" w:rsidRPr="004F2082" w:rsidRDefault="004E5C34" w:rsidP="009E2C95">
      <w:pPr>
        <w:pStyle w:val="Authors"/>
        <w:tabs>
          <w:tab w:val="clear" w:pos="1701"/>
        </w:tabs>
        <w:ind w:left="0" w:firstLine="0"/>
        <w:jc w:val="both"/>
        <w:rPr>
          <w:lang w:eastAsia="zh-CN"/>
        </w:rPr>
      </w:pPr>
    </w:p>
    <w:p w14:paraId="42E6416B" w14:textId="48C092DF" w:rsidR="00A371A9" w:rsidRPr="004F2082" w:rsidRDefault="00E73192" w:rsidP="009E2C95">
      <w:pPr>
        <w:pStyle w:val="Authors"/>
        <w:tabs>
          <w:tab w:val="clear" w:pos="1701"/>
        </w:tabs>
        <w:ind w:left="0" w:firstLine="0"/>
        <w:jc w:val="both"/>
        <w:rPr>
          <w:lang w:eastAsia="zh-CN"/>
        </w:rPr>
      </w:pPr>
      <w:r w:rsidRPr="004F2082">
        <w:rPr>
          <w:b/>
          <w:lang w:val="fr-CH"/>
        </w:rPr>
        <w:lastRenderedPageBreak/>
        <w:t xml:space="preserve">Roland von Känel, </w:t>
      </w:r>
      <w:r w:rsidR="001F687B" w:rsidRPr="004F2082">
        <w:t xml:space="preserve">Department of Neurology, Bern University Hospital, </w:t>
      </w:r>
      <w:r w:rsidR="009521E5" w:rsidRPr="004F2082">
        <w:t xml:space="preserve">3010 Bern, </w:t>
      </w:r>
      <w:r w:rsidR="001F687B" w:rsidRPr="004F2082">
        <w:t>and Clinic Barmelweid,</w:t>
      </w:r>
      <w:r w:rsidR="009521E5" w:rsidRPr="004F2082">
        <w:t xml:space="preserve"> </w:t>
      </w:r>
      <w:r w:rsidR="00092F49" w:rsidRPr="004F2082">
        <w:t xml:space="preserve">5017 </w:t>
      </w:r>
      <w:r w:rsidR="009521E5" w:rsidRPr="004F2082">
        <w:t>Barmelweid,</w:t>
      </w:r>
      <w:r w:rsidR="001F687B" w:rsidRPr="004F2082">
        <w:t xml:space="preserve"> Switzerland</w:t>
      </w:r>
    </w:p>
    <w:p w14:paraId="2532D171" w14:textId="77777777" w:rsidR="004E5C34" w:rsidRPr="004F2082" w:rsidRDefault="004E5C34" w:rsidP="009E2C95">
      <w:pPr>
        <w:pStyle w:val="Authors"/>
        <w:tabs>
          <w:tab w:val="clear" w:pos="1701"/>
        </w:tabs>
        <w:ind w:left="0" w:firstLine="0"/>
        <w:jc w:val="both"/>
        <w:rPr>
          <w:lang w:eastAsia="zh-CN"/>
        </w:rPr>
      </w:pPr>
    </w:p>
    <w:p w14:paraId="16687347" w14:textId="14B0CF97" w:rsidR="00A371A9" w:rsidRPr="004F2082" w:rsidRDefault="00E73192" w:rsidP="009E2C95">
      <w:pPr>
        <w:pStyle w:val="Authors"/>
        <w:tabs>
          <w:tab w:val="clear" w:pos="1701"/>
        </w:tabs>
        <w:ind w:left="0" w:firstLine="0"/>
        <w:jc w:val="both"/>
        <w:rPr>
          <w:lang w:eastAsia="zh-CN"/>
        </w:rPr>
      </w:pPr>
      <w:r w:rsidRPr="004F2082">
        <w:rPr>
          <w:b/>
          <w:lang w:val="fr-CH"/>
        </w:rPr>
        <w:t xml:space="preserve">Rosa Paolicelli, </w:t>
      </w:r>
      <w:r w:rsidR="001F687B" w:rsidRPr="004F2082">
        <w:t xml:space="preserve">Division of Psychiatry Research, University of Zurich, </w:t>
      </w:r>
      <w:r w:rsidR="00092F49" w:rsidRPr="004F2082">
        <w:t xml:space="preserve">8032 </w:t>
      </w:r>
      <w:r w:rsidR="001F687B" w:rsidRPr="004F2082">
        <w:t>Zurich, Switzerland</w:t>
      </w:r>
    </w:p>
    <w:p w14:paraId="2999AA81" w14:textId="77777777" w:rsidR="004E5C34" w:rsidRPr="004F2082" w:rsidRDefault="004E5C34" w:rsidP="009E2C95">
      <w:pPr>
        <w:pStyle w:val="Authors"/>
        <w:tabs>
          <w:tab w:val="clear" w:pos="1701"/>
        </w:tabs>
        <w:ind w:left="0" w:firstLine="0"/>
        <w:jc w:val="both"/>
        <w:rPr>
          <w:lang w:eastAsia="zh-CN"/>
        </w:rPr>
      </w:pPr>
    </w:p>
    <w:p w14:paraId="401B2743" w14:textId="7C7467D2" w:rsidR="00A371A9" w:rsidRPr="004F2082" w:rsidRDefault="004E5C34" w:rsidP="009E2C95">
      <w:pPr>
        <w:pStyle w:val="Authors"/>
        <w:tabs>
          <w:tab w:val="clear" w:pos="1701"/>
        </w:tabs>
        <w:ind w:left="0" w:firstLine="0"/>
        <w:jc w:val="both"/>
        <w:rPr>
          <w:lang w:eastAsia="zh-CN"/>
        </w:rPr>
      </w:pPr>
      <w:r w:rsidRPr="004F2082">
        <w:rPr>
          <w:b/>
          <w:lang w:val="fr-CH"/>
        </w:rPr>
        <w:t>Markus A</w:t>
      </w:r>
      <w:r w:rsidR="00E73192" w:rsidRPr="004F2082">
        <w:rPr>
          <w:b/>
          <w:lang w:val="fr-CH"/>
        </w:rPr>
        <w:t xml:space="preserve"> Landolt, </w:t>
      </w:r>
      <w:r w:rsidR="001F687B" w:rsidRPr="004F2082">
        <w:t xml:space="preserve">University Children’s Hospital Zurich </w:t>
      </w:r>
      <w:r w:rsidR="00E73192" w:rsidRPr="004F2082">
        <w:t xml:space="preserve">and Children’s Research Center and </w:t>
      </w:r>
      <w:r w:rsidR="003B50E6" w:rsidRPr="004F2082">
        <w:t>Division</w:t>
      </w:r>
      <w:r w:rsidR="001F687B" w:rsidRPr="004F2082">
        <w:t xml:space="preserve"> of Child and Adolescent Health Psychology, </w:t>
      </w:r>
      <w:r w:rsidR="003B50E6" w:rsidRPr="004F2082">
        <w:t xml:space="preserve">Department </w:t>
      </w:r>
      <w:r w:rsidR="001F687B" w:rsidRPr="004F2082">
        <w:t xml:space="preserve">of Psychology, University of Zurich, </w:t>
      </w:r>
      <w:r w:rsidR="00092F49" w:rsidRPr="004F2082">
        <w:t xml:space="preserve">8032 </w:t>
      </w:r>
      <w:r w:rsidR="001F687B" w:rsidRPr="004F2082">
        <w:t>Zurich, Switzerland</w:t>
      </w:r>
    </w:p>
    <w:p w14:paraId="072ED129" w14:textId="77777777" w:rsidR="004E5C34" w:rsidRPr="004F2082" w:rsidRDefault="004E5C34" w:rsidP="009E2C95">
      <w:pPr>
        <w:pStyle w:val="Authors"/>
        <w:tabs>
          <w:tab w:val="clear" w:pos="1701"/>
        </w:tabs>
        <w:ind w:left="0" w:firstLine="0"/>
        <w:jc w:val="both"/>
        <w:rPr>
          <w:lang w:eastAsia="zh-CN"/>
        </w:rPr>
      </w:pPr>
    </w:p>
    <w:p w14:paraId="6CBDFF37" w14:textId="7E6CCAD9" w:rsidR="003B03C2" w:rsidRPr="004F2082" w:rsidRDefault="00E73192" w:rsidP="009E2C95">
      <w:pPr>
        <w:pStyle w:val="Authors"/>
        <w:tabs>
          <w:tab w:val="clear" w:pos="1701"/>
        </w:tabs>
        <w:ind w:left="0" w:firstLine="0"/>
        <w:jc w:val="both"/>
      </w:pPr>
      <w:r w:rsidRPr="004F2082">
        <w:rPr>
          <w:b/>
          <w:lang w:val="fr-CH"/>
        </w:rPr>
        <w:t xml:space="preserve">Cornelia Witthauer, Roselind Lieb, </w:t>
      </w:r>
      <w:r w:rsidR="001F687B" w:rsidRPr="004F2082">
        <w:t xml:space="preserve">Department of Psychology, Division of Clinical Psychology and Epidemiology, University of Basel, </w:t>
      </w:r>
      <w:r w:rsidR="006C27FB" w:rsidRPr="004F2082">
        <w:t xml:space="preserve">4055 </w:t>
      </w:r>
      <w:r w:rsidR="001F687B" w:rsidRPr="004F2082">
        <w:t>Basel, Switzerland</w:t>
      </w:r>
    </w:p>
    <w:p w14:paraId="2A4A178C" w14:textId="77777777" w:rsidR="004E5C34" w:rsidRPr="004F2082" w:rsidRDefault="004E5C34" w:rsidP="009E2C95">
      <w:pPr>
        <w:spacing w:after="0"/>
        <w:jc w:val="both"/>
        <w:rPr>
          <w:rFonts w:cs="Times"/>
          <w:noProof w:val="0"/>
          <w:lang w:eastAsia="zh-CN" w:bidi="de-DE"/>
        </w:rPr>
      </w:pPr>
    </w:p>
    <w:p w14:paraId="00FF535C" w14:textId="730B5EF9" w:rsidR="00E522BF" w:rsidRPr="004F2082" w:rsidRDefault="004E5C34" w:rsidP="009E2C95">
      <w:pPr>
        <w:spacing w:after="0"/>
        <w:jc w:val="both"/>
      </w:pPr>
      <w:r w:rsidRPr="004F2082">
        <w:rPr>
          <w:b/>
        </w:rPr>
        <w:t>Author contributions:</w:t>
      </w:r>
      <w:r w:rsidRPr="004F2082">
        <w:t xml:space="preserve"> </w:t>
      </w:r>
      <w:r w:rsidR="00E522BF" w:rsidRPr="004F2082">
        <w:t>Preisig M, Castelao E</w:t>
      </w:r>
      <w:r w:rsidR="00E33E9E" w:rsidRPr="004F2082">
        <w:t>, Strippoli MPF</w:t>
      </w:r>
      <w:r w:rsidR="00E522BF" w:rsidRPr="004F2082">
        <w:t xml:space="preserve"> and Vandeleur C designed the PsyCoLaus study and acquired the data</w:t>
      </w:r>
      <w:r w:rsidRPr="004F2082">
        <w:rPr>
          <w:lang w:eastAsia="zh-CN"/>
        </w:rPr>
        <w:t>;</w:t>
      </w:r>
      <w:r w:rsidR="00E522BF" w:rsidRPr="004F2082">
        <w:t xml:space="preserve"> Ajdacic-Gross V, Aleksandrowicz A, Rodgers S and Müller M carried out the analysis</w:t>
      </w:r>
      <w:r w:rsidRPr="004F2082">
        <w:rPr>
          <w:lang w:eastAsia="zh-CN"/>
        </w:rPr>
        <w:t xml:space="preserve">; </w:t>
      </w:r>
      <w:r w:rsidRPr="004F2082">
        <w:t>a</w:t>
      </w:r>
      <w:r w:rsidR="00E522BF" w:rsidRPr="004F2082">
        <w:t>ll authors contributed to the interpretation of the results</w:t>
      </w:r>
      <w:r w:rsidR="00B04A09" w:rsidRPr="004F2082">
        <w:t xml:space="preserve"> and </w:t>
      </w:r>
      <w:r w:rsidR="00EB75BF" w:rsidRPr="004F2082">
        <w:t xml:space="preserve">to </w:t>
      </w:r>
      <w:r w:rsidR="00B04A09" w:rsidRPr="004F2082">
        <w:t>the critical revision of the manuscript</w:t>
      </w:r>
      <w:r w:rsidRPr="004F2082">
        <w:rPr>
          <w:lang w:eastAsia="zh-CN"/>
        </w:rPr>
        <w:t>;</w:t>
      </w:r>
      <w:r w:rsidR="00B04A09" w:rsidRPr="004F2082">
        <w:t xml:space="preserve"> </w:t>
      </w:r>
      <w:r w:rsidR="00E522BF" w:rsidRPr="004F2082">
        <w:t>Ajdacic-Gross V and Aleksandrowicz A wrote the paper</w:t>
      </w:r>
      <w:r w:rsidRPr="004F2082">
        <w:rPr>
          <w:lang w:eastAsia="zh-CN"/>
        </w:rPr>
        <w:t>;</w:t>
      </w:r>
      <w:r w:rsidR="00E522BF" w:rsidRPr="004F2082">
        <w:t xml:space="preserve"> </w:t>
      </w:r>
      <w:r w:rsidRPr="004F2082">
        <w:t>a</w:t>
      </w:r>
      <w:r w:rsidR="00E522BF" w:rsidRPr="004F2082">
        <w:t xml:space="preserve">ll authors contributed critical revisions of the text. </w:t>
      </w:r>
    </w:p>
    <w:p w14:paraId="5E2D9C2E" w14:textId="77777777" w:rsidR="005670D8" w:rsidRPr="004F2082" w:rsidRDefault="005670D8" w:rsidP="009E2C95">
      <w:pPr>
        <w:spacing w:after="0"/>
        <w:jc w:val="both"/>
      </w:pPr>
    </w:p>
    <w:p w14:paraId="16CD6D8D" w14:textId="4118D357" w:rsidR="005670D8" w:rsidRPr="004F2082" w:rsidRDefault="004E5C34" w:rsidP="009E2C95">
      <w:pPr>
        <w:spacing w:after="0"/>
        <w:jc w:val="both"/>
      </w:pPr>
      <w:r w:rsidRPr="004F2082">
        <w:rPr>
          <w:b/>
          <w:lang w:eastAsia="zh-CN"/>
        </w:rPr>
        <w:t>S</w:t>
      </w:r>
      <w:r w:rsidR="00FC4DBC" w:rsidRPr="004F2082">
        <w:rPr>
          <w:b/>
        </w:rPr>
        <w:t>upported by</w:t>
      </w:r>
      <w:r w:rsidR="00FC4DBC" w:rsidRPr="004F2082">
        <w:t xml:space="preserve"> </w:t>
      </w:r>
      <w:r w:rsidRPr="004F2082">
        <w:t>R</w:t>
      </w:r>
      <w:r w:rsidR="00FC4DBC" w:rsidRPr="004F2082">
        <w:t>esearch grants from GlaxoSmi</w:t>
      </w:r>
      <w:r w:rsidR="003D68D2" w:rsidRPr="004F2082">
        <w:t>thKline</w:t>
      </w:r>
      <w:r w:rsidR="00F03A44">
        <w:rPr>
          <w:rFonts w:hint="eastAsia"/>
          <w:lang w:eastAsia="zh-CN"/>
        </w:rPr>
        <w:t>;</w:t>
      </w:r>
      <w:r w:rsidR="003D68D2" w:rsidRPr="004F2082">
        <w:t xml:space="preserve"> the Faculty of Biology </w:t>
      </w:r>
      <w:r w:rsidR="00FC4DBC" w:rsidRPr="004F2082">
        <w:t>and Medicine of Lausanne</w:t>
      </w:r>
      <w:r w:rsidR="00F03A44">
        <w:rPr>
          <w:rFonts w:hint="eastAsia"/>
          <w:lang w:eastAsia="zh-CN"/>
        </w:rPr>
        <w:t>;</w:t>
      </w:r>
      <w:r w:rsidR="00FC4DBC" w:rsidRPr="004F2082">
        <w:t xml:space="preserve"> and the Swiss National Science Foundation, No</w:t>
      </w:r>
      <w:r w:rsidRPr="004F2082">
        <w:rPr>
          <w:lang w:eastAsia="zh-CN"/>
        </w:rPr>
        <w:t>s</w:t>
      </w:r>
      <w:r w:rsidR="00FC4DBC" w:rsidRPr="004F2082">
        <w:t>. 3200B0</w:t>
      </w:r>
      <w:r w:rsidRPr="004F2082">
        <w:rPr>
          <w:lang w:eastAsia="zh-CN"/>
        </w:rPr>
        <w:t>-</w:t>
      </w:r>
      <w:r w:rsidR="00FC4DBC" w:rsidRPr="004F2082">
        <w:t>105993, 3200B0</w:t>
      </w:r>
      <w:r w:rsidRPr="004F2082">
        <w:rPr>
          <w:lang w:eastAsia="zh-CN"/>
        </w:rPr>
        <w:t>-</w:t>
      </w:r>
      <w:r w:rsidR="00FC4DBC" w:rsidRPr="004F2082">
        <w:t>118308, 33CSCO</w:t>
      </w:r>
      <w:r w:rsidRPr="004F2082">
        <w:rPr>
          <w:lang w:eastAsia="zh-CN"/>
        </w:rPr>
        <w:t>-</w:t>
      </w:r>
      <w:r w:rsidR="00FC4DBC" w:rsidRPr="004F2082">
        <w:t>122661, 33CS30-139468 and 33CS30-148401.</w:t>
      </w:r>
    </w:p>
    <w:p w14:paraId="61F07B2F" w14:textId="77777777" w:rsidR="005670D8" w:rsidRPr="004F2082" w:rsidRDefault="005670D8" w:rsidP="009E2C95">
      <w:pPr>
        <w:spacing w:after="0"/>
        <w:jc w:val="both"/>
      </w:pPr>
    </w:p>
    <w:p w14:paraId="61B2A66B" w14:textId="73D8EF67" w:rsidR="005670D8" w:rsidRPr="004F2082" w:rsidRDefault="009E2C95" w:rsidP="009E2C95">
      <w:pPr>
        <w:spacing w:after="0"/>
        <w:jc w:val="both"/>
      </w:pPr>
      <w:r w:rsidRPr="004F2082">
        <w:rPr>
          <w:b/>
        </w:rPr>
        <w:t>Institutional review board statement</w:t>
      </w:r>
      <w:r w:rsidRPr="004F2082">
        <w:rPr>
          <w:b/>
          <w:iCs/>
        </w:rPr>
        <w:t>:</w:t>
      </w:r>
      <w:r w:rsidRPr="004F2082">
        <w:rPr>
          <w:b/>
          <w:iCs/>
          <w:lang w:eastAsia="zh-CN"/>
        </w:rPr>
        <w:t xml:space="preserve"> </w:t>
      </w:r>
      <w:r w:rsidR="00FC4DBC" w:rsidRPr="004F2082">
        <w:t xml:space="preserve">The study was </w:t>
      </w:r>
      <w:r w:rsidR="003C7D36" w:rsidRPr="004F2082">
        <w:t xml:space="preserve">reviewed and </w:t>
      </w:r>
      <w:r w:rsidR="00FC4DBC" w:rsidRPr="004F2082">
        <w:t>approved by the Ethics Committee of the University of Lausanne.</w:t>
      </w:r>
    </w:p>
    <w:p w14:paraId="1DA749BD" w14:textId="77777777" w:rsidR="005670D8" w:rsidRPr="004F2082" w:rsidRDefault="005670D8" w:rsidP="009E2C95">
      <w:pPr>
        <w:spacing w:after="0"/>
        <w:jc w:val="both"/>
      </w:pPr>
    </w:p>
    <w:p w14:paraId="35C49C98" w14:textId="4F5554B2" w:rsidR="008E3778" w:rsidRPr="004F2082" w:rsidRDefault="009E2C95" w:rsidP="009E2C95">
      <w:pPr>
        <w:spacing w:after="0"/>
        <w:jc w:val="both"/>
        <w:rPr>
          <w:b/>
        </w:rPr>
      </w:pPr>
      <w:r w:rsidRPr="004F2082">
        <w:rPr>
          <w:b/>
        </w:rPr>
        <w:t>Informed consent statement</w:t>
      </w:r>
      <w:r w:rsidRPr="004F2082">
        <w:rPr>
          <w:b/>
          <w:iCs/>
        </w:rPr>
        <w:t>:</w:t>
      </w:r>
      <w:r w:rsidR="00E73192" w:rsidRPr="004F2082">
        <w:rPr>
          <w:b/>
        </w:rPr>
        <w:t xml:space="preserve"> </w:t>
      </w:r>
      <w:r w:rsidR="008E3778" w:rsidRPr="004F2082">
        <w:t>All participants gave their written informed consent at enrol</w:t>
      </w:r>
      <w:r w:rsidR="003C7D36" w:rsidRPr="004F2082">
        <w:t>l</w:t>
      </w:r>
      <w:r w:rsidR="008E3778" w:rsidRPr="004F2082">
        <w:t xml:space="preserve">ment into the study. </w:t>
      </w:r>
    </w:p>
    <w:p w14:paraId="52B85141" w14:textId="77777777" w:rsidR="008E3778" w:rsidRPr="004F2082" w:rsidRDefault="008E3778" w:rsidP="009E2C95">
      <w:pPr>
        <w:spacing w:after="0"/>
        <w:jc w:val="both"/>
      </w:pPr>
    </w:p>
    <w:p w14:paraId="041202E2" w14:textId="684C14B3" w:rsidR="008E3778" w:rsidRPr="004F2082" w:rsidRDefault="009E2C95" w:rsidP="009E2C95">
      <w:pPr>
        <w:spacing w:after="0"/>
        <w:jc w:val="both"/>
      </w:pPr>
      <w:r w:rsidRPr="004F2082">
        <w:rPr>
          <w:b/>
        </w:rPr>
        <w:lastRenderedPageBreak/>
        <w:t>Conflict-of-interest statement</w:t>
      </w:r>
      <w:r w:rsidRPr="004F2082">
        <w:rPr>
          <w:rFonts w:cs="TimesNewRomanPS-BoldItalicMT"/>
          <w:b/>
          <w:iCs/>
        </w:rPr>
        <w:t>:</w:t>
      </w:r>
      <w:r w:rsidRPr="004F2082">
        <w:rPr>
          <w:rFonts w:cs="TimesNewRomanPS-BoldItalicMT"/>
          <w:b/>
          <w:iCs/>
          <w:lang w:eastAsia="zh-CN"/>
        </w:rPr>
        <w:t xml:space="preserve"> </w:t>
      </w:r>
      <w:r w:rsidR="008E3778" w:rsidRPr="004F2082">
        <w:t xml:space="preserve">All authors: </w:t>
      </w:r>
      <w:r w:rsidRPr="004F2082">
        <w:t>N</w:t>
      </w:r>
      <w:r w:rsidR="008E3778" w:rsidRPr="004F2082">
        <w:t>one.</w:t>
      </w:r>
    </w:p>
    <w:p w14:paraId="42054A87" w14:textId="77777777" w:rsidR="008E3778" w:rsidRPr="004F2082" w:rsidRDefault="008E3778" w:rsidP="009E2C95">
      <w:pPr>
        <w:spacing w:after="0"/>
        <w:jc w:val="both"/>
      </w:pPr>
    </w:p>
    <w:p w14:paraId="6009003F" w14:textId="65B4FDED" w:rsidR="00983A90" w:rsidRPr="004F2082" w:rsidRDefault="009E2C95" w:rsidP="009E2C95">
      <w:pPr>
        <w:spacing w:after="0"/>
        <w:jc w:val="both"/>
      </w:pPr>
      <w:r w:rsidRPr="004F2082">
        <w:rPr>
          <w:b/>
        </w:rPr>
        <w:t>Data sharing statement</w:t>
      </w:r>
      <w:r w:rsidRPr="004F2082">
        <w:rPr>
          <w:rFonts w:cs="TimesNewRomanPS-BoldItalicMT"/>
          <w:b/>
          <w:iCs/>
        </w:rPr>
        <w:t>:</w:t>
      </w:r>
      <w:r w:rsidR="00E73192" w:rsidRPr="004F2082">
        <w:t xml:space="preserve"> </w:t>
      </w:r>
      <w:r w:rsidR="00983A90" w:rsidRPr="004F2082">
        <w:t>The participants gave informed consent for data sharing within CoLaus and PsyCoLaus. No additional data is available.</w:t>
      </w:r>
    </w:p>
    <w:p w14:paraId="545B5D9B" w14:textId="77777777" w:rsidR="00E73192" w:rsidRPr="004F2082" w:rsidRDefault="00E73192" w:rsidP="009E2C95">
      <w:pPr>
        <w:widowControl w:val="0"/>
        <w:autoSpaceDE w:val="0"/>
        <w:autoSpaceDN w:val="0"/>
        <w:adjustRightInd w:val="0"/>
        <w:spacing w:after="0"/>
        <w:jc w:val="both"/>
      </w:pPr>
    </w:p>
    <w:p w14:paraId="69C52279" w14:textId="77777777" w:rsidR="009E2C95" w:rsidRPr="004F2082" w:rsidRDefault="009E2C95" w:rsidP="009E2C95">
      <w:pPr>
        <w:adjustRightInd w:val="0"/>
        <w:snapToGrid w:val="0"/>
        <w:spacing w:after="0"/>
        <w:jc w:val="both"/>
        <w:rPr>
          <w:rFonts w:cs="宋体"/>
        </w:rPr>
      </w:pPr>
      <w:r w:rsidRPr="004F2082">
        <w:rPr>
          <w:b/>
        </w:rPr>
        <w:t xml:space="preserve">Open-Access: </w:t>
      </w:r>
      <w:r w:rsidRPr="004F2082">
        <w:t xml:space="preserve">This is an </w:t>
      </w:r>
      <w:r w:rsidRPr="004F2082">
        <w:rPr>
          <w:rFonts w:cs="宋体"/>
        </w:rPr>
        <w:t xml:space="preserve">open-access article that was </w:t>
      </w:r>
      <w:r w:rsidRPr="004F2082">
        <w:t xml:space="preserve">selected by an in-house editor and fully peer-reviewed by external reviewers. It is </w:t>
      </w:r>
      <w:r w:rsidRPr="004F2082">
        <w:rPr>
          <w:rFonts w:cs="宋体"/>
        </w:rPr>
        <w:t xml:space="preserve">distributed in accordance with </w:t>
      </w:r>
      <w:r w:rsidRPr="004F2082">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C3C75C" w14:textId="77777777" w:rsidR="005670D8" w:rsidRPr="004F2082" w:rsidRDefault="005670D8" w:rsidP="009E2C95">
      <w:pPr>
        <w:widowControl w:val="0"/>
        <w:autoSpaceDE w:val="0"/>
        <w:autoSpaceDN w:val="0"/>
        <w:adjustRightInd w:val="0"/>
        <w:spacing w:after="0"/>
        <w:jc w:val="both"/>
        <w:rPr>
          <w:rFonts w:cs="Book Antiqua"/>
          <w:noProof w:val="0"/>
          <w:lang w:eastAsia="zh-CN"/>
        </w:rPr>
      </w:pPr>
    </w:p>
    <w:p w14:paraId="4AC85D83" w14:textId="520020C9" w:rsidR="009E2C95" w:rsidRPr="004F2082" w:rsidRDefault="009E2C95" w:rsidP="009E2C95">
      <w:pPr>
        <w:widowControl w:val="0"/>
        <w:autoSpaceDE w:val="0"/>
        <w:autoSpaceDN w:val="0"/>
        <w:adjustRightInd w:val="0"/>
        <w:spacing w:after="0"/>
        <w:jc w:val="both"/>
        <w:rPr>
          <w:rFonts w:cs="宋体"/>
          <w:lang w:eastAsia="zh-CN"/>
        </w:rPr>
      </w:pPr>
      <w:r w:rsidRPr="004F2082">
        <w:rPr>
          <w:rFonts w:cs="宋体"/>
          <w:b/>
        </w:rPr>
        <w:t>Manuscript source:</w:t>
      </w:r>
      <w:r w:rsidRPr="004F2082">
        <w:rPr>
          <w:rFonts w:cs="宋体"/>
        </w:rPr>
        <w:t> Invited manuscript</w:t>
      </w:r>
    </w:p>
    <w:p w14:paraId="69F68D78" w14:textId="77777777" w:rsidR="009E2C95" w:rsidRPr="004F2082" w:rsidRDefault="009E2C95" w:rsidP="009E2C95">
      <w:pPr>
        <w:widowControl w:val="0"/>
        <w:autoSpaceDE w:val="0"/>
        <w:autoSpaceDN w:val="0"/>
        <w:adjustRightInd w:val="0"/>
        <w:spacing w:after="0"/>
        <w:jc w:val="both"/>
        <w:rPr>
          <w:rFonts w:cs="Book Antiqua"/>
          <w:noProof w:val="0"/>
          <w:lang w:eastAsia="zh-CN"/>
        </w:rPr>
      </w:pPr>
    </w:p>
    <w:p w14:paraId="5CC3F454" w14:textId="2603F84A" w:rsidR="005670D8" w:rsidRPr="004F2082" w:rsidRDefault="009E2C95" w:rsidP="009E2C95">
      <w:pPr>
        <w:spacing w:after="0"/>
        <w:jc w:val="both"/>
      </w:pPr>
      <w:r w:rsidRPr="004F2082">
        <w:rPr>
          <w:b/>
        </w:rPr>
        <w:t>Correspondence to:</w:t>
      </w:r>
      <w:r w:rsidR="00E73192" w:rsidRPr="004F2082">
        <w:rPr>
          <w:b/>
        </w:rPr>
        <w:t xml:space="preserve"> Vladeta</w:t>
      </w:r>
      <w:r w:rsidR="00591BF6" w:rsidRPr="004F2082">
        <w:rPr>
          <w:b/>
        </w:rPr>
        <w:t xml:space="preserve"> Ajdacic-Gross, PhD</w:t>
      </w:r>
      <w:r w:rsidR="00E73192" w:rsidRPr="004F2082">
        <w:rPr>
          <w:b/>
        </w:rPr>
        <w:t>,</w:t>
      </w:r>
      <w:r w:rsidR="00E73192" w:rsidRPr="004F2082">
        <w:t xml:space="preserve"> </w:t>
      </w:r>
      <w:r w:rsidR="006C27FB" w:rsidRPr="004F2082">
        <w:rPr>
          <w:lang w:val="fr-CH"/>
        </w:rPr>
        <w:t xml:space="preserve">Department of Psychiatry, Psychotherapy and Psychosomatics, </w:t>
      </w:r>
      <w:r w:rsidR="00702946" w:rsidRPr="004F2082">
        <w:t>Psychiatric Hospital</w:t>
      </w:r>
      <w:r w:rsidR="002D4647" w:rsidRPr="004F2082">
        <w:t>, University of Zurich</w:t>
      </w:r>
      <w:r w:rsidR="00E73192" w:rsidRPr="004F2082">
        <w:t xml:space="preserve">, </w:t>
      </w:r>
      <w:r w:rsidR="001F687B" w:rsidRPr="004F2082">
        <w:rPr>
          <w:lang w:val="de-CH"/>
        </w:rPr>
        <w:t>PO Box 2019, 8021 Zürich, Switzerland. vajdacic@dgsp.uzh.ch</w:t>
      </w:r>
    </w:p>
    <w:p w14:paraId="64812789" w14:textId="77777777" w:rsidR="005670D8" w:rsidRPr="004F2082" w:rsidRDefault="001F687B" w:rsidP="009E2C95">
      <w:pPr>
        <w:spacing w:after="0"/>
        <w:jc w:val="both"/>
        <w:rPr>
          <w:lang w:val="de-CH"/>
        </w:rPr>
      </w:pPr>
      <w:r w:rsidRPr="004F2082">
        <w:rPr>
          <w:b/>
          <w:lang w:val="de-CH"/>
        </w:rPr>
        <w:t>Telephone</w:t>
      </w:r>
      <w:r w:rsidR="00E73192" w:rsidRPr="004F2082">
        <w:rPr>
          <w:lang w:val="de-CH"/>
        </w:rPr>
        <w:t>:</w:t>
      </w:r>
      <w:r w:rsidRPr="004F2082">
        <w:rPr>
          <w:lang w:val="de-CH"/>
        </w:rPr>
        <w:t xml:space="preserve"> +41-44-2967433</w:t>
      </w:r>
    </w:p>
    <w:p w14:paraId="49D6979F" w14:textId="77777777" w:rsidR="005670D8" w:rsidRPr="004F2082" w:rsidRDefault="002D4647" w:rsidP="009E2C95">
      <w:pPr>
        <w:spacing w:after="0"/>
        <w:jc w:val="both"/>
      </w:pPr>
      <w:r w:rsidRPr="004F2082">
        <w:rPr>
          <w:b/>
        </w:rPr>
        <w:t>F</w:t>
      </w:r>
      <w:r w:rsidR="00591BF6" w:rsidRPr="004F2082">
        <w:rPr>
          <w:b/>
        </w:rPr>
        <w:t>ax</w:t>
      </w:r>
      <w:r w:rsidR="00591BF6" w:rsidRPr="004F2082">
        <w:t>: +41</w:t>
      </w:r>
      <w:r w:rsidRPr="004F2082">
        <w:t>-</w:t>
      </w:r>
      <w:r w:rsidR="00591BF6" w:rsidRPr="004F2082">
        <w:t>44</w:t>
      </w:r>
      <w:r w:rsidRPr="004F2082">
        <w:t>-</w:t>
      </w:r>
      <w:r w:rsidR="00591BF6" w:rsidRPr="004F2082">
        <w:t>2967449</w:t>
      </w:r>
    </w:p>
    <w:p w14:paraId="3E3C2FD6" w14:textId="77777777" w:rsidR="009E2C95" w:rsidRPr="004F2082" w:rsidRDefault="009E2C95" w:rsidP="009E2C95">
      <w:pPr>
        <w:spacing w:after="0"/>
        <w:jc w:val="both"/>
        <w:rPr>
          <w:lang w:eastAsia="zh-CN"/>
        </w:rPr>
      </w:pPr>
    </w:p>
    <w:p w14:paraId="2B60002F" w14:textId="64C2FA9A" w:rsidR="009E2C95" w:rsidRPr="004F2082" w:rsidRDefault="009E2C95" w:rsidP="009E2C95">
      <w:pPr>
        <w:spacing w:after="0"/>
        <w:jc w:val="both"/>
        <w:rPr>
          <w:b/>
        </w:rPr>
      </w:pPr>
      <w:r w:rsidRPr="004F2082">
        <w:rPr>
          <w:b/>
        </w:rPr>
        <w:t xml:space="preserve">Received: </w:t>
      </w:r>
      <w:r w:rsidRPr="004F2082">
        <w:rPr>
          <w:lang w:eastAsia="zh-CN"/>
        </w:rPr>
        <w:t>June 28, 2016</w:t>
      </w:r>
      <w:r w:rsidRPr="004F2082">
        <w:t xml:space="preserve"> </w:t>
      </w:r>
    </w:p>
    <w:p w14:paraId="1CF3C811" w14:textId="024E48D2" w:rsidR="009E2C95" w:rsidRPr="004F2082" w:rsidRDefault="009E2C95" w:rsidP="009E2C95">
      <w:pPr>
        <w:spacing w:after="0"/>
        <w:jc w:val="both"/>
        <w:rPr>
          <w:b/>
          <w:lang w:eastAsia="zh-CN"/>
        </w:rPr>
      </w:pPr>
      <w:r w:rsidRPr="004F2082">
        <w:rPr>
          <w:b/>
        </w:rPr>
        <w:t>Peer-review started:</w:t>
      </w:r>
      <w:r w:rsidRPr="004F2082">
        <w:rPr>
          <w:b/>
          <w:lang w:eastAsia="zh-CN"/>
        </w:rPr>
        <w:t xml:space="preserve"> </w:t>
      </w:r>
      <w:r w:rsidRPr="004F2082">
        <w:rPr>
          <w:lang w:eastAsia="zh-CN"/>
        </w:rPr>
        <w:t>July 1, 2016</w:t>
      </w:r>
    </w:p>
    <w:p w14:paraId="4F4F0878" w14:textId="104C5EEF" w:rsidR="009E2C95" w:rsidRPr="004F2082" w:rsidRDefault="009E2C95" w:rsidP="009E2C95">
      <w:pPr>
        <w:spacing w:after="0"/>
        <w:jc w:val="both"/>
        <w:rPr>
          <w:b/>
          <w:lang w:eastAsia="zh-CN"/>
        </w:rPr>
      </w:pPr>
      <w:r w:rsidRPr="004F2082">
        <w:rPr>
          <w:b/>
        </w:rPr>
        <w:t>First decision:</w:t>
      </w:r>
      <w:r w:rsidRPr="004F2082">
        <w:rPr>
          <w:lang w:eastAsia="zh-CN"/>
        </w:rPr>
        <w:t xml:space="preserve"> August 5, 2016</w:t>
      </w:r>
    </w:p>
    <w:p w14:paraId="2604CAB2" w14:textId="5CE2A49B" w:rsidR="009E2C95" w:rsidRPr="004F2082" w:rsidRDefault="009E2C95" w:rsidP="009E2C95">
      <w:pPr>
        <w:spacing w:after="0"/>
        <w:jc w:val="both"/>
      </w:pPr>
      <w:r w:rsidRPr="004F2082">
        <w:rPr>
          <w:b/>
        </w:rPr>
        <w:t xml:space="preserve">Revised: </w:t>
      </w:r>
      <w:r w:rsidRPr="004F2082">
        <w:rPr>
          <w:lang w:eastAsia="zh-CN"/>
        </w:rPr>
        <w:t>September 12, 2016</w:t>
      </w:r>
      <w:r w:rsidRPr="004F2082">
        <w:t xml:space="preserve"> </w:t>
      </w:r>
    </w:p>
    <w:p w14:paraId="20E0E61C" w14:textId="283D777D" w:rsidR="009E2C95" w:rsidRPr="004F2082" w:rsidRDefault="009E2C95" w:rsidP="009E2C95">
      <w:pPr>
        <w:spacing w:after="0"/>
        <w:jc w:val="both"/>
        <w:rPr>
          <w:b/>
        </w:rPr>
      </w:pPr>
      <w:r w:rsidRPr="004F2082">
        <w:rPr>
          <w:b/>
        </w:rPr>
        <w:t xml:space="preserve">Accepted: </w:t>
      </w:r>
      <w:r w:rsidR="001E0BC0" w:rsidRPr="001E0BC0">
        <w:t>October 5, 2016</w:t>
      </w:r>
    </w:p>
    <w:p w14:paraId="6EE872AC" w14:textId="59DAB71B" w:rsidR="009E2C95" w:rsidRPr="004F2082" w:rsidRDefault="009E2C95" w:rsidP="009E2C95">
      <w:pPr>
        <w:spacing w:after="0"/>
        <w:jc w:val="both"/>
        <w:rPr>
          <w:b/>
        </w:rPr>
      </w:pPr>
      <w:r w:rsidRPr="004F2082">
        <w:rPr>
          <w:b/>
        </w:rPr>
        <w:t>Article in press:</w:t>
      </w:r>
      <w:r w:rsidRPr="004F2082">
        <w:t xml:space="preserve"> </w:t>
      </w:r>
    </w:p>
    <w:p w14:paraId="414F2102" w14:textId="7DD1BE79" w:rsidR="00213BB6" w:rsidRPr="004F2082" w:rsidRDefault="009E2C95" w:rsidP="009E2C95">
      <w:pPr>
        <w:spacing w:after="0"/>
        <w:jc w:val="both"/>
        <w:rPr>
          <w:b/>
          <w:lang w:eastAsia="zh-CN"/>
        </w:rPr>
      </w:pPr>
      <w:r w:rsidRPr="004F2082">
        <w:rPr>
          <w:b/>
        </w:rPr>
        <w:t xml:space="preserve">Published online: </w:t>
      </w:r>
    </w:p>
    <w:p w14:paraId="13B229CA" w14:textId="77777777" w:rsidR="00297D1D" w:rsidRPr="004F2082" w:rsidRDefault="00297D1D" w:rsidP="009E2C95">
      <w:pPr>
        <w:pStyle w:val="1"/>
        <w:jc w:val="both"/>
        <w:rPr>
          <w:rFonts w:eastAsia="宋体"/>
          <w:lang w:eastAsia="zh-CN"/>
        </w:rPr>
      </w:pPr>
      <w:r w:rsidRPr="004F2082">
        <w:br w:type="page"/>
      </w:r>
      <w:r w:rsidR="00695FE8" w:rsidRPr="004F2082">
        <w:lastRenderedPageBreak/>
        <w:t>Abstract</w:t>
      </w:r>
    </w:p>
    <w:p w14:paraId="7517B410" w14:textId="77777777" w:rsidR="009E2C95" w:rsidRPr="004F2082" w:rsidRDefault="009E2C95" w:rsidP="009E2C95">
      <w:pPr>
        <w:pStyle w:val="1"/>
        <w:jc w:val="both"/>
        <w:rPr>
          <w:rFonts w:eastAsia="宋体"/>
          <w:i/>
          <w:lang w:eastAsia="zh-CN"/>
        </w:rPr>
      </w:pPr>
      <w:r w:rsidRPr="004F2082">
        <w:rPr>
          <w:i/>
        </w:rPr>
        <w:t>AIM</w:t>
      </w:r>
    </w:p>
    <w:p w14:paraId="34F9D89D" w14:textId="6603AD88" w:rsidR="00695FE8" w:rsidRPr="004F2082" w:rsidRDefault="009E2C95" w:rsidP="009E2C95">
      <w:pPr>
        <w:pStyle w:val="1"/>
        <w:jc w:val="both"/>
        <w:rPr>
          <w:b w:val="0"/>
        </w:rPr>
      </w:pPr>
      <w:r w:rsidRPr="004F2082">
        <w:rPr>
          <w:rFonts w:eastAsia="宋体"/>
          <w:b w:val="0"/>
          <w:lang w:eastAsia="zh-CN"/>
        </w:rPr>
        <w:t>To</w:t>
      </w:r>
      <w:r w:rsidR="005670D8" w:rsidRPr="004F2082">
        <w:rPr>
          <w:b w:val="0"/>
        </w:rPr>
        <w:t xml:space="preserve"> </w:t>
      </w:r>
      <w:r w:rsidRPr="004F2082">
        <w:rPr>
          <w:b w:val="0"/>
        </w:rPr>
        <w:t>examine</w:t>
      </w:r>
      <w:r w:rsidR="005670D8" w:rsidRPr="004F2082">
        <w:rPr>
          <w:b w:val="0"/>
        </w:rPr>
        <w:t xml:space="preserve"> the associations between </w:t>
      </w:r>
      <w:r w:rsidR="002A2B2F" w:rsidRPr="004F2082">
        <w:rPr>
          <w:b w:val="0"/>
        </w:rPr>
        <w:t xml:space="preserve">mental disorders and </w:t>
      </w:r>
      <w:r w:rsidR="00EA2DCE" w:rsidRPr="004F2082">
        <w:rPr>
          <w:b w:val="0"/>
        </w:rPr>
        <w:t>infectious</w:t>
      </w:r>
      <w:r w:rsidR="00702946" w:rsidRPr="004F2082">
        <w:rPr>
          <w:b w:val="0"/>
        </w:rPr>
        <w:t>, atopic</w:t>
      </w:r>
      <w:r w:rsidR="002A2B2F" w:rsidRPr="004F2082">
        <w:rPr>
          <w:b w:val="0"/>
        </w:rPr>
        <w:t>,</w:t>
      </w:r>
      <w:r w:rsidR="003810A7" w:rsidRPr="004F2082">
        <w:rPr>
          <w:b w:val="0"/>
        </w:rPr>
        <w:t xml:space="preserve"> </w:t>
      </w:r>
      <w:r w:rsidR="005670D8" w:rsidRPr="004F2082">
        <w:rPr>
          <w:b w:val="0"/>
        </w:rPr>
        <w:t xml:space="preserve">inflammatory diseases </w:t>
      </w:r>
      <w:r w:rsidR="00474D9D" w:rsidRPr="004F2082">
        <w:rPr>
          <w:b w:val="0"/>
        </w:rPr>
        <w:t>while adjusting for ot</w:t>
      </w:r>
      <w:r w:rsidR="003810A7" w:rsidRPr="004F2082">
        <w:rPr>
          <w:b w:val="0"/>
        </w:rPr>
        <w:t>her risk factors.</w:t>
      </w:r>
    </w:p>
    <w:p w14:paraId="6FF7DBA5" w14:textId="77777777" w:rsidR="00F45D0A" w:rsidRPr="004F2082" w:rsidRDefault="00F45D0A" w:rsidP="009E2C95">
      <w:pPr>
        <w:pStyle w:val="1"/>
        <w:jc w:val="both"/>
      </w:pPr>
    </w:p>
    <w:p w14:paraId="43A0AE00" w14:textId="77777777" w:rsidR="009E2C95" w:rsidRPr="004F2082" w:rsidRDefault="009E2C95" w:rsidP="009E2C95">
      <w:pPr>
        <w:pStyle w:val="1"/>
        <w:jc w:val="both"/>
        <w:rPr>
          <w:rFonts w:eastAsia="宋体"/>
          <w:i/>
          <w:lang w:eastAsia="zh-CN"/>
        </w:rPr>
      </w:pPr>
      <w:r w:rsidRPr="004F2082">
        <w:rPr>
          <w:i/>
        </w:rPr>
        <w:t>METHODS</w:t>
      </w:r>
    </w:p>
    <w:p w14:paraId="12B23644" w14:textId="5A06CC95" w:rsidR="00F45D0A" w:rsidRPr="004F2082" w:rsidRDefault="009405C0" w:rsidP="009E2C95">
      <w:pPr>
        <w:pStyle w:val="1"/>
        <w:jc w:val="both"/>
      </w:pPr>
      <w:r w:rsidRPr="004F2082">
        <w:rPr>
          <w:b w:val="0"/>
        </w:rPr>
        <w:t xml:space="preserve">We used data from PsyCoLaus, a </w:t>
      </w:r>
      <w:r w:rsidR="00D60463" w:rsidRPr="004F2082">
        <w:rPr>
          <w:b w:val="0"/>
        </w:rPr>
        <w:t xml:space="preserve">large </w:t>
      </w:r>
      <w:r w:rsidRPr="004F2082">
        <w:rPr>
          <w:b w:val="0"/>
        </w:rPr>
        <w:t>Swiss Population Cohort Study</w:t>
      </w:r>
      <w:r w:rsidR="004F2ADE" w:rsidRPr="004F2082">
        <w:rPr>
          <w:b w:val="0"/>
        </w:rPr>
        <w:t xml:space="preserve"> (</w:t>
      </w:r>
      <w:r w:rsidR="009E2C95" w:rsidRPr="004F2082">
        <w:rPr>
          <w:b w:val="0"/>
          <w:i/>
        </w:rPr>
        <w:t>n</w:t>
      </w:r>
      <w:r w:rsidR="009E2C95" w:rsidRPr="004F2082">
        <w:rPr>
          <w:rFonts w:eastAsia="宋体"/>
          <w:b w:val="0"/>
          <w:lang w:eastAsia="zh-CN"/>
        </w:rPr>
        <w:t xml:space="preserve"> </w:t>
      </w:r>
      <w:r w:rsidR="004F2ADE" w:rsidRPr="004F2082">
        <w:rPr>
          <w:b w:val="0"/>
        </w:rPr>
        <w:t>=</w:t>
      </w:r>
      <w:r w:rsidR="009E2C95" w:rsidRPr="004F2082">
        <w:rPr>
          <w:rFonts w:eastAsia="宋体"/>
          <w:b w:val="0"/>
          <w:lang w:eastAsia="zh-CN"/>
        </w:rPr>
        <w:t xml:space="preserve"> </w:t>
      </w:r>
      <w:r w:rsidR="004F2ADE" w:rsidRPr="004F2082">
        <w:rPr>
          <w:b w:val="0"/>
        </w:rPr>
        <w:t>3720; age range 35</w:t>
      </w:r>
      <w:r w:rsidR="009E2C95" w:rsidRPr="004F2082">
        <w:rPr>
          <w:rFonts w:eastAsia="宋体"/>
          <w:b w:val="0"/>
          <w:lang w:eastAsia="zh-CN"/>
        </w:rPr>
        <w:t>-</w:t>
      </w:r>
      <w:r w:rsidR="004F2ADE" w:rsidRPr="004F2082">
        <w:rPr>
          <w:b w:val="0"/>
        </w:rPr>
        <w:t xml:space="preserve">66). </w:t>
      </w:r>
      <w:r w:rsidRPr="004F2082">
        <w:rPr>
          <w:b w:val="0"/>
        </w:rPr>
        <w:t>Lifetime diagnoses of mental disorders were grouped into the following categories: neurodevelopmental, anxiety (early and late onset), mood and substance disorders. Th</w:t>
      </w:r>
      <w:r w:rsidR="00531C69" w:rsidRPr="004F2082">
        <w:rPr>
          <w:b w:val="0"/>
        </w:rPr>
        <w:t xml:space="preserve">ey were regressed on infectious, atopic and </w:t>
      </w:r>
      <w:r w:rsidR="00EA2DCE" w:rsidRPr="004F2082">
        <w:rPr>
          <w:b w:val="0"/>
        </w:rPr>
        <w:t xml:space="preserve">other inflammatory </w:t>
      </w:r>
      <w:r w:rsidRPr="004F2082">
        <w:rPr>
          <w:b w:val="0"/>
        </w:rPr>
        <w:t>diseases adjusting for sex, educational level, familial aggregation, childhood adversities and traumatic experiences in childhood.</w:t>
      </w:r>
      <w:r w:rsidR="00474D9D" w:rsidRPr="004F2082">
        <w:rPr>
          <w:b w:val="0"/>
        </w:rPr>
        <w:t xml:space="preserve"> </w:t>
      </w:r>
      <w:r w:rsidR="00D134B4" w:rsidRPr="004F2082">
        <w:rPr>
          <w:b w:val="0"/>
        </w:rPr>
        <w:t xml:space="preserve">A </w:t>
      </w:r>
      <w:r w:rsidR="00000229" w:rsidRPr="004F2082">
        <w:rPr>
          <w:b w:val="0"/>
        </w:rPr>
        <w:t>multivariate</w:t>
      </w:r>
      <w:r w:rsidR="00D134B4" w:rsidRPr="004F2082">
        <w:rPr>
          <w:b w:val="0"/>
        </w:rPr>
        <w:t xml:space="preserve"> logistic regression was applied to each group of disorders. </w:t>
      </w:r>
      <w:r w:rsidR="00474D9D" w:rsidRPr="004F2082">
        <w:rPr>
          <w:b w:val="0"/>
        </w:rPr>
        <w:t xml:space="preserve">In a complementary analysis interactions with sex were introduced </w:t>
      </w:r>
      <w:r w:rsidR="00474D9D" w:rsidRPr="00B80192">
        <w:rPr>
          <w:b w:val="0"/>
          <w:i/>
        </w:rPr>
        <w:t>via</w:t>
      </w:r>
      <w:r w:rsidR="00474D9D" w:rsidRPr="004F2082">
        <w:rPr>
          <w:b w:val="0"/>
        </w:rPr>
        <w:t xml:space="preserve"> nested effects.</w:t>
      </w:r>
      <w:r w:rsidR="00D134B4" w:rsidRPr="004F2082">
        <w:t xml:space="preserve"> </w:t>
      </w:r>
    </w:p>
    <w:p w14:paraId="25200791" w14:textId="77777777" w:rsidR="009E2C95" w:rsidRPr="004F2082" w:rsidRDefault="009E2C95" w:rsidP="009E2C95">
      <w:pPr>
        <w:pStyle w:val="1"/>
        <w:jc w:val="both"/>
        <w:rPr>
          <w:rFonts w:eastAsia="宋体"/>
          <w:i/>
          <w:lang w:eastAsia="zh-CN"/>
        </w:rPr>
      </w:pPr>
    </w:p>
    <w:p w14:paraId="6B27498E" w14:textId="77777777" w:rsidR="009E2C95" w:rsidRPr="004F2082" w:rsidRDefault="009E2C95" w:rsidP="009E2C95">
      <w:pPr>
        <w:pStyle w:val="1"/>
        <w:jc w:val="both"/>
        <w:rPr>
          <w:rFonts w:eastAsia="宋体"/>
          <w:i/>
          <w:lang w:eastAsia="zh-CN"/>
        </w:rPr>
      </w:pPr>
      <w:r w:rsidRPr="004F2082">
        <w:rPr>
          <w:i/>
        </w:rPr>
        <w:t>RESULTS</w:t>
      </w:r>
    </w:p>
    <w:p w14:paraId="621DEF59" w14:textId="2B9DC0ED" w:rsidR="00BC1E09" w:rsidRPr="004F2082" w:rsidRDefault="00CD1DB0" w:rsidP="009E2C95">
      <w:pPr>
        <w:pStyle w:val="1"/>
        <w:jc w:val="both"/>
        <w:rPr>
          <w:b w:val="0"/>
        </w:rPr>
      </w:pPr>
      <w:r w:rsidRPr="004F2082">
        <w:rPr>
          <w:b w:val="0"/>
        </w:rPr>
        <w:t>Associations with</w:t>
      </w:r>
      <w:r w:rsidR="009405C0" w:rsidRPr="004F2082">
        <w:rPr>
          <w:b w:val="0"/>
        </w:rPr>
        <w:t xml:space="preserve"> infectious</w:t>
      </w:r>
      <w:r w:rsidR="00BC1E09" w:rsidRPr="004F2082">
        <w:rPr>
          <w:b w:val="0"/>
        </w:rPr>
        <w:t xml:space="preserve">, atopic and </w:t>
      </w:r>
      <w:r w:rsidRPr="004F2082">
        <w:rPr>
          <w:b w:val="0"/>
        </w:rPr>
        <w:t xml:space="preserve">other </w:t>
      </w:r>
      <w:r w:rsidR="00BC1E09" w:rsidRPr="004F2082">
        <w:rPr>
          <w:b w:val="0"/>
        </w:rPr>
        <w:t>chronic inflammatory</w:t>
      </w:r>
      <w:r w:rsidR="009405C0" w:rsidRPr="004F2082">
        <w:rPr>
          <w:b w:val="0"/>
        </w:rPr>
        <w:t xml:space="preserve"> diseases were observable together with consistent effects of childhood adversities and fa</w:t>
      </w:r>
      <w:r w:rsidR="00BC1E09" w:rsidRPr="004F2082">
        <w:rPr>
          <w:b w:val="0"/>
        </w:rPr>
        <w:t>milial aggregation</w:t>
      </w:r>
      <w:r w:rsidR="00AE4164" w:rsidRPr="004F2082">
        <w:rPr>
          <w:b w:val="0"/>
        </w:rPr>
        <w:t>,</w:t>
      </w:r>
      <w:r w:rsidR="00BC1E09" w:rsidRPr="004F2082">
        <w:rPr>
          <w:b w:val="0"/>
        </w:rPr>
        <w:t xml:space="preserve"> and less consistent effects of trauma in each group of mental disorders</w:t>
      </w:r>
      <w:r w:rsidR="009405C0" w:rsidRPr="004F2082">
        <w:rPr>
          <w:b w:val="0"/>
        </w:rPr>
        <w:t xml:space="preserve">. </w:t>
      </w:r>
      <w:r w:rsidRPr="004F2082">
        <w:rPr>
          <w:b w:val="0"/>
        </w:rPr>
        <w:t>S</w:t>
      </w:r>
      <w:r w:rsidR="00BC1E09" w:rsidRPr="004F2082">
        <w:rPr>
          <w:b w:val="0"/>
        </w:rPr>
        <w:t xml:space="preserve">treptococcal infections </w:t>
      </w:r>
      <w:r w:rsidRPr="004F2082">
        <w:rPr>
          <w:b w:val="0"/>
        </w:rPr>
        <w:t>were associated with</w:t>
      </w:r>
      <w:r w:rsidR="00BC1E09" w:rsidRPr="004F2082">
        <w:rPr>
          <w:b w:val="0"/>
        </w:rPr>
        <w:t xml:space="preserve"> neurodevelopmental disorders (men), </w:t>
      </w:r>
      <w:r w:rsidRPr="004F2082">
        <w:rPr>
          <w:b w:val="0"/>
        </w:rPr>
        <w:t>and</w:t>
      </w:r>
      <w:r w:rsidR="00082883" w:rsidRPr="004F2082">
        <w:rPr>
          <w:b w:val="0"/>
        </w:rPr>
        <w:t xml:space="preserve"> </w:t>
      </w:r>
      <w:r w:rsidR="009E2C95" w:rsidRPr="004F2082">
        <w:rPr>
          <w:b w:val="0"/>
        </w:rPr>
        <w:t>measles/mumps/</w:t>
      </w:r>
      <w:r w:rsidR="00BC1E09" w:rsidRPr="004F2082">
        <w:rPr>
          <w:b w:val="0"/>
        </w:rPr>
        <w:t xml:space="preserve">rubella-infections </w:t>
      </w:r>
      <w:r w:rsidRPr="004F2082">
        <w:rPr>
          <w:b w:val="0"/>
        </w:rPr>
        <w:t>with</w:t>
      </w:r>
      <w:r w:rsidR="00082883" w:rsidRPr="004F2082">
        <w:rPr>
          <w:b w:val="0"/>
        </w:rPr>
        <w:t xml:space="preserve"> </w:t>
      </w:r>
      <w:r w:rsidR="00BC1E09" w:rsidRPr="004F2082">
        <w:rPr>
          <w:b w:val="0"/>
        </w:rPr>
        <w:t xml:space="preserve">early and late anxiety disorders (women). Gastric inflammatory diseases took effect in mood disorders (both sexes) and in early disorders (men). Similarly, irritable bowel syndrome was prominent in </w:t>
      </w:r>
      <w:r w:rsidR="00AE4164" w:rsidRPr="004F2082">
        <w:rPr>
          <w:b w:val="0"/>
        </w:rPr>
        <w:t xml:space="preserve">a </w:t>
      </w:r>
      <w:r w:rsidR="00BC1E09" w:rsidRPr="004F2082">
        <w:rPr>
          <w:b w:val="0"/>
        </w:rPr>
        <w:t>sex-specific way</w:t>
      </w:r>
      <w:r w:rsidRPr="004F2082">
        <w:rPr>
          <w:b w:val="0"/>
        </w:rPr>
        <w:t xml:space="preserve"> in mood disorders in women</w:t>
      </w:r>
      <w:r w:rsidR="00BC1E09" w:rsidRPr="004F2082">
        <w:rPr>
          <w:b w:val="0"/>
        </w:rPr>
        <w:t xml:space="preserve">, </w:t>
      </w:r>
      <w:r w:rsidRPr="004F2082">
        <w:rPr>
          <w:b w:val="0"/>
        </w:rPr>
        <w:t>and, moreover</w:t>
      </w:r>
      <w:r w:rsidR="00AE4164" w:rsidRPr="004F2082">
        <w:rPr>
          <w:b w:val="0"/>
        </w:rPr>
        <w:t>, was</w:t>
      </w:r>
      <w:r w:rsidRPr="004F2082">
        <w:rPr>
          <w:b w:val="0"/>
        </w:rPr>
        <w:t xml:space="preserve"> </w:t>
      </w:r>
      <w:r w:rsidR="00BC1E09" w:rsidRPr="004F2082">
        <w:rPr>
          <w:b w:val="0"/>
        </w:rPr>
        <w:t xml:space="preserve">associated with early and </w:t>
      </w:r>
      <w:r w:rsidR="00337AA8" w:rsidRPr="004F2082">
        <w:rPr>
          <w:b w:val="0"/>
        </w:rPr>
        <w:t>late anxiety</w:t>
      </w:r>
      <w:r w:rsidR="00EB75BF" w:rsidRPr="004F2082">
        <w:rPr>
          <w:b w:val="0"/>
        </w:rPr>
        <w:t xml:space="preserve"> disorders</w:t>
      </w:r>
      <w:r w:rsidR="00BC1E09" w:rsidRPr="004F2082">
        <w:rPr>
          <w:b w:val="0"/>
        </w:rPr>
        <w:t xml:space="preserve">. </w:t>
      </w:r>
      <w:r w:rsidR="006C22CB" w:rsidRPr="004F2082">
        <w:rPr>
          <w:b w:val="0"/>
        </w:rPr>
        <w:t>A</w:t>
      </w:r>
      <w:r w:rsidRPr="004F2082">
        <w:rPr>
          <w:b w:val="0"/>
        </w:rPr>
        <w:t>topic diseases were associated with late anxiety disorders. Acne</w:t>
      </w:r>
      <w:r w:rsidR="00BC1E09" w:rsidRPr="004F2082">
        <w:rPr>
          <w:b w:val="0"/>
        </w:rPr>
        <w:t xml:space="preserve"> (</w:t>
      </w:r>
      <w:r w:rsidRPr="004F2082">
        <w:rPr>
          <w:b w:val="0"/>
        </w:rPr>
        <w:t xml:space="preserve">associations </w:t>
      </w:r>
      <w:r w:rsidR="00BC1E09" w:rsidRPr="004F2082">
        <w:rPr>
          <w:b w:val="0"/>
        </w:rPr>
        <w:t>with mood disorders in men</w:t>
      </w:r>
      <w:r w:rsidR="00337AA8" w:rsidRPr="004F2082">
        <w:rPr>
          <w:b w:val="0"/>
        </w:rPr>
        <w:t>)</w:t>
      </w:r>
      <w:r w:rsidRPr="004F2082">
        <w:rPr>
          <w:b w:val="0"/>
        </w:rPr>
        <w:t xml:space="preserve"> and</w:t>
      </w:r>
      <w:r w:rsidR="00BC1E09" w:rsidRPr="004F2082">
        <w:rPr>
          <w:b w:val="0"/>
        </w:rPr>
        <w:t xml:space="preserve"> psoriasis (</w:t>
      </w:r>
      <w:r w:rsidRPr="004F2082">
        <w:rPr>
          <w:b w:val="0"/>
        </w:rPr>
        <w:t xml:space="preserve">associations with </w:t>
      </w:r>
      <w:r w:rsidR="00BC1E09" w:rsidRPr="004F2082">
        <w:rPr>
          <w:b w:val="0"/>
        </w:rPr>
        <w:t>early anxiety disorders in men</w:t>
      </w:r>
      <w:r w:rsidRPr="004F2082">
        <w:rPr>
          <w:b w:val="0"/>
        </w:rPr>
        <w:t xml:space="preserve"> and</w:t>
      </w:r>
      <w:r w:rsidR="00BC1E09" w:rsidRPr="004F2082">
        <w:rPr>
          <w:b w:val="0"/>
        </w:rPr>
        <w:t xml:space="preserve"> mood disorders in women)</w:t>
      </w:r>
      <w:r w:rsidRPr="004F2082">
        <w:rPr>
          <w:b w:val="0"/>
        </w:rPr>
        <w:t xml:space="preserve"> contributed sex-specific results. U</w:t>
      </w:r>
      <w:r w:rsidR="00BC1E09" w:rsidRPr="004F2082">
        <w:rPr>
          <w:b w:val="0"/>
        </w:rPr>
        <w:t>rinary tract infections</w:t>
      </w:r>
      <w:r w:rsidR="00BC1E09" w:rsidRPr="00A14FD0">
        <w:rPr>
          <w:b w:val="0"/>
        </w:rPr>
        <w:t xml:space="preserve"> </w:t>
      </w:r>
      <w:r w:rsidR="00A14FD0" w:rsidRPr="00A14FD0">
        <w:rPr>
          <w:b w:val="0"/>
        </w:rPr>
        <w:t>(UTI</w:t>
      </w:r>
      <w:r w:rsidR="00A14FD0" w:rsidRPr="00A14FD0">
        <w:rPr>
          <w:rFonts w:eastAsia="宋体" w:hint="eastAsia"/>
          <w:b w:val="0"/>
          <w:lang w:eastAsia="zh-CN"/>
        </w:rPr>
        <w:t>)</w:t>
      </w:r>
      <w:r w:rsidR="00A14FD0" w:rsidRPr="00A14FD0">
        <w:rPr>
          <w:b w:val="0"/>
        </w:rPr>
        <w:t xml:space="preserve"> </w:t>
      </w:r>
      <w:r w:rsidRPr="004F2082">
        <w:rPr>
          <w:b w:val="0"/>
        </w:rPr>
        <w:t xml:space="preserve">were associated with mood disorders and, in addition, in a sex-specific way with </w:t>
      </w:r>
      <w:r w:rsidR="00BC1E09" w:rsidRPr="004F2082">
        <w:rPr>
          <w:b w:val="0"/>
        </w:rPr>
        <w:t xml:space="preserve">late anxiety disorders </w:t>
      </w:r>
      <w:r w:rsidRPr="004F2082">
        <w:rPr>
          <w:b w:val="0"/>
        </w:rPr>
        <w:t>(</w:t>
      </w:r>
      <w:r w:rsidR="00BC1E09" w:rsidRPr="004F2082">
        <w:rPr>
          <w:b w:val="0"/>
        </w:rPr>
        <w:t>men</w:t>
      </w:r>
      <w:r w:rsidRPr="004F2082">
        <w:rPr>
          <w:b w:val="0"/>
        </w:rPr>
        <w:t>)</w:t>
      </w:r>
      <w:r w:rsidR="00BC1E09" w:rsidRPr="004F2082">
        <w:rPr>
          <w:b w:val="0"/>
        </w:rPr>
        <w:t xml:space="preserve">, </w:t>
      </w:r>
      <w:r w:rsidRPr="004F2082">
        <w:rPr>
          <w:b w:val="0"/>
        </w:rPr>
        <w:t xml:space="preserve">and </w:t>
      </w:r>
      <w:r w:rsidR="00BC1E09" w:rsidRPr="004F2082">
        <w:rPr>
          <w:b w:val="0"/>
        </w:rPr>
        <w:t>neurodevelopmental</w:t>
      </w:r>
      <w:r w:rsidRPr="004F2082">
        <w:rPr>
          <w:b w:val="0"/>
        </w:rPr>
        <w:t xml:space="preserve"> and</w:t>
      </w:r>
      <w:r w:rsidR="00BC1E09" w:rsidRPr="004F2082">
        <w:rPr>
          <w:b w:val="0"/>
        </w:rPr>
        <w:t xml:space="preserve"> e</w:t>
      </w:r>
      <w:r w:rsidRPr="004F2082">
        <w:rPr>
          <w:b w:val="0"/>
        </w:rPr>
        <w:t>a</w:t>
      </w:r>
      <w:r w:rsidR="00BC1E09" w:rsidRPr="004F2082">
        <w:rPr>
          <w:b w:val="0"/>
        </w:rPr>
        <w:t xml:space="preserve">rly anxiety disorders </w:t>
      </w:r>
      <w:r w:rsidRPr="004F2082">
        <w:rPr>
          <w:b w:val="0"/>
        </w:rPr>
        <w:t>(</w:t>
      </w:r>
      <w:r w:rsidR="00BC1E09" w:rsidRPr="004F2082">
        <w:rPr>
          <w:b w:val="0"/>
        </w:rPr>
        <w:t>women).</w:t>
      </w:r>
    </w:p>
    <w:p w14:paraId="3174081E" w14:textId="77777777" w:rsidR="00BC1E09" w:rsidRPr="004F2082" w:rsidRDefault="00BC1E09" w:rsidP="009E2C95">
      <w:pPr>
        <w:spacing w:after="0"/>
        <w:jc w:val="both"/>
      </w:pPr>
    </w:p>
    <w:p w14:paraId="6C879EED" w14:textId="77777777" w:rsidR="009E2C95" w:rsidRPr="004F2082" w:rsidRDefault="009E2C95" w:rsidP="009E2C95">
      <w:pPr>
        <w:pStyle w:val="1"/>
        <w:jc w:val="both"/>
        <w:rPr>
          <w:rFonts w:eastAsia="宋体"/>
          <w:i/>
          <w:lang w:eastAsia="zh-CN"/>
        </w:rPr>
      </w:pPr>
      <w:r w:rsidRPr="004F2082">
        <w:rPr>
          <w:i/>
        </w:rPr>
        <w:t>CONCLUSION</w:t>
      </w:r>
    </w:p>
    <w:p w14:paraId="4B68381F" w14:textId="29E8D1E0" w:rsidR="00A421E8" w:rsidRPr="004F2082" w:rsidRDefault="00D60463" w:rsidP="009E2C95">
      <w:pPr>
        <w:pStyle w:val="1"/>
        <w:jc w:val="both"/>
        <w:rPr>
          <w:b w:val="0"/>
        </w:rPr>
      </w:pPr>
      <w:r w:rsidRPr="004F2082">
        <w:rPr>
          <w:b w:val="0"/>
        </w:rPr>
        <w:t>Infectious</w:t>
      </w:r>
      <w:r w:rsidR="00BC1E09" w:rsidRPr="004F2082">
        <w:rPr>
          <w:b w:val="0"/>
        </w:rPr>
        <w:t>, atopic</w:t>
      </w:r>
      <w:r w:rsidRPr="004F2082">
        <w:rPr>
          <w:b w:val="0"/>
        </w:rPr>
        <w:t xml:space="preserve"> </w:t>
      </w:r>
      <w:r w:rsidR="00581230" w:rsidRPr="004F2082">
        <w:rPr>
          <w:b w:val="0"/>
        </w:rPr>
        <w:t xml:space="preserve">and inflammatory </w:t>
      </w:r>
      <w:r w:rsidRPr="004F2082">
        <w:rPr>
          <w:b w:val="0"/>
        </w:rPr>
        <w:t xml:space="preserve">diseases </w:t>
      </w:r>
      <w:r w:rsidR="00581230" w:rsidRPr="004F2082">
        <w:rPr>
          <w:b w:val="0"/>
        </w:rPr>
        <w:t>are</w:t>
      </w:r>
      <w:r w:rsidR="008A7FBE" w:rsidRPr="004F2082">
        <w:rPr>
          <w:b w:val="0"/>
        </w:rPr>
        <w:t xml:space="preserve"> </w:t>
      </w:r>
      <w:r w:rsidR="00457FE6" w:rsidRPr="004F2082">
        <w:rPr>
          <w:b w:val="0"/>
        </w:rPr>
        <w:t>important risk factor</w:t>
      </w:r>
      <w:r w:rsidR="00581230" w:rsidRPr="004F2082">
        <w:rPr>
          <w:b w:val="0"/>
        </w:rPr>
        <w:t>s</w:t>
      </w:r>
      <w:r w:rsidR="00457FE6" w:rsidRPr="004F2082">
        <w:rPr>
          <w:b w:val="0"/>
        </w:rPr>
        <w:t xml:space="preserve"> for </w:t>
      </w:r>
      <w:r w:rsidR="00BC1E09" w:rsidRPr="004F2082">
        <w:rPr>
          <w:b w:val="0"/>
        </w:rPr>
        <w:t xml:space="preserve">all groups of </w:t>
      </w:r>
      <w:r w:rsidR="00457FE6" w:rsidRPr="004F2082">
        <w:rPr>
          <w:b w:val="0"/>
        </w:rPr>
        <w:t xml:space="preserve">mental disorders. </w:t>
      </w:r>
      <w:r w:rsidR="00034760" w:rsidRPr="004F2082">
        <w:rPr>
          <w:b w:val="0"/>
        </w:rPr>
        <w:t>The sexual dimorphism of the associations is pronounced.</w:t>
      </w:r>
    </w:p>
    <w:p w14:paraId="783DD334" w14:textId="77777777" w:rsidR="007B2407" w:rsidRPr="004F2082" w:rsidRDefault="007B2407" w:rsidP="009E2C95">
      <w:pPr>
        <w:spacing w:after="0"/>
        <w:jc w:val="both"/>
      </w:pPr>
    </w:p>
    <w:p w14:paraId="76DC58D7" w14:textId="5CA56324" w:rsidR="00F45D0A" w:rsidRPr="004F2082" w:rsidRDefault="007B2407" w:rsidP="009E2C95">
      <w:pPr>
        <w:spacing w:after="0"/>
        <w:jc w:val="both"/>
      </w:pPr>
      <w:r w:rsidRPr="004F2082">
        <w:rPr>
          <w:b/>
        </w:rPr>
        <w:t>Key</w:t>
      </w:r>
      <w:r w:rsidR="009E2C95" w:rsidRPr="004F2082">
        <w:rPr>
          <w:b/>
          <w:lang w:eastAsia="zh-CN"/>
        </w:rPr>
        <w:t xml:space="preserve"> </w:t>
      </w:r>
      <w:r w:rsidRPr="004F2082">
        <w:rPr>
          <w:b/>
        </w:rPr>
        <w:t>words</w:t>
      </w:r>
      <w:r w:rsidRPr="004F2082">
        <w:t xml:space="preserve">: </w:t>
      </w:r>
      <w:r w:rsidR="009E2C95" w:rsidRPr="004F2082">
        <w:t>N</w:t>
      </w:r>
      <w:r w:rsidRPr="004F2082">
        <w:t xml:space="preserve">eurodevelopmental disorders; </w:t>
      </w:r>
      <w:r w:rsidR="009E2C95" w:rsidRPr="004F2082">
        <w:t>M</w:t>
      </w:r>
      <w:r w:rsidRPr="004F2082">
        <w:t xml:space="preserve">ental disorders; </w:t>
      </w:r>
      <w:r w:rsidR="009E2C95" w:rsidRPr="004F2082">
        <w:t>S</w:t>
      </w:r>
      <w:r w:rsidRPr="004F2082">
        <w:t xml:space="preserve">ubstance abuse; </w:t>
      </w:r>
      <w:r w:rsidR="009E2C95" w:rsidRPr="004F2082">
        <w:t>C</w:t>
      </w:r>
      <w:r w:rsidRPr="004F2082">
        <w:t xml:space="preserve">hildhood diseases; </w:t>
      </w:r>
      <w:r w:rsidR="009E2C95" w:rsidRPr="004F2082">
        <w:t>I</w:t>
      </w:r>
      <w:r w:rsidRPr="004F2082">
        <w:t xml:space="preserve">nfectious diseases; </w:t>
      </w:r>
      <w:r w:rsidR="009E2C95" w:rsidRPr="004F2082">
        <w:t>A</w:t>
      </w:r>
      <w:r w:rsidR="0088783F" w:rsidRPr="004F2082">
        <w:t>topic dis</w:t>
      </w:r>
      <w:r w:rsidR="009864B6" w:rsidRPr="004F2082">
        <w:t xml:space="preserve">eases; </w:t>
      </w:r>
      <w:r w:rsidR="009E2C95" w:rsidRPr="004F2082">
        <w:t>C</w:t>
      </w:r>
      <w:r w:rsidR="0088783F" w:rsidRPr="004F2082">
        <w:t>hronic inflammatory diseases;</w:t>
      </w:r>
      <w:r w:rsidR="009E2C95" w:rsidRPr="004F2082">
        <w:t xml:space="preserve"> R</w:t>
      </w:r>
      <w:r w:rsidRPr="004F2082">
        <w:t>isk factors</w:t>
      </w:r>
    </w:p>
    <w:p w14:paraId="7E49201F" w14:textId="77777777" w:rsidR="00F45D0A" w:rsidRPr="004F2082" w:rsidRDefault="00F45D0A" w:rsidP="009E2C95">
      <w:pPr>
        <w:spacing w:after="0"/>
        <w:jc w:val="both"/>
      </w:pPr>
    </w:p>
    <w:p w14:paraId="5F6896D4" w14:textId="77777777" w:rsidR="009E2C95" w:rsidRPr="004F2082" w:rsidRDefault="009E2C95" w:rsidP="009E2C95">
      <w:pPr>
        <w:spacing w:after="0"/>
        <w:jc w:val="both"/>
        <w:rPr>
          <w:rFonts w:cs="Arial"/>
        </w:rPr>
      </w:pPr>
      <w:r w:rsidRPr="004F2082">
        <w:rPr>
          <w:b/>
        </w:rPr>
        <w:t xml:space="preserve">© </w:t>
      </w:r>
      <w:r w:rsidRPr="004F2082">
        <w:rPr>
          <w:rFonts w:cs="Arial"/>
          <w:b/>
        </w:rPr>
        <w:t>The Author(s) 2016.</w:t>
      </w:r>
      <w:r w:rsidRPr="004F2082">
        <w:rPr>
          <w:rFonts w:cs="Arial"/>
        </w:rPr>
        <w:t xml:space="preserve"> Published by Baishideng Publishing Group Inc. All rights reserved.</w:t>
      </w:r>
    </w:p>
    <w:p w14:paraId="10805577" w14:textId="77777777" w:rsidR="00BC1E09" w:rsidRPr="004F2082" w:rsidRDefault="00BC1E09" w:rsidP="009E2C95">
      <w:pPr>
        <w:widowControl w:val="0"/>
        <w:autoSpaceDE w:val="0"/>
        <w:autoSpaceDN w:val="0"/>
        <w:adjustRightInd w:val="0"/>
        <w:spacing w:after="0"/>
        <w:jc w:val="both"/>
        <w:rPr>
          <w:rFonts w:cs="Book Antiqua"/>
          <w:noProof w:val="0"/>
        </w:rPr>
      </w:pPr>
    </w:p>
    <w:p w14:paraId="265B831C" w14:textId="4A6F2E16" w:rsidR="00F45D0A" w:rsidRPr="004F2082" w:rsidRDefault="00F45D0A" w:rsidP="009E2C95">
      <w:pPr>
        <w:spacing w:after="0"/>
        <w:jc w:val="both"/>
      </w:pPr>
      <w:r w:rsidRPr="004F2082">
        <w:rPr>
          <w:b/>
        </w:rPr>
        <w:t xml:space="preserve">Core tip: </w:t>
      </w:r>
      <w:r w:rsidR="000B23DC" w:rsidRPr="004F2082">
        <w:t>This study adds to the evidence that i</w:t>
      </w:r>
      <w:r w:rsidR="00C61C28" w:rsidRPr="004F2082">
        <w:t xml:space="preserve">nfectious, atopic and inflammatory diseases </w:t>
      </w:r>
      <w:r w:rsidR="000B23DC" w:rsidRPr="004F2082">
        <w:t xml:space="preserve">make up an important group of risk factors </w:t>
      </w:r>
      <w:r w:rsidR="00811ECD" w:rsidRPr="004F2082">
        <w:t>for</w:t>
      </w:r>
      <w:r w:rsidR="000B23DC" w:rsidRPr="004F2082">
        <w:t xml:space="preserve"> neurodevelopmental and common mental disorders. They contribute independently of further major risk factors such as childhood adversities, traumatic experiences and familial aggregation. </w:t>
      </w:r>
      <w:r w:rsidR="002A234C" w:rsidRPr="004F2082">
        <w:t xml:space="preserve">Each group of mental disorders (neurodevelopmental, early and late anxiety, mood, substance) attracts different combinations of risk factors. The sexual dimorphism of the associations is pronounced. The hypothesized biological mechanism </w:t>
      </w:r>
      <w:r w:rsidR="00811ECD" w:rsidRPr="004F2082">
        <w:t>that</w:t>
      </w:r>
      <w:r w:rsidR="002A234C" w:rsidRPr="004F2082">
        <w:t xml:space="preserve"> acts as a common denominator in th</w:t>
      </w:r>
      <w:r w:rsidR="002D2D31" w:rsidRPr="004F2082">
        <w:t xml:space="preserve">is group of risk factors </w:t>
      </w:r>
      <w:r w:rsidR="00811ECD" w:rsidRPr="004F2082">
        <w:t>involves</w:t>
      </w:r>
      <w:r w:rsidR="002D2D31" w:rsidRPr="004F2082">
        <w:t xml:space="preserve"> imbalances, </w:t>
      </w:r>
      <w:r w:rsidR="00242C3D" w:rsidRPr="004F2082">
        <w:rPr>
          <w:i/>
        </w:rPr>
        <w:t>e.g.</w:t>
      </w:r>
      <w:r w:rsidR="009E2C95" w:rsidRPr="004F2082">
        <w:rPr>
          <w:lang w:eastAsia="zh-CN"/>
        </w:rPr>
        <w:t>,</w:t>
      </w:r>
      <w:r w:rsidR="00242C3D" w:rsidRPr="004F2082">
        <w:t xml:space="preserve"> within the development </w:t>
      </w:r>
      <w:r w:rsidR="002A234C" w:rsidRPr="004F2082">
        <w:t>of the immune system interfering with c</w:t>
      </w:r>
      <w:r w:rsidR="00242C3D" w:rsidRPr="004F2082">
        <w:t>r</w:t>
      </w:r>
      <w:r w:rsidR="002A234C" w:rsidRPr="004F2082">
        <w:t xml:space="preserve">itical stages of brain development. </w:t>
      </w:r>
    </w:p>
    <w:p w14:paraId="5BA428F4" w14:textId="77777777" w:rsidR="009E2C95" w:rsidRPr="004F2082" w:rsidRDefault="009E2C95" w:rsidP="009E2C95">
      <w:pPr>
        <w:pStyle w:val="Standa1"/>
        <w:spacing w:line="360" w:lineRule="auto"/>
        <w:jc w:val="both"/>
        <w:rPr>
          <w:rFonts w:ascii="Book Antiqua" w:eastAsia="宋体" w:hAnsi="Book Antiqua"/>
          <w:lang w:eastAsia="zh-CN"/>
        </w:rPr>
      </w:pPr>
    </w:p>
    <w:p w14:paraId="7AC8E8DF" w14:textId="463C93E0" w:rsidR="000B23DC" w:rsidRPr="0060498B" w:rsidRDefault="009E2C95" w:rsidP="00557936">
      <w:pPr>
        <w:pStyle w:val="StandardTitle"/>
        <w:rPr>
          <w:rFonts w:eastAsia="宋体"/>
          <w:lang w:eastAsia="zh-CN"/>
        </w:rPr>
      </w:pPr>
      <w:r w:rsidRPr="0060498B">
        <w:t>Ajdacic-Gross</w:t>
      </w:r>
      <w:r w:rsidRPr="0060498B">
        <w:rPr>
          <w:lang w:eastAsia="zh-CN"/>
        </w:rPr>
        <w:t xml:space="preserve"> V</w:t>
      </w:r>
      <w:r w:rsidRPr="0060498B">
        <w:t>, Aleksandrowicz</w:t>
      </w:r>
      <w:r w:rsidRPr="0060498B">
        <w:rPr>
          <w:lang w:eastAsia="zh-CN"/>
        </w:rPr>
        <w:t xml:space="preserve"> A</w:t>
      </w:r>
      <w:r w:rsidRPr="0060498B">
        <w:t xml:space="preserve">, </w:t>
      </w:r>
      <w:r w:rsidRPr="0060498B">
        <w:rPr>
          <w:lang w:val="de-CH"/>
        </w:rPr>
        <w:t>Rodgers</w:t>
      </w:r>
      <w:r w:rsidRPr="0060498B">
        <w:rPr>
          <w:lang w:val="de-CH" w:eastAsia="zh-CN"/>
        </w:rPr>
        <w:t xml:space="preserve"> S</w:t>
      </w:r>
      <w:r w:rsidRPr="0060498B">
        <w:rPr>
          <w:lang w:val="de-CH"/>
        </w:rPr>
        <w:t xml:space="preserve">, </w:t>
      </w:r>
      <w:r w:rsidRPr="0060498B">
        <w:t>Mutsch</w:t>
      </w:r>
      <w:r w:rsidRPr="0060498B">
        <w:rPr>
          <w:lang w:eastAsia="zh-CN"/>
        </w:rPr>
        <w:t xml:space="preserve"> M</w:t>
      </w:r>
      <w:r w:rsidRPr="0060498B">
        <w:t>, Tesic</w:t>
      </w:r>
      <w:r w:rsidRPr="0060498B">
        <w:rPr>
          <w:lang w:eastAsia="zh-CN"/>
        </w:rPr>
        <w:t xml:space="preserve"> A</w:t>
      </w:r>
      <w:r w:rsidRPr="0060498B">
        <w:t xml:space="preserve">, </w:t>
      </w:r>
      <w:r w:rsidRPr="0060498B">
        <w:rPr>
          <w:lang w:val="de-CH"/>
        </w:rPr>
        <w:t>Müller</w:t>
      </w:r>
      <w:r w:rsidRPr="0060498B">
        <w:rPr>
          <w:lang w:val="de-CH" w:eastAsia="zh-CN"/>
        </w:rPr>
        <w:t xml:space="preserve"> M</w:t>
      </w:r>
      <w:r w:rsidRPr="0060498B">
        <w:rPr>
          <w:lang w:val="de-CH"/>
        </w:rPr>
        <w:t>, Kawohl</w:t>
      </w:r>
      <w:r w:rsidRPr="0060498B">
        <w:rPr>
          <w:lang w:val="de-CH" w:eastAsia="zh-CN"/>
        </w:rPr>
        <w:t xml:space="preserve"> W</w:t>
      </w:r>
      <w:r w:rsidRPr="0060498B">
        <w:rPr>
          <w:lang w:val="de-CH"/>
        </w:rPr>
        <w:t xml:space="preserve">, </w:t>
      </w:r>
      <w:r w:rsidRPr="0060498B">
        <w:rPr>
          <w:lang w:val="fr-CH"/>
        </w:rPr>
        <w:t>Rössler</w:t>
      </w:r>
      <w:r w:rsidRPr="0060498B">
        <w:rPr>
          <w:lang w:val="fr-CH" w:eastAsia="zh-CN"/>
        </w:rPr>
        <w:t xml:space="preserve"> W</w:t>
      </w:r>
      <w:r w:rsidRPr="0060498B">
        <w:rPr>
          <w:lang w:val="fr-CH"/>
        </w:rPr>
        <w:t>, Seifritz</w:t>
      </w:r>
      <w:r w:rsidRPr="0060498B">
        <w:rPr>
          <w:lang w:val="fr-CH" w:eastAsia="zh-CN"/>
        </w:rPr>
        <w:t xml:space="preserve"> E</w:t>
      </w:r>
      <w:r w:rsidRPr="0060498B">
        <w:t xml:space="preserve">, </w:t>
      </w:r>
      <w:r w:rsidRPr="0060498B">
        <w:rPr>
          <w:lang w:val="fr-CH"/>
        </w:rPr>
        <w:t>Castelao</w:t>
      </w:r>
      <w:r w:rsidRPr="0060498B">
        <w:rPr>
          <w:lang w:val="fr-CH" w:eastAsia="zh-CN"/>
        </w:rPr>
        <w:t xml:space="preserve"> E</w:t>
      </w:r>
      <w:r w:rsidRPr="0060498B">
        <w:rPr>
          <w:lang w:val="fr-CH"/>
        </w:rPr>
        <w:t>, Strippoli</w:t>
      </w:r>
      <w:r w:rsidRPr="0060498B">
        <w:rPr>
          <w:lang w:val="fr-CH" w:eastAsia="zh-CN"/>
        </w:rPr>
        <w:t xml:space="preserve"> MPF</w:t>
      </w:r>
      <w:r w:rsidRPr="0060498B">
        <w:rPr>
          <w:lang w:val="fr-CH"/>
        </w:rPr>
        <w:t>, Vandeleur</w:t>
      </w:r>
      <w:r w:rsidRPr="0060498B">
        <w:rPr>
          <w:lang w:val="fr-CH" w:eastAsia="zh-CN"/>
        </w:rPr>
        <w:t xml:space="preserve"> C</w:t>
      </w:r>
      <w:r w:rsidRPr="0060498B">
        <w:rPr>
          <w:lang w:val="fr-CH"/>
        </w:rPr>
        <w:t>, von Känel</w:t>
      </w:r>
      <w:r w:rsidRPr="0060498B">
        <w:rPr>
          <w:lang w:val="fr-CH" w:eastAsia="zh-CN"/>
        </w:rPr>
        <w:t xml:space="preserve"> R</w:t>
      </w:r>
      <w:r w:rsidRPr="0060498B">
        <w:rPr>
          <w:lang w:val="fr-CH"/>
        </w:rPr>
        <w:t>, Paolicelli</w:t>
      </w:r>
      <w:r w:rsidRPr="0060498B">
        <w:rPr>
          <w:lang w:val="fr-CH" w:eastAsia="zh-CN"/>
        </w:rPr>
        <w:t xml:space="preserve"> R</w:t>
      </w:r>
      <w:r w:rsidRPr="0060498B">
        <w:rPr>
          <w:lang w:val="fr-CH"/>
        </w:rPr>
        <w:t>, Landolt</w:t>
      </w:r>
      <w:r w:rsidRPr="0060498B">
        <w:rPr>
          <w:lang w:val="fr-CH" w:eastAsia="zh-CN"/>
        </w:rPr>
        <w:t xml:space="preserve"> MA</w:t>
      </w:r>
      <w:r w:rsidRPr="0060498B">
        <w:rPr>
          <w:lang w:val="fr-CH"/>
        </w:rPr>
        <w:t>, Witthauer</w:t>
      </w:r>
      <w:r w:rsidRPr="0060498B">
        <w:rPr>
          <w:lang w:val="fr-CH" w:eastAsia="zh-CN"/>
        </w:rPr>
        <w:t xml:space="preserve"> C</w:t>
      </w:r>
      <w:r w:rsidRPr="0060498B">
        <w:rPr>
          <w:lang w:val="fr-CH"/>
        </w:rPr>
        <w:t>, Lieb</w:t>
      </w:r>
      <w:r w:rsidRPr="0060498B">
        <w:rPr>
          <w:lang w:val="fr-CH" w:eastAsia="zh-CN"/>
        </w:rPr>
        <w:t xml:space="preserve"> R</w:t>
      </w:r>
      <w:r w:rsidRPr="0060498B">
        <w:rPr>
          <w:lang w:val="fr-CH"/>
        </w:rPr>
        <w:t>, Preisig</w:t>
      </w:r>
      <w:r w:rsidRPr="0060498B">
        <w:rPr>
          <w:lang w:val="fr-CH" w:eastAsia="zh-CN"/>
        </w:rPr>
        <w:t xml:space="preserve"> M.</w:t>
      </w:r>
      <w:r w:rsidRPr="0060498B">
        <w:t xml:space="preserve"> Infectious, atopic and inflammatory diseases, childhood adversities and familial aggregation are independently associated with the risk for mental disorders: R</w:t>
      </w:r>
      <w:r w:rsidRPr="0060498B">
        <w:rPr>
          <w:lang w:val="en-GB"/>
        </w:rPr>
        <w:t>esults from a large Swiss epidemiological study</w:t>
      </w:r>
      <w:r w:rsidRPr="0060498B">
        <w:rPr>
          <w:rFonts w:eastAsia="宋体"/>
          <w:lang w:val="en-GB" w:eastAsia="zh-CN"/>
        </w:rPr>
        <w:t xml:space="preserve">. </w:t>
      </w:r>
      <w:r w:rsidRPr="0060498B">
        <w:rPr>
          <w:i/>
          <w:iCs/>
        </w:rPr>
        <w:t>World J Psychiatr</w:t>
      </w:r>
      <w:r w:rsidRPr="0060498B">
        <w:rPr>
          <w:rFonts w:eastAsia="宋体"/>
          <w:i/>
          <w:iCs/>
          <w:lang w:eastAsia="zh-CN"/>
        </w:rPr>
        <w:t xml:space="preserve"> </w:t>
      </w:r>
      <w:r w:rsidRPr="0060498B">
        <w:rPr>
          <w:rFonts w:eastAsia="宋体"/>
          <w:iCs/>
          <w:lang w:eastAsia="zh-CN"/>
        </w:rPr>
        <w:t>2016; In press</w:t>
      </w:r>
    </w:p>
    <w:p w14:paraId="089AA090" w14:textId="77777777" w:rsidR="00297D1D" w:rsidRPr="004F2082" w:rsidRDefault="00695FE8" w:rsidP="009E2C95">
      <w:pPr>
        <w:pStyle w:val="1"/>
        <w:jc w:val="both"/>
      </w:pPr>
      <w:r w:rsidRPr="004F2082">
        <w:br w:type="page"/>
      </w:r>
      <w:r w:rsidR="00E56127" w:rsidRPr="004F2082">
        <w:lastRenderedPageBreak/>
        <w:t>INTRODUCTION</w:t>
      </w:r>
    </w:p>
    <w:p w14:paraId="2F0E5701" w14:textId="77777777" w:rsidR="00A8287A" w:rsidRPr="004F2082" w:rsidRDefault="00A8287A" w:rsidP="009E2C95">
      <w:pPr>
        <w:spacing w:after="0"/>
        <w:jc w:val="both"/>
      </w:pPr>
      <w:r w:rsidRPr="004F2082">
        <w:t>There is an increasing awareness that infectious diseases, atopies and inflammatory conditions contribute to the risk for neurodevelopmental disorders (ND) and common mental disorders (CMD). A great number of the empirical results documented below underline the eminent role of the immune system. Nevertheless considerable scepticism abounds. Among other things, it is not clear how immunological risk factors are balanced against other risk factors in ND and CMD. The main aim of this study was, therefore, to assess the associations of infectious, atopic and inflammatory diseases with ND and CMD while adjusting for socio-demographic characteristic, familial aggregation, traumatic experiences and childhood adversities. A simple vulnerability-trigger model will serve to introduce the state of empirical research, thus reducing the potential variability of single and multiple hit models to a minimal general form.</w:t>
      </w:r>
    </w:p>
    <w:p w14:paraId="542C9F06" w14:textId="77777777" w:rsidR="00C044BD" w:rsidRPr="004F2082" w:rsidRDefault="00C044BD" w:rsidP="009E2C95">
      <w:pPr>
        <w:spacing w:after="0"/>
        <w:jc w:val="both"/>
      </w:pPr>
    </w:p>
    <w:p w14:paraId="4EDD84F7" w14:textId="77777777" w:rsidR="00C044BD" w:rsidRPr="004F2082" w:rsidRDefault="00CD1DB0" w:rsidP="009E2C95">
      <w:pPr>
        <w:spacing w:after="0"/>
        <w:jc w:val="both"/>
        <w:rPr>
          <w:b/>
          <w:i/>
        </w:rPr>
      </w:pPr>
      <w:r w:rsidRPr="004F2082">
        <w:rPr>
          <w:b/>
          <w:i/>
        </w:rPr>
        <w:t xml:space="preserve">Associations </w:t>
      </w:r>
      <w:r w:rsidR="00BD766B" w:rsidRPr="004F2082">
        <w:rPr>
          <w:b/>
          <w:i/>
        </w:rPr>
        <w:t xml:space="preserve">related to </w:t>
      </w:r>
      <w:r w:rsidRPr="004F2082">
        <w:rPr>
          <w:b/>
          <w:i/>
        </w:rPr>
        <w:t xml:space="preserve">triggering </w:t>
      </w:r>
      <w:r w:rsidR="00BD766B" w:rsidRPr="004F2082">
        <w:rPr>
          <w:b/>
          <w:i/>
        </w:rPr>
        <w:t>mechanisms</w:t>
      </w:r>
      <w:r w:rsidRPr="004F2082">
        <w:rPr>
          <w:b/>
          <w:i/>
        </w:rPr>
        <w:t xml:space="preserve"> </w:t>
      </w:r>
    </w:p>
    <w:p w14:paraId="2342E521" w14:textId="586B33DB" w:rsidR="00C70108" w:rsidRPr="004F2082" w:rsidRDefault="009D6DD3" w:rsidP="009E2C95">
      <w:pPr>
        <w:spacing w:after="0"/>
        <w:jc w:val="both"/>
      </w:pPr>
      <w:r w:rsidRPr="004F2082">
        <w:t xml:space="preserve">The most intuitive example </w:t>
      </w:r>
      <w:r w:rsidR="00A8287A" w:rsidRPr="004F2082">
        <w:t>of</w:t>
      </w:r>
      <w:r w:rsidRPr="004F2082">
        <w:t xml:space="preserve"> </w:t>
      </w:r>
      <w:r w:rsidR="00D61505" w:rsidRPr="004F2082">
        <w:t>a triggering factor in</w:t>
      </w:r>
      <w:r w:rsidRPr="004F2082">
        <w:t xml:space="preserve"> </w:t>
      </w:r>
      <w:r w:rsidR="00811D57" w:rsidRPr="004F2082">
        <w:t>CMD</w:t>
      </w:r>
      <w:r w:rsidRPr="004F2082">
        <w:t xml:space="preserve"> is </w:t>
      </w:r>
      <w:r w:rsidR="00754FA1" w:rsidRPr="004F2082">
        <w:t xml:space="preserve">a </w:t>
      </w:r>
      <w:r w:rsidRPr="004F2082">
        <w:t xml:space="preserve">postinfectious </w:t>
      </w:r>
      <w:r w:rsidR="00754FA1" w:rsidRPr="004F2082">
        <w:t xml:space="preserve">condition such as </w:t>
      </w:r>
      <w:r w:rsidR="00FD546C" w:rsidRPr="004F2082">
        <w:t>fatigue</w:t>
      </w:r>
      <w:r w:rsidR="000872A8" w:rsidRPr="004F2082">
        <w:fldChar w:fldCharType="begin"/>
      </w:r>
      <w:r w:rsidR="001E4ADE" w:rsidRPr="004F2082">
        <w:instrText xml:space="preserve"> ADDIN EN.CITE &lt;EndNote&gt;&lt;Cite&gt;&lt;Author&gt;Katz&lt;/Author&gt;&lt;Year&gt;2013&lt;/Year&gt;&lt;RecNum&gt;568&lt;/RecNum&gt;&lt;record&gt;&lt;rec-number&gt;568&lt;/rec-number&gt;&lt;foreign-keys&gt;&lt;key app="EN" db-id="atvvwtdtl52x5we5ps25zff6aav2fz2pevea"&gt;568&lt;/key&gt;&lt;/foreign-keys&gt;&lt;ref-type name="Journal Article"&gt;17&lt;/ref-type&gt;&lt;contributors&gt;&lt;authors&gt;&lt;author&gt;Katz, B. Z.&lt;/author&gt;&lt;author&gt;Jason, L. A.&lt;/author&gt;&lt;/authors&gt;&lt;/contributors&gt;&lt;auth-address&gt;Division of Infectious Diseases, Ann and Robert H. Lurie Children&amp;apos;s Hospital of Chicago, Northwestern University Feinberg School of Medicine, Chicago, Illinois 60611, USA. bkatz@northwestern.edu&lt;/auth-address&gt;&lt;titles&gt;&lt;title&gt;Chronic fatigue syndrome following infections in adolescents&lt;/title&gt;&lt;secondary-title&gt;Curr Opin Pediatr&lt;/secondary-title&gt;&lt;/titles&gt;&lt;periodical&gt;&lt;full-title&gt;Curr Opin Pediatr&lt;/full-title&gt;&lt;/periodical&gt;&lt;pages&gt;95-102&lt;/pages&gt;&lt;volume&gt;25&lt;/volume&gt;&lt;number&gt;1&lt;/number&gt;&lt;edition&gt;2012/12/25&lt;/edition&gt;&lt;keywords&gt;&lt;keyword&gt;Adolescent&lt;/keyword&gt;&lt;keyword&gt;Fatigue Syndrome, Chronic/epidemiology/therapy/*virology&lt;/keyword&gt;&lt;keyword&gt;Humans&lt;/keyword&gt;&lt;keyword&gt;Infectious Mononucleosis/*complications/epidemiology&lt;/keyword&gt;&lt;keyword&gt;Prognosis&lt;/keyword&gt;&lt;keyword&gt;Risk Factors&lt;/keyword&gt;&lt;/keywords&gt;&lt;dates&gt;&lt;year&gt;2013&lt;/year&gt;&lt;pub-dates&gt;&lt;date&gt;Feb&lt;/date&gt;&lt;/pub-dates&gt;&lt;/dates&gt;&lt;isbn&gt;1531-698X (Electronic)&amp;#xD;1040-8703 (Linking)&lt;/isbn&gt;&lt;accession-num&gt;23263024&lt;/accession-num&gt;&lt;urls&gt;&lt;related-urls&gt;&lt;url&gt;http://www.ncbi.nlm.nih.gov/entrez/query.fcgi?cmd=Retrieve&amp;amp;db=PubMed&amp;amp;dopt=Citation&amp;amp;list_uids=23263024&lt;/url&gt;&lt;/related-urls&gt;&lt;/urls&gt;&lt;electronic-resource-num&gt;10.1097/MOP.0b013e32835c1108&lt;/electronic-resource-num&gt;&lt;language&gt;eng&lt;/language&gt;&lt;/record&gt;&lt;/Cite&gt;&lt;/EndNote&gt;</w:instrText>
      </w:r>
      <w:r w:rsidR="000872A8" w:rsidRPr="004F2082">
        <w:fldChar w:fldCharType="separate"/>
      </w:r>
      <w:r w:rsidR="007535D4" w:rsidRPr="004F2082">
        <w:rPr>
          <w:vertAlign w:val="superscript"/>
        </w:rPr>
        <w:t>[1]</w:t>
      </w:r>
      <w:r w:rsidR="000872A8" w:rsidRPr="004F2082">
        <w:fldChar w:fldCharType="end"/>
      </w:r>
      <w:r w:rsidR="00FD546C" w:rsidRPr="004F2082">
        <w:t xml:space="preserve">. </w:t>
      </w:r>
      <w:r w:rsidR="00754FA1" w:rsidRPr="004F2082">
        <w:t>I</w:t>
      </w:r>
      <w:r w:rsidR="00C70108" w:rsidRPr="004F2082">
        <w:t>nfectious mononucleosis</w:t>
      </w:r>
      <w:r w:rsidR="00152ABF" w:rsidRPr="004F2082">
        <w:t xml:space="preserve">, </w:t>
      </w:r>
      <w:r w:rsidR="00B1263F" w:rsidRPr="004F2082">
        <w:rPr>
          <w:i/>
        </w:rPr>
        <w:t>i.e.</w:t>
      </w:r>
      <w:r w:rsidR="00B1263F" w:rsidRPr="004F2082">
        <w:t>, typically an</w:t>
      </w:r>
      <w:r w:rsidR="00C70108" w:rsidRPr="004F2082">
        <w:t xml:space="preserve"> Epstein Barr virus </w:t>
      </w:r>
      <w:r w:rsidR="00024B2B" w:rsidRPr="004F2082">
        <w:t xml:space="preserve">(EBV) </w:t>
      </w:r>
      <w:r w:rsidR="00C70108" w:rsidRPr="004F2082">
        <w:t xml:space="preserve">infection </w:t>
      </w:r>
      <w:r w:rsidR="00152ABF" w:rsidRPr="004F2082">
        <w:t xml:space="preserve">in adolescence or adulthood, </w:t>
      </w:r>
      <w:r w:rsidR="00754FA1" w:rsidRPr="004F2082">
        <w:t xml:space="preserve">is a well known cause of postinfectious fatigue. However, also </w:t>
      </w:r>
      <w:r w:rsidR="00152ABF" w:rsidRPr="004F2082">
        <w:t>sev</w:t>
      </w:r>
      <w:r w:rsidR="00B1263F" w:rsidRPr="004F2082">
        <w:t>eral other pathogens</w:t>
      </w:r>
      <w:r w:rsidR="00152ABF" w:rsidRPr="004F2082">
        <w:t xml:space="preserve"> </w:t>
      </w:r>
      <w:r w:rsidR="00B1263F" w:rsidRPr="004F2082">
        <w:t>are</w:t>
      </w:r>
      <w:r w:rsidR="005876D8" w:rsidRPr="004F2082">
        <w:t xml:space="preserve"> </w:t>
      </w:r>
      <w:r w:rsidR="00A8287A" w:rsidRPr="004F2082">
        <w:t xml:space="preserve">also </w:t>
      </w:r>
      <w:r w:rsidR="005876D8" w:rsidRPr="004F2082">
        <w:t>able to upregulate psychiatric symptoms</w:t>
      </w:r>
      <w:r w:rsidR="000F13BE" w:rsidRPr="004F2082">
        <w:t>, such as persistent pathogens</w:t>
      </w:r>
      <w:r w:rsidR="00B1263F" w:rsidRPr="004F2082">
        <w:t xml:space="preserve">: Borna disease virus, herpes simplex virus-1, varicella zoster virus, and </w:t>
      </w:r>
      <w:r w:rsidR="00B1263F" w:rsidRPr="004F2082">
        <w:rPr>
          <w:i/>
        </w:rPr>
        <w:t>Chlamydophila trachomatis</w:t>
      </w:r>
      <w:r w:rsidR="000872A8" w:rsidRPr="004F2082">
        <w:fldChar w:fldCharType="begin">
          <w:fldData xml:space="preserve">PEVuZE5vdGU+PENpdGU+PEF1dGhvcj5XYW5nPC9BdXRob3I+PFllYXI+MjAxNDwvWWVhcj48UmVj
TnVtPjU3MDwvUmVjTnVtPjxyZWNvcmQ+PHJlYy1udW1iZXI+NTcwPC9yZWMtbnVtYmVyPjxmb3Jl
aWduLWtleXM+PGtleSBhcHA9IkVOIiBkYi1pZD0iYXR2dnd0ZHRsNTJ4NXdlNXBzMjV6ZmY2YWF2
MmZ6MnBldmVhIj41NzA8L2tleT48L2ZvcmVpZ24ta2V5cz48cmVmLXR5cGUgbmFtZT0iSm91cm5h
bCBBcnRpY2xlIj4xNzwvcmVmLXR5cGU+PGNvbnRyaWJ1dG9ycz48YXV0aG9ycz48YXV0aG9yPldh
bmcsIFguPC9hdXRob3I+PGF1dGhvcj5aaGFuZywgTC48L2F1dGhvcj48YXV0aG9yPkxlaSwgWS48
L2F1dGhvcj48YXV0aG9yPkxpdSwgWC48L2F1dGhvcj48YXV0aG9yPlpob3UsIFguPC9hdXRob3I+
PGF1dGhvcj5MaXUsIFkuPC9hdXRob3I+PGF1dGhvcj5XYW5nLCBNLjwvYXV0aG9yPjxhdXRob3I+
WWFuZywgTC48L2F1dGhvcj48YXV0aG9yPkZhbiwgUy48L2F1dGhvcj48YXV0aG9yPlhpZSwgUC48
L2F1dGhvcj48L2F1dGhvcnM+PC9jb250cmlidXRvcnM+PGF1dGgtYWRkcmVzcz4xXSBJbnN0aXR1
dGUgb2YgTmV1cm9zY2llbmNlLCBDaG9uZ3FpbmcgTWVkaWNhbCBVbml2ZXJzaXR5LCBDaG9uZ3Fp
bmcsIENoaW5hIFsyXSBDaG9uZ3FpbmcgS2V5IExhYm9yYXRvcnkgb2YgTmV1cm9iaW9sb2d5LCBD
aG9uZ3FpbmcsIENoaW5hIFszXS4mI3hEOzFdIEluc3RpdHV0ZSBvZiBOZXVyb3NjaWVuY2UsIENo
b25ncWluZyBNZWRpY2FsIFVuaXZlcnNpdHksIENob25ncWluZywgQ2hpbmEgWzJdIENob25ncWlu
ZyBLZXkgTGFib3JhdG9yeSBvZiBOZXVyb2Jpb2xvZ3ksIENob25ncWluZywgQ2hpbmEgWzNdIERl
cGFydG1lbnQgb2YgTmV1cm9sb2d5LCBUaGUgRmlyc3QgQWZmaWxpYXRlZCBIb3NwaXRhbCBvZiBD
aG9uZ3FpbmcgTWVkaWNhbCBVbml2ZXJzaXR5LCBDaG9uZ3FpbmcsIENoaW5hIFs0XS4mI3hEOzFd
IEluc3RpdHV0ZSBvZiBOZXVyb3NjaWVuY2UsIENob25ncWluZyBNZWRpY2FsIFVuaXZlcnNpdHks
IENob25ncWluZywgQ2hpbmEgWzJdIENob25ncWluZyBLZXkgTGFib3JhdG9yeSBvZiBOZXVyb2Jp
b2xvZ3ksIENob25ncWluZywgQ2hpbmEgWzNdIERlcGFydG1lbnQgb2YgTmV1cm9sb2d5LCBUaGUg
Rmlyc3QgQWZmaWxpYXRlZCBIb3NwaXRhbCBvZiBDaG9uZ3FpbmcgTWVkaWNhbCBVbml2ZXJzaXR5
LCBDaG9uZ3FpbmcsIENoaW5hLiYjeEQ7MV0gSW5zdGl0dXRlIG9mIE5ldXJvc2NpZW5jZSwgQ2hv
bmdxaW5nIE1lZGljYWwgVW5pdmVyc2l0eSwgQ2hvbmdxaW5nLCBDaGluYSBbMl0gQ2hvbmdxaW5n
IEtleSBMYWJvcmF0b3J5IG9mIE5ldXJvYmlvbG9neSwgQ2hvbmdxaW5nLCBDaGluYS48L2F1dGgt
YWRkcmVzcz48dGl0bGVzPjx0aXRsZT5NZXRhLWFuYWx5c2lzIG9mIGluZmVjdGlvdXMgYWdlbnRz
IGFuZCBkZXByZXNzaW9uPC90aXRsZT48c2Vjb25kYXJ5LXRpdGxlPlNjaSBSZXA8L3NlY29uZGFy
eS10aXRsZT48L3RpdGxlcz48cGVyaW9kaWNhbD48ZnVsbC10aXRsZT5TY2kgUmVwPC9mdWxsLXRp
dGxlPjwvcGVyaW9kaWNhbD48cGFnZXM+NDUzMDwvcGFnZXM+PHZvbHVtZT40PC92b2x1bWU+PGVk
aXRpb24+MjAxNC8wNC8wMTwvZWRpdGlvbj48a2V5d29yZHM+PGtleXdvcmQ+QmlvbWFya2Vycy9t
ZXRhYm9saXNtPC9rZXl3b3JkPjxrZXl3b3JkPkNhc2UtQ29udHJvbCBTdHVkaWVzPC9rZXl3b3Jk
PjxrZXl3b3JkPkNobGFteWRvcGhpbGE8L2tleXdvcmQ+PGtleXdvcmQ+Q2hsYW15ZG9waGlsYSBJ
bmZlY3Rpb25zL2NvbXBsaWNhdGlvbnMvbWV0YWJvbGlzbTwva2V5d29yZD48a2V5d29yZD5Db21t
dW5pY2FibGUgRGlzZWFzZXMvKmNvbXBsaWNhdGlvbnMvbWV0YWJvbGlzbTwva2V5d29yZD48a2V5
d29yZD5EZXByZXNzaW9uLypldGlvbG9neS8qbWljcm9iaW9sb2d5PC9rZXl3b3JkPjxrZXl3b3Jk
Pkh1bWFuczwva2V5d29yZD48a2V5d29yZD5WaXJ1c2VzPC9rZXl3b3JkPjwva2V5d29yZHM+PGRh
dGVzPjx5ZWFyPjIwMTQ8L3llYXI+PC9kYXRlcz48aXNibj4yMDQ1LTIzMjIgKEVsZWN0cm9uaWMp
JiN4RDsyMDQ1LTIzMjIgKExpbmtpbmcpPC9pc2JuPjxhY2Nlc3Npb24tbnVtPjI0NjgxNzUzPC9h
Y2Nlc3Npb24tbnVtPjx1cmxzPjxyZWxhdGVkLXVybHM+PHVybD5odHRwOi8vd3d3Lm5jYmkubmxt
Lm5paC5nb3YvZW50cmV6L3F1ZXJ5LmZjZ2k/Y21kPVJldHJpZXZlJmFtcDtkYj1QdWJNZWQmYW1w
O2RvcHQ9Q2l0YXRpb24mYW1wO2xpc3RfdWlkcz0yNDY4MTc1MzwvdXJsPjwvcmVsYXRlZC11cmxz
PjwvdXJscz48ZWxlY3Ryb25pYy1yZXNvdXJjZS1udW0+c3JlcDA0NTMwIFtwaWldJiN4RDsxMC4x
MDM4L3NyZXAwNDUzMDwvZWxlY3Ryb25pYy1yZXNvdXJjZS1udW0+PGxhbmd1YWdlPmVuZzwvbGFu
Z3VhZ2U+PC9yZWNvcmQ+PC9DaXRlPjwvRW5kTm90ZT5=
</w:fldData>
        </w:fldChar>
      </w:r>
      <w:r w:rsidR="001E4ADE" w:rsidRPr="004F2082">
        <w:instrText xml:space="preserve"> ADDIN EN.CITE </w:instrText>
      </w:r>
      <w:r w:rsidR="000872A8" w:rsidRPr="004F2082">
        <w:fldChar w:fldCharType="begin">
          <w:fldData xml:space="preserve">PEVuZE5vdGU+PENpdGU+PEF1dGhvcj5XYW5nPC9BdXRob3I+PFllYXI+MjAxNDwvWWVhcj48UmVj
TnVtPjU3MDwvUmVjTnVtPjxyZWNvcmQ+PHJlYy1udW1iZXI+NTcwPC9yZWMtbnVtYmVyPjxmb3Jl
aWduLWtleXM+PGtleSBhcHA9IkVOIiBkYi1pZD0iYXR2dnd0ZHRsNTJ4NXdlNXBzMjV6ZmY2YWF2
MmZ6MnBldmVhIj41NzA8L2tleT48L2ZvcmVpZ24ta2V5cz48cmVmLXR5cGUgbmFtZT0iSm91cm5h
bCBBcnRpY2xlIj4xNzwvcmVmLXR5cGU+PGNvbnRyaWJ1dG9ycz48YXV0aG9ycz48YXV0aG9yPldh
bmcsIFguPC9hdXRob3I+PGF1dGhvcj5aaGFuZywgTC48L2F1dGhvcj48YXV0aG9yPkxlaSwgWS48
L2F1dGhvcj48YXV0aG9yPkxpdSwgWC48L2F1dGhvcj48YXV0aG9yPlpob3UsIFguPC9hdXRob3I+
PGF1dGhvcj5MaXUsIFkuPC9hdXRob3I+PGF1dGhvcj5XYW5nLCBNLjwvYXV0aG9yPjxhdXRob3I+
WWFuZywgTC48L2F1dGhvcj48YXV0aG9yPkZhbiwgUy48L2F1dGhvcj48YXV0aG9yPlhpZSwgUC48
L2F1dGhvcj48L2F1dGhvcnM+PC9jb250cmlidXRvcnM+PGF1dGgtYWRkcmVzcz4xXSBJbnN0aXR1
dGUgb2YgTmV1cm9zY2llbmNlLCBDaG9uZ3FpbmcgTWVkaWNhbCBVbml2ZXJzaXR5LCBDaG9uZ3Fp
bmcsIENoaW5hIFsyXSBDaG9uZ3FpbmcgS2V5IExhYm9yYXRvcnkgb2YgTmV1cm9iaW9sb2d5LCBD
aG9uZ3FpbmcsIENoaW5hIFszXS4mI3hEOzFdIEluc3RpdHV0ZSBvZiBOZXVyb3NjaWVuY2UsIENo
b25ncWluZyBNZWRpY2FsIFVuaXZlcnNpdHksIENob25ncWluZywgQ2hpbmEgWzJdIENob25ncWlu
ZyBLZXkgTGFib3JhdG9yeSBvZiBOZXVyb2Jpb2xvZ3ksIENob25ncWluZywgQ2hpbmEgWzNdIERl
cGFydG1lbnQgb2YgTmV1cm9sb2d5LCBUaGUgRmlyc3QgQWZmaWxpYXRlZCBIb3NwaXRhbCBvZiBD
aG9uZ3FpbmcgTWVkaWNhbCBVbml2ZXJzaXR5LCBDaG9uZ3FpbmcsIENoaW5hIFs0XS4mI3hEOzFd
IEluc3RpdHV0ZSBvZiBOZXVyb3NjaWVuY2UsIENob25ncWluZyBNZWRpY2FsIFVuaXZlcnNpdHks
IENob25ncWluZywgQ2hpbmEgWzJdIENob25ncWluZyBLZXkgTGFib3JhdG9yeSBvZiBOZXVyb2Jp
b2xvZ3ksIENob25ncWluZywgQ2hpbmEgWzNdIERlcGFydG1lbnQgb2YgTmV1cm9sb2d5LCBUaGUg
Rmlyc3QgQWZmaWxpYXRlZCBIb3NwaXRhbCBvZiBDaG9uZ3FpbmcgTWVkaWNhbCBVbml2ZXJzaXR5
LCBDaG9uZ3FpbmcsIENoaW5hLiYjeEQ7MV0gSW5zdGl0dXRlIG9mIE5ldXJvc2NpZW5jZSwgQ2hv
bmdxaW5nIE1lZGljYWwgVW5pdmVyc2l0eSwgQ2hvbmdxaW5nLCBDaGluYSBbMl0gQ2hvbmdxaW5n
IEtleSBMYWJvcmF0b3J5IG9mIE5ldXJvYmlvbG9neSwgQ2hvbmdxaW5nLCBDaGluYS48L2F1dGgt
YWRkcmVzcz48dGl0bGVzPjx0aXRsZT5NZXRhLWFuYWx5c2lzIG9mIGluZmVjdGlvdXMgYWdlbnRz
IGFuZCBkZXByZXNzaW9uPC90aXRsZT48c2Vjb25kYXJ5LXRpdGxlPlNjaSBSZXA8L3NlY29uZGFy
eS10aXRsZT48L3RpdGxlcz48cGVyaW9kaWNhbD48ZnVsbC10aXRsZT5TY2kgUmVwPC9mdWxsLXRp
dGxlPjwvcGVyaW9kaWNhbD48cGFnZXM+NDUzMDwvcGFnZXM+PHZvbHVtZT40PC92b2x1bWU+PGVk
aXRpb24+MjAxNC8wNC8wMTwvZWRpdGlvbj48a2V5d29yZHM+PGtleXdvcmQ+QmlvbWFya2Vycy9t
ZXRhYm9saXNtPC9rZXl3b3JkPjxrZXl3b3JkPkNhc2UtQ29udHJvbCBTdHVkaWVzPC9rZXl3b3Jk
PjxrZXl3b3JkPkNobGFteWRvcGhpbGE8L2tleXdvcmQ+PGtleXdvcmQ+Q2hsYW15ZG9waGlsYSBJ
bmZlY3Rpb25zL2NvbXBsaWNhdGlvbnMvbWV0YWJvbGlzbTwva2V5d29yZD48a2V5d29yZD5Db21t
dW5pY2FibGUgRGlzZWFzZXMvKmNvbXBsaWNhdGlvbnMvbWV0YWJvbGlzbTwva2V5d29yZD48a2V5
d29yZD5EZXByZXNzaW9uLypldGlvbG9neS8qbWljcm9iaW9sb2d5PC9rZXl3b3JkPjxrZXl3b3Jk
Pkh1bWFuczwva2V5d29yZD48a2V5d29yZD5WaXJ1c2VzPC9rZXl3b3JkPjwva2V5d29yZHM+PGRh
dGVzPjx5ZWFyPjIwMTQ8L3llYXI+PC9kYXRlcz48aXNibj4yMDQ1LTIzMjIgKEVsZWN0cm9uaWMp
JiN4RDsyMDQ1LTIzMjIgKExpbmtpbmcpPC9pc2JuPjxhY2Nlc3Npb24tbnVtPjI0NjgxNzUzPC9h
Y2Nlc3Npb24tbnVtPjx1cmxzPjxyZWxhdGVkLXVybHM+PHVybD5odHRwOi8vd3d3Lm5jYmkubmxt
Lm5paC5nb3YvZW50cmV6L3F1ZXJ5LmZjZ2k/Y21kPVJldHJpZXZlJmFtcDtkYj1QdWJNZWQmYW1w
O2RvcHQ9Q2l0YXRpb24mYW1wO2xpc3RfdWlkcz0yNDY4MTc1MzwvdXJsPjwvcmVsYXRlZC11cmxz
PjwvdXJscz48ZWxlY3Ryb25pYy1yZXNvdXJjZS1udW0+c3JlcDA0NTMwIFtwaWldJiN4RDsxMC4x
MDM4L3NyZXAwNDUzMDwvZWxlY3Ryb25pYy1yZXNvdXJjZS1udW0+PGxhbmd1YWdlPmVuZzwvbGFu
Z3VhZ2U+PC9yZWNvcmQ+PC9DaXRlPjwvRW5kTm90ZT5=
</w:fldData>
        </w:fldChar>
      </w:r>
      <w:r w:rsidR="001E4ADE" w:rsidRPr="004F2082">
        <w:instrText xml:space="preserve"> ADDIN EN.CITE.DATA </w:instrText>
      </w:r>
      <w:r w:rsidR="000872A8" w:rsidRPr="004F2082">
        <w:fldChar w:fldCharType="end"/>
      </w:r>
      <w:r w:rsidR="000872A8" w:rsidRPr="004F2082">
        <w:fldChar w:fldCharType="separate"/>
      </w:r>
      <w:r w:rsidR="007535D4" w:rsidRPr="004F2082">
        <w:rPr>
          <w:vertAlign w:val="superscript"/>
        </w:rPr>
        <w:t>[2]</w:t>
      </w:r>
      <w:r w:rsidR="000872A8" w:rsidRPr="004F2082">
        <w:fldChar w:fldCharType="end"/>
      </w:r>
      <w:r w:rsidR="005876D8" w:rsidRPr="004F2082">
        <w:t xml:space="preserve">. </w:t>
      </w:r>
      <w:r w:rsidR="00B1263F" w:rsidRPr="004F2082">
        <w:t xml:space="preserve">Apart from the first attack, a </w:t>
      </w:r>
      <w:r w:rsidR="005876D8" w:rsidRPr="004F2082">
        <w:t xml:space="preserve">reactivation of </w:t>
      </w:r>
      <w:r w:rsidR="00B1263F" w:rsidRPr="004F2082">
        <w:t>an</w:t>
      </w:r>
      <w:r w:rsidR="005876D8" w:rsidRPr="004F2082">
        <w:t xml:space="preserve"> endogenous infection</w:t>
      </w:r>
      <w:r w:rsidR="00B1263F" w:rsidRPr="004F2082">
        <w:t xml:space="preserve"> can increase the risk of depression</w:t>
      </w:r>
      <w:r w:rsidR="000872A8" w:rsidRPr="004F2082">
        <w:fldChar w:fldCharType="begin">
          <w:fldData xml:space="preserve">PEVuZE5vdGU+PENpdGU+PEF1dGhvcj5DaGVuPC9BdXRob3I+PFllYXI+MjAxNDwvWWVhcj48UmVj
TnVtPjU3MTwvUmVjTnVtPjxyZWNvcmQ+PHJlYy1udW1iZXI+NTcxPC9yZWMtbnVtYmVyPjxmb3Jl
aWduLWtleXM+PGtleSBhcHA9IkVOIiBkYi1pZD0iYXR2dnd0ZHRsNTJ4NXdlNXBzMjV6ZmY2YWF2
MmZ6MnBldmVhIj41NzE8L2tleT48L2ZvcmVpZ24ta2V5cz48cmVmLXR5cGUgbmFtZT0iSm91cm5h
bCBBcnRpY2xlIj4xNzwvcmVmLXR5cGU+PGNvbnRyaWJ1dG9ycz48YXV0aG9ycz48YXV0aG9yPkNo
ZW4sIE0uIEguPC9hdXRob3I+PGF1dGhvcj5XZWksIEguIFQuPC9hdXRob3I+PGF1dGhvcj5TdSwg
VC4gUC48L2F1dGhvcj48YXV0aG9yPkxpLCBDLiBULjwvYXV0aG9yPjxhdXRob3I+TGluLCBXLiBD
LjwvYXV0aG9yPjxhdXRob3I+Q2hhbmcsIFcuIEguPC9hdXRob3I+PGF1dGhvcj5DaGVuLCBULiBK
LjwvYXV0aG9yPjxhdXRob3I+QmFpLCBZLiBNLjwvYXV0aG9yPjwvYXV0aG9ycz48L2NvbnRyaWJ1
dG9ycz48YXV0aC1hZGRyZXNzPkZyb20gdGhlIERlcGFydG1lbnRzIG9mIFBzeWNoaWF0cnkgKE0t
SC5DLiwgSC1ULlcuLCBULVAuUy4sIEMtVC5MLFctQy5MLixXLUguQy4sWS1NLkIuKSwgRmFtaWx5
IE1lZGljaW5lIChULUouQy4pLCBhbmQgUHN5Y2hpYXRyeSwgWXVhbnNoYW4gQnJhbmNoIChILVQu
Vy4pLCBUYWlwZWkgVmV0ZXJhbnMgR2VuZXJhbCBIb3NwaXRhbCwgVGFpcGVpLCBUYWl3YW47IGFu
ZCBQc3ljaGlhdHJ5LCBDb2xsZWdlIG9mIE1lZGljaW5lIChNLUguQy4sSC1ULlcuLFQtUC5TLixD
LVQuTCxXLUMuTC4sWS1NLkIuKSwgSW5zdGl0dXRlc29mIEJyYWluIFNjaWVuY2UgKFQtUC5TLixD
LVQuTCxXLUMuTC4pLCBhbmQgSW5zdGl0dXRlcyBvZiBIb3NwaXRhbCBhbmQgSGVhbHRoIENhcmUg
QWRtaW5pc3RyYXRpb24gKFQtSi5DLiksIE5hdGlvbmFsIFlhbmctTWluZyBVbml2ZXJzaXR5LCBU
YWlwZWksIFRhaXdhbi48L2F1dGgtYWRkcmVzcz48dGl0bGVzPjx0aXRsZT5SaXNrIG9mIGRlcHJl
c3NpdmUgZGlzb3JkZXIgYW1vbmcgcGF0aWVudHMgd2l0aCBoZXJwZXMgem9zdGVyOiBhIG5hdGlv
bndpZGUgcG9wdWxhdGlvbi1iYXNlZCBwcm9zcGVjdGl2ZSBzdHVkeTwvdGl0bGU+PHNlY29uZGFy
eS10aXRsZT5Qc3ljaG9zb20gTWVkPC9zZWNvbmRhcnktdGl0bGU+PC90aXRsZXM+PHBlcmlvZGlj
YWw+PGZ1bGwtdGl0bGU+UHN5Y2hvc29tIE1lZDwvZnVsbC10aXRsZT48L3BlcmlvZGljYWw+PHBh
Z2VzPjI4NS05MTwvcGFnZXM+PHZvbHVtZT43Njwvdm9sdW1lPjxudW1iZXI+NDwvbnVtYmVyPjxl
ZGl0aW9uPjIwMTQvMDUvMDk8L2VkaXRpb24+PGtleXdvcmRzPjxrZXl3b3JkPkNocm9uaWMgRGlz
ZWFzZTwva2V5d29yZD48a2V5d29yZD5Db21vcmJpZGl0eTwva2V5d29yZD48a2V5d29yZD5EZXBy
ZXNzaXZlIERpc29yZGVyLyplcGlkZW1pb2xvZ3k8L2tleXdvcmQ+PGtleXdvcmQ+RGVwcmVzc2l2
ZSBEaXNvcmRlciwgTWFqb3IvZXBpZGVtaW9sb2d5PC9rZXl3b3JkPjxrZXl3b3JkPkVwaWRlbWlv
bG9naWMgTWV0aG9kczwva2V5d29yZD48a2V5d29yZD5GZW1hbGU8L2tleXdvcmQ+PGtleXdvcmQ+
SGVycGVzIFpvc3Rlci8qZXBpZGVtaW9sb2d5PC9rZXl3b3JkPjxrZXl3b3JkPkh1bWFuczwva2V5
d29yZD48a2V5d29yZD5JbnN1cmFuY2UsIEhlYWx0aC9zdGF0aXN0aWNzICZhbXA7IG51bWVyaWNh
bCBkYXRhPC9rZXl3b3JkPjxrZXl3b3JkPk1hbGU8L2tleXdvcmQ+PGtleXdvcmQ+TWlkZGxlIEFn
ZWQ8L2tleXdvcmQ+PGtleXdvcmQ+VGFpd2FuL2VwaWRlbWlvbG9neTwva2V5d29yZD48L2tleXdv
cmRzPjxkYXRlcz48eWVhcj4yMDE0PC95ZWFyPjxwdWItZGF0ZXM+PGRhdGU+TWF5PC9kYXRlPjwv
cHViLWRhdGVzPjwvZGF0ZXM+PGlzYm4+MTUzNC03Nzk2IChFbGVjdHJvbmljKSYjeEQ7MDAzMy0z
MTc0IChMaW5raW5nKTwvaXNibj48YWNjZXNzaW9uLW51bT4yNDgwNDg4NTwvYWNjZXNzaW9uLW51
bT48dXJscz48cmVsYXRlZC11cmxzPjx1cmw+aHR0cDovL3d3dy5uY2JpLm5sbS5uaWguZ292L2Vu
dHJlei9xdWVyeS5mY2dpP2NtZD1SZXRyaWV2ZSZhbXA7ZGI9UHViTWVkJmFtcDtkb3B0PUNpdGF0
aW9uJmFtcDtsaXN0X3VpZHM9MjQ4MDQ4ODU8L3VybD48L3JlbGF0ZWQtdXJscz48L3VybHM+PGVs
ZWN0cm9uaWMtcmVzb3VyY2UtbnVtPjEwLjEwOTcvUFNZLjAwMDAwMDAwMDAwMDAwNTE8L2VsZWN0
cm9uaWMtcmVzb3VyY2UtbnVtPjxsYW5ndWFnZT5lbmc8L2xhbmd1YWdlPjwvcmVjb3JkPjwvQ2l0
ZT48L0VuZE5vdGU+
</w:fldData>
        </w:fldChar>
      </w:r>
      <w:r w:rsidR="001E4ADE" w:rsidRPr="004F2082">
        <w:instrText xml:space="preserve"> ADDIN EN.CITE </w:instrText>
      </w:r>
      <w:r w:rsidR="000872A8" w:rsidRPr="004F2082">
        <w:fldChar w:fldCharType="begin">
          <w:fldData xml:space="preserve">PEVuZE5vdGU+PENpdGU+PEF1dGhvcj5DaGVuPC9BdXRob3I+PFllYXI+MjAxNDwvWWVhcj48UmVj
TnVtPjU3MTwvUmVjTnVtPjxyZWNvcmQ+PHJlYy1udW1iZXI+NTcxPC9yZWMtbnVtYmVyPjxmb3Jl
aWduLWtleXM+PGtleSBhcHA9IkVOIiBkYi1pZD0iYXR2dnd0ZHRsNTJ4NXdlNXBzMjV6ZmY2YWF2
MmZ6MnBldmVhIj41NzE8L2tleT48L2ZvcmVpZ24ta2V5cz48cmVmLXR5cGUgbmFtZT0iSm91cm5h
bCBBcnRpY2xlIj4xNzwvcmVmLXR5cGU+PGNvbnRyaWJ1dG9ycz48YXV0aG9ycz48YXV0aG9yPkNo
ZW4sIE0uIEguPC9hdXRob3I+PGF1dGhvcj5XZWksIEguIFQuPC9hdXRob3I+PGF1dGhvcj5TdSwg
VC4gUC48L2F1dGhvcj48YXV0aG9yPkxpLCBDLiBULjwvYXV0aG9yPjxhdXRob3I+TGluLCBXLiBD
LjwvYXV0aG9yPjxhdXRob3I+Q2hhbmcsIFcuIEguPC9hdXRob3I+PGF1dGhvcj5DaGVuLCBULiBK
LjwvYXV0aG9yPjxhdXRob3I+QmFpLCBZLiBNLjwvYXV0aG9yPjwvYXV0aG9ycz48L2NvbnRyaWJ1
dG9ycz48YXV0aC1hZGRyZXNzPkZyb20gdGhlIERlcGFydG1lbnRzIG9mIFBzeWNoaWF0cnkgKE0t
SC5DLiwgSC1ULlcuLCBULVAuUy4sIEMtVC5MLFctQy5MLixXLUguQy4sWS1NLkIuKSwgRmFtaWx5
IE1lZGljaW5lIChULUouQy4pLCBhbmQgUHN5Y2hpYXRyeSwgWXVhbnNoYW4gQnJhbmNoIChILVQu
Vy4pLCBUYWlwZWkgVmV0ZXJhbnMgR2VuZXJhbCBIb3NwaXRhbCwgVGFpcGVpLCBUYWl3YW47IGFu
ZCBQc3ljaGlhdHJ5LCBDb2xsZWdlIG9mIE1lZGljaW5lIChNLUguQy4sSC1ULlcuLFQtUC5TLixD
LVQuTCxXLUMuTC4sWS1NLkIuKSwgSW5zdGl0dXRlc29mIEJyYWluIFNjaWVuY2UgKFQtUC5TLixD
LVQuTCxXLUMuTC4pLCBhbmQgSW5zdGl0dXRlcyBvZiBIb3NwaXRhbCBhbmQgSGVhbHRoIENhcmUg
QWRtaW5pc3RyYXRpb24gKFQtSi5DLiksIE5hdGlvbmFsIFlhbmctTWluZyBVbml2ZXJzaXR5LCBU
YWlwZWksIFRhaXdhbi48L2F1dGgtYWRkcmVzcz48dGl0bGVzPjx0aXRsZT5SaXNrIG9mIGRlcHJl
c3NpdmUgZGlzb3JkZXIgYW1vbmcgcGF0aWVudHMgd2l0aCBoZXJwZXMgem9zdGVyOiBhIG5hdGlv
bndpZGUgcG9wdWxhdGlvbi1iYXNlZCBwcm9zcGVjdGl2ZSBzdHVkeTwvdGl0bGU+PHNlY29uZGFy
eS10aXRsZT5Qc3ljaG9zb20gTWVkPC9zZWNvbmRhcnktdGl0bGU+PC90aXRsZXM+PHBlcmlvZGlj
YWw+PGZ1bGwtdGl0bGU+UHN5Y2hvc29tIE1lZDwvZnVsbC10aXRsZT48L3BlcmlvZGljYWw+PHBh
Z2VzPjI4NS05MTwvcGFnZXM+PHZvbHVtZT43Njwvdm9sdW1lPjxudW1iZXI+NDwvbnVtYmVyPjxl
ZGl0aW9uPjIwMTQvMDUvMDk8L2VkaXRpb24+PGtleXdvcmRzPjxrZXl3b3JkPkNocm9uaWMgRGlz
ZWFzZTwva2V5d29yZD48a2V5d29yZD5Db21vcmJpZGl0eTwva2V5d29yZD48a2V5d29yZD5EZXBy
ZXNzaXZlIERpc29yZGVyLyplcGlkZW1pb2xvZ3k8L2tleXdvcmQ+PGtleXdvcmQ+RGVwcmVzc2l2
ZSBEaXNvcmRlciwgTWFqb3IvZXBpZGVtaW9sb2d5PC9rZXl3b3JkPjxrZXl3b3JkPkVwaWRlbWlv
bG9naWMgTWV0aG9kczwva2V5d29yZD48a2V5d29yZD5GZW1hbGU8L2tleXdvcmQ+PGtleXdvcmQ+
SGVycGVzIFpvc3Rlci8qZXBpZGVtaW9sb2d5PC9rZXl3b3JkPjxrZXl3b3JkPkh1bWFuczwva2V5
d29yZD48a2V5d29yZD5JbnN1cmFuY2UsIEhlYWx0aC9zdGF0aXN0aWNzICZhbXA7IG51bWVyaWNh
bCBkYXRhPC9rZXl3b3JkPjxrZXl3b3JkPk1hbGU8L2tleXdvcmQ+PGtleXdvcmQ+TWlkZGxlIEFn
ZWQ8L2tleXdvcmQ+PGtleXdvcmQ+VGFpd2FuL2VwaWRlbWlvbG9neTwva2V5d29yZD48L2tleXdv
cmRzPjxkYXRlcz48eWVhcj4yMDE0PC95ZWFyPjxwdWItZGF0ZXM+PGRhdGU+TWF5PC9kYXRlPjwv
cHViLWRhdGVzPjwvZGF0ZXM+PGlzYm4+MTUzNC03Nzk2IChFbGVjdHJvbmljKSYjeEQ7MDAzMy0z
MTc0IChMaW5raW5nKTwvaXNibj48YWNjZXNzaW9uLW51bT4yNDgwNDg4NTwvYWNjZXNzaW9uLW51
bT48dXJscz48cmVsYXRlZC11cmxzPjx1cmw+aHR0cDovL3d3dy5uY2JpLm5sbS5uaWguZ292L2Vu
dHJlei9xdWVyeS5mY2dpP2NtZD1SZXRyaWV2ZSZhbXA7ZGI9UHViTWVkJmFtcDtkb3B0PUNpdGF0
aW9uJmFtcDtsaXN0X3VpZHM9MjQ4MDQ4ODU8L3VybD48L3JlbGF0ZWQtdXJscz48L3VybHM+PGVs
ZWN0cm9uaWMtcmVzb3VyY2UtbnVtPjEwLjEwOTcvUFNZLjAwMDAwMDAwMDAwMDAwNTE8L2VsZWN0
cm9uaWMtcmVzb3VyY2UtbnVtPjxsYW5ndWFnZT5lbmc8L2xhbmd1YWdlPjwvcmVjb3JkPjwvQ2l0
ZT48L0VuZE5vdGU+
</w:fldData>
        </w:fldChar>
      </w:r>
      <w:r w:rsidR="001E4ADE" w:rsidRPr="004F2082">
        <w:instrText xml:space="preserve"> ADDIN EN.CITE.DATA </w:instrText>
      </w:r>
      <w:r w:rsidR="000872A8" w:rsidRPr="004F2082">
        <w:fldChar w:fldCharType="end"/>
      </w:r>
      <w:r w:rsidR="000872A8" w:rsidRPr="004F2082">
        <w:fldChar w:fldCharType="separate"/>
      </w:r>
      <w:r w:rsidR="007535D4" w:rsidRPr="004F2082">
        <w:rPr>
          <w:vertAlign w:val="superscript"/>
        </w:rPr>
        <w:t>[3]</w:t>
      </w:r>
      <w:r w:rsidR="000872A8" w:rsidRPr="004F2082">
        <w:fldChar w:fldCharType="end"/>
      </w:r>
      <w:r w:rsidR="00B1263F" w:rsidRPr="004F2082">
        <w:t>.</w:t>
      </w:r>
    </w:p>
    <w:p w14:paraId="585CDDF5" w14:textId="4AB5C552" w:rsidR="00D61505" w:rsidRPr="004F2082" w:rsidRDefault="00A527F2" w:rsidP="009E2C95">
      <w:pPr>
        <w:spacing w:after="0"/>
        <w:ind w:firstLineChars="100" w:firstLine="240"/>
        <w:jc w:val="both"/>
      </w:pPr>
      <w:r w:rsidRPr="004F2082">
        <w:t>It is noteworthy that the reciproc</w:t>
      </w:r>
      <w:r w:rsidR="009E2C95" w:rsidRPr="004F2082">
        <w:t>al causal direction also exists</w:t>
      </w:r>
      <w:r w:rsidR="000872A8" w:rsidRPr="004F2082">
        <w:fldChar w:fldCharType="begin">
          <w:fldData xml:space="preserve">PEVuZE5vdGU+PENpdGU+PEF1dGhvcj5MaWFvPC9BdXRob3I+PFllYXI+MjAxNTwvWWVhcj48UmVj
TnVtPjU3MjwvUmVjTnVtPjxyZWNvcmQ+PHJlYy1udW1iZXI+NTcyPC9yZWMtbnVtYmVyPjxmb3Jl
aWduLWtleXM+PGtleSBhcHA9IkVOIiBkYi1pZD0iYXR2dnd0ZHRsNTJ4NXdlNXBzMjV6ZmY2YWF2
MmZ6MnBldmVhIj41NzI8L2tleT48L2ZvcmVpZ24ta2V5cz48cmVmLXR5cGUgbmFtZT0iSm91cm5h
bCBBcnRpY2xlIj4xNzwvcmVmLXR5cGU+PGNvbnRyaWJ1dG9ycz48YXV0aG9ycz48YXV0aG9yPkxp
YW8sIEMuIEguPC9hdXRob3I+PGF1dGhvcj5DaGFuZywgQy4gUy48L2F1dGhvcj48YXV0aG9yPk11
bywgQy4gSC48L2F1dGhvcj48YXV0aG9yPkthbywgQy4gSC48L2F1dGhvcj48L2F1dGhvcnM+PC9j
b250cmlidXRvcnM+PGF1dGgtYWRkcmVzcz5EZXBhcnRtZW50IG9mIFBzeWNoaWF0cnksIFNjaG9v
bCBvZiBNZWRpY2luZSwgQ29sbGVnZSBvZiBNZWRpY2luZS48L2F1dGgtYWRkcmVzcz48dGl0bGVz
Pjx0aXRsZT5IaWdoIHByZXZhbGVuY2Ugb2YgaGVycGVzIHpvc3RlciBpbiBwYXRpZW50cyB3aXRo
IGRlcHJlc3Npb248L3RpdGxlPjxzZWNvbmRhcnktdGl0bGU+SiBDbGluIFBzeWNoaWF0cnk8L3Nl
Y29uZGFyeS10aXRsZT48L3RpdGxlcz48cGVyaW9kaWNhbD48ZnVsbC10aXRsZT5KIENsaW4gUHN5
Y2hpYXRyeTwvZnVsbC10aXRsZT48L3BlcmlvZGljYWw+PHBhZ2VzPmUxMDk5LTEwNDwvcGFnZXM+
PHZvbHVtZT43Njwvdm9sdW1lPjxudW1iZXI+OTwvbnVtYmVyPjxlZGl0aW9uPjIwMTUvMTAvMTM8
L2VkaXRpb24+PGtleXdvcmRzPjxrZXl3b3JkPkFkdWx0PC9rZXl3b3JkPjxrZXl3b3JkPkFnZSBG
YWN0b3JzPC9rZXl3b3JkPjxrZXl3b3JkPkFnZWQ8L2tleXdvcmQ+PGtleXdvcmQ+Q2FzZS1Db250
cm9sIFN0dWRpZXM8L2tleXdvcmQ+PGtleXdvcmQ+Q29tb3JiaWRpdHk8L2tleXdvcmQ+PGtleXdv
cmQ+RGVwcmVzc2l2ZSBEaXNvcmRlci8qZXBpZGVtaW9sb2d5PC9rZXl3b3JkPjxrZXl3b3JkPkZl
bWFsZTwva2V5d29yZD48a2V5d29yZD5IZXJwZXMgWm9zdGVyLyplcGlkZW1pb2xvZ3k8L2tleXdv
cmQ+PGtleXdvcmQ+SHVtYW5zPC9rZXl3b3JkPjxrZXl3b3JkPkluY2lkZW5jZTwva2V5d29yZD48
a2V5d29yZD5NYWxlPC9rZXl3b3JkPjxrZXl3b3JkPk1pZGRsZSBBZ2VkPC9rZXl3b3JkPjxrZXl3
b3JkPlByZXZhbGVuY2U8L2tleXdvcmQ+PGtleXdvcmQ+UmV0cm9zcGVjdGl2ZSBTdHVkaWVzPC9r
ZXl3b3JkPjxrZXl3b3JkPlJpc2sgRmFjdG9yczwva2V5d29yZD48a2V5d29yZD5TZXggRmFjdG9y
czwva2V5d29yZD48a2V5d29yZD5UYWl3YW4vZXBpZGVtaW9sb2d5PC9rZXl3b3JkPjxrZXl3b3Jk
PllvdW5nIEFkdWx0PC9rZXl3b3JkPjwva2V5d29yZHM+PGRhdGVzPjx5ZWFyPjIwMTU8L3llYXI+
PHB1Yi1kYXRlcz48ZGF0ZT5TZXA8L2RhdGU+PC9wdWItZGF0ZXM+PC9kYXRlcz48aXNibj4xNTU1
LTIxMDEgKEVsZWN0cm9uaWMpJiN4RDswMTYwLTY2ODkgKExpbmtpbmcpPC9pc2JuPjxhY2Nlc3Np
b24tbnVtPjI2NDU1NjczPC9hY2Nlc3Npb24tbnVtPjx1cmxzPjxyZWxhdGVkLXVybHM+PHVybD5o
dHRwOi8vd3d3Lm5jYmkubmxtLm5paC5nb3YvZW50cmV6L3F1ZXJ5LmZjZ2k/Y21kPVJldHJpZXZl
JmFtcDtkYj1QdWJNZWQmYW1wO2RvcHQ9Q2l0YXRpb24mYW1wO2xpc3RfdWlkcz0yNjQ1NTY3Mzwv
dXJsPjwvcmVsYXRlZC11cmxzPjwvdXJscz48ZWxlY3Ryb25pYy1yZXNvdXJjZS1udW0+MTAuNDA4
OC9KQ1AuMTRtMDkzMTE8L2VsZWN0cm9uaWMtcmVzb3VyY2UtbnVtPjxsYW5ndWFnZT5lbmc8L2xh
bmd1YWdlPjwvcmVjb3JkPjwvQ2l0ZT48Q2l0ZT48QXV0aG9yPlNlbWlub2c8L0F1dGhvcj48WWVh
cj4yMDEzPC9ZZWFyPjxSZWNOdW0+NTg0PC9SZWNOdW0+PHJlY29yZD48cmVjLW51bWJlcj41ODQ8
L3JlYy1udW1iZXI+PGZvcmVpZ24ta2V5cz48a2V5IGFwcD0iRU4iIGRiLWlkPSJhdHZ2d3RkdGw1
Mng1d2U1cHMyNXpmZjZhYXYyZnoycGV2ZWEiPjU4NDwva2V5PjwvZm9yZWlnbi1rZXlzPjxyZWYt
dHlwZSBuYW1lPSJKb3VybmFsIEFydGljbGUiPjE3PC9yZWYtdHlwZT48Y29udHJpYnV0b3JzPjxh
dXRob3JzPjxhdXRob3I+U2VtaW5vZywgTy4gTy48L2F1dGhvcj48YXV0aG9yPkdvbGRhY3JlLCBN
LiBKLjwvYXV0aG9yPjwvYXV0aG9ycz48L2NvbnRyaWJ1dG9ycz48YXV0aC1hZGRyZXNzPlVuaXQg
b2YgSGVhbHRoLUNhcmUgRXBpZGVtaW9sb2d5LCBEZXBhcnRtZW50IG9mIFB1YmxpYyBIZWFsdGgs
IFVuaXZlcnNpdHkgb2YgT3hmb3JkLCBPeGZvcmQsIFVLLjwvYXV0aC1hZGRyZXNzPjx0aXRsZXM+
PHRpdGxlPlJpc2sgb2YgcG5ldW1vbmlhIGFuZCBwbmV1bW9jb2NjYWwgZGlzZWFzZSBpbiBwZW9w
bGUgd2l0aCBzZXZlcmUgbWVudGFsIGlsbG5lc3M6IEVuZ2xpc2ggcmVjb3JkIGxpbmthZ2Ugc3R1
ZGllczwvdGl0bGU+PHNlY29uZGFyeS10aXRsZT5UaG9yYXg8L3NlY29uZGFyeS10aXRsZT48L3Rp
dGxlcz48cGVyaW9kaWNhbD48ZnVsbC10aXRsZT5UaG9yYXg8L2Z1bGwtdGl0bGU+PC9wZXJpb2Rp
Y2FsPjxwYWdlcz4xNzEtNjwvcGFnZXM+PHZvbHVtZT42ODwvdm9sdW1lPjxudW1iZXI+MjwvbnVt
YmVyPjxlZGl0aW9uPjIwMTIvMTIvMTg8L2VkaXRpb24+PGtleXdvcmRzPjxrZXl3b3JkPkFkb2xl
c2NlbnQ8L2tleXdvcmQ+PGtleXdvcmQ+QWR1bHQ8L2tleXdvcmQ+PGtleXdvcmQ+QWdlZDwva2V5
d29yZD48a2V5d29yZD5BbnhpZXR5L2VwaWRlbWlvbG9neTwva2V5d29yZD48a2V5d29yZD5CaXBv
bGFyIERpc29yZGVyL2VwaWRlbWlvbG9neTwva2V5d29yZD48a2V5d29yZD5EZXByZXNzaW9uL2Vw
aWRlbWlvbG9neTwva2V5d29yZD48a2V5d29yZD5FbmdsYW5kL2VwaWRlbWlvbG9neTwva2V5d29y
ZD48a2V5d29yZD5GZW1hbGU8L2tleXdvcmQ+PGtleXdvcmQ+SHVtYW5zPC9rZXl3b3JkPjxrZXl3
b3JkPkxpZmUgU3R5bGU8L2tleXdvcmQ+PGtleXdvcmQ+TWFsZTwva2V5d29yZD48a2V5d29yZD5N
ZWRpY2FsIFJlY29yZCBMaW5rYWdlPC9rZXl3b3JkPjxrZXl3b3JkPk1lbmluZ2l0aXMsIFBuZXVt
b2NvY2NhbC9lcGlkZW1pb2xvZ3k8L2tleXdvcmQ+PGtleXdvcmQ+TWVudGFsIERpc29yZGVycy8q
ZXBpZGVtaW9sb2d5PC9rZXl3b3JkPjxrZXl3b3JkPk1pZGRsZSBBZ2VkPC9rZXl3b3JkPjxrZXl3
b3JkPlBuZXVtb25pYSwgUG5ldW1vY29jY2FsLyplcGlkZW1pb2xvZ3k8L2tleXdvcmQ+PGtleXdv
cmQ+UmlzayBGYWN0b3JzPC9rZXl3b3JkPjxrZXl3b3JkPlNjaGl6b3BocmVuaWEvZXBpZGVtaW9s
b2d5PC9rZXl3b3JkPjxrZXl3b3JkPlNlcHNpcy9lcGlkZW1pb2xvZ3k8L2tleXdvcmQ+PGtleXdv
cmQ+WW91bmcgQWR1bHQ8L2tleXdvcmQ+PC9rZXl3b3Jkcz48ZGF0ZXM+PHllYXI+MjAxMzwveWVh
cj48cHViLWRhdGVzPjxkYXRlPkZlYjwvZGF0ZT48L3B1Yi1kYXRlcz48L2RhdGVzPjxpc2JuPjE0
NjgtMzI5NiAoRWxlY3Ryb25pYykmI3hEOzAwNDAtNjM3NiAoTGlua2luZyk8L2lzYm4+PGFjY2Vz
c2lvbi1udW0+MjMyNDI5NDc8L2FjY2Vzc2lvbi1udW0+PHVybHM+PHJlbGF0ZWQtdXJscz48dXJs
Pmh0dHA6Ly93d3cubmNiaS5ubG0ubmloLmdvdi9lbnRyZXovcXVlcnkuZmNnaT9jbWQ9UmV0cmll
dmUmYW1wO2RiPVB1Yk1lZCZhbXA7ZG9wdD1DaXRhdGlvbiZhbXA7bGlzdF91aWRzPTIzMjQyOTQ3
PC91cmw+PC9yZWxhdGVkLXVybHM+PC91cmxzPjxlbGVjdHJvbmljLXJlc291cmNlLW51bT50aG9y
YXhqbmwtMjAxMi0yMDI0ODAgW3BpaV0mI3hEOzEwLjExMzYvdGhvcmF4am5sLTIwMTItMjAyNDgw
PC9lbGVjdHJvbmljLXJlc291cmNlLW51bT48bGFuZ3VhZ2U+ZW5nPC9sYW5ndWFnZT48L3JlY29y
ZD48L0NpdGU+PC9FbmROb3RlPgB=
</w:fldData>
        </w:fldChar>
      </w:r>
      <w:r w:rsidR="001E4ADE" w:rsidRPr="004F2082">
        <w:instrText xml:space="preserve"> ADDIN EN.CITE </w:instrText>
      </w:r>
      <w:r w:rsidR="000872A8" w:rsidRPr="004F2082">
        <w:fldChar w:fldCharType="begin">
          <w:fldData xml:space="preserve">PEVuZE5vdGU+PENpdGU+PEF1dGhvcj5MaWFvPC9BdXRob3I+PFllYXI+MjAxNTwvWWVhcj48UmVj
TnVtPjU3MjwvUmVjTnVtPjxyZWNvcmQ+PHJlYy1udW1iZXI+NTcyPC9yZWMtbnVtYmVyPjxmb3Jl
aWduLWtleXM+PGtleSBhcHA9IkVOIiBkYi1pZD0iYXR2dnd0ZHRsNTJ4NXdlNXBzMjV6ZmY2YWF2
MmZ6MnBldmVhIj41NzI8L2tleT48L2ZvcmVpZ24ta2V5cz48cmVmLXR5cGUgbmFtZT0iSm91cm5h
bCBBcnRpY2xlIj4xNzwvcmVmLXR5cGU+PGNvbnRyaWJ1dG9ycz48YXV0aG9ycz48YXV0aG9yPkxp
YW8sIEMuIEguPC9hdXRob3I+PGF1dGhvcj5DaGFuZywgQy4gUy48L2F1dGhvcj48YXV0aG9yPk11
bywgQy4gSC48L2F1dGhvcj48YXV0aG9yPkthbywgQy4gSC48L2F1dGhvcj48L2F1dGhvcnM+PC9j
b250cmlidXRvcnM+PGF1dGgtYWRkcmVzcz5EZXBhcnRtZW50IG9mIFBzeWNoaWF0cnksIFNjaG9v
bCBvZiBNZWRpY2luZSwgQ29sbGVnZSBvZiBNZWRpY2luZS48L2F1dGgtYWRkcmVzcz48dGl0bGVz
Pjx0aXRsZT5IaWdoIHByZXZhbGVuY2Ugb2YgaGVycGVzIHpvc3RlciBpbiBwYXRpZW50cyB3aXRo
IGRlcHJlc3Npb248L3RpdGxlPjxzZWNvbmRhcnktdGl0bGU+SiBDbGluIFBzeWNoaWF0cnk8L3Nl
Y29uZGFyeS10aXRsZT48L3RpdGxlcz48cGVyaW9kaWNhbD48ZnVsbC10aXRsZT5KIENsaW4gUHN5
Y2hpYXRyeTwvZnVsbC10aXRsZT48L3BlcmlvZGljYWw+PHBhZ2VzPmUxMDk5LTEwNDwvcGFnZXM+
PHZvbHVtZT43Njwvdm9sdW1lPjxudW1iZXI+OTwvbnVtYmVyPjxlZGl0aW9uPjIwMTUvMTAvMTM8
L2VkaXRpb24+PGtleXdvcmRzPjxrZXl3b3JkPkFkdWx0PC9rZXl3b3JkPjxrZXl3b3JkPkFnZSBG
YWN0b3JzPC9rZXl3b3JkPjxrZXl3b3JkPkFnZWQ8L2tleXdvcmQ+PGtleXdvcmQ+Q2FzZS1Db250
cm9sIFN0dWRpZXM8L2tleXdvcmQ+PGtleXdvcmQ+Q29tb3JiaWRpdHk8L2tleXdvcmQ+PGtleXdv
cmQ+RGVwcmVzc2l2ZSBEaXNvcmRlci8qZXBpZGVtaW9sb2d5PC9rZXl3b3JkPjxrZXl3b3JkPkZl
bWFsZTwva2V5d29yZD48a2V5d29yZD5IZXJwZXMgWm9zdGVyLyplcGlkZW1pb2xvZ3k8L2tleXdv
cmQ+PGtleXdvcmQ+SHVtYW5zPC9rZXl3b3JkPjxrZXl3b3JkPkluY2lkZW5jZTwva2V5d29yZD48
a2V5d29yZD5NYWxlPC9rZXl3b3JkPjxrZXl3b3JkPk1pZGRsZSBBZ2VkPC9rZXl3b3JkPjxrZXl3
b3JkPlByZXZhbGVuY2U8L2tleXdvcmQ+PGtleXdvcmQ+UmV0cm9zcGVjdGl2ZSBTdHVkaWVzPC9r
ZXl3b3JkPjxrZXl3b3JkPlJpc2sgRmFjdG9yczwva2V5d29yZD48a2V5d29yZD5TZXggRmFjdG9y
czwva2V5d29yZD48a2V5d29yZD5UYWl3YW4vZXBpZGVtaW9sb2d5PC9rZXl3b3JkPjxrZXl3b3Jk
PllvdW5nIEFkdWx0PC9rZXl3b3JkPjwva2V5d29yZHM+PGRhdGVzPjx5ZWFyPjIwMTU8L3llYXI+
PHB1Yi1kYXRlcz48ZGF0ZT5TZXA8L2RhdGU+PC9wdWItZGF0ZXM+PC9kYXRlcz48aXNibj4xNTU1
LTIxMDEgKEVsZWN0cm9uaWMpJiN4RDswMTYwLTY2ODkgKExpbmtpbmcpPC9pc2JuPjxhY2Nlc3Np
b24tbnVtPjI2NDU1NjczPC9hY2Nlc3Npb24tbnVtPjx1cmxzPjxyZWxhdGVkLXVybHM+PHVybD5o
dHRwOi8vd3d3Lm5jYmkubmxtLm5paC5nb3YvZW50cmV6L3F1ZXJ5LmZjZ2k/Y21kPVJldHJpZXZl
JmFtcDtkYj1QdWJNZWQmYW1wO2RvcHQ9Q2l0YXRpb24mYW1wO2xpc3RfdWlkcz0yNjQ1NTY3Mzwv
dXJsPjwvcmVsYXRlZC11cmxzPjwvdXJscz48ZWxlY3Ryb25pYy1yZXNvdXJjZS1udW0+MTAuNDA4
OC9KQ1AuMTRtMDkzMTE8L2VsZWN0cm9uaWMtcmVzb3VyY2UtbnVtPjxsYW5ndWFnZT5lbmc8L2xh
bmd1YWdlPjwvcmVjb3JkPjwvQ2l0ZT48Q2l0ZT48QXV0aG9yPlNlbWlub2c8L0F1dGhvcj48WWVh
cj4yMDEzPC9ZZWFyPjxSZWNOdW0+NTg0PC9SZWNOdW0+PHJlY29yZD48cmVjLW51bWJlcj41ODQ8
L3JlYy1udW1iZXI+PGZvcmVpZ24ta2V5cz48a2V5IGFwcD0iRU4iIGRiLWlkPSJhdHZ2d3RkdGw1
Mng1d2U1cHMyNXpmZjZhYXYyZnoycGV2ZWEiPjU4NDwva2V5PjwvZm9yZWlnbi1rZXlzPjxyZWYt
dHlwZSBuYW1lPSJKb3VybmFsIEFydGljbGUiPjE3PC9yZWYtdHlwZT48Y29udHJpYnV0b3JzPjxh
dXRob3JzPjxhdXRob3I+U2VtaW5vZywgTy4gTy48L2F1dGhvcj48YXV0aG9yPkdvbGRhY3JlLCBN
LiBKLjwvYXV0aG9yPjwvYXV0aG9ycz48L2NvbnRyaWJ1dG9ycz48YXV0aC1hZGRyZXNzPlVuaXQg
b2YgSGVhbHRoLUNhcmUgRXBpZGVtaW9sb2d5LCBEZXBhcnRtZW50IG9mIFB1YmxpYyBIZWFsdGgs
IFVuaXZlcnNpdHkgb2YgT3hmb3JkLCBPeGZvcmQsIFVLLjwvYXV0aC1hZGRyZXNzPjx0aXRsZXM+
PHRpdGxlPlJpc2sgb2YgcG5ldW1vbmlhIGFuZCBwbmV1bW9jb2NjYWwgZGlzZWFzZSBpbiBwZW9w
bGUgd2l0aCBzZXZlcmUgbWVudGFsIGlsbG5lc3M6IEVuZ2xpc2ggcmVjb3JkIGxpbmthZ2Ugc3R1
ZGllczwvdGl0bGU+PHNlY29uZGFyeS10aXRsZT5UaG9yYXg8L3NlY29uZGFyeS10aXRsZT48L3Rp
dGxlcz48cGVyaW9kaWNhbD48ZnVsbC10aXRsZT5UaG9yYXg8L2Z1bGwtdGl0bGU+PC9wZXJpb2Rp
Y2FsPjxwYWdlcz4xNzEtNjwvcGFnZXM+PHZvbHVtZT42ODwvdm9sdW1lPjxudW1iZXI+MjwvbnVt
YmVyPjxlZGl0aW9uPjIwMTIvMTIvMTg8L2VkaXRpb24+PGtleXdvcmRzPjxrZXl3b3JkPkFkb2xl
c2NlbnQ8L2tleXdvcmQ+PGtleXdvcmQ+QWR1bHQ8L2tleXdvcmQ+PGtleXdvcmQ+QWdlZDwva2V5
d29yZD48a2V5d29yZD5BbnhpZXR5L2VwaWRlbWlvbG9neTwva2V5d29yZD48a2V5d29yZD5CaXBv
bGFyIERpc29yZGVyL2VwaWRlbWlvbG9neTwva2V5d29yZD48a2V5d29yZD5EZXByZXNzaW9uL2Vw
aWRlbWlvbG9neTwva2V5d29yZD48a2V5d29yZD5FbmdsYW5kL2VwaWRlbWlvbG9neTwva2V5d29y
ZD48a2V5d29yZD5GZW1hbGU8L2tleXdvcmQ+PGtleXdvcmQ+SHVtYW5zPC9rZXl3b3JkPjxrZXl3
b3JkPkxpZmUgU3R5bGU8L2tleXdvcmQ+PGtleXdvcmQ+TWFsZTwva2V5d29yZD48a2V5d29yZD5N
ZWRpY2FsIFJlY29yZCBMaW5rYWdlPC9rZXl3b3JkPjxrZXl3b3JkPk1lbmluZ2l0aXMsIFBuZXVt
b2NvY2NhbC9lcGlkZW1pb2xvZ3k8L2tleXdvcmQ+PGtleXdvcmQ+TWVudGFsIERpc29yZGVycy8q
ZXBpZGVtaW9sb2d5PC9rZXl3b3JkPjxrZXl3b3JkPk1pZGRsZSBBZ2VkPC9rZXl3b3JkPjxrZXl3
b3JkPlBuZXVtb25pYSwgUG5ldW1vY29jY2FsLyplcGlkZW1pb2xvZ3k8L2tleXdvcmQ+PGtleXdv
cmQ+UmlzayBGYWN0b3JzPC9rZXl3b3JkPjxrZXl3b3JkPlNjaGl6b3BocmVuaWEvZXBpZGVtaW9s
b2d5PC9rZXl3b3JkPjxrZXl3b3JkPlNlcHNpcy9lcGlkZW1pb2xvZ3k8L2tleXdvcmQ+PGtleXdv
cmQ+WW91bmcgQWR1bHQ8L2tleXdvcmQ+PC9rZXl3b3Jkcz48ZGF0ZXM+PHllYXI+MjAxMzwveWVh
cj48cHViLWRhdGVzPjxkYXRlPkZlYjwvZGF0ZT48L3B1Yi1kYXRlcz48L2RhdGVzPjxpc2JuPjE0
NjgtMzI5NiAoRWxlY3Ryb25pYykmI3hEOzAwNDAtNjM3NiAoTGlua2luZyk8L2lzYm4+PGFjY2Vz
c2lvbi1udW0+MjMyNDI5NDc8L2FjY2Vzc2lvbi1udW0+PHVybHM+PHJlbGF0ZWQtdXJscz48dXJs
Pmh0dHA6Ly93d3cubmNiaS5ubG0ubmloLmdvdi9lbnRyZXovcXVlcnkuZmNnaT9jbWQ9UmV0cmll
dmUmYW1wO2RiPVB1Yk1lZCZhbXA7ZG9wdD1DaXRhdGlvbiZhbXA7bGlzdF91aWRzPTIzMjQyOTQ3
PC91cmw+PC9yZWxhdGVkLXVybHM+PC91cmxzPjxlbGVjdHJvbmljLXJlc291cmNlLW51bT50aG9y
YXhqbmwtMjAxMi0yMDI0ODAgW3BpaV0mI3hEOzEwLjExMzYvdGhvcmF4am5sLTIwMTItMjAyNDgw
PC9lbGVjdHJvbmljLXJlc291cmNlLW51bT48bGFuZ3VhZ2U+ZW5nPC9sYW5ndWFnZT48L3JlY29y
ZD48L0NpdGU+PC9FbmROb3RlPgB=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4,</w:t>
      </w:r>
      <w:r w:rsidR="007535D4" w:rsidRPr="004F2082">
        <w:rPr>
          <w:vertAlign w:val="superscript"/>
        </w:rPr>
        <w:t>5]</w:t>
      </w:r>
      <w:r w:rsidR="000872A8" w:rsidRPr="004F2082">
        <w:fldChar w:fldCharType="end"/>
      </w:r>
      <w:r w:rsidRPr="004F2082">
        <w:t xml:space="preserve">. Generally </w:t>
      </w:r>
      <w:r w:rsidR="00F334FE" w:rsidRPr="004F2082">
        <w:t>speaking, it is not only the case that pathogens can trigger psychiatric illness, but, conversely,</w:t>
      </w:r>
      <w:r w:rsidR="009E2C95" w:rsidRPr="004F2082">
        <w:t xml:space="preserve"> </w:t>
      </w:r>
      <w:r w:rsidR="00F334FE" w:rsidRPr="004F2082">
        <w:t xml:space="preserve">that psychiatric disorders can lead to an increased risk of infection. The two should not be confounded, keeping in mind that the causal direction is not always </w:t>
      </w:r>
      <w:r w:rsidR="009E2C95" w:rsidRPr="004F2082">
        <w:t>clear</w:t>
      </w:r>
      <w:r w:rsidR="000872A8" w:rsidRPr="004F2082">
        <w:fldChar w:fldCharType="begin"/>
      </w:r>
      <w:r w:rsidR="001E4ADE" w:rsidRPr="004F2082">
        <w:instrText xml:space="preserve"> ADDIN EN.CITE &lt;EndNote&gt;&lt;Cite&gt;&lt;Author&gt;Adam&lt;/Author&gt;&lt;Year&gt;2013&lt;/Year&gt;&lt;RecNum&gt;385&lt;/RecNum&gt;&lt;record&gt;&lt;rec-number&gt;385&lt;/rec-number&gt;&lt;foreign-keys&gt;&lt;key app="EN" db-id="atvvwtdtl52x5we5ps25zff6aav2fz2pevea"&gt;385&lt;/key&gt;&lt;/foreign-keys&gt;&lt;ref-type name="Journal Article"&gt;17&lt;/ref-type&gt;&lt;contributors&gt;&lt;authors&gt;&lt;author&gt;Adam, Y.&lt;/author&gt;&lt;author&gt;Meinlschmidt, G.&lt;/author&gt;&lt;author&gt;Lieb, R.&lt;/author&gt;&lt;/authors&gt;&lt;/contributors&gt;&lt;auth-address&gt;National Centre of Competence in Research &amp;quot;Swiss Etiological Study of Adjustment Health and Mental Health&amp;quot;, Department of Psychology, University of Basel, Basel, Switzerland.&lt;/auth-address&gt;&lt;titles&gt;&lt;title&gt;Associations between mental disorders and the common cold in adults: a population-based cross-sectional study&lt;/title&gt;&lt;secondary-title&gt;J Psychosom Res&lt;/secondary-title&gt;&lt;/titles&gt;&lt;pages&gt;69-73&lt;/pages&gt;&lt;volume&gt;74&lt;/volume&gt;&lt;number&gt;1&lt;/number&gt;&lt;edition&gt;2013/01/01&lt;/edition&gt;&lt;keywords&gt;&lt;keyword&gt;Adult&lt;/keyword&gt;&lt;keyword&gt;Common Cold/*epidemiology/*psychology&lt;/keyword&gt;&lt;keyword&gt;Cross-Sectional Studies&lt;/keyword&gt;&lt;keyword&gt;Female&lt;/keyword&gt;&lt;keyword&gt;Germany&lt;/keyword&gt;&lt;keyword&gt;Health Surveys&lt;/keyword&gt;&lt;keyword&gt;Humans&lt;/keyword&gt;&lt;keyword&gt;Male&lt;/keyword&gt;&lt;keyword&gt;Mental Disorders/*epidemiology/*psychology&lt;/keyword&gt;&lt;keyword&gt;Middle Aged&lt;/keyword&gt;&lt;keyword&gt;Statistics as Topic&lt;/keyword&gt;&lt;/keywords&gt;&lt;dates&gt;&lt;year&gt;2013&lt;/year&gt;&lt;pub-dates&gt;&lt;date&gt;Jan&lt;/date&gt;&lt;/pub-dates&gt;&lt;/dates&gt;&lt;isbn&gt;1879-1360 (Electronic)&amp;#xD;0022-3999 (Linking)&lt;/isbn&gt;&lt;accession-num&gt;23272991&lt;/accession-num&gt;&lt;urls&gt;&lt;related-urls&gt;&lt;url&gt;http://www.ncbi.nlm.nih.gov/entrez/query.fcgi?cmd=Retrieve&amp;amp;db=PubMed&amp;amp;dopt=Citation&amp;amp;list_uids=23272991&lt;/url&gt;&lt;/related-urls&gt;&lt;/urls&gt;&lt;electronic-resource-num&gt;S0022-3999(12)00218-8 [pii]&amp;#xD;10.1016/j.jpsychores.2012.08.013&lt;/electronic-resource-num&gt;&lt;language&gt;eng&lt;/language&gt;&lt;/record&gt;&lt;/Cite&gt;&lt;/EndNote&gt;</w:instrText>
      </w:r>
      <w:r w:rsidR="000872A8" w:rsidRPr="004F2082">
        <w:fldChar w:fldCharType="separate"/>
      </w:r>
      <w:r w:rsidR="007535D4" w:rsidRPr="004F2082">
        <w:rPr>
          <w:vertAlign w:val="superscript"/>
        </w:rPr>
        <w:t>[6]</w:t>
      </w:r>
      <w:r w:rsidR="000872A8" w:rsidRPr="004F2082">
        <w:fldChar w:fldCharType="end"/>
      </w:r>
      <w:r w:rsidRPr="004F2082">
        <w:t>.</w:t>
      </w:r>
      <w:r w:rsidR="00024B2B" w:rsidRPr="004F2082">
        <w:t xml:space="preserve"> </w:t>
      </w:r>
      <w:r w:rsidRPr="004F2082">
        <w:t xml:space="preserve">The </w:t>
      </w:r>
      <w:r w:rsidR="00E32BEF" w:rsidRPr="004F2082">
        <w:t xml:space="preserve">examples </w:t>
      </w:r>
      <w:r w:rsidR="00034760" w:rsidRPr="004F2082">
        <w:t xml:space="preserve">above </w:t>
      </w:r>
      <w:r w:rsidR="00E32BEF" w:rsidRPr="004F2082">
        <w:t xml:space="preserve">illustrate a trigger </w:t>
      </w:r>
      <w:r w:rsidR="00E56F97" w:rsidRPr="004F2082">
        <w:t xml:space="preserve">mechanism of </w:t>
      </w:r>
      <w:r w:rsidR="00D61505" w:rsidRPr="004F2082">
        <w:t>ND</w:t>
      </w:r>
      <w:r w:rsidR="00811D57" w:rsidRPr="004F2082">
        <w:t xml:space="preserve"> and CMD</w:t>
      </w:r>
      <w:r w:rsidRPr="004F2082">
        <w:t xml:space="preserve">, </w:t>
      </w:r>
      <w:r w:rsidRPr="004F2082">
        <w:rPr>
          <w:i/>
        </w:rPr>
        <w:t>i.e</w:t>
      </w:r>
      <w:r w:rsidRPr="004F2082">
        <w:t xml:space="preserve">., the second part of </w:t>
      </w:r>
      <w:r w:rsidR="00E56F97" w:rsidRPr="004F2082">
        <w:t>conventional vulnerability-trigger (or</w:t>
      </w:r>
      <w:r w:rsidR="003810A7" w:rsidRPr="004F2082">
        <w:t xml:space="preserve">, </w:t>
      </w:r>
      <w:r w:rsidR="00F334FE" w:rsidRPr="004F2082">
        <w:t>by</w:t>
      </w:r>
      <w:r w:rsidR="003810A7" w:rsidRPr="004F2082">
        <w:t xml:space="preserve"> analogy,</w:t>
      </w:r>
      <w:r w:rsidR="00E56F97" w:rsidRPr="004F2082">
        <w:t xml:space="preserve"> diathesis-stress) models. </w:t>
      </w:r>
    </w:p>
    <w:p w14:paraId="7DBBD7F7" w14:textId="77777777" w:rsidR="00D61505" w:rsidRPr="004F2082" w:rsidRDefault="00D61505" w:rsidP="009E2C95">
      <w:pPr>
        <w:spacing w:after="0"/>
        <w:jc w:val="both"/>
      </w:pPr>
    </w:p>
    <w:p w14:paraId="2A592860" w14:textId="77777777" w:rsidR="00034760" w:rsidRPr="004F2082" w:rsidRDefault="00BD766B" w:rsidP="009E2C95">
      <w:pPr>
        <w:spacing w:after="0"/>
        <w:jc w:val="both"/>
        <w:rPr>
          <w:b/>
          <w:i/>
        </w:rPr>
      </w:pPr>
      <w:r w:rsidRPr="004F2082">
        <w:rPr>
          <w:b/>
          <w:i/>
        </w:rPr>
        <w:lastRenderedPageBreak/>
        <w:t>Associations related to</w:t>
      </w:r>
      <w:r w:rsidR="00034760" w:rsidRPr="004F2082">
        <w:rPr>
          <w:b/>
          <w:i/>
        </w:rPr>
        <w:t xml:space="preserve"> vulnerability </w:t>
      </w:r>
      <w:r w:rsidRPr="004F2082">
        <w:rPr>
          <w:b/>
          <w:i/>
        </w:rPr>
        <w:t>mechanisms</w:t>
      </w:r>
      <w:r w:rsidR="00034760" w:rsidRPr="004F2082">
        <w:rPr>
          <w:b/>
          <w:i/>
        </w:rPr>
        <w:t xml:space="preserve"> </w:t>
      </w:r>
    </w:p>
    <w:p w14:paraId="396EB847" w14:textId="7E2D8C19" w:rsidR="00754FA1" w:rsidRPr="004F2082" w:rsidRDefault="00D7372E" w:rsidP="009E2C95">
      <w:pPr>
        <w:spacing w:after="0"/>
        <w:jc w:val="both"/>
      </w:pPr>
      <w:r w:rsidRPr="004F2082">
        <w:t xml:space="preserve">The first part of the vulnerability-trigger model are </w:t>
      </w:r>
      <w:r w:rsidR="00034760" w:rsidRPr="004F2082">
        <w:t>vulnerability factors occu</w:t>
      </w:r>
      <w:r w:rsidR="00F334FE" w:rsidRPr="004F2082">
        <w:t>r</w:t>
      </w:r>
      <w:r w:rsidR="00034760" w:rsidRPr="004F2082">
        <w:t xml:space="preserve">ring very early in life: </w:t>
      </w:r>
      <w:r w:rsidR="009E2C95" w:rsidRPr="004F2082">
        <w:t>I</w:t>
      </w:r>
      <w:r w:rsidR="00A527F2" w:rsidRPr="004F2082">
        <w:t>nfections</w:t>
      </w:r>
      <w:r w:rsidR="0024344A" w:rsidRPr="004F2082">
        <w:t>, atopic</w:t>
      </w:r>
      <w:r w:rsidR="00A527F2" w:rsidRPr="004F2082">
        <w:t xml:space="preserve"> and inflammatory processes </w:t>
      </w:r>
      <w:r w:rsidR="00034760" w:rsidRPr="004F2082">
        <w:t xml:space="preserve">that </w:t>
      </w:r>
      <w:r w:rsidR="00A527F2" w:rsidRPr="004F2082">
        <w:t>establish</w:t>
      </w:r>
      <w:r w:rsidR="00F334FE" w:rsidRPr="004F2082">
        <w:t>,</w:t>
      </w:r>
      <w:r w:rsidR="0024344A" w:rsidRPr="004F2082">
        <w:t xml:space="preserve"> </w:t>
      </w:r>
      <w:r w:rsidR="00034760" w:rsidRPr="004F2082">
        <w:t>apart from</w:t>
      </w:r>
      <w:r w:rsidR="0024344A" w:rsidRPr="004F2082">
        <w:t xml:space="preserve"> </w:t>
      </w:r>
      <w:r w:rsidR="00F334FE" w:rsidRPr="004F2082">
        <w:t xml:space="preserve">their </w:t>
      </w:r>
      <w:r w:rsidR="0024344A" w:rsidRPr="004F2082">
        <w:t>immediate effect</w:t>
      </w:r>
      <w:r w:rsidR="00034760" w:rsidRPr="004F2082">
        <w:t>s</w:t>
      </w:r>
      <w:r w:rsidR="00F334FE" w:rsidRPr="004F2082">
        <w:t xml:space="preserve">, </w:t>
      </w:r>
      <w:r w:rsidR="00A527F2" w:rsidRPr="004F2082">
        <w:t xml:space="preserve">a lasting, possibly life-long vulnerability </w:t>
      </w:r>
      <w:r w:rsidR="00B66A4D" w:rsidRPr="004F2082">
        <w:t xml:space="preserve">for </w:t>
      </w:r>
      <w:r w:rsidR="00811D57" w:rsidRPr="004F2082">
        <w:t>CMD</w:t>
      </w:r>
      <w:r w:rsidR="00B66A4D" w:rsidRPr="004F2082">
        <w:t xml:space="preserve">. </w:t>
      </w:r>
      <w:r w:rsidR="002245F0" w:rsidRPr="004F2082">
        <w:t>A well known example of an early vulnerability is comprised in the PANDAS (Pediatric Autoimmune Neuropsychiatric Disorders Associated with Streptococcal Infections) model. T</w:t>
      </w:r>
      <w:r w:rsidR="00F334FE" w:rsidRPr="004F2082">
        <w:t>his model h</w:t>
      </w:r>
      <w:r w:rsidR="002245F0" w:rsidRPr="004F2082">
        <w:t>as</w:t>
      </w:r>
      <w:r w:rsidR="00F334FE" w:rsidRPr="004F2082">
        <w:t xml:space="preserve"> been</w:t>
      </w:r>
      <w:r w:rsidR="002245F0" w:rsidRPr="004F2082">
        <w:t xml:space="preserve"> applied in attention deficit hyperactivity disorder</w:t>
      </w:r>
      <w:r w:rsidR="00034760" w:rsidRPr="004F2082">
        <w:t xml:space="preserve"> (ADHD)</w:t>
      </w:r>
      <w:r w:rsidR="002245F0" w:rsidRPr="004F2082">
        <w:t>, obsessive-compulsive disorder</w:t>
      </w:r>
      <w:r w:rsidR="00034760" w:rsidRPr="004F2082">
        <w:t xml:space="preserve"> (OCD)</w:t>
      </w:r>
      <w:r w:rsidR="002245F0" w:rsidRPr="004F2082">
        <w:t>, and tic disorders such as the</w:t>
      </w:r>
      <w:r w:rsidR="009E2C95" w:rsidRPr="004F2082">
        <w:t xml:space="preserve"> Gilles de la Tourette Syndrome</w:t>
      </w:r>
      <w:r w:rsidR="000872A8" w:rsidRPr="004F2082">
        <w:fldChar w:fldCharType="begin">
          <w:fldData xml:space="preserve">PEVuZE5vdGU+PENpdGU+PEF1dGhvcj5NYXJ0aW5vPC9BdXRob3I+PFllYXI+MjAwOTwvWWVhcj48
UmVjTnVtPjIxNTwvUmVjTnVtPjxyZWNvcmQ+PHJlYy1udW1iZXI+MjE1PC9yZWMtbnVtYmVyPjxm
b3JlaWduLWtleXM+PGtleSBhcHA9IkVOIiBkYi1pZD0iYXR2dnd0ZHRsNTJ4NXdlNXBzMjV6ZmY2
YWF2MmZ6MnBldmVhIj4yMTU8L2tleT48L2ZvcmVpZ24ta2V5cz48cmVmLXR5cGUgbmFtZT0iSm91
cm5hbCBBcnRpY2xlIj4xNzwvcmVmLXR5cGU+PGNvbnRyaWJ1dG9ycz48YXV0aG9ycz48YXV0aG9y
Pk1hcnRpbm8sIEQuPC9hdXRob3I+PGF1dGhvcj5EZWZhemlvLCBHLjwvYXV0aG9yPjxhdXRob3I+
R2lvdmFubm9uaSwgRy48L2F1dGhvcj48L2F1dGhvcnM+PC9jb250cmlidXRvcnM+PGF1dGgtYWRk
cmVzcz5EZXBhcnRtZW50IG9mIE5ldXJvbG9naWNhbCBhbmQgUHN5Y2hpYXRyaWMgU2NpZW5jZXMs
IFVuaXZlcnNpdHkgb2YgQmFyaSwgSXRhbHkuPC9hdXRoLWFkZHJlc3M+PHRpdGxlcz48dGl0bGU+
VGhlIFBBTkRBUyBzdWJncm91cCBvZiB0aWMgZGlzb3JkZXJzIGFuZCBjaGlsZGhvb2Qtb25zZXQg
b2JzZXNzaXZlLWNvbXB1bHNpdmUgZGlzb3JkZXI8L3RpdGxlPjxzZWNvbmRhcnktdGl0bGU+SiBQ
c3ljaG9zb20gUmVzPC9zZWNvbmRhcnktdGl0bGU+PC90aXRsZXM+PHBhZ2VzPjU0Ny01NzwvcGFn
ZXM+PHZvbHVtZT42Nzwvdm9sdW1lPjxudW1iZXI+NjwvbnVtYmVyPjxlZGl0aW9uPjIwMDkvMTEv
MTc8L2VkaXRpb24+PGtleXdvcmRzPjxrZXl3b3JkPkh1bWFuczwva2V5d29yZD48a2V5d29yZD5P
YnNlc3NpdmUtQ29tcHVsc2l2ZSBEaXNvcmRlci8qY2xhc3NpZmljYXRpb24vZXRpb2xvZ3k8L2tl
eXdvcmQ+PGtleXdvcmQ+U3RyZXB0b2NvY2NhbCBJbmZlY3Rpb25zLypjb21wbGljYXRpb25zPC9r
ZXl3b3JkPjxrZXl3b3JkPipTdHJlcHRvY29jY3VzPC9rZXl3b3JkPjxrZXl3b3JkPlRpYyBEaXNv
cmRlcnMvY2xhc3NpZmljYXRpb24vZXRpb2xvZ3k8L2tleXdvcmQ+PGtleXdvcmQ+VG91cmV0dGUg
U3luZHJvbWUvKmNsYXNzaWZpY2F0aW9uL2V0aW9sb2d5PC9rZXl3b3JkPjwva2V5d29yZHM+PGRh
dGVzPjx5ZWFyPjIwMDk8L3llYXI+PHB1Yi1kYXRlcz48ZGF0ZT5EZWM8L2RhdGU+PC9wdWItZGF0
ZXM+PC9kYXRlcz48aXNibj4xODc5LTEzNjAgKEVsZWN0cm9uaWMpJiN4RDswMDIyLTM5OTkgKExp
bmtpbmcpPC9pc2JuPjxhY2Nlc3Npb24tbnVtPjE5OTEzNjU5PC9hY2Nlc3Npb24tbnVtPjx1cmxz
PjxyZWxhdGVkLXVybHM+PHVybD5odHRwOi8vd3d3Lm5jYmkubmxtLm5paC5nb3YvZW50cmV6L3F1
ZXJ5LmZjZ2k/Y21kPVJldHJpZXZlJmFtcDtkYj1QdWJNZWQmYW1wO2RvcHQ9Q2l0YXRpb24mYW1w
O2xpc3RfdWlkcz0xOTkxMzY1OTwvdXJsPjwvcmVsYXRlZC11cmxzPjwvdXJscz48ZWxlY3Ryb25p
Yy1yZXNvdXJjZS1udW0+MTAuMTAxNi9qLmpwc3ljaG9yZXMuMjAwOS4wNy4wMDQ8L2VsZWN0cm9u
aWMtcmVzb3VyY2UtbnVtPjxsYW5ndWFnZT5lbmc8L2xhbmd1YWdlPjwvcmVjb3JkPjwvQ2l0ZT48
Q2l0ZT48QXV0aG9yPk11cnBoeTwvQXV0aG9yPjxZZWFyPjIwMTI8L1llYXI+PFJlY051bT4yMjU8
L1JlY051bT48cmVjb3JkPjxyZWMtbnVtYmVyPjIyNTwvcmVjLW51bWJlcj48Zm9yZWlnbi1rZXlz
PjxrZXkgYXBwPSJFTiIgZGItaWQ9ImF0dnZ3dGR0bDUyeDV3ZTVwczI1emZmNmFhdjJmejJwZXZl
YSI+MjI1PC9rZXk+PC9mb3JlaWduLWtleXM+PHJlZi10eXBlIG5hbWU9IkpvdXJuYWwgQXJ0aWNs
ZSI+MTc8L3JlZi10eXBlPjxjb250cmlidXRvcnM+PGF1dGhvcnM+PGF1dGhvcj5NdXJwaHksIFQu
IEsuPC9hdXRob3I+PGF1dGhvcj5TdG9yY2gsIEUuIEEuPC9hdXRob3I+PGF1dGhvcj5MZXdpbiwg
QS4gQi48L2F1dGhvcj48YXV0aG9yPkVkZ2UsIFAuIEouPC9hdXRob3I+PGF1dGhvcj5Hb29kbWFu
LCBXLiBLLjwvYXV0aG9yPjwvYXV0aG9ycz48L2NvbnRyaWJ1dG9ycz48YXV0aC1hZGRyZXNzPkRl
cGFydG1lbnQgb2YgUGVkaWF0cmljcywgVW5pdmVyc2l0eSBvZiBTb3V0aCBGbG9yaWRhLCBTdC4g
UGV0ZXJzYnVyZywgRkwgMzM3MDEsIFVTQS4gdG11cnBoeUBoZWFsdGgudXNmLmVkdTwvYXV0aC1h
ZGRyZXNzPjx0aXRsZXM+PHRpdGxlPkNsaW5pY2FsIGZhY3RvcnMgYXNzb2NpYXRlZCB3aXRoIHBl
ZGlhdHJpYyBhdXRvaW1tdW5lIG5ldXJvcHN5Y2hpYXRyaWMgZGlzb3JkZXJzIGFzc29jaWF0ZWQg
d2l0aCBzdHJlcHRvY29jY2FsIGluZmVjdGlvbnM8L3RpdGxlPjxzZWNvbmRhcnktdGl0bGU+SiBQ
ZWRpYXRyPC9zZWNvbmRhcnktdGl0bGU+PC90aXRsZXM+PHBlcmlvZGljYWw+PGZ1bGwtdGl0bGU+
SiBQZWRpYXRyPC9mdWxsLXRpdGxlPjwvcGVyaW9kaWNhbD48cGFnZXM+MzE0LTk8L3BhZ2VzPjx2
b2x1bWU+MTYwPC92b2x1bWU+PG51bWJlcj4yPC9udW1iZXI+PGVkaXRpb24+MjAxMS8wOC8yNzwv
ZWRpdGlvbj48a2V5d29yZHM+PGtleXdvcmQ+QWRvbGVzY2VudDwva2V5d29yZD48a2V5d29yZD5B
dXRvaW1tdW5lIERpc2Vhc2VzLyppbW11bm9sb2d5Lypwc3ljaG9sb2d5PC9rZXl3b3JkPjxrZXl3
b3JkPkNoaWxkPC9rZXl3b3JkPjxrZXl3b3JkPkNoaWxkLCBQcmVzY2hvb2w8L2tleXdvcmQ+PGtl
eXdvcmQ+RmVtYWxlPC9rZXl3b3JkPjxrZXl3b3JkPkh1bWFuczwva2V5d29yZD48a2V5d29yZD5N
YWxlPC9rZXl3b3JkPjxrZXl3b3JkPk9ic2Vzc2l2ZS1Db21wdWxzaXZlIERpc29yZGVyLyppbW11
bm9sb2d5PC9rZXl3b3JkPjxrZXl3b3JkPlJlY3VycmVuY2U8L2tleXdvcmQ+PGtleXdvcmQ+Umlz
ayBGYWN0b3JzPC9rZXl3b3JkPjxrZXl3b3JkPlN0cmVwdG9jb2NjYWwgSW5mZWN0aW9ucy8qcHN5
Y2hvbG9neTwva2V5d29yZD48a2V5d29yZD5TdHJlcHRvY29jY3VzIHB5b2dlbmVzLyppbW11bm9s
b2d5PC9rZXl3b3JkPjxrZXl3b3JkPlRpYyBEaXNvcmRlcnMvKmltbXVub2xvZ3k8L2tleXdvcmQ+
PC9rZXl3b3Jkcz48ZGF0ZXM+PHllYXI+MjAxMjwveWVhcj48cHViLWRhdGVzPjxkYXRlPkZlYjwv
ZGF0ZT48L3B1Yi1kYXRlcz48L2RhdGVzPjxpc2JuPjEwOTctNjgzMyAoRWxlY3Ryb25pYykmI3hE
OzAwMjItMzQ3NiAoTGlua2luZyk8L2lzYm4+PGFjY2Vzc2lvbi1udW0+MjE4NjgwMzM8L2FjY2Vz
c2lvbi1udW0+PHVybHM+PHJlbGF0ZWQtdXJscz48dXJsPmh0dHA6Ly93d3cubmNiaS5ubG0ubmlo
Lmdvdi9lbnRyZXovcXVlcnkuZmNnaT9jbWQ9UmV0cmlldmUmYW1wO2RiPVB1Yk1lZCZhbXA7ZG9w
dD1DaXRhdGlvbiZhbXA7bGlzdF91aWRzPTIxODY4MDMzPC91cmw+PC9yZWxhdGVkLXVybHM+PC91
cmxzPjxjdXN0b20yPjMyMjc3NjE8L2N1c3RvbTI+PGVsZWN0cm9uaWMtcmVzb3VyY2UtbnVtPjEw
LjEwMTYvai5qcGVkcy4yMDExLjA3LjAxMjwvZWxlY3Ryb25pYy1yZXNvdXJjZS1udW0+PGxhbmd1
YWdlPmVuZzwvbGFuZ3VhZ2U+PC9yZWNvcmQ+PC9DaXRlPjwvRW5kTm90ZT5=
</w:fldData>
        </w:fldChar>
      </w:r>
      <w:r w:rsidR="001E4ADE" w:rsidRPr="004F2082">
        <w:instrText xml:space="preserve"> ADDIN EN.CITE </w:instrText>
      </w:r>
      <w:r w:rsidR="000872A8" w:rsidRPr="004F2082">
        <w:fldChar w:fldCharType="begin">
          <w:fldData xml:space="preserve">PEVuZE5vdGU+PENpdGU+PEF1dGhvcj5NYXJ0aW5vPC9BdXRob3I+PFllYXI+MjAwOTwvWWVhcj48
UmVjTnVtPjIxNTwvUmVjTnVtPjxyZWNvcmQ+PHJlYy1udW1iZXI+MjE1PC9yZWMtbnVtYmVyPjxm
b3JlaWduLWtleXM+PGtleSBhcHA9IkVOIiBkYi1pZD0iYXR2dnd0ZHRsNTJ4NXdlNXBzMjV6ZmY2
YWF2MmZ6MnBldmVhIj4yMTU8L2tleT48L2ZvcmVpZ24ta2V5cz48cmVmLXR5cGUgbmFtZT0iSm91
cm5hbCBBcnRpY2xlIj4xNzwvcmVmLXR5cGU+PGNvbnRyaWJ1dG9ycz48YXV0aG9ycz48YXV0aG9y
Pk1hcnRpbm8sIEQuPC9hdXRob3I+PGF1dGhvcj5EZWZhemlvLCBHLjwvYXV0aG9yPjxhdXRob3I+
R2lvdmFubm9uaSwgRy48L2F1dGhvcj48L2F1dGhvcnM+PC9jb250cmlidXRvcnM+PGF1dGgtYWRk
cmVzcz5EZXBhcnRtZW50IG9mIE5ldXJvbG9naWNhbCBhbmQgUHN5Y2hpYXRyaWMgU2NpZW5jZXMs
IFVuaXZlcnNpdHkgb2YgQmFyaSwgSXRhbHkuPC9hdXRoLWFkZHJlc3M+PHRpdGxlcz48dGl0bGU+
VGhlIFBBTkRBUyBzdWJncm91cCBvZiB0aWMgZGlzb3JkZXJzIGFuZCBjaGlsZGhvb2Qtb25zZXQg
b2JzZXNzaXZlLWNvbXB1bHNpdmUgZGlzb3JkZXI8L3RpdGxlPjxzZWNvbmRhcnktdGl0bGU+SiBQ
c3ljaG9zb20gUmVzPC9zZWNvbmRhcnktdGl0bGU+PC90aXRsZXM+PHBhZ2VzPjU0Ny01NzwvcGFn
ZXM+PHZvbHVtZT42Nzwvdm9sdW1lPjxudW1iZXI+NjwvbnVtYmVyPjxlZGl0aW9uPjIwMDkvMTEv
MTc8L2VkaXRpb24+PGtleXdvcmRzPjxrZXl3b3JkPkh1bWFuczwva2V5d29yZD48a2V5d29yZD5P
YnNlc3NpdmUtQ29tcHVsc2l2ZSBEaXNvcmRlci8qY2xhc3NpZmljYXRpb24vZXRpb2xvZ3k8L2tl
eXdvcmQ+PGtleXdvcmQ+U3RyZXB0b2NvY2NhbCBJbmZlY3Rpb25zLypjb21wbGljYXRpb25zPC9r
ZXl3b3JkPjxrZXl3b3JkPipTdHJlcHRvY29jY3VzPC9rZXl3b3JkPjxrZXl3b3JkPlRpYyBEaXNv
cmRlcnMvY2xhc3NpZmljYXRpb24vZXRpb2xvZ3k8L2tleXdvcmQ+PGtleXdvcmQ+VG91cmV0dGUg
U3luZHJvbWUvKmNsYXNzaWZpY2F0aW9uL2V0aW9sb2d5PC9rZXl3b3JkPjwva2V5d29yZHM+PGRh
dGVzPjx5ZWFyPjIwMDk8L3llYXI+PHB1Yi1kYXRlcz48ZGF0ZT5EZWM8L2RhdGU+PC9wdWItZGF0
ZXM+PC9kYXRlcz48aXNibj4xODc5LTEzNjAgKEVsZWN0cm9uaWMpJiN4RDswMDIyLTM5OTkgKExp
bmtpbmcpPC9pc2JuPjxhY2Nlc3Npb24tbnVtPjE5OTEzNjU5PC9hY2Nlc3Npb24tbnVtPjx1cmxz
PjxyZWxhdGVkLXVybHM+PHVybD5odHRwOi8vd3d3Lm5jYmkubmxtLm5paC5nb3YvZW50cmV6L3F1
ZXJ5LmZjZ2k/Y21kPVJldHJpZXZlJmFtcDtkYj1QdWJNZWQmYW1wO2RvcHQ9Q2l0YXRpb24mYW1w
O2xpc3RfdWlkcz0xOTkxMzY1OTwvdXJsPjwvcmVsYXRlZC11cmxzPjwvdXJscz48ZWxlY3Ryb25p
Yy1yZXNvdXJjZS1udW0+MTAuMTAxNi9qLmpwc3ljaG9yZXMuMjAwOS4wNy4wMDQ8L2VsZWN0cm9u
aWMtcmVzb3VyY2UtbnVtPjxsYW5ndWFnZT5lbmc8L2xhbmd1YWdlPjwvcmVjb3JkPjwvQ2l0ZT48
Q2l0ZT48QXV0aG9yPk11cnBoeTwvQXV0aG9yPjxZZWFyPjIwMTI8L1llYXI+PFJlY051bT4yMjU8
L1JlY051bT48cmVjb3JkPjxyZWMtbnVtYmVyPjIyNTwvcmVjLW51bWJlcj48Zm9yZWlnbi1rZXlz
PjxrZXkgYXBwPSJFTiIgZGItaWQ9ImF0dnZ3dGR0bDUyeDV3ZTVwczI1emZmNmFhdjJmejJwZXZl
YSI+MjI1PC9rZXk+PC9mb3JlaWduLWtleXM+PHJlZi10eXBlIG5hbWU9IkpvdXJuYWwgQXJ0aWNs
ZSI+MTc8L3JlZi10eXBlPjxjb250cmlidXRvcnM+PGF1dGhvcnM+PGF1dGhvcj5NdXJwaHksIFQu
IEsuPC9hdXRob3I+PGF1dGhvcj5TdG9yY2gsIEUuIEEuPC9hdXRob3I+PGF1dGhvcj5MZXdpbiwg
QS4gQi48L2F1dGhvcj48YXV0aG9yPkVkZ2UsIFAuIEouPC9hdXRob3I+PGF1dGhvcj5Hb29kbWFu
LCBXLiBLLjwvYXV0aG9yPjwvYXV0aG9ycz48L2NvbnRyaWJ1dG9ycz48YXV0aC1hZGRyZXNzPkRl
cGFydG1lbnQgb2YgUGVkaWF0cmljcywgVW5pdmVyc2l0eSBvZiBTb3V0aCBGbG9yaWRhLCBTdC4g
UGV0ZXJzYnVyZywgRkwgMzM3MDEsIFVTQS4gdG11cnBoeUBoZWFsdGgudXNmLmVkdTwvYXV0aC1h
ZGRyZXNzPjx0aXRsZXM+PHRpdGxlPkNsaW5pY2FsIGZhY3RvcnMgYXNzb2NpYXRlZCB3aXRoIHBl
ZGlhdHJpYyBhdXRvaW1tdW5lIG5ldXJvcHN5Y2hpYXRyaWMgZGlzb3JkZXJzIGFzc29jaWF0ZWQg
d2l0aCBzdHJlcHRvY29jY2FsIGluZmVjdGlvbnM8L3RpdGxlPjxzZWNvbmRhcnktdGl0bGU+SiBQ
ZWRpYXRyPC9zZWNvbmRhcnktdGl0bGU+PC90aXRsZXM+PHBlcmlvZGljYWw+PGZ1bGwtdGl0bGU+
SiBQZWRpYXRyPC9mdWxsLXRpdGxlPjwvcGVyaW9kaWNhbD48cGFnZXM+MzE0LTk8L3BhZ2VzPjx2
b2x1bWU+MTYwPC92b2x1bWU+PG51bWJlcj4yPC9udW1iZXI+PGVkaXRpb24+MjAxMS8wOC8yNzwv
ZWRpdGlvbj48a2V5d29yZHM+PGtleXdvcmQ+QWRvbGVzY2VudDwva2V5d29yZD48a2V5d29yZD5B
dXRvaW1tdW5lIERpc2Vhc2VzLyppbW11bm9sb2d5Lypwc3ljaG9sb2d5PC9rZXl3b3JkPjxrZXl3
b3JkPkNoaWxkPC9rZXl3b3JkPjxrZXl3b3JkPkNoaWxkLCBQcmVzY2hvb2w8L2tleXdvcmQ+PGtl
eXdvcmQ+RmVtYWxlPC9rZXl3b3JkPjxrZXl3b3JkPkh1bWFuczwva2V5d29yZD48a2V5d29yZD5N
YWxlPC9rZXl3b3JkPjxrZXl3b3JkPk9ic2Vzc2l2ZS1Db21wdWxzaXZlIERpc29yZGVyLyppbW11
bm9sb2d5PC9rZXl3b3JkPjxrZXl3b3JkPlJlY3VycmVuY2U8L2tleXdvcmQ+PGtleXdvcmQ+Umlz
ayBGYWN0b3JzPC9rZXl3b3JkPjxrZXl3b3JkPlN0cmVwdG9jb2NjYWwgSW5mZWN0aW9ucy8qcHN5
Y2hvbG9neTwva2V5d29yZD48a2V5d29yZD5TdHJlcHRvY29jY3VzIHB5b2dlbmVzLyppbW11bm9s
b2d5PC9rZXl3b3JkPjxrZXl3b3JkPlRpYyBEaXNvcmRlcnMvKmltbXVub2xvZ3k8L2tleXdvcmQ+
PC9rZXl3b3Jkcz48ZGF0ZXM+PHllYXI+MjAxMjwveWVhcj48cHViLWRhdGVzPjxkYXRlPkZlYjwv
ZGF0ZT48L3B1Yi1kYXRlcz48L2RhdGVzPjxpc2JuPjEwOTctNjgzMyAoRWxlY3Ryb25pYykmI3hE
OzAwMjItMzQ3NiAoTGlua2luZyk8L2lzYm4+PGFjY2Vzc2lvbi1udW0+MjE4NjgwMzM8L2FjY2Vz
c2lvbi1udW0+PHVybHM+PHJlbGF0ZWQtdXJscz48dXJsPmh0dHA6Ly93d3cubmNiaS5ubG0ubmlo
Lmdvdi9lbnRyZXovcXVlcnkuZmNnaT9jbWQ9UmV0cmlldmUmYW1wO2RiPVB1Yk1lZCZhbXA7ZG9w
dD1DaXRhdGlvbiZhbXA7bGlzdF91aWRzPTIxODY4MDMzPC91cmw+PC9yZWxhdGVkLXVybHM+PC91
cmxzPjxjdXN0b20yPjMyMjc3NjE8L2N1c3RvbTI+PGVsZWN0cm9uaWMtcmVzb3VyY2UtbnVtPjEw
LjEwMTYvai5qcGVkcy4yMDExLjA3LjAxMjwvZWxlY3Ryb25pYy1yZXNvdXJjZS1udW0+PGxhbmd1
YWdlPmVuZzwvbGFuZ3VhZ2U+PC9yZWNvcmQ+PC9DaXRlPjwvRW5kTm90ZT5=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7,</w:t>
      </w:r>
      <w:r w:rsidR="007535D4" w:rsidRPr="004F2082">
        <w:rPr>
          <w:vertAlign w:val="superscript"/>
        </w:rPr>
        <w:t>8]</w:t>
      </w:r>
      <w:r w:rsidR="000872A8" w:rsidRPr="004F2082">
        <w:fldChar w:fldCharType="end"/>
      </w:r>
      <w:r w:rsidR="002245F0" w:rsidRPr="004F2082">
        <w:t xml:space="preserve">. It suggests that some </w:t>
      </w:r>
      <w:r w:rsidR="00034760" w:rsidRPr="004F2082">
        <w:t>persons with ND or CMD</w:t>
      </w:r>
      <w:r w:rsidR="002245F0" w:rsidRPr="004F2082">
        <w:t xml:space="preserve"> might actually suffer from an autoimmune disorder due to autoantibodies directed against basal ganglia (ABGA) tissue and appearing after infections with group A streptococci. </w:t>
      </w:r>
    </w:p>
    <w:p w14:paraId="67A0479E" w14:textId="4871AE5F" w:rsidR="00FA77AA" w:rsidRPr="004F2082" w:rsidRDefault="00024B2B" w:rsidP="009E2C95">
      <w:pPr>
        <w:spacing w:after="0"/>
        <w:ind w:firstLineChars="100" w:firstLine="240"/>
        <w:jc w:val="both"/>
      </w:pPr>
      <w:r w:rsidRPr="004F2082">
        <w:t xml:space="preserve">Evidence for associations between early infections and </w:t>
      </w:r>
      <w:r w:rsidR="00D61505" w:rsidRPr="004F2082">
        <w:t>ND</w:t>
      </w:r>
      <w:r w:rsidR="00811D57" w:rsidRPr="004F2082">
        <w:t xml:space="preserve"> and CMD</w:t>
      </w:r>
      <w:r w:rsidRPr="004F2082">
        <w:t xml:space="preserve"> goes far beyond PANDAS</w:t>
      </w:r>
      <w:r w:rsidR="00034760" w:rsidRPr="004F2082">
        <w:t xml:space="preserve"> and </w:t>
      </w:r>
      <w:r w:rsidR="00221CCE" w:rsidRPr="004F2082">
        <w:t xml:space="preserve">other </w:t>
      </w:r>
      <w:r w:rsidR="00034760" w:rsidRPr="004F2082">
        <w:t>autoimmune processes</w:t>
      </w:r>
      <w:r w:rsidR="00221CCE" w:rsidRPr="004F2082">
        <w:t xml:space="preserve"> suc</w:t>
      </w:r>
      <w:r w:rsidR="009E2C95" w:rsidRPr="004F2082">
        <w:t>h as NMDA receptor encephalitis</w:t>
      </w:r>
      <w:r w:rsidR="000872A8" w:rsidRPr="004F2082">
        <w:fldChar w:fldCharType="begin"/>
      </w:r>
      <w:r w:rsidR="001E4ADE" w:rsidRPr="004F2082">
        <w:instrText xml:space="preserve"> ADDIN EN.CITE &lt;EndNote&gt;&lt;Cite&gt;&lt;Author&gt;Kayser&lt;/Author&gt;&lt;Year&gt;2014&lt;/Year&gt;&lt;RecNum&gt;609&lt;/RecNum&gt;&lt;record&gt;&lt;rec-number&gt;609&lt;/rec-number&gt;&lt;foreign-keys&gt;&lt;key app="EN" db-id="atvvwtdtl52x5we5ps25zff6aav2fz2pevea"&gt;609&lt;/key&gt;&lt;/foreign-keys&gt;&lt;ref-type name="Journal Article"&gt;17&lt;/ref-type&gt;&lt;contributors&gt;&lt;authors&gt;&lt;author&gt;Kayser, M. S.&lt;/author&gt;&lt;author&gt;Dalmau, J.&lt;/author&gt;&lt;/authors&gt;&lt;/contributors&gt;&lt;auth-address&gt;Department of Psychiatry, Perelman School of Medicine, University of Pennsylvania, United States; Center for Sleep and Circadian Biology, Perelman School of Medicine, University of Pennsylvania, United States. Electronic address: Matthew.Kayser@uphs.upenn.edu.&amp;#xD;Department of Neurology, Perelman School of Medicine, University of Pennsylvania, United States; Department of Neurology, Hospital Clinic, Barcelona, Spain.&lt;/auth-address&gt;&lt;titles&gt;&lt;title&gt;Anti-NMDA receptor encephalitis, autoimmunity, and psychosis&lt;/title&gt;&lt;secondary-title&gt;Schizophr Res&lt;/secondary-title&gt;&lt;/titles&gt;&lt;periodical&gt;&lt;full-title&gt;Schizophr Res&lt;/full-title&gt;&lt;/periodical&gt;&lt;edition&gt;2014/12/03&lt;/edition&gt;&lt;dates&gt;&lt;year&gt;2014&lt;/year&gt;&lt;pub-dates&gt;&lt;date&gt;Oct 25&lt;/date&gt;&lt;/pub-dates&gt;&lt;/dates&gt;&lt;isbn&gt;1573-2509 (Electronic)&lt;/isbn&gt;&lt;accession-num&gt;25458857&lt;/accession-num&gt;&lt;urls&gt;&lt;related-urls&gt;&lt;url&gt;http://www.ncbi.nlm.nih.gov/entrez/query.fcgi?cmd=Retrieve&amp;amp;db=PubMed&amp;amp;dopt=Citation&amp;amp;list_uids=25458857&lt;/url&gt;&lt;/related-urls&gt;&lt;/urls&gt;&lt;custom2&gt;4409922&lt;/custom2&gt;&lt;electronic-resource-num&gt;S0920-9964(14)00546-5 [pii]&amp;#xD;10.1016/j.schres.2014.10.007&lt;/electronic-resource-num&gt;&lt;language&gt;Eng&lt;/language&gt;&lt;/record&gt;&lt;/Cite&gt;&lt;/EndNote&gt;</w:instrText>
      </w:r>
      <w:r w:rsidR="000872A8" w:rsidRPr="004F2082">
        <w:fldChar w:fldCharType="separate"/>
      </w:r>
      <w:r w:rsidR="001E4ADE" w:rsidRPr="004F2082">
        <w:rPr>
          <w:vertAlign w:val="superscript"/>
        </w:rPr>
        <w:t>[9]</w:t>
      </w:r>
      <w:r w:rsidR="000872A8" w:rsidRPr="004F2082">
        <w:fldChar w:fldCharType="end"/>
      </w:r>
      <w:r w:rsidRPr="004F2082">
        <w:t xml:space="preserve">. A compelling example is the link between EBV infections in childhood and risk of psychotic experiences in adolescence demonstrated in the </w:t>
      </w:r>
      <w:r w:rsidR="009E2C95" w:rsidRPr="004F2082">
        <w:t>ALSPAC cohort</w:t>
      </w:r>
      <w:r w:rsidR="000872A8" w:rsidRPr="004F2082">
        <w:fldChar w:fldCharType="begin">
          <w:fldData xml:space="preserve">PEVuZE5vdGU+PENpdGU+PEF1dGhvcj5LaGFuZGFrZXI8L0F1dGhvcj48WWVhcj4yMDE0PC9ZZWFy
PjxSZWNOdW0+NDg2PC9SZWNOdW0+PHJlY29yZD48cmVjLW51bWJlcj40ODY8L3JlYy1udW1iZXI+
PGZvcmVpZ24ta2V5cz48a2V5IGFwcD0iRU4iIGRiLWlkPSJhdHZ2d3RkdGw1Mng1d2U1cHMyNXpm
ZjZhYXYyZnoycGV2ZWEiPjQ4Njwva2V5PjwvZm9yZWlnbi1rZXlzPjxyZWYtdHlwZSBuYW1lPSJK
b3VybmFsIEFydGljbGUiPjE3PC9yZWYtdHlwZT48Y29udHJpYnV0b3JzPjxhdXRob3JzPjxhdXRo
b3I+S2hhbmRha2VyLCBHLiBNLjwvYXV0aG9yPjxhdXRob3I+U3RvY2hsLCBKLjwvYXV0aG9yPjxh
dXRob3I+WmFtbWl0LCBTLjwvYXV0aG9yPjxhdXRob3I+TGV3aXMsIEcuPC9hdXRob3I+PGF1dGhv
cj5Kb25lcywgUC4gQi48L2F1dGhvcj48L2F1dGhvcnM+PC9jb250cmlidXRvcnM+PGF1dGgtYWRk
cmVzcz5EZXBhcnRtZW50IG9mIFBzeWNoaWF0cnksIFVuaXZlcnNpdHkgb2YgQ2FtYnJpZGdlLCBV
SzsgQ2FtYnJpZGdlc2hpcmUgYW5kIFBldGVyYm9yb3VnaCBOSFMgRm91bmRhdGlvbiBUcnVzdCwg
Q2FtYnJpZGdlLCBVSzsgQ2VudHJlIGZvciBNZW50YWwgSGVhbHRoLCBBZGRpY3Rpb24gYW5kIFN1
aWNpZGUgUmVzZWFyY2gsIFNjaG9vbCBvZiBTb2NpYWwgYW5kIENvbW11bml0eSBNZWRpY2luZSwg
VW5pdmVyc2l0eSBvZiBCcmlzdG9sLCBVSy4gRWxlY3Ryb25pYyBhZGRyZXNzOiBnbWsyNEBtZWRz
Y2hsLmNhbS5hYy51ay4mI3hEO0RlcGFydG1lbnQgb2YgUHN5Y2hpYXRyeSwgVW5pdmVyc2l0eSBv
ZiBDYW1icmlkZ2UsIFVLOyBDYW1icmlkZ2VzaGlyZSBhbmQgUGV0ZXJib3JvdWdoIE5IUyBGb3Vu
ZGF0aW9uIFRydXN0LCBDYW1icmlkZ2UsIFVLLiYjeEQ7Q2VudHJlIGZvciBNZW50YWwgSGVhbHRo
LCBBZGRpY3Rpb24gYW5kIFN1aWNpZGUgUmVzZWFyY2gsIFNjaG9vbCBvZiBTb2NpYWwgYW5kIENv
bW11bml0eSBNZWRpY2luZSwgVW5pdmVyc2l0eSBvZiBCcmlzdG9sLCBVSzsgSW5zdGl0dXRlIG9m
IFBzeWNob2xvZ2ljYWwgTWVkaWNpbmUgYW5kIENsaW5pY2FsIE5ldXJvc2NpZW5jZXMsIE1SQyBD
ZW50cmUgZm9yIE5ldXJvcHN5Y2hpYXRyaWMgR2VuZXRpY3MgYW5kIEdlbm9taWNzLCBDYXJkaWZm
IFVuaXZlcnNpdHksIFVLLiYjeEQ7Q2VudHJlIGZvciBNZW50YWwgSGVhbHRoLCBBZGRpY3Rpb24g
YW5kIFN1aWNpZGUgUmVzZWFyY2gsIFNjaG9vbCBvZiBTb2NpYWwgYW5kIENvbW11bml0eSBNZWRp
Y2luZSwgVW5pdmVyc2l0eSBvZiBCcmlzdG9sLCBVSzsgRGl2aXNpb24gb2YgUHN5Y2hpYXRyeSwg
VW5pdmVyc2l0eSBDb2xsZWdlIExvbmRvbiwgVUsuPC9hdXRoLWFkZHJlc3M+PHRpdGxlcz48dGl0
bGU+Q2hpbGRob29kIEVwc3RlaW4tQmFyciBWaXJ1cyBpbmZlY3Rpb24gYW5kIHN1YnNlcXVlbnQg
cmlzayBvZiBwc3ljaG90aWMgZXhwZXJpZW5jZXMgaW4gYWRvbGVzY2VuY2U6IEEgcG9wdWxhdGlv
bi1iYXNlZCBwcm9zcGVjdGl2ZSBzZXJvbG9naWNhbCBzdHVkeTwvdGl0bGU+PHNlY29uZGFyeS10
aXRsZT5TY2hpem9waHIgUmVzPC9zZWNvbmRhcnktdGl0bGU+PC90aXRsZXM+PHBlcmlvZGljYWw+
PGZ1bGwtdGl0bGU+U2NoaXpvcGhyIFJlczwvZnVsbC10aXRsZT48L3BlcmlvZGljYWw+PHBhZ2Vz
PjE5LTI0PC9wYWdlcz48dm9sdW1lPjE1ODwvdm9sdW1lPjxudW1iZXI+MS0zPC9udW1iZXI+PGVk
aXRpb24+MjAxNC8wNy8yMzwvZWRpdGlvbj48ZGF0ZXM+PHllYXI+MjAxNDwveWVhcj48cHViLWRh
dGVzPjxkYXRlPlNlcDwvZGF0ZT48L3B1Yi1kYXRlcz48L2RhdGVzPjxpc2JuPjE1NzMtMjUwOSAo
RWxlY3Ryb25pYyk8L2lzYm4+PGFjY2Vzc2lvbi1udW0+MjUwNDg0MjU8L2FjY2Vzc2lvbi1udW0+
PHVybHM+PHJlbGF0ZWQtdXJscz48dXJsPmh0dHA6Ly93d3cubmNiaS5ubG0ubmloLmdvdi9lbnRy
ZXovcXVlcnkuZmNnaT9jbWQ9UmV0cmlldmUmYW1wO2RiPVB1Yk1lZCZhbXA7ZG9wdD1DaXRhdGlv
biZhbXA7bGlzdF91aWRzPTI1MDQ4NDI1PC91cmw+PC9yZWxhdGVkLXVybHM+PC91cmxzPjxlbGVj
dHJvbmljLXJlc291cmNlLW51bT4xMC4xMDE2L2ouc2NocmVzLjIwMTQuMDUuMDE5PC9lbGVjdHJv
bmljLXJlc291cmNlLW51bT48bGFuZ3VhZ2U+ZW5nPC9sYW5ndWFnZT48L3JlY29yZD48L0NpdGU+
PC9FbmROb3RlPn==
</w:fldData>
        </w:fldChar>
      </w:r>
      <w:r w:rsidR="001E4ADE" w:rsidRPr="004F2082">
        <w:instrText xml:space="preserve"> ADDIN EN.CITE </w:instrText>
      </w:r>
      <w:r w:rsidR="000872A8" w:rsidRPr="004F2082">
        <w:fldChar w:fldCharType="begin">
          <w:fldData xml:space="preserve">PEVuZE5vdGU+PENpdGU+PEF1dGhvcj5LaGFuZGFrZXI8L0F1dGhvcj48WWVhcj4yMDE0PC9ZZWFy
PjxSZWNOdW0+NDg2PC9SZWNOdW0+PHJlY29yZD48cmVjLW51bWJlcj40ODY8L3JlYy1udW1iZXI+
PGZvcmVpZ24ta2V5cz48a2V5IGFwcD0iRU4iIGRiLWlkPSJhdHZ2d3RkdGw1Mng1d2U1cHMyNXpm
ZjZhYXYyZnoycGV2ZWEiPjQ4Njwva2V5PjwvZm9yZWlnbi1rZXlzPjxyZWYtdHlwZSBuYW1lPSJK
b3VybmFsIEFydGljbGUiPjE3PC9yZWYtdHlwZT48Y29udHJpYnV0b3JzPjxhdXRob3JzPjxhdXRo
b3I+S2hhbmRha2VyLCBHLiBNLjwvYXV0aG9yPjxhdXRob3I+U3RvY2hsLCBKLjwvYXV0aG9yPjxh
dXRob3I+WmFtbWl0LCBTLjwvYXV0aG9yPjxhdXRob3I+TGV3aXMsIEcuPC9hdXRob3I+PGF1dGhv
cj5Kb25lcywgUC4gQi48L2F1dGhvcj48L2F1dGhvcnM+PC9jb250cmlidXRvcnM+PGF1dGgtYWRk
cmVzcz5EZXBhcnRtZW50IG9mIFBzeWNoaWF0cnksIFVuaXZlcnNpdHkgb2YgQ2FtYnJpZGdlLCBV
SzsgQ2FtYnJpZGdlc2hpcmUgYW5kIFBldGVyYm9yb3VnaCBOSFMgRm91bmRhdGlvbiBUcnVzdCwg
Q2FtYnJpZGdlLCBVSzsgQ2VudHJlIGZvciBNZW50YWwgSGVhbHRoLCBBZGRpY3Rpb24gYW5kIFN1
aWNpZGUgUmVzZWFyY2gsIFNjaG9vbCBvZiBTb2NpYWwgYW5kIENvbW11bml0eSBNZWRpY2luZSwg
VW5pdmVyc2l0eSBvZiBCcmlzdG9sLCBVSy4gRWxlY3Ryb25pYyBhZGRyZXNzOiBnbWsyNEBtZWRz
Y2hsLmNhbS5hYy51ay4mI3hEO0RlcGFydG1lbnQgb2YgUHN5Y2hpYXRyeSwgVW5pdmVyc2l0eSBv
ZiBDYW1icmlkZ2UsIFVLOyBDYW1icmlkZ2VzaGlyZSBhbmQgUGV0ZXJib3JvdWdoIE5IUyBGb3Vu
ZGF0aW9uIFRydXN0LCBDYW1icmlkZ2UsIFVLLiYjeEQ7Q2VudHJlIGZvciBNZW50YWwgSGVhbHRo
LCBBZGRpY3Rpb24gYW5kIFN1aWNpZGUgUmVzZWFyY2gsIFNjaG9vbCBvZiBTb2NpYWwgYW5kIENv
bW11bml0eSBNZWRpY2luZSwgVW5pdmVyc2l0eSBvZiBCcmlzdG9sLCBVSzsgSW5zdGl0dXRlIG9m
IFBzeWNob2xvZ2ljYWwgTWVkaWNpbmUgYW5kIENsaW5pY2FsIE5ldXJvc2NpZW5jZXMsIE1SQyBD
ZW50cmUgZm9yIE5ldXJvcHN5Y2hpYXRyaWMgR2VuZXRpY3MgYW5kIEdlbm9taWNzLCBDYXJkaWZm
IFVuaXZlcnNpdHksIFVLLiYjeEQ7Q2VudHJlIGZvciBNZW50YWwgSGVhbHRoLCBBZGRpY3Rpb24g
YW5kIFN1aWNpZGUgUmVzZWFyY2gsIFNjaG9vbCBvZiBTb2NpYWwgYW5kIENvbW11bml0eSBNZWRp
Y2luZSwgVW5pdmVyc2l0eSBvZiBCcmlzdG9sLCBVSzsgRGl2aXNpb24gb2YgUHN5Y2hpYXRyeSwg
VW5pdmVyc2l0eSBDb2xsZWdlIExvbmRvbiwgVUsuPC9hdXRoLWFkZHJlc3M+PHRpdGxlcz48dGl0
bGU+Q2hpbGRob29kIEVwc3RlaW4tQmFyciBWaXJ1cyBpbmZlY3Rpb24gYW5kIHN1YnNlcXVlbnQg
cmlzayBvZiBwc3ljaG90aWMgZXhwZXJpZW5jZXMgaW4gYWRvbGVzY2VuY2U6IEEgcG9wdWxhdGlv
bi1iYXNlZCBwcm9zcGVjdGl2ZSBzZXJvbG9naWNhbCBzdHVkeTwvdGl0bGU+PHNlY29uZGFyeS10
aXRsZT5TY2hpem9waHIgUmVzPC9zZWNvbmRhcnktdGl0bGU+PC90aXRsZXM+PHBlcmlvZGljYWw+
PGZ1bGwtdGl0bGU+U2NoaXpvcGhyIFJlczwvZnVsbC10aXRsZT48L3BlcmlvZGljYWw+PHBhZ2Vz
PjE5LTI0PC9wYWdlcz48dm9sdW1lPjE1ODwvdm9sdW1lPjxudW1iZXI+MS0zPC9udW1iZXI+PGVk
aXRpb24+MjAxNC8wNy8yMzwvZWRpdGlvbj48ZGF0ZXM+PHllYXI+MjAxNDwveWVhcj48cHViLWRh
dGVzPjxkYXRlPlNlcDwvZGF0ZT48L3B1Yi1kYXRlcz48L2RhdGVzPjxpc2JuPjE1NzMtMjUwOSAo
RWxlY3Ryb25pYyk8L2lzYm4+PGFjY2Vzc2lvbi1udW0+MjUwNDg0MjU8L2FjY2Vzc2lvbi1udW0+
PHVybHM+PHJlbGF0ZWQtdXJscz48dXJsPmh0dHA6Ly93d3cubmNiaS5ubG0ubmloLmdvdi9lbnRy
ZXovcXVlcnkuZmNnaT9jbWQ9UmV0cmlldmUmYW1wO2RiPVB1Yk1lZCZhbXA7ZG9wdD1DaXRhdGlv
biZhbXA7bGlzdF91aWRzPTI1MDQ4NDI1PC91cmw+PC9yZWxhdGVkLXVybHM+PC91cmxzPjxlbGVj
dHJvbmljLXJlc291cmNlLW51bT4xMC4xMDE2L2ouc2NocmVzLjIwMTQuMDUuMDE5PC9lbGVjdHJv
bmljLXJlc291cmNlLW51bT48bGFuZ3VhZ2U+ZW5nPC9sYW5ndWFnZT48L3JlY29yZD48L0NpdGU+
PC9FbmROb3RlPn==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10]</w:t>
      </w:r>
      <w:r w:rsidR="000872A8" w:rsidRPr="004F2082">
        <w:fldChar w:fldCharType="end"/>
      </w:r>
      <w:r w:rsidRPr="004F2082">
        <w:t xml:space="preserve">. </w:t>
      </w:r>
      <w:r w:rsidR="00F334FE" w:rsidRPr="004F2082">
        <w:t>In a s</w:t>
      </w:r>
      <w:r w:rsidR="00BE39FA" w:rsidRPr="004F2082">
        <w:t xml:space="preserve">imilar </w:t>
      </w:r>
      <w:r w:rsidR="00F334FE" w:rsidRPr="004F2082">
        <w:t>vein,</w:t>
      </w:r>
      <w:r w:rsidRPr="004F2082">
        <w:t xml:space="preserve"> s</w:t>
      </w:r>
      <w:r w:rsidR="002245F0" w:rsidRPr="004F2082">
        <w:t xml:space="preserve">tudies from the Goodwin group </w:t>
      </w:r>
      <w:r w:rsidRPr="004F2082">
        <w:t xml:space="preserve">which </w:t>
      </w:r>
      <w:r w:rsidR="002245F0" w:rsidRPr="004F2082">
        <w:t>suggest</w:t>
      </w:r>
      <w:r w:rsidRPr="004F2082">
        <w:t>ed</w:t>
      </w:r>
      <w:r w:rsidR="002245F0" w:rsidRPr="004F2082">
        <w:t xml:space="preserve"> that respiratory diseases in childhood and severe infections requiring the use of antibiotics in the first year of life increase the risk for several mental disorders such as depression, anxiety disorders and oppositional de</w:t>
      </w:r>
      <w:r w:rsidR="009E2C95" w:rsidRPr="004F2082">
        <w:t>fiant disorder</w:t>
      </w:r>
      <w:r w:rsidR="00825334" w:rsidRPr="004F2082">
        <w:rPr>
          <w:rFonts w:hint="eastAsia"/>
          <w:lang w:eastAsia="zh-CN"/>
        </w:rPr>
        <w:t xml:space="preserve"> </w:t>
      </w:r>
      <w:r w:rsidR="00825334" w:rsidRPr="004F2082">
        <w:t>(ODD)</w:t>
      </w:r>
      <w:r w:rsidR="009E2C95" w:rsidRPr="004F2082">
        <w:t xml:space="preserve"> later on in life</w:t>
      </w:r>
      <w:r w:rsidR="000872A8" w:rsidRPr="004F2082">
        <w:fldChar w:fldCharType="begin">
          <w:fldData xml:space="preserve">PEVuZE5vdGU+PENpdGU+PEF1dGhvcj5Hb29kd2luPC9BdXRob3I+PFllYXI+MjAxMTwvWWVhcj48
UmVjTnVtPjI4NTwvUmVjTnVtPjxyZWNvcmQ+PHJlYy1udW1iZXI+Mjg1PC9yZWMtbnVtYmVyPjxm
b3JlaWduLWtleXM+PGtleSBhcHA9IkVOIiBkYi1pZD0iYXR2dnd0ZHRsNTJ4NXdlNXBzMjV6ZmY2
YWF2MmZ6MnBldmVhIj4yODU8L2tleT48L2ZvcmVpZ24ta2V5cz48cmVmLXR5cGUgbmFtZT0iSm91
cm5hbCBBcnRpY2xlIj4xNzwvcmVmLXR5cGU+PGNvbnRyaWJ1dG9ycz48YXV0aG9ycz48YXV0aG9y
Pkdvb2R3aW4sIFIuIEQuPC9hdXRob3I+PC9hdXRob3JzPjwvY29udHJpYnV0b3JzPjxhdXRoLWFk
ZHJlc3M+RGVwYXJ0bWVudCBvZiBFcGlkZW1pb2xvZ3ksIE1haWxtYW4gU2Nob29sIG9mIFB1Ymxp
YyBIZWFsdGgsIENvbHVtYmlhIFVuaXZlcnNpdHksIDcyMiBXZXN0IDE2OHRoIFN0cmVldCwgUm0g
MTUwNSwgTmV3IFlvcmssIE5ZIDEwMDMyLCBVU0EuIHJkZzY2QGNvbHVtYmlhLmVkdTwvYXV0aC1h
ZGRyZXNzPjx0aXRsZXM+PHRpdGxlPkFzc29jaWF0aW9uIGJldHdlZW4gaW5mZWN0aW9uIGVhcmx5
IGluIGxpZmUgYW5kIG1lbnRhbCBkaXNvcmRlcnMgYW1vbmcgeW91dGggaW4gdGhlIGNvbW11bml0
eTogYSBjcm9zcy1zZWN0aW9uYWwgc3R1ZHk8L3RpdGxlPjxzZWNvbmRhcnktdGl0bGU+Qk1DIFB1
YmxpYyBIZWFsdGg8L3NlY29uZGFyeS10aXRsZT48L3RpdGxlcz48cGFnZXM+ODc4PC9wYWdlcz48
dm9sdW1lPjExPC92b2x1bWU+PGVkaXRpb24+MjAxMS8xMS8yMzwvZWRpdGlvbj48a2V5d29yZHM+
PGtleXdvcmQ+QWRvbGVzY2VudDwva2V5d29yZD48a2V5d29yZD5CYWN0ZXJpYWwgSW5mZWN0aW9u
cy8qcHN5Y2hvbG9neTwva2V5d29yZD48a2V5d29yZD5DaGlsZDwva2V5d29yZD48a2V5d29yZD5D
cm9zcy1TZWN0aW9uYWwgU3R1ZGllczwva2V5d29yZD48a2V5d29yZD5GZW1hbGU8L2tleXdvcmQ+
PGtleXdvcmQ+SHVtYW5zPC9rZXl3b3JkPjxrZXl3b3JkPkxvZ2lzdGljIE1vZGVsczwva2V5d29y
ZD48a2V5d29yZD5NYWxlPC9rZXl3b3JkPjxrZXl3b3JkPk1lbnRhbCBEaXNvcmRlcnMvY2xhc3Np
ZmljYXRpb24vZXBpZGVtaW9sb2d5LypldGlvbG9neTwva2V5d29yZD48a2V5d29yZD5PZGRzIFJh
dGlvPC9rZXl3b3JkPjxrZXl3b3JkPlJpc2sgQXNzZXNzbWVudDwva2V5d29yZD48a2V5d29yZD5V
bml0ZWQgU3RhdGVzL2VwaWRlbWlvbG9neTwva2V5d29yZD48L2tleXdvcmRzPjxkYXRlcz48eWVh
cj4yMDExPC95ZWFyPjwvZGF0ZXM+PGlzYm4+MTQ3MS0yNDU4IChFbGVjdHJvbmljKSYjeEQ7MTQ3
MS0yNDU4IChMaW5raW5nKTwvaXNibj48YWNjZXNzaW9uLW51bT4yMjEwMzk5MzwvYWNjZXNzaW9u
LW51bT48dXJscz48cmVsYXRlZC11cmxzPjx1cmw+aHR0cDovL3d3dy5uY2JpLm5sbS5uaWguZ292
L2VudHJlei9xdWVyeS5mY2dpP2NtZD1SZXRyaWV2ZSZhbXA7ZGI9UHViTWVkJmFtcDtkb3B0PUNp
dGF0aW9uJmFtcDtsaXN0X3VpZHM9MjIxMDM5OTM8L3VybD48L3JlbGF0ZWQtdXJscz48L3VybHM+
PGN1c3RvbTI+MzI0ODg3MjwvY3VzdG9tMj48ZWxlY3Ryb25pYy1yZXNvdXJjZS1udW0+MTAuMTE4
Ni8xNDcxLTI0NTgtMTEtODc4PC9lbGVjdHJvbmljLXJlc291cmNlLW51bT48bGFuZ3VhZ2U+ZW5n
PC9sYW5ndWFnZT48L3JlY29yZD48L0NpdGU+PENpdGU+PEF1dGhvcj5Hb29kd2luPC9BdXRob3I+
PFllYXI+MjAwODwvWWVhcj48UmVjTnVtPjI4OTwvUmVjTnVtPjxyZWNvcmQ+PHJlYy1udW1iZXI+
Mjg5PC9yZWMtbnVtYmVyPjxmb3JlaWduLWtleXM+PGtleSBhcHA9IkVOIiBkYi1pZD0iYXR2dnd0
ZHRsNTJ4NXdlNXBzMjV6ZmY2YWF2MmZ6MnBldmVhIj4yODk8L2tleT48L2ZvcmVpZ24ta2V5cz48
cmVmLXR5cGUgbmFtZT0iSm91cm5hbCBBcnRpY2xlIj4xNzwvcmVmLXR5cGU+PGNvbnRyaWJ1dG9y
cz48YXV0aG9ycz48YXV0aG9yPkdvb2R3aW4sIFIuIEQuPC9hdXRob3I+PGF1dGhvcj5CdWthLCBT
LiBMLjwvYXV0aG9yPjwvYXV0aG9ycz48L2NvbnRyaWJ1dG9ycz48YXV0aC1hZGRyZXNzPkRlcGFy
dG1lbnQgb2YgRXBpZGVtaW9sb2d5LCBNYWlsbWFuIFNjaG9vbCBvZiBQdWJsaWMgSGVhbHRoLCBD
b2x1bWJpYSBVbml2ZXJzaXR5LCA3MjIgVyAxNjh0aCBTdCwgUm9vbSAxNzA2LCBOZXcgWW9yaywg
TlkgMTAwMzIsIFVTQS4gcmRnNjZAY29sdW1iaWEuZWR1PC9hdXRoLWFkZHJlc3M+PHRpdGxlcz48
dGl0bGU+Q2hpbGRob29kIHJlc3BpcmF0b3J5IGRpc2Vhc2UgYW5kIHRoZSByaXNrIG9mIGFueGll
dHkgZGlzb3JkZXIgYW5kIG1ham9yIGRlcHJlc3Npb24gaW4gYWR1bHRob29kPC90aXRsZT48c2Vj
b25kYXJ5LXRpdGxlPkFyY2ggUGVkaWF0ciBBZG9sZXNjIE1lZDwvc2Vjb25kYXJ5LXRpdGxlPjwv
dGl0bGVzPjxwYWdlcz43NzQtODA8L3BhZ2VzPjx2b2x1bWU+MTYyPC92b2x1bWU+PG51bWJlcj44
PC9udW1iZXI+PGVkaXRpb24+MjAwOC8wOC8wNjwvZWRpdGlvbj48a2V5d29yZHM+PGtleXdvcmQ+
QWRvbGVzY2VudDwva2V5d29yZD48a2V5d29yZD5BZHVsdDwva2V5d29yZD48a2V5d29yZD5BZ2Ug
RGlzdHJpYnV0aW9uPC9rZXl3b3JkPjxrZXl3b3JkPkFueGlldHkgRGlzb3JkZXJzL2RpYWdub3Np
cy8qZXBpZGVtaW9sb2d5PC9rZXl3b3JkPjxrZXl3b3JkPkNoaWxkPC9rZXl3b3JkPjxrZXl3b3Jk
PkNoaWxkLCBQcmVzY2hvb2w8L2tleXdvcmQ+PGtleXdvcmQ+Q29ob3J0IFN0dWRpZXM8L2tleXdv
cmQ+PGtleXdvcmQ+Q29tb3JiaWRpdHk8L2tleXdvcmQ+PGtleXdvcmQ+RGVwcmVzc2l2ZSBEaXNv
cmRlciwgTWFqb3IvZGlhZ25vc2lzLyplcGlkZW1pb2xvZ3k8L2tleXdvcmQ+PGtleXdvcmQ+RmVt
YWxlPC9rZXl3b3JkPjxrZXl3b3JkPkh1bWFuczwva2V5d29yZD48a2V5d29yZD5JbmZhbnQ8L2tl
eXdvcmQ+PGtleXdvcmQ+TG9naXN0aWMgTW9kZWxzPC9rZXl3b3JkPjxrZXl3b3JkPk1hbGU8L2tl
eXdvcmQ+PGtleXdvcmQ+TXVsdGl2YXJpYXRlIEFuYWx5c2lzPC9rZXl3b3JkPjxrZXl3b3JkPlBy
ZXZhbGVuY2U8L2tleXdvcmQ+PGtleXdvcmQ+UHJvYmFiaWxpdHk8L2tleXdvcmQ+PGtleXdvcmQ+
UHJvZ25vc2lzPC9rZXl3b3JkPjxrZXl3b3JkPlJlc3BpcmF0b3J5IFRyYWN0IERpc2Vhc2VzLypk
aWFnbm9zaXMvKmVwaWRlbWlvbG9neS90aGVyYXB5PC9rZXl3b3JkPjxrZXl3b3JkPlJpc2sgQXNz
ZXNzbWVudDwva2V5d29yZD48a2V5d29yZD5TZXZlcml0eSBvZiBJbGxuZXNzIEluZGV4PC9rZXl3
b3JkPjxrZXl3b3JkPlNleCBEaXN0cmlidXRpb248L2tleXdvcmQ+PC9rZXl3b3Jkcz48ZGF0ZXM+
PHllYXI+MjAwODwveWVhcj48cHViLWRhdGVzPjxkYXRlPkF1ZzwvZGF0ZT48L3B1Yi1kYXRlcz48
L2RhdGVzPjxpc2JuPjE1MzgtMzYyOCAoRWxlY3Ryb25pYykmI3hEOzEwNzItNDcxMCAoTGlua2lu
Zyk8L2lzYm4+PGFjY2Vzc2lvbi1udW0+MTg2Nzg4MTE8L2FjY2Vzc2lvbi1udW0+PHVybHM+PHJl
bGF0ZWQtdXJscz48dXJsPmh0dHA6Ly93d3cubmNiaS5ubG0ubmloLmdvdi9lbnRyZXovcXVlcnku
ZmNnaT9jbWQ9UmV0cmlldmUmYW1wO2RiPVB1Yk1lZCZhbXA7ZG9wdD1DaXRhdGlvbiZhbXA7bGlz
dF91aWRzPTE4Njc4ODExPC91cmw+PC9yZWxhdGVkLXVybHM+PC91cmxzPjxlbGVjdHJvbmljLXJl
c291cmNlLW51bT4xMC4xMDAxL2FyY2hwZWRpLjE2Mi44Ljc3NDwvZWxlY3Ryb25pYy1yZXNvdXJj
ZS1udW0+PGxhbmd1YWdlPmVuZzwvbGFuZ3VhZ2U+PC9yZWNvcmQ+PC9DaXRlPjwvRW5kTm90ZT4A
</w:fldData>
        </w:fldChar>
      </w:r>
      <w:r w:rsidR="001E4ADE" w:rsidRPr="004F2082">
        <w:instrText xml:space="preserve"> ADDIN EN.CITE </w:instrText>
      </w:r>
      <w:r w:rsidR="000872A8" w:rsidRPr="004F2082">
        <w:fldChar w:fldCharType="begin">
          <w:fldData xml:space="preserve">PEVuZE5vdGU+PENpdGU+PEF1dGhvcj5Hb29kd2luPC9BdXRob3I+PFllYXI+MjAxMTwvWWVhcj48
UmVjTnVtPjI4NTwvUmVjTnVtPjxyZWNvcmQ+PHJlYy1udW1iZXI+Mjg1PC9yZWMtbnVtYmVyPjxm
b3JlaWduLWtleXM+PGtleSBhcHA9IkVOIiBkYi1pZD0iYXR2dnd0ZHRsNTJ4NXdlNXBzMjV6ZmY2
YWF2MmZ6MnBldmVhIj4yODU8L2tleT48L2ZvcmVpZ24ta2V5cz48cmVmLXR5cGUgbmFtZT0iSm91
cm5hbCBBcnRpY2xlIj4xNzwvcmVmLXR5cGU+PGNvbnRyaWJ1dG9ycz48YXV0aG9ycz48YXV0aG9y
Pkdvb2R3aW4sIFIuIEQuPC9hdXRob3I+PC9hdXRob3JzPjwvY29udHJpYnV0b3JzPjxhdXRoLWFk
ZHJlc3M+RGVwYXJ0bWVudCBvZiBFcGlkZW1pb2xvZ3ksIE1haWxtYW4gU2Nob29sIG9mIFB1Ymxp
YyBIZWFsdGgsIENvbHVtYmlhIFVuaXZlcnNpdHksIDcyMiBXZXN0IDE2OHRoIFN0cmVldCwgUm0g
MTUwNSwgTmV3IFlvcmssIE5ZIDEwMDMyLCBVU0EuIHJkZzY2QGNvbHVtYmlhLmVkdTwvYXV0aC1h
ZGRyZXNzPjx0aXRsZXM+PHRpdGxlPkFzc29jaWF0aW9uIGJldHdlZW4gaW5mZWN0aW9uIGVhcmx5
IGluIGxpZmUgYW5kIG1lbnRhbCBkaXNvcmRlcnMgYW1vbmcgeW91dGggaW4gdGhlIGNvbW11bml0
eTogYSBjcm9zcy1zZWN0aW9uYWwgc3R1ZHk8L3RpdGxlPjxzZWNvbmRhcnktdGl0bGU+Qk1DIFB1
YmxpYyBIZWFsdGg8L3NlY29uZGFyeS10aXRsZT48L3RpdGxlcz48cGFnZXM+ODc4PC9wYWdlcz48
dm9sdW1lPjExPC92b2x1bWU+PGVkaXRpb24+MjAxMS8xMS8yMzwvZWRpdGlvbj48a2V5d29yZHM+
PGtleXdvcmQ+QWRvbGVzY2VudDwva2V5d29yZD48a2V5d29yZD5CYWN0ZXJpYWwgSW5mZWN0aW9u
cy8qcHN5Y2hvbG9neTwva2V5d29yZD48a2V5d29yZD5DaGlsZDwva2V5d29yZD48a2V5d29yZD5D
cm9zcy1TZWN0aW9uYWwgU3R1ZGllczwva2V5d29yZD48a2V5d29yZD5GZW1hbGU8L2tleXdvcmQ+
PGtleXdvcmQ+SHVtYW5zPC9rZXl3b3JkPjxrZXl3b3JkPkxvZ2lzdGljIE1vZGVsczwva2V5d29y
ZD48a2V5d29yZD5NYWxlPC9rZXl3b3JkPjxrZXl3b3JkPk1lbnRhbCBEaXNvcmRlcnMvY2xhc3Np
ZmljYXRpb24vZXBpZGVtaW9sb2d5LypldGlvbG9neTwva2V5d29yZD48a2V5d29yZD5PZGRzIFJh
dGlvPC9rZXl3b3JkPjxrZXl3b3JkPlJpc2sgQXNzZXNzbWVudDwva2V5d29yZD48a2V5d29yZD5V
bml0ZWQgU3RhdGVzL2VwaWRlbWlvbG9neTwva2V5d29yZD48L2tleXdvcmRzPjxkYXRlcz48eWVh
cj4yMDExPC95ZWFyPjwvZGF0ZXM+PGlzYm4+MTQ3MS0yNDU4IChFbGVjdHJvbmljKSYjeEQ7MTQ3
MS0yNDU4IChMaW5raW5nKTwvaXNibj48YWNjZXNzaW9uLW51bT4yMjEwMzk5MzwvYWNjZXNzaW9u
LW51bT48dXJscz48cmVsYXRlZC11cmxzPjx1cmw+aHR0cDovL3d3dy5uY2JpLm5sbS5uaWguZ292
L2VudHJlei9xdWVyeS5mY2dpP2NtZD1SZXRyaWV2ZSZhbXA7ZGI9UHViTWVkJmFtcDtkb3B0PUNp
dGF0aW9uJmFtcDtsaXN0X3VpZHM9MjIxMDM5OTM8L3VybD48L3JlbGF0ZWQtdXJscz48L3VybHM+
PGN1c3RvbTI+MzI0ODg3MjwvY3VzdG9tMj48ZWxlY3Ryb25pYy1yZXNvdXJjZS1udW0+MTAuMTE4
Ni8xNDcxLTI0NTgtMTEtODc4PC9lbGVjdHJvbmljLXJlc291cmNlLW51bT48bGFuZ3VhZ2U+ZW5n
PC9sYW5ndWFnZT48L3JlY29yZD48L0NpdGU+PENpdGU+PEF1dGhvcj5Hb29kd2luPC9BdXRob3I+
PFllYXI+MjAwODwvWWVhcj48UmVjTnVtPjI4OTwvUmVjTnVtPjxyZWNvcmQ+PHJlYy1udW1iZXI+
Mjg5PC9yZWMtbnVtYmVyPjxmb3JlaWduLWtleXM+PGtleSBhcHA9IkVOIiBkYi1pZD0iYXR2dnd0
ZHRsNTJ4NXdlNXBzMjV6ZmY2YWF2MmZ6MnBldmVhIj4yODk8L2tleT48L2ZvcmVpZ24ta2V5cz48
cmVmLXR5cGUgbmFtZT0iSm91cm5hbCBBcnRpY2xlIj4xNzwvcmVmLXR5cGU+PGNvbnRyaWJ1dG9y
cz48YXV0aG9ycz48YXV0aG9yPkdvb2R3aW4sIFIuIEQuPC9hdXRob3I+PGF1dGhvcj5CdWthLCBT
LiBMLjwvYXV0aG9yPjwvYXV0aG9ycz48L2NvbnRyaWJ1dG9ycz48YXV0aC1hZGRyZXNzPkRlcGFy
dG1lbnQgb2YgRXBpZGVtaW9sb2d5LCBNYWlsbWFuIFNjaG9vbCBvZiBQdWJsaWMgSGVhbHRoLCBD
b2x1bWJpYSBVbml2ZXJzaXR5LCA3MjIgVyAxNjh0aCBTdCwgUm9vbSAxNzA2LCBOZXcgWW9yaywg
TlkgMTAwMzIsIFVTQS4gcmRnNjZAY29sdW1iaWEuZWR1PC9hdXRoLWFkZHJlc3M+PHRpdGxlcz48
dGl0bGU+Q2hpbGRob29kIHJlc3BpcmF0b3J5IGRpc2Vhc2UgYW5kIHRoZSByaXNrIG9mIGFueGll
dHkgZGlzb3JkZXIgYW5kIG1ham9yIGRlcHJlc3Npb24gaW4gYWR1bHRob29kPC90aXRsZT48c2Vj
b25kYXJ5LXRpdGxlPkFyY2ggUGVkaWF0ciBBZG9sZXNjIE1lZDwvc2Vjb25kYXJ5LXRpdGxlPjwv
dGl0bGVzPjxwYWdlcz43NzQtODA8L3BhZ2VzPjx2b2x1bWU+MTYyPC92b2x1bWU+PG51bWJlcj44
PC9udW1iZXI+PGVkaXRpb24+MjAwOC8wOC8wNjwvZWRpdGlvbj48a2V5d29yZHM+PGtleXdvcmQ+
QWRvbGVzY2VudDwva2V5d29yZD48a2V5d29yZD5BZHVsdDwva2V5d29yZD48a2V5d29yZD5BZ2Ug
RGlzdHJpYnV0aW9uPC9rZXl3b3JkPjxrZXl3b3JkPkFueGlldHkgRGlzb3JkZXJzL2RpYWdub3Np
cy8qZXBpZGVtaW9sb2d5PC9rZXl3b3JkPjxrZXl3b3JkPkNoaWxkPC9rZXl3b3JkPjxrZXl3b3Jk
PkNoaWxkLCBQcmVzY2hvb2w8L2tleXdvcmQ+PGtleXdvcmQ+Q29ob3J0IFN0dWRpZXM8L2tleXdv
cmQ+PGtleXdvcmQ+Q29tb3JiaWRpdHk8L2tleXdvcmQ+PGtleXdvcmQ+RGVwcmVzc2l2ZSBEaXNv
cmRlciwgTWFqb3IvZGlhZ25vc2lzLyplcGlkZW1pb2xvZ3k8L2tleXdvcmQ+PGtleXdvcmQ+RmVt
YWxlPC9rZXl3b3JkPjxrZXl3b3JkPkh1bWFuczwva2V5d29yZD48a2V5d29yZD5JbmZhbnQ8L2tl
eXdvcmQ+PGtleXdvcmQ+TG9naXN0aWMgTW9kZWxzPC9rZXl3b3JkPjxrZXl3b3JkPk1hbGU8L2tl
eXdvcmQ+PGtleXdvcmQ+TXVsdGl2YXJpYXRlIEFuYWx5c2lzPC9rZXl3b3JkPjxrZXl3b3JkPlBy
ZXZhbGVuY2U8L2tleXdvcmQ+PGtleXdvcmQ+UHJvYmFiaWxpdHk8L2tleXdvcmQ+PGtleXdvcmQ+
UHJvZ25vc2lzPC9rZXl3b3JkPjxrZXl3b3JkPlJlc3BpcmF0b3J5IFRyYWN0IERpc2Vhc2VzLypk
aWFnbm9zaXMvKmVwaWRlbWlvbG9neS90aGVyYXB5PC9rZXl3b3JkPjxrZXl3b3JkPlJpc2sgQXNz
ZXNzbWVudDwva2V5d29yZD48a2V5d29yZD5TZXZlcml0eSBvZiBJbGxuZXNzIEluZGV4PC9rZXl3
b3JkPjxrZXl3b3JkPlNleCBEaXN0cmlidXRpb248L2tleXdvcmQ+PC9rZXl3b3Jkcz48ZGF0ZXM+
PHllYXI+MjAwODwveWVhcj48cHViLWRhdGVzPjxkYXRlPkF1ZzwvZGF0ZT48L3B1Yi1kYXRlcz48
L2RhdGVzPjxpc2JuPjE1MzgtMzYyOCAoRWxlY3Ryb25pYykmI3hEOzEwNzItNDcxMCAoTGlua2lu
Zyk8L2lzYm4+PGFjY2Vzc2lvbi1udW0+MTg2Nzg4MTE8L2FjY2Vzc2lvbi1udW0+PHVybHM+PHJl
bGF0ZWQtdXJscz48dXJsPmh0dHA6Ly93d3cubmNiaS5ubG0ubmloLmdvdi9lbnRyZXovcXVlcnku
ZmNnaT9jbWQ9UmV0cmlldmUmYW1wO2RiPVB1Yk1lZCZhbXA7ZG9wdD1DaXRhdGlvbiZhbXA7bGlz
dF91aWRzPTE4Njc4ODExPC91cmw+PC9yZWxhdGVkLXVybHM+PC91cmxzPjxlbGVjdHJvbmljLXJl
c291cmNlLW51bT4xMC4xMDAxL2FyY2hwZWRpLjE2Mi44Ljc3NDwvZWxlY3Ryb25pYy1yZXNvdXJj
ZS1udW0+PGxhbmd1YWdlPmVuZzwvbGFuZ3VhZ2U+PC9yZWNvcmQ+PC9DaXRlPjwvRW5kTm90ZT4A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11,</w:t>
      </w:r>
      <w:r w:rsidR="001E4ADE" w:rsidRPr="004F2082">
        <w:rPr>
          <w:vertAlign w:val="superscript"/>
        </w:rPr>
        <w:t>12]</w:t>
      </w:r>
      <w:r w:rsidR="000872A8" w:rsidRPr="004F2082">
        <w:fldChar w:fldCharType="end"/>
      </w:r>
      <w:r w:rsidR="002245F0" w:rsidRPr="004F2082">
        <w:t>.</w:t>
      </w:r>
      <w:r w:rsidR="00976F1B" w:rsidRPr="004F2082">
        <w:t xml:space="preserve"> </w:t>
      </w:r>
    </w:p>
    <w:p w14:paraId="4310E139" w14:textId="7B19F179" w:rsidR="006318B0" w:rsidRPr="004F2082" w:rsidRDefault="00BE39FA" w:rsidP="009E2C95">
      <w:pPr>
        <w:spacing w:after="0"/>
        <w:ind w:firstLineChars="100" w:firstLine="240"/>
        <w:jc w:val="both"/>
        <w:rPr>
          <w:lang w:eastAsia="zh-CN"/>
        </w:rPr>
      </w:pPr>
      <w:r w:rsidRPr="004F2082">
        <w:t xml:space="preserve">The temporal sequence between pathogens and CMD may </w:t>
      </w:r>
      <w:r w:rsidR="00F334FE" w:rsidRPr="004F2082">
        <w:t xml:space="preserve">apply </w:t>
      </w:r>
      <w:r w:rsidRPr="004F2082">
        <w:t>later in life</w:t>
      </w:r>
      <w:r w:rsidR="00F334FE" w:rsidRPr="004F2082">
        <w:t xml:space="preserve"> as well</w:t>
      </w:r>
      <w:r w:rsidRPr="004F2082">
        <w:t xml:space="preserve">. </w:t>
      </w:r>
      <w:r w:rsidR="001F687B" w:rsidRPr="004F2082">
        <w:t xml:space="preserve">For instance, Danish record linkage studies have shown that individuals hospitalized because of an infection, particularly a bacterial infection, were more likely to develop schizophrenia </w:t>
      </w:r>
      <w:r w:rsidR="009E2C95" w:rsidRPr="004F2082">
        <w:t>later in life</w:t>
      </w:r>
      <w:r w:rsidR="000872A8" w:rsidRPr="004F2082">
        <w:fldChar w:fldCharType="begin"/>
      </w:r>
      <w:r w:rsidR="001E4ADE" w:rsidRPr="004F2082">
        <w:instrText xml:space="preserve"> ADDIN EN.CITE &lt;EndNote&gt;&lt;Cite&gt;&lt;Author&gt;Nielsen&lt;/Author&gt;&lt;Year&gt;2013&lt;/Year&gt;&lt;RecNum&gt;306&lt;/RecNum&gt;&lt;record&gt;&lt;rec-number&gt;306&lt;/rec-number&gt;&lt;foreign-keys&gt;&lt;key app="EN" db-id="atvvwtdtl52x5we5ps25zff6aav2fz2pevea"&gt;306&lt;/key&gt;&lt;/foreign-keys&gt;&lt;ref-type name="Journal Article"&gt;17&lt;/ref-type&gt;&lt;contributors&gt;&lt;authors&gt;&lt;author&gt;Nielsen, P. R.&lt;/author&gt;&lt;author&gt;Benros, M. E.&lt;/author&gt;&lt;author&gt;Mortensen, P. B.&lt;/author&gt;&lt;/authors&gt;&lt;/contributors&gt;&lt;auth-address&gt;National Centre for Register-Based Research, Aarhus University, Aarhus V, Denmark;&lt;/auth-address&gt;&lt;titles&gt;&lt;title&gt;Hospital Contacts With Infection and Risk of Schizophrenia: A Population-Based Cohort Study With Linkage of Danish National Registers&lt;/title&gt;&lt;secondary-title&gt;Schizophr Bull&lt;/secondary-title&gt;&lt;/titles&gt;&lt;edition&gt;2014/01/01&lt;/edition&gt;&lt;dates&gt;&lt;year&gt;2013&lt;/year&gt;&lt;pub-dates&gt;&lt;date&gt;Dec 30&lt;/date&gt;&lt;/pub-dates&gt;&lt;/dates&gt;&lt;isbn&gt;1745-1701 (Electronic)&amp;#xD;0586-7614 (Linking)&lt;/isbn&gt;&lt;accession-num&gt;24379444&lt;/accession-num&gt;&lt;urls&gt;&lt;related-urls&gt;&lt;url&gt;http://www.ncbi.nlm.nih.gov/entrez/query.fcgi?cmd=Retrieve&amp;amp;db=PubMed&amp;amp;dopt=Citation&amp;amp;list_uids=24379444&lt;/url&gt;&lt;/related-urls&gt;&lt;/urls&gt;&lt;electronic-resource-num&gt;10.1093/schbul/sbt200&lt;/electronic-resource-num&gt;&lt;language&gt;Eng&lt;/language&gt;&lt;/record&gt;&lt;/Cite&gt;&lt;/EndNote&gt;</w:instrText>
      </w:r>
      <w:r w:rsidR="000872A8" w:rsidRPr="004F2082">
        <w:fldChar w:fldCharType="separate"/>
      </w:r>
      <w:r w:rsidR="001E4ADE" w:rsidRPr="004F2082">
        <w:rPr>
          <w:vertAlign w:val="superscript"/>
        </w:rPr>
        <w:t>[13]</w:t>
      </w:r>
      <w:r w:rsidR="000872A8" w:rsidRPr="004F2082">
        <w:fldChar w:fldCharType="end"/>
      </w:r>
      <w:r w:rsidR="001F687B" w:rsidRPr="004F2082">
        <w:t>.</w:t>
      </w:r>
      <w:r w:rsidRPr="004F2082">
        <w:t xml:space="preserve"> </w:t>
      </w:r>
      <w:r w:rsidR="00577D3E" w:rsidRPr="004F2082">
        <w:t xml:space="preserve">Apart from studies demonstrating a temporal sequence, many cross -sectional </w:t>
      </w:r>
      <w:r w:rsidR="00BB55F4" w:rsidRPr="004F2082">
        <w:t xml:space="preserve">antibody based </w:t>
      </w:r>
      <w:r w:rsidR="00577D3E" w:rsidRPr="004F2082">
        <w:t xml:space="preserve">studies have pointed at </w:t>
      </w:r>
      <w:r w:rsidR="00BB55F4" w:rsidRPr="004F2082">
        <w:t xml:space="preserve">associations between </w:t>
      </w:r>
      <w:r w:rsidR="00D61505" w:rsidRPr="004F2082">
        <w:t>ND</w:t>
      </w:r>
      <w:r w:rsidR="00811D57" w:rsidRPr="004F2082">
        <w:t xml:space="preserve"> and CMD</w:t>
      </w:r>
      <w:r w:rsidR="00BB55F4" w:rsidRPr="004F2082">
        <w:t xml:space="preserve"> and selected pathogens. </w:t>
      </w:r>
      <w:r w:rsidR="00D378E7" w:rsidRPr="004F2082">
        <w:t>Serological studies have been particularly proliferative in psychosis</w:t>
      </w:r>
      <w:r w:rsidR="001F687B" w:rsidRPr="004F2082">
        <w:t xml:space="preserve"> research </w:t>
      </w:r>
      <w:r w:rsidR="00F334FE" w:rsidRPr="004F2082">
        <w:t>by implicat</w:t>
      </w:r>
      <w:r w:rsidR="00D378E7" w:rsidRPr="004F2082">
        <w:t>ing a broad spectrum of viral, bacterial and protozoan pathogens</w:t>
      </w:r>
      <w:r w:rsidR="00754FA1" w:rsidRPr="004F2082">
        <w:t>. For illustrative pu</w:t>
      </w:r>
      <w:r w:rsidR="000F13BE" w:rsidRPr="004F2082">
        <w:t>r</w:t>
      </w:r>
      <w:r w:rsidR="00754FA1" w:rsidRPr="004F2082">
        <w:t>poses, these are</w:t>
      </w:r>
      <w:r w:rsidR="00D378E7" w:rsidRPr="004F2082">
        <w:t xml:space="preserve">: </w:t>
      </w:r>
      <w:r w:rsidR="009E2C95" w:rsidRPr="004F2082">
        <w:rPr>
          <w:rFonts w:hint="eastAsia"/>
          <w:lang w:eastAsia="zh-CN"/>
        </w:rPr>
        <w:t xml:space="preserve">(1) </w:t>
      </w:r>
      <w:r w:rsidR="00BB55F4" w:rsidRPr="004F2082">
        <w:rPr>
          <w:lang w:val="de-DE"/>
        </w:rPr>
        <w:t>herpes</w:t>
      </w:r>
      <w:r w:rsidR="00F334FE" w:rsidRPr="004F2082">
        <w:rPr>
          <w:lang w:val="de-DE"/>
        </w:rPr>
        <w:t xml:space="preserve"> </w:t>
      </w:r>
      <w:r w:rsidR="009E2C95" w:rsidRPr="004F2082">
        <w:rPr>
          <w:lang w:val="de-DE"/>
        </w:rPr>
        <w:t>viridae (CMV</w:t>
      </w:r>
      <w:r w:rsidR="000872A8" w:rsidRPr="004F2082">
        <w:fldChar w:fldCharType="begin">
          <w:fldData xml:space="preserve">PEVuZE5vdGU+PENpdGU+PEF1dGhvcj5Zb2xrZW48L0F1dGhvcj48WWVhcj4yMDA4PC9ZZWFyPjxS
ZWNOdW0+Mjc0PC9SZWNOdW0+PHJlY29yZD48cmVjLW51bWJlcj4yNzQ8L3JlYy1udW1iZXI+PGZv
cmVpZ24ta2V5cz48a2V5IGFwcD0iRU4iIGRiLWlkPSJhdHZ2d3RkdGw1Mng1d2U1cHMyNXpmZjZh
YXYyZnoycGV2ZWEiPjI3NDwva2V5PjwvZm9yZWlnbi1rZXlzPjxyZWYtdHlwZSBuYW1lPSJKb3Vy
bmFsIEFydGljbGUiPjE3PC9yZWYtdHlwZT48Y29udHJpYnV0b3JzPjxhdXRob3JzPjxhdXRob3I+
WW9sa2VuLCBSLiBILjwvYXV0aG9yPjxhdXRob3I+VG9ycmV5LCBFLiBGLjwvYXV0aG9yPjwvYXV0
aG9ycz48L2NvbnRyaWJ1dG9ycz48YXV0aC1hZGRyZXNzPlRoZSBTdGFubGV5IExhYm9yYXRvcnkg
b2YgRGV2ZWxvcG1lbnRhbCBOZXVyb3Zpcm9sb2d5LCBEZXBhcnRtZW50IG9mIFBlZGlhdHJpY3Ms
IEpvaG5zIEhvcGtpbnMgVW5pdmVyc2l0eSBNZWRpY2FsIENlbnRlciwgQmFsdGltb3JlLCBNRCAy
MTI4Ny00OTMzLCBVU0EuIHlvbGtlbkBtYWlsLmpobWkuZWR1PC9hdXRoLWFkZHJlc3M+PHRpdGxl
cz48dGl0bGU+QXJlIHNvbWUgY2FzZXMgb2YgcHN5Y2hvc2lzIGNhdXNlZCBieSBtaWNyb2JpYWwg
YWdlbnRzPyBBIHJldmlldyBvZiB0aGUgZXZpZGVuY2U8L3RpdGxlPjxzZWNvbmRhcnktdGl0bGU+
TW9sIFBzeWNoaWF0cnk8L3NlY29uZGFyeS10aXRsZT48L3RpdGxlcz48cGVyaW9kaWNhbD48ZnVs
bC10aXRsZT5Nb2wgUHN5Y2hpYXRyeTwvZnVsbC10aXRsZT48L3BlcmlvZGljYWw+PHBhZ2VzPjQ3
MC05PC9wYWdlcz48dm9sdW1lPjEzPC92b2x1bWU+PG51bWJlcj41PC9udW1iZXI+PGVkaXRpb24+
MjAwOC8wMi8xMzwvZWRpdGlvbj48a2V5d29yZHM+PGtleXdvcmQ+QWRvbGVzY2VudDwva2V5d29y
ZD48a2V5d29yZD5BZHVsdDwva2V5d29yZD48a2V5d29yZD5BbmltYWxzPC9rZXl3b3JkPjxrZXl3
b3JkPkFudGlib2RpZXMsIFZpcmFsL2Jsb29kPC9rZXl3b3JkPjxrZXl3b3JkPkJpcG9sYXIgRGlz
b3JkZXIvZXRpb2xvZ3kvZ2VuZXRpY3MvaW1tdW5vbG9neTwva2V5d29yZD48a2V5d29yZD5DYXRz
PC9rZXl3b3JkPjxrZXl3b3JkPkNvbW11bmljYWJsZSBEaXNlYXNlcy8qY29tcGxpY2F0aW9uczwv
a2V5d29yZD48a2V5d29yZD5DeXRvbWVnYWxvdmlydXMgSW5mZWN0aW9ucy9jb21wbGljYXRpb25z
L2VwaWRlbWlvbG9neS9pbW11bm9sb2d5PC9rZXl3b3JkPjxrZXl3b3JkPkVuY2VwaGFsaXRpcywg
VmlyYWwvY29tcGxpY2F0aW9uczwva2V5d29yZD48a2V5d29yZD5GZW1hbGU8L2tleXdvcmQ+PGtl
eXdvcmQ+R2VuZXRpYyBQcmVkaXNwb3NpdGlvbiB0byBEaXNlYXNlPC9rZXl3b3JkPjxrZXl3b3Jk
Pkh1bWFuczwva2V5d29yZD48a2V5d29yZD5JbmZhbnQsIE5ld2Jvcm48L2tleXdvcmQ+PGtleXdv
cmQ+TWFsZTwva2V5d29yZD48a2V5d29yZD5OZXVyb3N5cGhpbGlzL2NvbXBsaWNhdGlvbnM8L2tl
eXdvcmQ+PGtleXdvcmQ+UHJlZ25hbmN5PC9rZXl3b3JkPjxrZXl3b3JkPlByZWduYW5jeSBDb21w
bGljYXRpb25zLCBJbmZlY3Rpb3VzPC9rZXl3b3JkPjxrZXl3b3JkPlByZW5hdGFsIEV4cG9zdXJl
IERlbGF5ZWQgRWZmZWN0czwva2V5d29yZD48a2V5d29yZD5Qc3ljaG90aWMgRGlzb3JkZXJzLypl
dGlvbG9neTwva2V5d29yZD48a2V5d29yZD5SYXRzPC9rZXl3b3JkPjxrZXl3b3JkPlJpc2stVGFr
aW5nPC9rZXl3b3JkPjxrZXl3b3JkPlNjaGl6b3BocmVuaWEvZXBpZGVtaW9sb2d5L2V0aW9sb2d5
L2dlbmV0aWNzL2ltbXVub2xvZ3k8L2tleXdvcmQ+PGtleXdvcmQ+VG94b3BsYXNtb3Npcy9jb21w
bGljYXRpb25zL2ltbXVub2xvZ3k8L2tleXdvcmQ+PGtleXdvcmQ+VG94b3BsYXNtb3NpcywgQW5p
bWFsPC9rZXl3b3JkPjxrZXl3b3JkPlVyYmFuIEhlYWx0aDwva2V5d29yZD48L2tleXdvcmRzPjxk
YXRlcz48eWVhcj4yMDA4PC95ZWFyPjxwdWItZGF0ZXM+PGRhdGU+TWF5PC9kYXRlPjwvcHViLWRh
dGVzPjwvZGF0ZXM+PGlzYm4+MTQ3Ni01NTc4IChFbGVjdHJvbmljKSYjeEQ7MTM1OS00MTg0IChM
aW5raW5nKTwvaXNibj48YWNjZXNzaW9uLW51bT4xODI2ODUwMjwvYWNjZXNzaW9uLW51bT48dXJs
cz48cmVsYXRlZC11cmxzPjx1cmw+aHR0cDovL3d3dy5uY2JpLm5sbS5uaWguZ292L2VudHJlei9x
dWVyeS5mY2dpP2NtZD1SZXRyaWV2ZSZhbXA7ZGI9UHViTWVkJmFtcDtkb3B0PUNpdGF0aW9uJmFt
cDtsaXN0X3VpZHM9MTgyNjg1MDI8L3VybD48L3JlbGF0ZWQtdXJscz48L3VybHM+PGVsZWN0cm9u
aWMtcmVzb3VyY2UtbnVtPjEwLjEwMzgvbXAuMjAwOC41PC9lbGVjdHJvbmljLXJlc291cmNlLW51
bT48bGFuZ3VhZ2U+ZW5nPC9sYW5ndWFnZT48L3JlY29yZD48L0NpdGU+PC9FbmROb3RlPgB=
</w:fldData>
        </w:fldChar>
      </w:r>
      <w:r w:rsidR="001E4ADE" w:rsidRPr="004F2082">
        <w:instrText xml:space="preserve"> ADDIN EN.CITE </w:instrText>
      </w:r>
      <w:r w:rsidR="000872A8" w:rsidRPr="004F2082">
        <w:fldChar w:fldCharType="begin">
          <w:fldData xml:space="preserve">PEVuZE5vdGU+PENpdGU+PEF1dGhvcj5Zb2xrZW48L0F1dGhvcj48WWVhcj4yMDA4PC9ZZWFyPjxS
ZWNOdW0+Mjc0PC9SZWNOdW0+PHJlY29yZD48cmVjLW51bWJlcj4yNzQ8L3JlYy1udW1iZXI+PGZv
cmVpZ24ta2V5cz48a2V5IGFwcD0iRU4iIGRiLWlkPSJhdHZ2d3RkdGw1Mng1d2U1cHMyNXpmZjZh
YXYyZnoycGV2ZWEiPjI3NDwva2V5PjwvZm9yZWlnbi1rZXlzPjxyZWYtdHlwZSBuYW1lPSJKb3Vy
bmFsIEFydGljbGUiPjE3PC9yZWYtdHlwZT48Y29udHJpYnV0b3JzPjxhdXRob3JzPjxhdXRob3I+
WW9sa2VuLCBSLiBILjwvYXV0aG9yPjxhdXRob3I+VG9ycmV5LCBFLiBGLjwvYXV0aG9yPjwvYXV0
aG9ycz48L2NvbnRyaWJ1dG9ycz48YXV0aC1hZGRyZXNzPlRoZSBTdGFubGV5IExhYm9yYXRvcnkg
b2YgRGV2ZWxvcG1lbnRhbCBOZXVyb3Zpcm9sb2d5LCBEZXBhcnRtZW50IG9mIFBlZGlhdHJpY3Ms
IEpvaG5zIEhvcGtpbnMgVW5pdmVyc2l0eSBNZWRpY2FsIENlbnRlciwgQmFsdGltb3JlLCBNRCAy
MTI4Ny00OTMzLCBVU0EuIHlvbGtlbkBtYWlsLmpobWkuZWR1PC9hdXRoLWFkZHJlc3M+PHRpdGxl
cz48dGl0bGU+QXJlIHNvbWUgY2FzZXMgb2YgcHN5Y2hvc2lzIGNhdXNlZCBieSBtaWNyb2JpYWwg
YWdlbnRzPyBBIHJldmlldyBvZiB0aGUgZXZpZGVuY2U8L3RpdGxlPjxzZWNvbmRhcnktdGl0bGU+
TW9sIFBzeWNoaWF0cnk8L3NlY29uZGFyeS10aXRsZT48L3RpdGxlcz48cGVyaW9kaWNhbD48ZnVs
bC10aXRsZT5Nb2wgUHN5Y2hpYXRyeTwvZnVsbC10aXRsZT48L3BlcmlvZGljYWw+PHBhZ2VzPjQ3
MC05PC9wYWdlcz48dm9sdW1lPjEzPC92b2x1bWU+PG51bWJlcj41PC9udW1iZXI+PGVkaXRpb24+
MjAwOC8wMi8xMzwvZWRpdGlvbj48a2V5d29yZHM+PGtleXdvcmQ+QWRvbGVzY2VudDwva2V5d29y
ZD48a2V5d29yZD5BZHVsdDwva2V5d29yZD48a2V5d29yZD5BbmltYWxzPC9rZXl3b3JkPjxrZXl3
b3JkPkFudGlib2RpZXMsIFZpcmFsL2Jsb29kPC9rZXl3b3JkPjxrZXl3b3JkPkJpcG9sYXIgRGlz
b3JkZXIvZXRpb2xvZ3kvZ2VuZXRpY3MvaW1tdW5vbG9neTwva2V5d29yZD48a2V5d29yZD5DYXRz
PC9rZXl3b3JkPjxrZXl3b3JkPkNvbW11bmljYWJsZSBEaXNlYXNlcy8qY29tcGxpY2F0aW9uczwv
a2V5d29yZD48a2V5d29yZD5DeXRvbWVnYWxvdmlydXMgSW5mZWN0aW9ucy9jb21wbGljYXRpb25z
L2VwaWRlbWlvbG9neS9pbW11bm9sb2d5PC9rZXl3b3JkPjxrZXl3b3JkPkVuY2VwaGFsaXRpcywg
VmlyYWwvY29tcGxpY2F0aW9uczwva2V5d29yZD48a2V5d29yZD5GZW1hbGU8L2tleXdvcmQ+PGtl
eXdvcmQ+R2VuZXRpYyBQcmVkaXNwb3NpdGlvbiB0byBEaXNlYXNlPC9rZXl3b3JkPjxrZXl3b3Jk
Pkh1bWFuczwva2V5d29yZD48a2V5d29yZD5JbmZhbnQsIE5ld2Jvcm48L2tleXdvcmQ+PGtleXdv
cmQ+TWFsZTwva2V5d29yZD48a2V5d29yZD5OZXVyb3N5cGhpbGlzL2NvbXBsaWNhdGlvbnM8L2tl
eXdvcmQ+PGtleXdvcmQ+UHJlZ25hbmN5PC9rZXl3b3JkPjxrZXl3b3JkPlByZWduYW5jeSBDb21w
bGljYXRpb25zLCBJbmZlY3Rpb3VzPC9rZXl3b3JkPjxrZXl3b3JkPlByZW5hdGFsIEV4cG9zdXJl
IERlbGF5ZWQgRWZmZWN0czwva2V5d29yZD48a2V5d29yZD5Qc3ljaG90aWMgRGlzb3JkZXJzLypl
dGlvbG9neTwva2V5d29yZD48a2V5d29yZD5SYXRzPC9rZXl3b3JkPjxrZXl3b3JkPlJpc2stVGFr
aW5nPC9rZXl3b3JkPjxrZXl3b3JkPlNjaGl6b3BocmVuaWEvZXBpZGVtaW9sb2d5L2V0aW9sb2d5
L2dlbmV0aWNzL2ltbXVub2xvZ3k8L2tleXdvcmQ+PGtleXdvcmQ+VG94b3BsYXNtb3Npcy9jb21w
bGljYXRpb25zL2ltbXVub2xvZ3k8L2tleXdvcmQ+PGtleXdvcmQ+VG94b3BsYXNtb3NpcywgQW5p
bWFsPC9rZXl3b3JkPjxrZXl3b3JkPlVyYmFuIEhlYWx0aDwva2V5d29yZD48L2tleXdvcmRzPjxk
YXRlcz48eWVhcj4yMDA4PC95ZWFyPjxwdWItZGF0ZXM+PGRhdGU+TWF5PC9kYXRlPjwvcHViLWRh
dGVzPjwvZGF0ZXM+PGlzYm4+MTQ3Ni01NTc4IChFbGVjdHJvbmljKSYjeEQ7MTM1OS00MTg0IChM
aW5raW5nKTwvaXNibj48YWNjZXNzaW9uLW51bT4xODI2ODUwMjwvYWNjZXNzaW9uLW51bT48dXJs
cz48cmVsYXRlZC11cmxzPjx1cmw+aHR0cDovL3d3dy5uY2JpLm5sbS5uaWguZ292L2VudHJlei9x
dWVyeS5mY2dpP2NtZD1SZXRyaWV2ZSZhbXA7ZGI9UHViTWVkJmFtcDtkb3B0PUNpdGF0aW9uJmFt
cDtsaXN0X3VpZHM9MTgyNjg1MDI8L3VybD48L3JlbGF0ZWQtdXJscz48L3VybHM+PGVsZWN0cm9u
aWMtcmVzb3VyY2UtbnVtPjEwLjEwMzgvbXAuMjAwOC41PC9lbGVjdHJvbmljLXJlc291cmNlLW51
bT48bGFuZ3VhZ2U+ZW5nPC9sYW5ndWFnZT48L3JlY29yZD48L0NpdGU+PC9FbmROb3RlPgB=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14]</w:t>
      </w:r>
      <w:r w:rsidR="000872A8" w:rsidRPr="004F2082">
        <w:fldChar w:fldCharType="end"/>
      </w:r>
      <w:r w:rsidR="009E2C95" w:rsidRPr="004F2082">
        <w:rPr>
          <w:lang w:val="de-DE"/>
        </w:rPr>
        <w:t>, HHV-6</w:t>
      </w:r>
      <w:r w:rsidR="000872A8" w:rsidRPr="004F2082">
        <w:fldChar w:fldCharType="begin">
          <w:fldData xml:space="preserve">PEVuZE5vdGU+PENpdGU+PEF1dGhvcj5OaWVidWhyPC9BdXRob3I+PFllYXI+MjAwODwvWWVhcj48
UmVjTnVtPjIzMzwvUmVjTnVtPjxyZWNvcmQ+PHJlYy1udW1iZXI+MjMzPC9yZWMtbnVtYmVyPjxm
b3JlaWduLWtleXM+PGtleSBhcHA9IkVOIiBkYi1pZD0iYXR2dnd0ZHRsNTJ4NXdlNXBzMjV6ZmY2
YWF2MmZ6MnBldmVhIj4yMzM8L2tleT48L2ZvcmVpZ24ta2V5cz48cmVmLXR5cGUgbmFtZT0iSm91
cm5hbCBBcnRpY2xlIj4xNzwvcmVmLXR5cGU+PGNvbnRyaWJ1dG9ycz48YXV0aG9ycz48YXV0aG9y
Pk5pZWJ1aHIsIEQuIFcuPC9hdXRob3I+PGF1dGhvcj5NaWxsaWthbiwgQS4gTS48L2F1dGhvcj48
YXV0aG9yPkNvd2FuLCBELiBOLjwvYXV0aG9yPjxhdXRob3I+WW9sa2VuLCBSLjwvYXV0aG9yPjxh
dXRob3I+TGksIFkuPC9hdXRob3I+PGF1dGhvcj5XZWJlciwgTi4gUy48L2F1dGhvcj48L2F1dGhv
cnM+PC9jb250cmlidXRvcnM+PGF1dGgtYWRkcmVzcz5EZXBhcnRtZW50IG9mIEVwaWRlbWlvbG9n
eSwgRGl2aXNpb24gb2YgUHJldmVudGl2ZSBNZWRpY2luZSwgV2FsdGVyIFJlZWQgQXJteSBJbnN0
aXR1dGUgb2YgUmVzZWFyY2gsIDUwMyBSb2JlcnQgR3JhbnQgQXZlLiwgU2lsdmVyIFNwcmluZywg
TUQgMjA5MDEuIERhdmlkLk5pZWJ1aHJAdXMuYXJteS5taWwuPC9hdXRoLWFkZHJlc3M+PHRpdGxl
cz48dGl0bGU+U2VsZWN0ZWQgaW5mZWN0aW91cyBhZ2VudHMgYW5kIHJpc2sgb2Ygc2NoaXpvcGhy
ZW5pYSBhbW9uZyBVLlMuIG1pbGl0YXJ5IHBlcnNvbm5lbDwvdGl0bGU+PHNlY29uZGFyeS10aXRs
ZT5BbSBKIFBzeWNoaWF0cnk8L3NlY29uZGFyeS10aXRsZT48L3RpdGxlcz48cGVyaW9kaWNhbD48
ZnVsbC10aXRsZT5BbSBKIFBzeWNoaWF0cnk8L2Z1bGwtdGl0bGU+PC9wZXJpb2RpY2FsPjxwYWdl
cz45OS0xMDY8L3BhZ2VzPjx2b2x1bWU+MTY1PC92b2x1bWU+PG51bWJlcj4xPC9udW1iZXI+PGVk
aXRpb24+MjAwNy8xMi8xOTwvZWRpdGlvbj48a2V5d29yZHM+PGtleXdvcmQ+QWRvbGVzY2VudDwv
a2V5d29yZD48a2V5d29yZD5BZHVsdDwva2V5d29yZD48a2V5d29yZD5BbmltYWxzPC9rZXl3b3Jk
PjxrZXl3b3JkPkFudGlib2RpZXMsIFByb3Rvem9hbi8qYW5hbHlzaXMvYmxvb2QvaW1tdW5vbG9n
eTwva2V5d29yZD48a2V5d29yZD5BbnRpYm9kaWVzLCBWaXJhbC9hbmFseXNpcy9pbW11bm9sb2d5
PC9rZXl3b3JkPjxrZXl3b3JkPkZlbWFsZTwva2V5d29yZD48a2V5d29yZD5IZXJwZXN2aXJpZGFl
L2ltbXVub2xvZ3k8L2tleXdvcmQ+PGtleXdvcmQ+SHVtYW5zPC9rZXl3b3JkPjxrZXl3b3JkPklt
bXVub2VuenltZSBUZWNobmlxdWVzL3N0YXRpc3RpY3MgJmFtcDsgbnVtZXJpY2FsIGRhdGE8L2tl
eXdvcmQ+PGtleXdvcmQ+SW1tdW5vZ2xvYnVsaW4gRy9ibG9vZC9pbW11bm9sb2d5PC9rZXl3b3Jk
PjxrZXl3b3JkPk1hbGU8L2tleXdvcmQ+PGtleXdvcmQ+TWlsaXRhcnkgUGVyc29ubmVsLypzdGF0
aXN0aWNzICZhbXA7IG51bWVyaWNhbCBkYXRhPC9rZXl3b3JkPjxrZXl3b3JkPlJpc2sgRmFjdG9y
czwva2V5d29yZD48a2V5d29yZD5TY2hpem9waHJlbmlhL2VwaWRlbWlvbG9neS8qZXRpb2xvZ3kv
aW1tdW5vbG9neTwva2V5d29yZD48a2V5d29yZD5Ub3hvcGxhc21hLyppbW11bm9sb2d5PC9rZXl3
b3JkPjxrZXl3b3JkPlRveG9wbGFzbW9zaXMvKmNvbXBsaWNhdGlvbnMvZXBpZGVtaW9sb2d5L2lt
bXVub2xvZ3k8L2tleXdvcmQ+PGtleXdvcmQ+VW5pdGVkIFN0YXRlcy9lcGlkZW1pb2xvZ3k8L2tl
eXdvcmQ+PC9rZXl3b3Jkcz48ZGF0ZXM+PHllYXI+MjAwODwveWVhcj48cHViLWRhdGVzPjxkYXRl
PkphbjwvZGF0ZT48L3B1Yi1kYXRlcz48L2RhdGVzPjxpc2JuPjAwMDItOTUzWCAoUHJpbnQpJiN4
RDswMDAyLTk1M1ggKExpbmtpbmcpPC9pc2JuPjxhY2Nlc3Npb24tbnVtPjE4MDg2NzUxPC9hY2Nl
c3Npb24tbnVtPjx1cmxzPjxyZWxhdGVkLXVybHM+PHVybD5odHRwOi8vd3d3Lm5jYmkubmxtLm5p
aC5nb3YvZW50cmV6L3F1ZXJ5LmZjZ2k/Y21kPVJldHJpZXZlJmFtcDtkYj1QdWJNZWQmYW1wO2Rv
cHQ9Q2l0YXRpb24mYW1wO2xpc3RfdWlkcz0xODA4Njc1MTwvdXJsPjwvcmVsYXRlZC11cmxzPjwv
dXJscz48ZWxlY3Ryb25pYy1yZXNvdXJjZS1udW0+YXBwaS5hanAuMjAwNy4wNjA4MTI1NCBbcGlp
XSYjeEQ7MTAuMTE3Ni9hcHBpLmFqcC4yMDA3LjA2MDgxMjU0PC9lbGVjdHJvbmljLXJlc291cmNl
LW51bT48bGFuZ3VhZ2U+ZW5nPC9sYW5ndWFnZT48L3JlY29yZD48L0NpdGU+PC9FbmROb3RlPn==
</w:fldData>
        </w:fldChar>
      </w:r>
      <w:r w:rsidR="001E4ADE" w:rsidRPr="004F2082">
        <w:instrText xml:space="preserve"> ADDIN EN.CITE </w:instrText>
      </w:r>
      <w:r w:rsidR="000872A8" w:rsidRPr="004F2082">
        <w:fldChar w:fldCharType="begin">
          <w:fldData xml:space="preserve">PEVuZE5vdGU+PENpdGU+PEF1dGhvcj5OaWVidWhyPC9BdXRob3I+PFllYXI+MjAwODwvWWVhcj48
UmVjTnVtPjIzMzwvUmVjTnVtPjxyZWNvcmQ+PHJlYy1udW1iZXI+MjMzPC9yZWMtbnVtYmVyPjxm
b3JlaWduLWtleXM+PGtleSBhcHA9IkVOIiBkYi1pZD0iYXR2dnd0ZHRsNTJ4NXdlNXBzMjV6ZmY2
YWF2MmZ6MnBldmVhIj4yMzM8L2tleT48L2ZvcmVpZ24ta2V5cz48cmVmLXR5cGUgbmFtZT0iSm91
cm5hbCBBcnRpY2xlIj4xNzwvcmVmLXR5cGU+PGNvbnRyaWJ1dG9ycz48YXV0aG9ycz48YXV0aG9y
Pk5pZWJ1aHIsIEQuIFcuPC9hdXRob3I+PGF1dGhvcj5NaWxsaWthbiwgQS4gTS48L2F1dGhvcj48
YXV0aG9yPkNvd2FuLCBELiBOLjwvYXV0aG9yPjxhdXRob3I+WW9sa2VuLCBSLjwvYXV0aG9yPjxh
dXRob3I+TGksIFkuPC9hdXRob3I+PGF1dGhvcj5XZWJlciwgTi4gUy48L2F1dGhvcj48L2F1dGhv
cnM+PC9jb250cmlidXRvcnM+PGF1dGgtYWRkcmVzcz5EZXBhcnRtZW50IG9mIEVwaWRlbWlvbG9n
eSwgRGl2aXNpb24gb2YgUHJldmVudGl2ZSBNZWRpY2luZSwgV2FsdGVyIFJlZWQgQXJteSBJbnN0
aXR1dGUgb2YgUmVzZWFyY2gsIDUwMyBSb2JlcnQgR3JhbnQgQXZlLiwgU2lsdmVyIFNwcmluZywg
TUQgMjA5MDEuIERhdmlkLk5pZWJ1aHJAdXMuYXJteS5taWwuPC9hdXRoLWFkZHJlc3M+PHRpdGxl
cz48dGl0bGU+U2VsZWN0ZWQgaW5mZWN0aW91cyBhZ2VudHMgYW5kIHJpc2sgb2Ygc2NoaXpvcGhy
ZW5pYSBhbW9uZyBVLlMuIG1pbGl0YXJ5IHBlcnNvbm5lbDwvdGl0bGU+PHNlY29uZGFyeS10aXRs
ZT5BbSBKIFBzeWNoaWF0cnk8L3NlY29uZGFyeS10aXRsZT48L3RpdGxlcz48cGVyaW9kaWNhbD48
ZnVsbC10aXRsZT5BbSBKIFBzeWNoaWF0cnk8L2Z1bGwtdGl0bGU+PC9wZXJpb2RpY2FsPjxwYWdl
cz45OS0xMDY8L3BhZ2VzPjx2b2x1bWU+MTY1PC92b2x1bWU+PG51bWJlcj4xPC9udW1iZXI+PGVk
aXRpb24+MjAwNy8xMi8xOTwvZWRpdGlvbj48a2V5d29yZHM+PGtleXdvcmQ+QWRvbGVzY2VudDwv
a2V5d29yZD48a2V5d29yZD5BZHVsdDwva2V5d29yZD48a2V5d29yZD5BbmltYWxzPC9rZXl3b3Jk
PjxrZXl3b3JkPkFudGlib2RpZXMsIFByb3Rvem9hbi8qYW5hbHlzaXMvYmxvb2QvaW1tdW5vbG9n
eTwva2V5d29yZD48a2V5d29yZD5BbnRpYm9kaWVzLCBWaXJhbC9hbmFseXNpcy9pbW11bm9sb2d5
PC9rZXl3b3JkPjxrZXl3b3JkPkZlbWFsZTwva2V5d29yZD48a2V5d29yZD5IZXJwZXN2aXJpZGFl
L2ltbXVub2xvZ3k8L2tleXdvcmQ+PGtleXdvcmQ+SHVtYW5zPC9rZXl3b3JkPjxrZXl3b3JkPklt
bXVub2VuenltZSBUZWNobmlxdWVzL3N0YXRpc3RpY3MgJmFtcDsgbnVtZXJpY2FsIGRhdGE8L2tl
eXdvcmQ+PGtleXdvcmQ+SW1tdW5vZ2xvYnVsaW4gRy9ibG9vZC9pbW11bm9sb2d5PC9rZXl3b3Jk
PjxrZXl3b3JkPk1hbGU8L2tleXdvcmQ+PGtleXdvcmQ+TWlsaXRhcnkgUGVyc29ubmVsLypzdGF0
aXN0aWNzICZhbXA7IG51bWVyaWNhbCBkYXRhPC9rZXl3b3JkPjxrZXl3b3JkPlJpc2sgRmFjdG9y
czwva2V5d29yZD48a2V5d29yZD5TY2hpem9waHJlbmlhL2VwaWRlbWlvbG9neS8qZXRpb2xvZ3kv
aW1tdW5vbG9neTwva2V5d29yZD48a2V5d29yZD5Ub3hvcGxhc21hLyppbW11bm9sb2d5PC9rZXl3
b3JkPjxrZXl3b3JkPlRveG9wbGFzbW9zaXMvKmNvbXBsaWNhdGlvbnMvZXBpZGVtaW9sb2d5L2lt
bXVub2xvZ3k8L2tleXdvcmQ+PGtleXdvcmQ+VW5pdGVkIFN0YXRlcy9lcGlkZW1pb2xvZ3k8L2tl
eXdvcmQ+PC9rZXl3b3Jkcz48ZGF0ZXM+PHllYXI+MjAwODwveWVhcj48cHViLWRhdGVzPjxkYXRl
PkphbjwvZGF0ZT48L3B1Yi1kYXRlcz48L2RhdGVzPjxpc2JuPjAwMDItOTUzWCAoUHJpbnQpJiN4
RDswMDAyLTk1M1ggKExpbmtpbmcpPC9pc2JuPjxhY2Nlc3Npb24tbnVtPjE4MDg2NzUxPC9hY2Nl
c3Npb24tbnVtPjx1cmxzPjxyZWxhdGVkLXVybHM+PHVybD5odHRwOi8vd3d3Lm5jYmkubmxtLm5p
aC5nb3YvZW50cmV6L3F1ZXJ5LmZjZ2k/Y21kPVJldHJpZXZlJmFtcDtkYj1QdWJNZWQmYW1wO2Rv
cHQ9Q2l0YXRpb24mYW1wO2xpc3RfdWlkcz0xODA4Njc1MTwvdXJsPjwvcmVsYXRlZC11cmxzPjwv
dXJscz48ZWxlY3Ryb25pYy1yZXNvdXJjZS1udW0+YXBwaS5hanAuMjAwNy4wNjA4MTI1NCBbcGlp
XSYjeEQ7MTAuMTE3Ni9hcHBpLmFqcC4yMDA3LjA2MDgxMjU0PC9lbGVjdHJvbmljLXJlc291cmNl
LW51bT48bGFuZ3VhZ2U+ZW5nPC9sYW5ndWFnZT48L3JlY29yZD48L0NpdGU+PC9FbmROb3RlPn==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15]</w:t>
      </w:r>
      <w:r w:rsidR="000872A8" w:rsidRPr="004F2082">
        <w:fldChar w:fldCharType="end"/>
      </w:r>
      <w:r w:rsidR="009E2C95" w:rsidRPr="004F2082">
        <w:rPr>
          <w:lang w:val="de-DE"/>
        </w:rPr>
        <w:t>, HSV-1</w:t>
      </w:r>
      <w:r w:rsidR="000872A8" w:rsidRPr="004F2082">
        <w:fldChar w:fldCharType="begin">
          <w:fldData xml:space="preserve">PEVuZE5vdGU+PENpdGU+PEF1dGhvcj5Zb2xrZW48L0F1dGhvcj48WWVhcj4yMDExPC9ZZWFyPjxS
ZWNOdW0+Mjc1PC9SZWNOdW0+PHJlY29yZD48cmVjLW51bWJlcj4yNzU8L3JlYy1udW1iZXI+PGZv
cmVpZ24ta2V5cz48a2V5IGFwcD0iRU4iIGRiLWlkPSJhdHZ2d3RkdGw1Mng1d2U1cHMyNXpmZjZh
YXYyZnoycGV2ZWEiPjI3NTwva2V5PjwvZm9yZWlnbi1rZXlzPjxyZWYtdHlwZSBuYW1lPSJKb3Vy
bmFsIEFydGljbGUiPjE3PC9yZWYtdHlwZT48Y29udHJpYnV0b3JzPjxhdXRob3JzPjxhdXRob3I+
WW9sa2VuLCBSLiBILjwvYXV0aG9yPjxhdXRob3I+VG9ycmV5LCBFLiBGLjwvYXV0aG9yPjxhdXRo
b3I+TGllYmVybWFuLCBKLiBBLjwvYXV0aG9yPjxhdXRob3I+WWFuZywgUy48L2F1dGhvcj48YXV0
aG9yPkRpY2tlcnNvbiwgRi4gQi48L2F1dGhvcj48L2F1dGhvcnM+PC9jb250cmlidXRvcnM+PGF1
dGgtYWRkcmVzcz5TdGFubGV5IE5ldXJvdmlyb2xvZ3kgTGFib3JhdG9yeSwgSm9obnMgSG9wa2lu
cyBTY2hvb2wgb2YgTWVkaWNpbmUsIFVTQS4gcmh5b2xrZW5AZ21haWwuY29tPC9hdXRoLWFkZHJl
c3M+PHRpdGxlcz48dGl0bGU+U2Vyb2xvZ2ljYWwgZXZpZGVuY2Ugb2YgZXhwb3N1cmUgdG8gSGVy
cGVzIFNpbXBsZXggVmlydXMgdHlwZSAxIGlzIGFzc29jaWF0ZWQgd2l0aCBjb2duaXRpdmUgZGVm
aWNpdHMgaW4gdGhlIENBVElFIHNjaGl6b3BocmVuaWEgc2FtcGxlPC90aXRsZT48c2Vjb25kYXJ5
LXRpdGxlPlNjaGl6b3BociBSZXM8L3NlY29uZGFyeS10aXRsZT48L3RpdGxlcz48cGVyaW9kaWNh
bD48ZnVsbC10aXRsZT5TY2hpem9waHIgUmVzPC9mdWxsLXRpdGxlPjwvcGVyaW9kaWNhbD48cGFn
ZXM+NjEtNTwvcGFnZXM+PHZvbHVtZT4xMjg8L3ZvbHVtZT48bnVtYmVyPjEtMzwvbnVtYmVyPjxl
ZGl0aW9uPjIwMTEvMDMvMDE8L2VkaXRpb24+PGtleXdvcmRzPjxrZXl3b3JkPkFuYWx5c2lzIG9m
IFZhcmlhbmNlPC9rZXl3b3JkPjxrZXl3b3JkPkFudGlib2RpZXMsIFZpcmFsLypibG9vZDwva2V5
d29yZD48a2V5d29yZD5BbnRpcHN5Y2hvdGljIEFnZW50czwva2V5d29yZD48a2V5d29yZD4qQ29n
bml0aW9uIERpc29yZGVycy9ibG9vZC9ldGlvbG9neS92aXJvbG9neTwva2V5d29yZD48a2V5d29y
ZD5Eb3VibGUtQmxpbmQgTWV0aG9kPC9rZXl3b3JkPjxrZXl3b3JkPkZlbWFsZTwva2V5d29yZD48
a2V5d29yZD5IZXJwZXN2aXJ1cyAxLCBIdW1hbi8qaW1tdW5vbG9neTwva2V5d29yZD48a2V5d29y
ZD5IdW1hbnM8L2tleXdvcmQ+PGtleXdvcmQ+SW1tdW5vYXNzYXk8L2tleXdvcmQ+PGtleXdvcmQ+
SW1tdW5vZ2xvYnVsaW4gRy9ibG9vZDwva2V5d29yZD48a2V5d29yZD5NYWxlPC9rZXl3b3JkPjxr
ZXl3b3JkPk1lbW9yeSBEaXNvcmRlcnMvYmxvb2QvZXRpb2xvZ3kvdmlyb2xvZ3k8L2tleXdvcmQ+
PGtleXdvcmQ+TmV1cm9wc3ljaG9sb2dpY2FsIFRlc3RzPC9rZXl3b3JkPjxrZXl3b3JkPlBlcnBo
ZW5hemluZTwva2V5d29yZD48a2V5d29yZD5Qc3ljaGlhdHJpYyBTdGF0dXMgUmF0aW5nIFNjYWxl
czwva2V5d29yZD48a2V5d29yZD5SYW5kb20gQWxsb2NhdGlvbjwva2V5d29yZD48a2V5d29yZD5T
Y2hpem9waHJlbmlhL2Jsb29kLypjb21wbGljYXRpb25zL2RydWcgdGhlcmFweTwva2V5d29yZD48
L2tleXdvcmRzPjxkYXRlcz48eWVhcj4yMDExPC95ZWFyPjxwdWItZGF0ZXM+PGRhdGU+TWF5PC9k
YXRlPjwvcHViLWRhdGVzPjwvZGF0ZXM+PGlzYm4+MTU3My0yNTA5IChFbGVjdHJvbmljKTwvaXNi
bj48YWNjZXNzaW9uLW51bT4yMTM1MzQ4MzwvYWNjZXNzaW9uLW51bT48dXJscz48cmVsYXRlZC11
cmxzPjx1cmw+aHR0cDovL3d3dy5uY2JpLm5sbS5uaWguZ292L2VudHJlei9xdWVyeS5mY2dpP2Nt
ZD1SZXRyaWV2ZSZhbXA7ZGI9UHViTWVkJmFtcDtkb3B0PUNpdGF0aW9uJmFtcDtsaXN0X3VpZHM9
MjEzNTM0ODM8L3VybD48L3JlbGF0ZWQtdXJscz48L3VybHM+PGVsZWN0cm9uaWMtcmVzb3VyY2Ut
bnVtPlMwOTIwLTk5NjQoMTEpMDAwNTQtNSBbcGlpXSYjeEQ7MTAuMTAxNi9qLnNjaHJlcy4yMDEx
LjAxLjAyMDwvZWxlY3Ryb25pYy1yZXNvdXJjZS1udW0+PGxhbmd1YWdlPmVuZzwvbGFuZ3VhZ2U+
PC9yZWNvcmQ+PC9DaXRlPjxDaXRlPjxBdXRob3I+U2NocmV0bGVuPC9BdXRob3I+PFllYXI+MjAx
MDwvWWVhcj48UmVjTnVtPjI0NTwvUmVjTnVtPjxyZWNvcmQ+PHJlYy1udW1iZXI+MjQ1PC9yZWMt
bnVtYmVyPjxmb3JlaWduLWtleXM+PGtleSBhcHA9IkVOIiBkYi1pZD0iYXR2dnd0ZHRsNTJ4NXdl
NXBzMjV6ZmY2YWF2MmZ6MnBldmVhIj4yNDU8L2tleT48L2ZvcmVpZ24ta2V5cz48cmVmLXR5cGUg
bmFtZT0iSm91cm5hbCBBcnRpY2xlIj4xNzwvcmVmLXR5cGU+PGNvbnRyaWJ1dG9ycz48YXV0aG9y
cz48YXV0aG9yPlNjaHJldGxlbiwgRC4gSi48L2F1dGhvcj48YXV0aG9yPlZhbm5vcnNkYWxsLCBU
LiBELjwvYXV0aG9yPjxhdXRob3I+V2luaWNraSwgSi4gTS48L2F1dGhvcj48YXV0aG9yPk11c2h0
YXEsIFkuPC9hdXRob3I+PGF1dGhvcj5IaWtpZGEsIFQuPC9hdXRob3I+PGF1dGhvcj5TYXdhLCBB
LjwvYXV0aG9yPjxhdXRob3I+WW9sa2VuLCBSLiBILjwvYXV0aG9yPjxhdXRob3I+RGlja2Vyc29u
LCBGLiBCLjwvYXV0aG9yPjxhdXRob3I+Q2FzY2VsbGEsIE4uIEcuPC9hdXRob3I+PC9hdXRob3Jz
PjwvY29udHJpYnV0b3JzPjxhdXRoLWFkZHJlc3M+RGVwYXJ0bWVudCBvZiBQc3ljaGlhdHJ5IGFu
ZCBCZWhhdmlvcmFsIFNjaWVuY2VzLCBKb2hucyBIb3BraW5zIFVuaXZlcnNpdHkgU2Nob29sIG9m
IE1lZGljaW5lLCBCYWx0aW1vcmUsIE1hcnlsYW5kLCBVbml0ZWQgU3RhdGVzLiBkc2NocmV0QGpo
bWkuZWR1PC9hdXRoLWFkZHJlc3M+PHRpdGxlcz48dGl0bGU+TmV1cm9hbmF0b21pYyBhbmQgY29n
bml0aXZlIGFibm9ybWFsaXRpZXMgcmVsYXRlZCB0byBoZXJwZXMgc2ltcGxleCB2aXJ1cyB0eXBl
IDEgaW4gc2NoaXpvcGhyZW5pYTwvdGl0bGU+PHNlY29uZGFyeS10aXRsZT5TY2hpem9waHIgUmVz
PC9zZWNvbmRhcnktdGl0bGU+PC90aXRsZXM+PHBlcmlvZGljYWw+PGZ1bGwtdGl0bGU+U2NoaXpv
cGhyIFJlczwvZnVsbC10aXRsZT48L3BlcmlvZGljYWw+PHBhZ2VzPjIyNC0zMTwvcGFnZXM+PHZv
bHVtZT4xMTg8L3ZvbHVtZT48bnVtYmVyPjEtMzwvbnVtYmVyPjxlZGl0aW9uPjIwMTAvMDIvMTY8
L2VkaXRpb24+PGtleXdvcmRzPjxrZXl3b3JkPkFkdWx0PC9rZXl3b3JkPjxrZXl3b3JkPkJyYWlu
LypwYXRob2xvZ3kvdmlyb2xvZ3k8L2tleXdvcmQ+PGtleXdvcmQ+QnJhaW4gTWFwcGluZzwva2V5
d29yZD48a2V5d29yZD5Db2duaXRpb24gRGlzb3JkZXJzLypldGlvbG9neS8qcGF0aG9sb2d5L3Zp
cm9sb2d5PC9rZXl3b3JkPjxrZXl3b3JkPkZlbWFsZTwva2V5d29yZD48a2V5d29yZD5IZXJwZXMg
U2ltcGxleC8qY29tcGxpY2F0aW9uczwva2V5d29yZD48a2V5d29yZD4qSGVycGVzdmlydXMgMSwg
SHVtYW4vaW1tdW5vbG9neTwva2V5d29yZD48a2V5d29yZD5IdW1hbnM8L2tleXdvcmQ+PGtleXdv
cmQ+SW1hZ2UgUHJvY2Vzc2luZywgQ29tcHV0ZXItQXNzaXN0ZWQvbWV0aG9kczwva2V5d29yZD48
a2V5d29yZD5NYWduZXRpYyBSZXNvbmFuY2UgSW1hZ2luZy9tZXRob2RzPC9rZXl3b3JkPjxrZXl3
b3JkPk1hbGU8L2tleXdvcmQ+PGtleXdvcmQ+TWlkZGxlIEFnZWQ8L2tleXdvcmQ+PGtleXdvcmQ+
TmV1cm9hbmF0b215L21ldGhvZHM8L2tleXdvcmQ+PGtleXdvcmQ+TmV1cm9wc3ljaG9sb2dpY2Fs
IFRlc3RzPC9rZXl3b3JkPjxrZXl3b3JkPlNjaGl6b3BocmVuaWEvKmNvbXBsaWNhdGlvbnM8L2tl
eXdvcmQ+PC9rZXl3b3Jkcz48ZGF0ZXM+PHllYXI+MjAxMDwveWVhcj48cHViLWRhdGVzPjxkYXRl
Pk1heTwvZGF0ZT48L3B1Yi1kYXRlcz48L2RhdGVzPjxpc2JuPjE1NzMtMjUwOSAoRWxlY3Ryb25p
Yyk8L2lzYm4+PGFjY2Vzc2lvbi1udW0+MjAxNTM5NTI8L2FjY2Vzc2lvbi1udW0+PHVybHM+PHJl
bGF0ZWQtdXJscz48dXJsPmh0dHA6Ly93d3cubmNiaS5ubG0ubmloLmdvdi9lbnRyZXovcXVlcnku
ZmNnaT9jbWQ9UmV0cmlldmUmYW1wO2RiPVB1Yk1lZCZhbXA7ZG9wdD1DaXRhdGlvbiZhbXA7bGlz
dF91aWRzPTIwMTUzOTUyPC91cmw+PC9yZWxhdGVkLXVybHM+PC91cmxzPjxlbGVjdHJvbmljLXJl
c291cmNlLW51bT5TMDkyMC05OTY0KDEwKTAwMDQ2LTAgW3BpaV0mI3hEOzEwLjEwMTYvai5zY2hy
ZXMuMjAxMC4wMS4wMDg8L2VsZWN0cm9uaWMtcmVzb3VyY2UtbnVtPjxsYW5ndWFnZT5lbmc8L2xh
bmd1YWdlPjwvcmVjb3JkPjwvQ2l0ZT48L0VuZE5vdGU+
</w:fldData>
        </w:fldChar>
      </w:r>
      <w:r w:rsidR="001E4ADE" w:rsidRPr="004F2082">
        <w:instrText xml:space="preserve"> ADDIN EN.CITE </w:instrText>
      </w:r>
      <w:r w:rsidR="000872A8" w:rsidRPr="004F2082">
        <w:fldChar w:fldCharType="begin">
          <w:fldData xml:space="preserve">PEVuZE5vdGU+PENpdGU+PEF1dGhvcj5Zb2xrZW48L0F1dGhvcj48WWVhcj4yMDExPC9ZZWFyPjxS
ZWNOdW0+Mjc1PC9SZWNOdW0+PHJlY29yZD48cmVjLW51bWJlcj4yNzU8L3JlYy1udW1iZXI+PGZv
cmVpZ24ta2V5cz48a2V5IGFwcD0iRU4iIGRiLWlkPSJhdHZ2d3RkdGw1Mng1d2U1cHMyNXpmZjZh
YXYyZnoycGV2ZWEiPjI3NTwva2V5PjwvZm9yZWlnbi1rZXlzPjxyZWYtdHlwZSBuYW1lPSJKb3Vy
bmFsIEFydGljbGUiPjE3PC9yZWYtdHlwZT48Y29udHJpYnV0b3JzPjxhdXRob3JzPjxhdXRob3I+
WW9sa2VuLCBSLiBILjwvYXV0aG9yPjxhdXRob3I+VG9ycmV5LCBFLiBGLjwvYXV0aG9yPjxhdXRo
b3I+TGllYmVybWFuLCBKLiBBLjwvYXV0aG9yPjxhdXRob3I+WWFuZywgUy48L2F1dGhvcj48YXV0
aG9yPkRpY2tlcnNvbiwgRi4gQi48L2F1dGhvcj48L2F1dGhvcnM+PC9jb250cmlidXRvcnM+PGF1
dGgtYWRkcmVzcz5TdGFubGV5IE5ldXJvdmlyb2xvZ3kgTGFib3JhdG9yeSwgSm9obnMgSG9wa2lu
cyBTY2hvb2wgb2YgTWVkaWNpbmUsIFVTQS4gcmh5b2xrZW5AZ21haWwuY29tPC9hdXRoLWFkZHJl
c3M+PHRpdGxlcz48dGl0bGU+U2Vyb2xvZ2ljYWwgZXZpZGVuY2Ugb2YgZXhwb3N1cmUgdG8gSGVy
cGVzIFNpbXBsZXggVmlydXMgdHlwZSAxIGlzIGFzc29jaWF0ZWQgd2l0aCBjb2duaXRpdmUgZGVm
aWNpdHMgaW4gdGhlIENBVElFIHNjaGl6b3BocmVuaWEgc2FtcGxlPC90aXRsZT48c2Vjb25kYXJ5
LXRpdGxlPlNjaGl6b3BociBSZXM8L3NlY29uZGFyeS10aXRsZT48L3RpdGxlcz48cGVyaW9kaWNh
bD48ZnVsbC10aXRsZT5TY2hpem9waHIgUmVzPC9mdWxsLXRpdGxlPjwvcGVyaW9kaWNhbD48cGFn
ZXM+NjEtNTwvcGFnZXM+PHZvbHVtZT4xMjg8L3ZvbHVtZT48bnVtYmVyPjEtMzwvbnVtYmVyPjxl
ZGl0aW9uPjIwMTEvMDMvMDE8L2VkaXRpb24+PGtleXdvcmRzPjxrZXl3b3JkPkFuYWx5c2lzIG9m
IFZhcmlhbmNlPC9rZXl3b3JkPjxrZXl3b3JkPkFudGlib2RpZXMsIFZpcmFsLypibG9vZDwva2V5
d29yZD48a2V5d29yZD5BbnRpcHN5Y2hvdGljIEFnZW50czwva2V5d29yZD48a2V5d29yZD4qQ29n
bml0aW9uIERpc29yZGVycy9ibG9vZC9ldGlvbG9neS92aXJvbG9neTwva2V5d29yZD48a2V5d29y
ZD5Eb3VibGUtQmxpbmQgTWV0aG9kPC9rZXl3b3JkPjxrZXl3b3JkPkZlbWFsZTwva2V5d29yZD48
a2V5d29yZD5IZXJwZXN2aXJ1cyAxLCBIdW1hbi8qaW1tdW5vbG9neTwva2V5d29yZD48a2V5d29y
ZD5IdW1hbnM8L2tleXdvcmQ+PGtleXdvcmQ+SW1tdW5vYXNzYXk8L2tleXdvcmQ+PGtleXdvcmQ+
SW1tdW5vZ2xvYnVsaW4gRy9ibG9vZDwva2V5d29yZD48a2V5d29yZD5NYWxlPC9rZXl3b3JkPjxr
ZXl3b3JkPk1lbW9yeSBEaXNvcmRlcnMvYmxvb2QvZXRpb2xvZ3kvdmlyb2xvZ3k8L2tleXdvcmQ+
PGtleXdvcmQ+TmV1cm9wc3ljaG9sb2dpY2FsIFRlc3RzPC9rZXl3b3JkPjxrZXl3b3JkPlBlcnBo
ZW5hemluZTwva2V5d29yZD48a2V5d29yZD5Qc3ljaGlhdHJpYyBTdGF0dXMgUmF0aW5nIFNjYWxl
czwva2V5d29yZD48a2V5d29yZD5SYW5kb20gQWxsb2NhdGlvbjwva2V5d29yZD48a2V5d29yZD5T
Y2hpem9waHJlbmlhL2Jsb29kLypjb21wbGljYXRpb25zL2RydWcgdGhlcmFweTwva2V5d29yZD48
L2tleXdvcmRzPjxkYXRlcz48eWVhcj4yMDExPC95ZWFyPjxwdWItZGF0ZXM+PGRhdGU+TWF5PC9k
YXRlPjwvcHViLWRhdGVzPjwvZGF0ZXM+PGlzYm4+MTU3My0yNTA5IChFbGVjdHJvbmljKTwvaXNi
bj48YWNjZXNzaW9uLW51bT4yMTM1MzQ4MzwvYWNjZXNzaW9uLW51bT48dXJscz48cmVsYXRlZC11
cmxzPjx1cmw+aHR0cDovL3d3dy5uY2JpLm5sbS5uaWguZ292L2VudHJlei9xdWVyeS5mY2dpP2Nt
ZD1SZXRyaWV2ZSZhbXA7ZGI9UHViTWVkJmFtcDtkb3B0PUNpdGF0aW9uJmFtcDtsaXN0X3VpZHM9
MjEzNTM0ODM8L3VybD48L3JlbGF0ZWQtdXJscz48L3VybHM+PGVsZWN0cm9uaWMtcmVzb3VyY2Ut
bnVtPlMwOTIwLTk5NjQoMTEpMDAwNTQtNSBbcGlpXSYjeEQ7MTAuMTAxNi9qLnNjaHJlcy4yMDEx
LjAxLjAyMDwvZWxlY3Ryb25pYy1yZXNvdXJjZS1udW0+PGxhbmd1YWdlPmVuZzwvbGFuZ3VhZ2U+
PC9yZWNvcmQ+PC9DaXRlPjxDaXRlPjxBdXRob3I+U2NocmV0bGVuPC9BdXRob3I+PFllYXI+MjAx
MDwvWWVhcj48UmVjTnVtPjI0NTwvUmVjTnVtPjxyZWNvcmQ+PHJlYy1udW1iZXI+MjQ1PC9yZWMt
bnVtYmVyPjxmb3JlaWduLWtleXM+PGtleSBhcHA9IkVOIiBkYi1pZD0iYXR2dnd0ZHRsNTJ4NXdl
NXBzMjV6ZmY2YWF2MmZ6MnBldmVhIj4yNDU8L2tleT48L2ZvcmVpZ24ta2V5cz48cmVmLXR5cGUg
bmFtZT0iSm91cm5hbCBBcnRpY2xlIj4xNzwvcmVmLXR5cGU+PGNvbnRyaWJ1dG9ycz48YXV0aG9y
cz48YXV0aG9yPlNjaHJldGxlbiwgRC4gSi48L2F1dGhvcj48YXV0aG9yPlZhbm5vcnNkYWxsLCBU
LiBELjwvYXV0aG9yPjxhdXRob3I+V2luaWNraSwgSi4gTS48L2F1dGhvcj48YXV0aG9yPk11c2h0
YXEsIFkuPC9hdXRob3I+PGF1dGhvcj5IaWtpZGEsIFQuPC9hdXRob3I+PGF1dGhvcj5TYXdhLCBB
LjwvYXV0aG9yPjxhdXRob3I+WW9sa2VuLCBSLiBILjwvYXV0aG9yPjxhdXRob3I+RGlja2Vyc29u
LCBGLiBCLjwvYXV0aG9yPjxhdXRob3I+Q2FzY2VsbGEsIE4uIEcuPC9hdXRob3I+PC9hdXRob3Jz
PjwvY29udHJpYnV0b3JzPjxhdXRoLWFkZHJlc3M+RGVwYXJ0bWVudCBvZiBQc3ljaGlhdHJ5IGFu
ZCBCZWhhdmlvcmFsIFNjaWVuY2VzLCBKb2hucyBIb3BraW5zIFVuaXZlcnNpdHkgU2Nob29sIG9m
IE1lZGljaW5lLCBCYWx0aW1vcmUsIE1hcnlsYW5kLCBVbml0ZWQgU3RhdGVzLiBkc2NocmV0QGpo
bWkuZWR1PC9hdXRoLWFkZHJlc3M+PHRpdGxlcz48dGl0bGU+TmV1cm9hbmF0b21pYyBhbmQgY29n
bml0aXZlIGFibm9ybWFsaXRpZXMgcmVsYXRlZCB0byBoZXJwZXMgc2ltcGxleCB2aXJ1cyB0eXBl
IDEgaW4gc2NoaXpvcGhyZW5pYTwvdGl0bGU+PHNlY29uZGFyeS10aXRsZT5TY2hpem9waHIgUmVz
PC9zZWNvbmRhcnktdGl0bGU+PC90aXRsZXM+PHBlcmlvZGljYWw+PGZ1bGwtdGl0bGU+U2NoaXpv
cGhyIFJlczwvZnVsbC10aXRsZT48L3BlcmlvZGljYWw+PHBhZ2VzPjIyNC0zMTwvcGFnZXM+PHZv
bHVtZT4xMTg8L3ZvbHVtZT48bnVtYmVyPjEtMzwvbnVtYmVyPjxlZGl0aW9uPjIwMTAvMDIvMTY8
L2VkaXRpb24+PGtleXdvcmRzPjxrZXl3b3JkPkFkdWx0PC9rZXl3b3JkPjxrZXl3b3JkPkJyYWlu
LypwYXRob2xvZ3kvdmlyb2xvZ3k8L2tleXdvcmQ+PGtleXdvcmQ+QnJhaW4gTWFwcGluZzwva2V5
d29yZD48a2V5d29yZD5Db2duaXRpb24gRGlzb3JkZXJzLypldGlvbG9neS8qcGF0aG9sb2d5L3Zp
cm9sb2d5PC9rZXl3b3JkPjxrZXl3b3JkPkZlbWFsZTwva2V5d29yZD48a2V5d29yZD5IZXJwZXMg
U2ltcGxleC8qY29tcGxpY2F0aW9uczwva2V5d29yZD48a2V5d29yZD4qSGVycGVzdmlydXMgMSwg
SHVtYW4vaW1tdW5vbG9neTwva2V5d29yZD48a2V5d29yZD5IdW1hbnM8L2tleXdvcmQ+PGtleXdv
cmQ+SW1hZ2UgUHJvY2Vzc2luZywgQ29tcHV0ZXItQXNzaXN0ZWQvbWV0aG9kczwva2V5d29yZD48
a2V5d29yZD5NYWduZXRpYyBSZXNvbmFuY2UgSW1hZ2luZy9tZXRob2RzPC9rZXl3b3JkPjxrZXl3
b3JkPk1hbGU8L2tleXdvcmQ+PGtleXdvcmQ+TWlkZGxlIEFnZWQ8L2tleXdvcmQ+PGtleXdvcmQ+
TmV1cm9hbmF0b215L21ldGhvZHM8L2tleXdvcmQ+PGtleXdvcmQ+TmV1cm9wc3ljaG9sb2dpY2Fs
IFRlc3RzPC9rZXl3b3JkPjxrZXl3b3JkPlNjaGl6b3BocmVuaWEvKmNvbXBsaWNhdGlvbnM8L2tl
eXdvcmQ+PC9rZXl3b3Jkcz48ZGF0ZXM+PHllYXI+MjAxMDwveWVhcj48cHViLWRhdGVzPjxkYXRl
Pk1heTwvZGF0ZT48L3B1Yi1kYXRlcz48L2RhdGVzPjxpc2JuPjE1NzMtMjUwOSAoRWxlY3Ryb25p
Yyk8L2lzYm4+PGFjY2Vzc2lvbi1udW0+MjAxNTM5NTI8L2FjY2Vzc2lvbi1udW0+PHVybHM+PHJl
bGF0ZWQtdXJscz48dXJsPmh0dHA6Ly93d3cubmNiaS5ubG0ubmloLmdvdi9lbnRyZXovcXVlcnku
ZmNnaT9jbWQ9UmV0cmlldmUmYW1wO2RiPVB1Yk1lZCZhbXA7ZG9wdD1DaXRhdGlvbiZhbXA7bGlz
dF91aWRzPTIwMTUzOTUyPC91cmw+PC9yZWxhdGVkLXVybHM+PC91cmxzPjxlbGVjdHJvbmljLXJl
c291cmNlLW51bT5TMDkyMC05OTY0KDEwKTAwMDQ2LTAgW3BpaV0mI3hEOzEwLjEwMTYvai5zY2hy
ZXMuMjAxMC4wMS4wMDg8L2VsZWN0cm9uaWMtcmVzb3VyY2UtbnVtPjxsYW5ndWFnZT5lbmc8L2xh
bmd1YWdlPjwvcmVjb3JkPjwvQ2l0ZT48L0VuZE5vdGU+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16,</w:t>
      </w:r>
      <w:r w:rsidR="001E4ADE" w:rsidRPr="004F2082">
        <w:rPr>
          <w:vertAlign w:val="superscript"/>
        </w:rPr>
        <w:t>17]</w:t>
      </w:r>
      <w:r w:rsidR="000872A8" w:rsidRPr="004F2082">
        <w:fldChar w:fldCharType="end"/>
      </w:r>
      <w:r w:rsidR="00D10AB8" w:rsidRPr="004F2082">
        <w:rPr>
          <w:lang w:val="de-DE"/>
        </w:rPr>
        <w:t>,</w:t>
      </w:r>
      <w:r w:rsidR="009E2C95" w:rsidRPr="004F2082">
        <w:rPr>
          <w:lang w:val="de-DE"/>
        </w:rPr>
        <w:t xml:space="preserve"> EBV</w:t>
      </w:r>
      <w:r w:rsidR="000872A8" w:rsidRPr="004F2082">
        <w:fldChar w:fldCharType="begin"/>
      </w:r>
      <w:r w:rsidR="001E4ADE" w:rsidRPr="004F2082">
        <w:instrText xml:space="preserve"> ADDIN EN.CITE &lt;EndNote&gt;&lt;Cite&gt;&lt;Author&gt;Wang&lt;/Author&gt;&lt;Year&gt;2011&lt;/Year&gt;&lt;RecNum&gt;268&lt;/RecNum&gt;&lt;record&gt;&lt;rec-number&gt;268&lt;/rec-number&gt;&lt;foreign-keys&gt;&lt;key app="EN" db-id="atvvwtdtl52x5we5ps25zff6aav2fz2pevea"&gt;268&lt;/key&gt;&lt;/foreign-keys&gt;&lt;ref-type name="Journal Article"&gt;17&lt;/ref-type&gt;&lt;contributors&gt;&lt;authors&gt;&lt;author&gt;Wang, H.&lt;/author&gt;&lt;author&gt;Yolken, R. H.&lt;/author&gt;&lt;author&gt;Hoekstra, P. J.&lt;/author&gt;&lt;author&gt;Burger, H.&lt;/author&gt;&lt;author&gt;Klein, H. C.&lt;/author&gt;&lt;/authors&gt;&lt;/contributors&gt;&lt;auth-address&gt;Department of Psychiatry, University Medical Center Groningen, University of Groningen, 9700 RB Groningen, The Netherlands. hao.wang@med.umcg.nl&lt;/auth-address&gt;&lt;titles&gt;&lt;title&gt;Antibodies to infectious agents and the positive symptom dimension of subclinical psychosis: The TRAILS study&lt;/title&gt;&lt;secondary-title&gt;Schizophr Res&lt;/secondary-title&gt;&lt;/titles&gt;&lt;periodical&gt;&lt;full-title&gt;Schizophr Res&lt;/full-title&gt;&lt;/periodical&gt;&lt;pages&gt;47-51&lt;/pages&gt;&lt;volume&gt;129&lt;/volume&gt;&lt;number&gt;1&lt;/number&gt;&lt;edition&gt;2011/04/05&lt;/edition&gt;&lt;keywords&gt;&lt;keyword&gt;Adolescent&lt;/keyword&gt;&lt;keyword&gt;Antibodies, Viral/*blood&lt;/keyword&gt;&lt;keyword&gt;Cohort Studies&lt;/keyword&gt;&lt;keyword&gt;Female&lt;/keyword&gt;&lt;keyword&gt;Herpesviridae/*immunology&lt;/keyword&gt;&lt;keyword&gt;Herpesvirus 4, Human/*immunology&lt;/keyword&gt;&lt;keyword&gt;Humans&lt;/keyword&gt;&lt;keyword&gt;Immunoglobulin G/*blood&lt;/keyword&gt;&lt;keyword&gt;Male&lt;/keyword&gt;&lt;keyword&gt;Psychotic Disorders/blood/*virology&lt;/keyword&gt;&lt;keyword&gt;Risk Factors&lt;/keyword&gt;&lt;keyword&gt;Sex Factors&lt;/keyword&gt;&lt;keyword&gt;Toxoplasma/*immunology&lt;/keyword&gt;&lt;/keywords&gt;&lt;dates&gt;&lt;year&gt;2011&lt;/year&gt;&lt;pub-dates&gt;&lt;date&gt;Jun&lt;/date&gt;&lt;/pub-dates&gt;&lt;/dates&gt;&lt;isbn&gt;1573-2509 (Electronic)&lt;/isbn&gt;&lt;accession-num&gt;21458236&lt;/accession-num&gt;&lt;urls&gt;&lt;related-urls&gt;&lt;url&gt;http://www.ncbi.nlm.nih.gov/entrez/query.fcgi?cmd=Retrieve&amp;amp;db=PubMed&amp;amp;dopt=Citation&amp;amp;list_uids=21458236&lt;/url&gt;&lt;/related-urls&gt;&lt;/urls&gt;&lt;electronic-resource-num&gt;S0920-9964(11)00160-5 [pii]&amp;#xD;10.1016/j.schres.2011.03.013&lt;/electronic-resource-num&gt;&lt;language&gt;eng&lt;/language&gt;&lt;/record&gt;&lt;/Cite&gt;&lt;/EndNote&gt;</w:instrText>
      </w:r>
      <w:r w:rsidR="000872A8" w:rsidRPr="004F2082">
        <w:fldChar w:fldCharType="separate"/>
      </w:r>
      <w:r w:rsidR="001E4ADE" w:rsidRPr="004F2082">
        <w:rPr>
          <w:vertAlign w:val="superscript"/>
        </w:rPr>
        <w:t>[18]</w:t>
      </w:r>
      <w:r w:rsidR="000872A8" w:rsidRPr="004F2082">
        <w:fldChar w:fldCharType="end"/>
      </w:r>
      <w:r w:rsidR="00D10AB8" w:rsidRPr="004F2082">
        <w:rPr>
          <w:lang w:val="de-DE"/>
        </w:rPr>
        <w:t>)</w:t>
      </w:r>
      <w:r w:rsidR="009E2C95" w:rsidRPr="004F2082">
        <w:rPr>
          <w:rFonts w:hint="eastAsia"/>
          <w:lang w:val="de-DE" w:eastAsia="zh-CN"/>
        </w:rPr>
        <w:t>; (2)</w:t>
      </w:r>
      <w:r w:rsidR="009E2C95" w:rsidRPr="004F2082">
        <w:rPr>
          <w:rFonts w:hint="eastAsia"/>
          <w:lang w:eastAsia="zh-CN"/>
        </w:rPr>
        <w:t xml:space="preserve"> </w:t>
      </w:r>
      <w:r w:rsidR="009E2C95" w:rsidRPr="004F2082">
        <w:rPr>
          <w:lang w:val="de-DE"/>
        </w:rPr>
        <w:t>Toxoplasma gondii</w:t>
      </w:r>
      <w:r w:rsidR="000872A8" w:rsidRPr="004F2082">
        <w:fldChar w:fldCharType="begin">
          <w:fldData xml:space="preserve">PEVuZE5vdGU+PENpdGU+PEF1dGhvcj5Zb2xrZW48L0F1dGhvcj48WWVhcj4yMDA5PC9ZZWFyPjxS
ZWNOdW0+MjczPC9SZWNOdW0+PHJlY29yZD48cmVjLW51bWJlcj4yNzM8L3JlYy1udW1iZXI+PGZv
cmVpZ24ta2V5cz48a2V5IGFwcD0iRU4iIGRiLWlkPSJhdHZ2d3RkdGw1Mng1d2U1cHMyNXpmZjZh
YXYyZnoycGV2ZWEiPjI3Mzwva2V5PjwvZm9yZWlnbi1rZXlzPjxyZWYtdHlwZSBuYW1lPSJKb3Vy
bmFsIEFydGljbGUiPjE3PC9yZWYtdHlwZT48Y29udHJpYnV0b3JzPjxhdXRob3JzPjxhdXRob3I+
WW9sa2VuLCBSLiBILjwvYXV0aG9yPjxhdXRob3I+RGlja2Vyc29uLCBGLiBCLjwvYXV0aG9yPjxh
dXRob3I+RnVsbGVyIFRvcnJleSwgRS48L2F1dGhvcj48L2F1dGhvcnM+PC9jb250cmlidXRvcnM+
PGF1dGgtYWRkcmVzcz5TdGFubGV5IERpdmlzaW9uIG9mIERldmVsb3BtZW50YWwgTmV1cm92aXJv
bG9neSwgSm9obnMgSG9wa2lucyBVbml2ZXJzaXR5IFNjaG9vbCBvZiBNZWRpY2luZSwgQmFsdGlt
b3JlLCBNRCAyMTI4Ny00OTMzLCBVU0EuIFJoeW9sa2VuQGdtYWlsLmNvbTwvYXV0aC1hZGRyZXNz
Pjx0aXRsZXM+PHRpdGxlPlRveG9wbGFzbWEgYW5kIHNjaGl6b3BocmVuaWE8L3RpdGxlPjxzZWNv
bmRhcnktdGl0bGU+UGFyYXNpdGUgSW1tdW5vbDwvc2Vjb25kYXJ5LXRpdGxlPjwvdGl0bGVzPjxw
YWdlcz43MDYtMTU8L3BhZ2VzPjx2b2x1bWU+MzE8L3ZvbHVtZT48bnVtYmVyPjExPC9udW1iZXI+
PGVkaXRpb24+MjAwOS8xMC8xNTwvZWRpdGlvbj48a2V5d29yZHM+PGtleXdvcmQ+QW5pbWFsczwv
a2V5d29yZD48a2V5d29yZD5BbnRpYm9kaWVzLCBQcm90b3pvYW4vYmlvc3ludGhlc2lzPC9rZXl3
b3JkPjxrZXl3b3JkPkFudGlwc3ljaG90aWMgQWdlbnRzL3BoYXJtYWNvbG9neTwva2V5d29yZD48
a2V5d29yZD5Eb3BhbWluZS9iaW9zeW50aGVzaXM8L2tleXdvcmQ+PGtleXdvcmQ+SHVtYW5zPC9r
ZXl3b3JkPjxrZXl3b3JkPlNjaGl6b3BocmVuaWEvKmV0aW9sb2d5L21ldGFib2xpc208L2tleXdv
cmQ+PGtleXdvcmQ+VG94b3BsYXNtYS9kcnVnIGVmZmVjdHMvaW1tdW5vbG9neS8qcGF0aG9nZW5p
Y2l0eTwva2V5d29yZD48a2V5d29yZD5Ub3hvcGxhc21vc2lzLypjb21wbGljYXRpb25zL2ltbXVu
b2xvZ3kvbWV0YWJvbGlzbS9wYXJhc2l0b2xvZ3k8L2tleXdvcmQ+PGtleXdvcmQ+VmlydWxlbmNl
PC9rZXl3b3JkPjwva2V5d29yZHM+PGRhdGVzPjx5ZWFyPjIwMDk8L3llYXI+PHB1Yi1kYXRlcz48
ZGF0ZT5Ob3Y8L2RhdGU+PC9wdWItZGF0ZXM+PC9kYXRlcz48aXNibj4xMzY1LTMwMjQgKEVsZWN0
cm9uaWMpJiN4RDswMTQxLTk4MzggKExpbmtpbmcpPC9pc2JuPjxhY2Nlc3Npb24tbnVtPjE5ODI1
MTEwPC9hY2Nlc3Npb24tbnVtPjx1cmxzPjxyZWxhdGVkLXVybHM+PHVybD5odHRwOi8vd3d3Lm5j
YmkubmxtLm5paC5nb3YvZW50cmV6L3F1ZXJ5LmZjZ2k/Y21kPVJldHJpZXZlJmFtcDtkYj1QdWJN
ZWQmYW1wO2RvcHQ9Q2l0YXRpb24mYW1wO2xpc3RfdWlkcz0xOTgyNTExMDwvdXJsPjwvcmVsYXRl
ZC11cmxzPjwvdXJscz48ZWxlY3Ryb25pYy1yZXNvdXJjZS1udW0+UElNMTEzMSBbcGlpXSYjeEQ7
MTAuMTExMS9qLjEzNjUtMzAyNC4yMDA5LjAxMTMxLng8L2VsZWN0cm9uaWMtcmVzb3VyY2UtbnVt
PjxsYW5ndWFnZT5lbmc8L2xhbmd1YWdlPjwvcmVjb3JkPjwvQ2l0ZT48Q2l0ZT48QXV0aG9yPlRv
cnJleTwvQXV0aG9yPjxZZWFyPjIwMTI8L1llYXI+PFJlY051bT4yNTc8L1JlY051bT48cmVjb3Jk
PjxyZWMtbnVtYmVyPjI1NzwvcmVjLW51bWJlcj48Zm9yZWlnbi1rZXlzPjxrZXkgYXBwPSJFTiIg
ZGItaWQ9ImF0dnZ3dGR0bDUyeDV3ZTVwczI1emZmNmFhdjJmejJwZXZlYSI+MjU3PC9rZXk+PC9m
b3JlaWduLWtleXM+PHJlZi10eXBlIG5hbWU9IkpvdXJuYWwgQXJ0aWNsZSI+MTc8L3JlZi10eXBl
Pjxjb250cmlidXRvcnM+PGF1dGhvcnM+PGF1dGhvcj5Ub3JyZXksIEUuIEYuPC9hdXRob3I+PGF1
dGhvcj5CYXJ0a28sIEouIEouPC9hdXRob3I+PGF1dGhvcj5Zb2xrZW4sIFIuIEguPC9hdXRob3I+
PC9hdXRob3JzPjwvY29udHJpYnV0b3JzPjxhdXRoLWFkZHJlc3M+VGhlIFN0YW5sZXkgTWVkaWNh
bCBSZXNlYXJjaCBJbnN0aXR1dGUsIDg0MDEgQ29ubmVjdGljdXQgQXZlbnVlLCBTdWl0ZSAyMDAs
IENoZXZ5IENoYXNlLCBNRCAyMDgxNSwgVVNBLiB0b3JyZXlmQHN0YW5sZXlyZXNlYXJjaC5vcmc8
L2F1dGgtYWRkcmVzcz48dGl0bGVzPjx0aXRsZT5Ub3hvcGxhc21hIGdvbmRpaSBhbmQgb3RoZXIg
cmlzayBmYWN0b3JzIGZvciBzY2hpem9waHJlbmlhOiBhbiB1cGRhdGU8L3RpdGxlPjxzZWNvbmRh
cnktdGl0bGU+U2NoaXpvcGhyIEJ1bGw8L3NlY29uZGFyeS10aXRsZT48L3RpdGxlcz48cGFnZXM+
NjQyLTc8L3BhZ2VzPjx2b2x1bWU+Mzg8L3ZvbHVtZT48bnVtYmVyPjM8L251bWJlcj48ZWRpdGlv
bj4yMDEyLzAzLzI3PC9lZGl0aW9uPjxrZXl3b3Jkcz48a2V5d29yZD5BbnRpYm9kaWVzLCBQcm90
b3pvYW4vYmlvc3ludGhlc2lzPC9rZXl3b3JkPjxrZXl3b3JkPkh1bWFuczwva2V5d29yZD48a2V5
d29yZD5SaXNrIEZhY3RvcnM8L2tleXdvcmQ+PGtleXdvcmQ+U2NoaXpvcGhyZW5pYS8qZXRpb2xv
Z3kvZ2VuZXRpY3MvcGFyYXNpdG9sb2d5PC9rZXl3b3JkPjxrZXl3b3JkPlRveG9wbGFzbWEvaW1t
dW5vbG9neS8qcGF0aG9nZW5pY2l0eTwva2V5d29yZD48a2V5d29yZD5Ub3hvcGxhc21vc2lzLypj
b21wbGljYXRpb25zL2dlbmV0aWNzL3BzeWNob2xvZ3k8L2tleXdvcmQ+PC9rZXl3b3Jkcz48ZGF0
ZXM+PHllYXI+MjAxMjwveWVhcj48cHViLWRhdGVzPjxkYXRlPk1heTwvZGF0ZT48L3B1Yi1kYXRl
cz48L2RhdGVzPjxpc2JuPjE3NDUtMTcwMSAoRWxlY3Ryb25pYykmI3hEOzA1ODYtNzYxNCAoTGlu
a2luZyk8L2lzYm4+PGFjY2Vzc2lvbi1udW0+MjI0NDY1NjY8L2FjY2Vzc2lvbi1udW0+PHVybHM+
PHJlbGF0ZWQtdXJscz48dXJsPmh0dHA6Ly93d3cubmNiaS5ubG0ubmloLmdvdi9lbnRyZXovcXVl
cnkuZmNnaT9jbWQ9UmV0cmlldmUmYW1wO2RiPVB1Yk1lZCZhbXA7ZG9wdD1DaXRhdGlvbiZhbXA7
bGlzdF91aWRzPTIyNDQ2NTY2PC91cmw+PC9yZWxhdGVkLXVybHM+PC91cmxzPjxjdXN0b20yPjMz
Mjk5NzM8L2N1c3RvbTI+PGVsZWN0cm9uaWMtcmVzb3VyY2UtbnVtPjEwLjEwOTMvc2NoYnVsL3Ni
czA0MzwvZWxlY3Ryb25pYy1yZXNvdXJjZS1udW0+PGxhbmd1YWdlPmVuZzwvbGFuZ3VhZ2U+PC9y
ZWNvcmQ+PC9DaXRlPjxDaXRlPjxBdXRob3I+WW9sa2VuPC9BdXRob3I+PFllYXI+MjAwODwvWWVh
cj48UmVjTnVtPjI3NDwvUmVjTnVtPjxyZWNvcmQ+PHJlYy1udW1iZXI+Mjc0PC9yZWMtbnVtYmVy
Pjxmb3JlaWduLWtleXM+PGtleSBhcHA9IkVOIiBkYi1pZD0iYXR2dnd0ZHRsNTJ4NXdlNXBzMjV6
ZmY2YWF2MmZ6MnBldmVhIj4yNzQ8L2tleT48L2ZvcmVpZ24ta2V5cz48cmVmLXR5cGUgbmFtZT0i
Sm91cm5hbCBBcnRpY2xlIj4xNzwvcmVmLXR5cGU+PGNvbnRyaWJ1dG9ycz48YXV0aG9ycz48YXV0
aG9yPllvbGtlbiwgUi4gSC48L2F1dGhvcj48YXV0aG9yPlRvcnJleSwgRS4gRi48L2F1dGhvcj48
L2F1dGhvcnM+PC9jb250cmlidXRvcnM+PGF1dGgtYWRkcmVzcz5UaGUgU3RhbmxleSBMYWJvcmF0
b3J5IG9mIERldmVsb3BtZW50YWwgTmV1cm92aXJvbG9neSwgRGVwYXJ0bWVudCBvZiBQZWRpYXRy
aWNzLCBKb2hucyBIb3BraW5zIFVuaXZlcnNpdHkgTWVkaWNhbCBDZW50ZXIsIEJhbHRpbW9yZSwg
TUQgMjEyODctNDkzMywgVVNBLiB5b2xrZW5AbWFpbC5qaG1pLmVkdTwvYXV0aC1hZGRyZXNzPjx0
aXRsZXM+PHRpdGxlPkFyZSBzb21lIGNhc2VzIG9mIHBzeWNob3NpcyBjYXVzZWQgYnkgbWljcm9i
aWFsIGFnZW50cz8gQSByZXZpZXcgb2YgdGhlIGV2aWRlbmNlPC90aXRsZT48c2Vjb25kYXJ5LXRp
dGxlPk1vbCBQc3ljaGlhdHJ5PC9zZWNvbmRhcnktdGl0bGU+PC90aXRsZXM+PHBlcmlvZGljYWw+
PGZ1bGwtdGl0bGU+TW9sIFBzeWNoaWF0cnk8L2Z1bGwtdGl0bGU+PC9wZXJpb2RpY2FsPjxwYWdl
cz40NzAtOTwvcGFnZXM+PHZvbHVtZT4xMzwvdm9sdW1lPjxudW1iZXI+NTwvbnVtYmVyPjxlZGl0
aW9uPjIwMDgvMDIvMTM8L2VkaXRpb24+PGtleXdvcmRzPjxrZXl3b3JkPkFkb2xlc2NlbnQ8L2tl
eXdvcmQ+PGtleXdvcmQ+QWR1bHQ8L2tleXdvcmQ+PGtleXdvcmQ+QW5pbWFsczwva2V5d29yZD48
a2V5d29yZD5BbnRpYm9kaWVzLCBWaXJhbC9ibG9vZDwva2V5d29yZD48a2V5d29yZD5CaXBvbGFy
IERpc29yZGVyL2V0aW9sb2d5L2dlbmV0aWNzL2ltbXVub2xvZ3k8L2tleXdvcmQ+PGtleXdvcmQ+
Q2F0czwva2V5d29yZD48a2V5d29yZD5Db21tdW5pY2FibGUgRGlzZWFzZXMvKmNvbXBsaWNhdGlv
bnM8L2tleXdvcmQ+PGtleXdvcmQ+Q3l0b21lZ2Fsb3ZpcnVzIEluZmVjdGlvbnMvY29tcGxpY2F0
aW9ucy9lcGlkZW1pb2xvZ3kvaW1tdW5vbG9neTwva2V5d29yZD48a2V5d29yZD5FbmNlcGhhbGl0
aXMsIFZpcmFsL2NvbXBsaWNhdGlvbnM8L2tleXdvcmQ+PGtleXdvcmQ+RmVtYWxlPC9rZXl3b3Jk
PjxrZXl3b3JkPkdlbmV0aWMgUHJlZGlzcG9zaXRpb24gdG8gRGlzZWFzZTwva2V5d29yZD48a2V5
d29yZD5IdW1hbnM8L2tleXdvcmQ+PGtleXdvcmQ+SW5mYW50LCBOZXdib3JuPC9rZXl3b3JkPjxr
ZXl3b3JkPk1hbGU8L2tleXdvcmQ+PGtleXdvcmQ+TmV1cm9zeXBoaWxpcy9jb21wbGljYXRpb25z
PC9rZXl3b3JkPjxrZXl3b3JkPlByZWduYW5jeTwva2V5d29yZD48a2V5d29yZD5QcmVnbmFuY3kg
Q29tcGxpY2F0aW9ucywgSW5mZWN0aW91czwva2V5d29yZD48a2V5d29yZD5QcmVuYXRhbCBFeHBv
c3VyZSBEZWxheWVkIEVmZmVjdHM8L2tleXdvcmQ+PGtleXdvcmQ+UHN5Y2hvdGljIERpc29yZGVy
cy8qZXRpb2xvZ3k8L2tleXdvcmQ+PGtleXdvcmQ+UmF0czwva2V5d29yZD48a2V5d29yZD5SaXNr
LVRha2luZzwva2V5d29yZD48a2V5d29yZD5TY2hpem9waHJlbmlhL2VwaWRlbWlvbG9neS9ldGlv
bG9neS9nZW5ldGljcy9pbW11bm9sb2d5PC9rZXl3b3JkPjxrZXl3b3JkPlRveG9wbGFzbW9zaXMv
Y29tcGxpY2F0aW9ucy9pbW11bm9sb2d5PC9rZXl3b3JkPjxrZXl3b3JkPlRveG9wbGFzbW9zaXMs
IEFuaW1hbDwva2V5d29yZD48a2V5d29yZD5VcmJhbiBIZWFsdGg8L2tleXdvcmQ+PC9rZXl3b3Jk
cz48ZGF0ZXM+PHllYXI+MjAwODwveWVhcj48cHViLWRhdGVzPjxkYXRlPk1heTwvZGF0ZT48L3B1
Yi1kYXRlcz48L2RhdGVzPjxpc2JuPjE0NzYtNTU3OCAoRWxlY3Ryb25pYykmI3hEOzEzNTktNDE4
NCAoTGlua2luZyk8L2lzYm4+PGFjY2Vzc2lvbi1udW0+MTgyNjg1MDI8L2FjY2Vzc2lvbi1udW0+
PHVybHM+PHJlbGF0ZWQtdXJscz48dXJsPmh0dHA6Ly93d3cubmNiaS5ubG0ubmloLmdvdi9lbnRy
ZXovcXVlcnkuZmNnaT9jbWQ9UmV0cmlldmUmYW1wO2RiPVB1Yk1lZCZhbXA7ZG9wdD1DaXRhdGlv
biZhbXA7bGlzdF91aWRzPTE4MjY4NTAyPC91cmw+PC9yZWxhdGVkLXVybHM+PC91cmxzPjxlbGVj
dHJvbmljLXJlc291cmNlLW51bT4xMC4xMDM4L21wLjIwMDguNTwvZWxlY3Ryb25pYy1yZXNvdXJj
ZS1udW0+PGxhbmd1YWdlPmVuZzwvbGFuZ3VhZ2U+PC9yZWNvcmQ+PC9DaXRlPjxDaXRlPjxBdXRo
b3I+QW1taW5nZXI8L0F1dGhvcj48WWVhcj4yMDA3PC9ZZWFyPjxSZWNOdW0+MTU2PC9SZWNOdW0+
PHJlY29yZD48cmVjLW51bWJlcj4xNTY8L3JlYy1udW1iZXI+PGZvcmVpZ24ta2V5cz48a2V5IGFw
cD0iRU4iIGRiLWlkPSJhdHZ2d3RkdGw1Mng1d2U1cHMyNXpmZjZhYXYyZnoycGV2ZWEiPjE1Njwv
a2V5PjwvZm9yZWlnbi1rZXlzPjxyZWYtdHlwZSBuYW1lPSJKb3VybmFsIEFydGljbGUiPjE3PC9y
ZWYtdHlwZT48Y29udHJpYnV0b3JzPjxhdXRob3JzPjxhdXRob3I+QW1taW5nZXIsIEcuIFAuPC9h
dXRob3I+PGF1dGhvcj5NY0dvcnJ5LCBQLiBELjwvYXV0aG9yPjxhdXRob3I+QmVyZ2VyLCBHLiBF
LjwvYXV0aG9yPjxhdXRob3I+V2FkZSwgRC48L2F1dGhvcj48YXV0aG9yPll1bmcsIEEuIFIuPC9h
dXRob3I+PGF1dGhvcj5QaGlsbGlwcywgTC4gSi48L2F1dGhvcj48YXV0aG9yPkhhcnJpZ2FuLCBT
LiBNLjwvYXV0aG9yPjxhdXRob3I+RnJhbmNleSwgUy4gTS48L2F1dGhvcj48YXV0aG9yPllvbGtl
biwgUi4gSC48L2F1dGhvcj48L2F1dGhvcnM+PC9jb250cmlidXRvcnM+PGF1dGgtYWRkcmVzcz5P
UllHRU4gUmVzZWFyY2ggQ2VudHJlLCBEZXBhcnRtZW50IG9mIFBzeWNoaWF0cnksIFVuaXZlcnNp
dHkgb2YgTWVsYm91cm5lLCBBdXN0cmFsaWEuIHBhdWwuYW1taW5nZXJAbWVkdW5pd2llbi5hYy5h
dDwvYXV0aC1hZGRyZXNzPjx0aXRsZXM+PHRpdGxlPkFudGlib2RpZXMgdG8gaW5mZWN0aW91cyBh
Z2VudHMgaW4gaW5kaXZpZHVhbHMgYXQgdWx0cmEtaGlnaCByaXNrIGZvciBwc3ljaG9zaXM8L3Rp
dGxlPjxzZWNvbmRhcnktdGl0bGU+QmlvbCBQc3ljaGlhdHJ5PC9zZWNvbmRhcnktdGl0bGU+PC90
aXRsZXM+PHBhZ2VzPjEyMTUtNzwvcGFnZXM+PHZvbHVtZT42MTwvdm9sdW1lPjxudW1iZXI+MTA8
L251bWJlcj48ZWRpdGlvbj4yMDA3LzAxLzA5PC9lZGl0aW9uPjxrZXl3b3Jkcz48a2V5d29yZD5B
ZG9sZXNjZW50PC9rZXl3b3JkPjxrZXl3b3JkPkFkdWx0PC9rZXl3b3JkPjxrZXl3b3JkPkFuaW1h
bHM8L2tleXdvcmQ+PGtleXdvcmQ+QW50aWJvZGllcywgUHJvdG96b2FuLypibG9vZDwva2V5d29y
ZD48a2V5d29yZD5BbnRpYm9kaWVzLCBWaXJhbC8qYmxvb2Q8L2tleXdvcmQ+PGtleXdvcmQ+Q3l0
b21lZ2Fsb3ZpcnVzLyppbW11bm9sb2d5PC9rZXl3b3JkPjxrZXl3b3JkPkZlbWFsZTwva2V5d29y
ZD48a2V5d29yZD5IZXJwZXN2aXJ1cyAxLCBIdW1hbi8qaW1tdW5vbG9neTwva2V5d29yZD48a2V5
d29yZD5IZXJwZXN2aXJ1cyAyLCBIdW1hbi8qaW1tdW5vbG9neTwva2V5d29yZD48a2V5d29yZD5I
ZXJwZXN2aXJ1cyAzLCBIdW1hbi8qaW1tdW5vbG9neTwva2V5d29yZD48a2V5d29yZD5IZXJwZXN2
aXJ1cyA0LCBIdW1hbi8qaW1tdW5vbG9neTwva2V5d29yZD48a2V5d29yZD5IdW1hbnM8L2tleXdv
cmQ+PGtleXdvcmQ+SW1tdW5vZ2xvYnVsaW4gRy8qYmxvb2Q8L2tleXdvcmQ+PGtleXdvcmQ+TGlu
ZWFyIE1vZGVsczwva2V5d29yZD48a2V5d29yZD5NYWxlPC9rZXl3b3JkPjxrZXl3b3JkPlBzeWNo
aWF0cmljIFN0YXR1cyBSYXRpbmcgU2NhbGVzPC9rZXl3b3JkPjxrZXl3b3JkPlBzeWNob3RpYyBE
aXNvcmRlcnMvZGlhZ25vc2lzL2dlbmV0aWNzLyppbW11bm9sb2d5PC9rZXl3b3JkPjxrZXl3b3Jk
PlJpc2sgRmFjdG9yczwva2V5d29yZD48a2V5d29yZD5TY2hpem9waHJlbmlhL2RpYWdub3Npcy9n
ZW5ldGljcy8qaW1tdW5vbG9neTwva2V5d29yZD48a2V5d29yZD5Ub3hvcGxhc21hLyppbW11bm9s
b2d5PC9rZXl3b3JkPjwva2V5d29yZHM+PGRhdGVzPjx5ZWFyPjIwMDc8L3llYXI+PHB1Yi1kYXRl
cz48ZGF0ZT5NYXkgMTU8L2RhdGU+PC9wdWItZGF0ZXM+PC9kYXRlcz48aXNibj4wMDA2LTMyMjMg
KFByaW50KSYjeEQ7MDAwNi0zMjIzIChMaW5raW5nKTwvaXNibj48YWNjZXNzaW9uLW51bT4xNzIw
NzQ3MTwvYWNjZXNzaW9uLW51bT48dXJscz48cmVsYXRlZC11cmxzPjx1cmw+aHR0cDovL3d3dy5u
Y2JpLm5sbS5uaWguZ292L2VudHJlei9xdWVyeS5mY2dpP2NtZD1SZXRyaWV2ZSZhbXA7ZGI9UHVi
TWVkJmFtcDtkb3B0PUNpdGF0aW9uJmFtcDtsaXN0X3VpZHM9MTcyMDc0NzE8L3VybD48L3JlbGF0
ZWQtdXJscz48L3VybHM+PGVsZWN0cm9uaWMtcmVzb3VyY2UtbnVtPlMwMDA2LTMyMjMoMDYpMDEy
NzMtWCBbcGlpXSYjeEQ7MTAuMTAxNi9qLmJpb3BzeWNoLjIwMDYuMDkuMDM0PC9lbGVjdHJvbmlj
LXJlc291cmNlLW51bT48bGFuZ3VhZ2U+ZW5nPC9sYW5ndWFnZT48L3JlY29yZD48L0NpdGU+PENp
dGU+PEF1dGhvcj5QZWRlcnNlbjwvQXV0aG9yPjxZZWFyPjIwMTE8L1llYXI+PFJlY051bT4yMzg8
L1JlY051bT48cmVjb3JkPjxyZWMtbnVtYmVyPjIzODwvcmVjLW51bWJlcj48Zm9yZWlnbi1rZXlz
PjxrZXkgYXBwPSJFTiIgZGItaWQ9ImF0dnZ3dGR0bDUyeDV3ZTVwczI1emZmNmFhdjJmejJwZXZl
YSI+MjM4PC9rZXk+PC9mb3JlaWduLWtleXM+PHJlZi10eXBlIG5hbWU9IkpvdXJuYWwgQXJ0aWNs
ZSI+MTc8L3JlZi10eXBlPjxjb250cmlidXRvcnM+PGF1dGhvcnM+PGF1dGhvcj5QZWRlcnNlbiwg
TS4gRy48L2F1dGhvcj48YXV0aG9yPlN0ZXZlbnMsIEguPC9hdXRob3I+PGF1dGhvcj5QZWRlcnNl
biwgQy4gQi48L2F1dGhvcj48YXV0aG9yPk5vcmdhYXJkLVBlZGVyc2VuLCBCLjwvYXV0aG9yPjxh
dXRob3I+TW9ydGVuc2VuLCBQLiBCLjwvYXV0aG9yPjwvYXV0aG9ycz48L2NvbnRyaWJ1dG9ycz48
YXV0aC1hZGRyZXNzPk5hdGlvbmFsIENlbnRlciBmb3IgUmVnaXN0ZXItQmFzZWQgUmVzZWFyY2gs
IEFhcmh1cyBVbml2ZXJzaXR5LCBEZW5tYXJrLiBtZ3BAbmNyci5kazwvYXV0aC1hZGRyZXNzPjx0
aXRsZXM+PHRpdGxlPlRveG9wbGFzbWEgaW5mZWN0aW9uIGFuZCBsYXRlciBkZXZlbG9wbWVudCBv
ZiBzY2hpem9waHJlbmlhIGluIG1vdGhlcnM8L3RpdGxlPjxzZWNvbmRhcnktdGl0bGU+QW0gSiBQ
c3ljaGlhdHJ5PC9zZWNvbmRhcnktdGl0bGU+PC90aXRsZXM+PHBlcmlvZGljYWw+PGZ1bGwtdGl0
bGU+QW0gSiBQc3ljaGlhdHJ5PC9mdWxsLXRpdGxlPjwvcGVyaW9kaWNhbD48cGFnZXM+ODE0LTIx
PC9wYWdlcz48dm9sdW1lPjE2ODwvdm9sdW1lPjxudW1iZXI+ODwvbnVtYmVyPjxlZGl0aW9uPjIw
MTEvMDUvMDQ8L2VkaXRpb24+PGtleXdvcmRzPjxrZXl3b3JkPkFkdWx0PC9rZXl3b3JkPjxrZXl3
b3JkPkNvaG9ydCBTdHVkaWVzPC9rZXl3b3JkPjxrZXl3b3JkPkNyb3NzLVNlY3Rpb25hbCBTdHVk
aWVzPC9rZXl3b3JkPjxrZXl3b3JkPkRlbm1hcms8L2tleXdvcmQ+PGtleXdvcmQ+RmVtYWxlPC9r
ZXl3b3JkPjxrZXl3b3JkPkZvbGxvdy1VcCBTdHVkaWVzPC9rZXl3b3JkPjxrZXl3b3JkPkh1bWFu
czwva2V5d29yZD48a2V5d29yZD5JbW11bm9nbG9idWxpbiBHL2Jsb29kPC9rZXl3b3JkPjxrZXl3
b3JkPkluZmFudCwgTmV3Ym9ybjwva2V5d29yZD48a2V5d29yZD5NYWxlPC9rZXl3b3JkPjxrZXl3
b3JkPk5lb25hdGFsIFNjcmVlbmluZzwva2V5d29yZD48a2V5d29yZD5QcmVnbmFuY3k8L2tleXdv
cmQ+PGtleXdvcmQ+UHJlZ25hbmN5IENvbXBsaWNhdGlvbnMsIFBhcmFzaXRpYy8qZGlhZ25vc2lz
L2VwaWRlbWlvbG9neS9pbW11bm9sb2d5Lypwc3ljaG9sb2d5PC9rZXl3b3JkPjxrZXl3b3JkPlBy
b3NwZWN0aXZlIFN0dWRpZXM8L2tleXdvcmQ+PGtleXdvcmQ+Umlzazwva2V5d29yZD48a2V5d29y
ZD5TY2hpem9waHJlbmlhLypkaWFnbm9zaXMvZXBpZGVtaW9sb2d5L2ltbXVub2xvZ3k8L2tleXdv
cmQ+PGtleXdvcmQ+KlRveG9wbGFzbWEvaW1tdW5vbG9neTwva2V5d29yZD48a2V5d29yZD5Ub3hv
cGxhc21vc2lzLypkaWFnbm9zaXMvZXBpZGVtaW9sb2d5L2ltbXVub2xvZ3kvKnBzeWNob2xvZ3k8
L2tleXdvcmQ+PGtleXdvcmQ+VG94b3BsYXNtb3NpcywgQ29uZ2VuaXRhbC9kaWFnbm9zaXMvZXBp
ZGVtaW9sb2d5L2ltbXVub2xvZ3kvcHN5Y2hvbG9neTwva2V5d29yZD48a2V5d29yZD5Zb3VuZyBB
ZHVsdDwva2V5d29yZD48L2tleXdvcmRzPjxkYXRlcz48eWVhcj4yMDExPC95ZWFyPjxwdWItZGF0
ZXM+PGRhdGU+QXVnPC9kYXRlPjwvcHViLWRhdGVzPjwvZGF0ZXM+PGlzYm4+MTUzNS03MjI4IChF
bGVjdHJvbmljKSYjeEQ7MDAwMi05NTNYIChMaW5raW5nKTwvaXNibj48YWNjZXNzaW9uLW51bT4y
MTUzNjY5MDwvYWNjZXNzaW9uLW51bT48dXJscz48cmVsYXRlZC11cmxzPjx1cmw+aHR0cDovL3d3
dy5uY2JpLm5sbS5uaWguZ292L2VudHJlei9xdWVyeS5mY2dpP2NtZD1SZXRyaWV2ZSZhbXA7ZGI9
UHViTWVkJmFtcDtkb3B0PUNpdGF0aW9uJmFtcDtsaXN0X3VpZHM9MjE1MzY2OTA8L3VybD48L3Jl
bGF0ZWQtdXJscz48L3VybHM+PGVsZWN0cm9uaWMtcmVzb3VyY2UtbnVtPmFwcGkuYWpwLjIwMTEu
MTAwOTEzNTEgW3BpaV0mI3hEOzEwLjExNzYvYXBwaS5hanAuMjAxMS4xMDA5MTM1MTwvZWxlY3Ry
b25pYy1yZXNvdXJjZS1udW0+PGxhbmd1YWdlPmVuZzwvbGFuZ3VhZ2U+PC9yZWNvcmQ+PC9DaXRl
PjwvRW5kTm90ZT4A
</w:fldData>
        </w:fldChar>
      </w:r>
      <w:r w:rsidR="001E4ADE" w:rsidRPr="004F2082">
        <w:instrText xml:space="preserve"> ADDIN EN.CITE </w:instrText>
      </w:r>
      <w:r w:rsidR="000872A8" w:rsidRPr="004F2082">
        <w:fldChar w:fldCharType="begin">
          <w:fldData xml:space="preserve">PEVuZE5vdGU+PENpdGU+PEF1dGhvcj5Zb2xrZW48L0F1dGhvcj48WWVhcj4yMDA5PC9ZZWFyPjxS
ZWNOdW0+MjczPC9SZWNOdW0+PHJlY29yZD48cmVjLW51bWJlcj4yNzM8L3JlYy1udW1iZXI+PGZv
cmVpZ24ta2V5cz48a2V5IGFwcD0iRU4iIGRiLWlkPSJhdHZ2d3RkdGw1Mng1d2U1cHMyNXpmZjZh
YXYyZnoycGV2ZWEiPjI3Mzwva2V5PjwvZm9yZWlnbi1rZXlzPjxyZWYtdHlwZSBuYW1lPSJKb3Vy
bmFsIEFydGljbGUiPjE3PC9yZWYtdHlwZT48Y29udHJpYnV0b3JzPjxhdXRob3JzPjxhdXRob3I+
WW9sa2VuLCBSLiBILjwvYXV0aG9yPjxhdXRob3I+RGlja2Vyc29uLCBGLiBCLjwvYXV0aG9yPjxh
dXRob3I+RnVsbGVyIFRvcnJleSwgRS48L2F1dGhvcj48L2F1dGhvcnM+PC9jb250cmlidXRvcnM+
PGF1dGgtYWRkcmVzcz5TdGFubGV5IERpdmlzaW9uIG9mIERldmVsb3BtZW50YWwgTmV1cm92aXJv
bG9neSwgSm9obnMgSG9wa2lucyBVbml2ZXJzaXR5IFNjaG9vbCBvZiBNZWRpY2luZSwgQmFsdGlt
b3JlLCBNRCAyMTI4Ny00OTMzLCBVU0EuIFJoeW9sa2VuQGdtYWlsLmNvbTwvYXV0aC1hZGRyZXNz
Pjx0aXRsZXM+PHRpdGxlPlRveG9wbGFzbWEgYW5kIHNjaGl6b3BocmVuaWE8L3RpdGxlPjxzZWNv
bmRhcnktdGl0bGU+UGFyYXNpdGUgSW1tdW5vbDwvc2Vjb25kYXJ5LXRpdGxlPjwvdGl0bGVzPjxw
YWdlcz43MDYtMTU8L3BhZ2VzPjx2b2x1bWU+MzE8L3ZvbHVtZT48bnVtYmVyPjExPC9udW1iZXI+
PGVkaXRpb24+MjAwOS8xMC8xNTwvZWRpdGlvbj48a2V5d29yZHM+PGtleXdvcmQ+QW5pbWFsczwv
a2V5d29yZD48a2V5d29yZD5BbnRpYm9kaWVzLCBQcm90b3pvYW4vYmlvc3ludGhlc2lzPC9rZXl3
b3JkPjxrZXl3b3JkPkFudGlwc3ljaG90aWMgQWdlbnRzL3BoYXJtYWNvbG9neTwva2V5d29yZD48
a2V5d29yZD5Eb3BhbWluZS9iaW9zeW50aGVzaXM8L2tleXdvcmQ+PGtleXdvcmQ+SHVtYW5zPC9r
ZXl3b3JkPjxrZXl3b3JkPlNjaGl6b3BocmVuaWEvKmV0aW9sb2d5L21ldGFib2xpc208L2tleXdv
cmQ+PGtleXdvcmQ+VG94b3BsYXNtYS9kcnVnIGVmZmVjdHMvaW1tdW5vbG9neS8qcGF0aG9nZW5p
Y2l0eTwva2V5d29yZD48a2V5d29yZD5Ub3hvcGxhc21vc2lzLypjb21wbGljYXRpb25zL2ltbXVu
b2xvZ3kvbWV0YWJvbGlzbS9wYXJhc2l0b2xvZ3k8L2tleXdvcmQ+PGtleXdvcmQ+VmlydWxlbmNl
PC9rZXl3b3JkPjwva2V5d29yZHM+PGRhdGVzPjx5ZWFyPjIwMDk8L3llYXI+PHB1Yi1kYXRlcz48
ZGF0ZT5Ob3Y8L2RhdGU+PC9wdWItZGF0ZXM+PC9kYXRlcz48aXNibj4xMzY1LTMwMjQgKEVsZWN0
cm9uaWMpJiN4RDswMTQxLTk4MzggKExpbmtpbmcpPC9pc2JuPjxhY2Nlc3Npb24tbnVtPjE5ODI1
MTEwPC9hY2Nlc3Npb24tbnVtPjx1cmxzPjxyZWxhdGVkLXVybHM+PHVybD5odHRwOi8vd3d3Lm5j
YmkubmxtLm5paC5nb3YvZW50cmV6L3F1ZXJ5LmZjZ2k/Y21kPVJldHJpZXZlJmFtcDtkYj1QdWJN
ZWQmYW1wO2RvcHQ9Q2l0YXRpb24mYW1wO2xpc3RfdWlkcz0xOTgyNTExMDwvdXJsPjwvcmVsYXRl
ZC11cmxzPjwvdXJscz48ZWxlY3Ryb25pYy1yZXNvdXJjZS1udW0+UElNMTEzMSBbcGlpXSYjeEQ7
MTAuMTExMS9qLjEzNjUtMzAyNC4yMDA5LjAxMTMxLng8L2VsZWN0cm9uaWMtcmVzb3VyY2UtbnVt
PjxsYW5ndWFnZT5lbmc8L2xhbmd1YWdlPjwvcmVjb3JkPjwvQ2l0ZT48Q2l0ZT48QXV0aG9yPlRv
cnJleTwvQXV0aG9yPjxZZWFyPjIwMTI8L1llYXI+PFJlY051bT4yNTc8L1JlY051bT48cmVjb3Jk
PjxyZWMtbnVtYmVyPjI1NzwvcmVjLW51bWJlcj48Zm9yZWlnbi1rZXlzPjxrZXkgYXBwPSJFTiIg
ZGItaWQ9ImF0dnZ3dGR0bDUyeDV3ZTVwczI1emZmNmFhdjJmejJwZXZlYSI+MjU3PC9rZXk+PC9m
b3JlaWduLWtleXM+PHJlZi10eXBlIG5hbWU9IkpvdXJuYWwgQXJ0aWNsZSI+MTc8L3JlZi10eXBl
Pjxjb250cmlidXRvcnM+PGF1dGhvcnM+PGF1dGhvcj5Ub3JyZXksIEUuIEYuPC9hdXRob3I+PGF1
dGhvcj5CYXJ0a28sIEouIEouPC9hdXRob3I+PGF1dGhvcj5Zb2xrZW4sIFIuIEguPC9hdXRob3I+
PC9hdXRob3JzPjwvY29udHJpYnV0b3JzPjxhdXRoLWFkZHJlc3M+VGhlIFN0YW5sZXkgTWVkaWNh
bCBSZXNlYXJjaCBJbnN0aXR1dGUsIDg0MDEgQ29ubmVjdGljdXQgQXZlbnVlLCBTdWl0ZSAyMDAs
IENoZXZ5IENoYXNlLCBNRCAyMDgxNSwgVVNBLiB0b3JyZXlmQHN0YW5sZXlyZXNlYXJjaC5vcmc8
L2F1dGgtYWRkcmVzcz48dGl0bGVzPjx0aXRsZT5Ub3hvcGxhc21hIGdvbmRpaSBhbmQgb3RoZXIg
cmlzayBmYWN0b3JzIGZvciBzY2hpem9waHJlbmlhOiBhbiB1cGRhdGU8L3RpdGxlPjxzZWNvbmRh
cnktdGl0bGU+U2NoaXpvcGhyIEJ1bGw8L3NlY29uZGFyeS10aXRsZT48L3RpdGxlcz48cGFnZXM+
NjQyLTc8L3BhZ2VzPjx2b2x1bWU+Mzg8L3ZvbHVtZT48bnVtYmVyPjM8L251bWJlcj48ZWRpdGlv
bj4yMDEyLzAzLzI3PC9lZGl0aW9uPjxrZXl3b3Jkcz48a2V5d29yZD5BbnRpYm9kaWVzLCBQcm90
b3pvYW4vYmlvc3ludGhlc2lzPC9rZXl3b3JkPjxrZXl3b3JkPkh1bWFuczwva2V5d29yZD48a2V5
d29yZD5SaXNrIEZhY3RvcnM8L2tleXdvcmQ+PGtleXdvcmQ+U2NoaXpvcGhyZW5pYS8qZXRpb2xv
Z3kvZ2VuZXRpY3MvcGFyYXNpdG9sb2d5PC9rZXl3b3JkPjxrZXl3b3JkPlRveG9wbGFzbWEvaW1t
dW5vbG9neS8qcGF0aG9nZW5pY2l0eTwva2V5d29yZD48a2V5d29yZD5Ub3hvcGxhc21vc2lzLypj
b21wbGljYXRpb25zL2dlbmV0aWNzL3BzeWNob2xvZ3k8L2tleXdvcmQ+PC9rZXl3b3Jkcz48ZGF0
ZXM+PHllYXI+MjAxMjwveWVhcj48cHViLWRhdGVzPjxkYXRlPk1heTwvZGF0ZT48L3B1Yi1kYXRl
cz48L2RhdGVzPjxpc2JuPjE3NDUtMTcwMSAoRWxlY3Ryb25pYykmI3hEOzA1ODYtNzYxNCAoTGlu
a2luZyk8L2lzYm4+PGFjY2Vzc2lvbi1udW0+MjI0NDY1NjY8L2FjY2Vzc2lvbi1udW0+PHVybHM+
PHJlbGF0ZWQtdXJscz48dXJsPmh0dHA6Ly93d3cubmNiaS5ubG0ubmloLmdvdi9lbnRyZXovcXVl
cnkuZmNnaT9jbWQ9UmV0cmlldmUmYW1wO2RiPVB1Yk1lZCZhbXA7ZG9wdD1DaXRhdGlvbiZhbXA7
bGlzdF91aWRzPTIyNDQ2NTY2PC91cmw+PC9yZWxhdGVkLXVybHM+PC91cmxzPjxjdXN0b20yPjMz
Mjk5NzM8L2N1c3RvbTI+PGVsZWN0cm9uaWMtcmVzb3VyY2UtbnVtPjEwLjEwOTMvc2NoYnVsL3Ni
czA0MzwvZWxlY3Ryb25pYy1yZXNvdXJjZS1udW0+PGxhbmd1YWdlPmVuZzwvbGFuZ3VhZ2U+PC9y
ZWNvcmQ+PC9DaXRlPjxDaXRlPjxBdXRob3I+WW9sa2VuPC9BdXRob3I+PFllYXI+MjAwODwvWWVh
cj48UmVjTnVtPjI3NDwvUmVjTnVtPjxyZWNvcmQ+PHJlYy1udW1iZXI+Mjc0PC9yZWMtbnVtYmVy
Pjxmb3JlaWduLWtleXM+PGtleSBhcHA9IkVOIiBkYi1pZD0iYXR2dnd0ZHRsNTJ4NXdlNXBzMjV6
ZmY2YWF2MmZ6MnBldmVhIj4yNzQ8L2tleT48L2ZvcmVpZ24ta2V5cz48cmVmLXR5cGUgbmFtZT0i
Sm91cm5hbCBBcnRpY2xlIj4xNzwvcmVmLXR5cGU+PGNvbnRyaWJ1dG9ycz48YXV0aG9ycz48YXV0
aG9yPllvbGtlbiwgUi4gSC48L2F1dGhvcj48YXV0aG9yPlRvcnJleSwgRS4gRi48L2F1dGhvcj48
L2F1dGhvcnM+PC9jb250cmlidXRvcnM+PGF1dGgtYWRkcmVzcz5UaGUgU3RhbmxleSBMYWJvcmF0
b3J5IG9mIERldmVsb3BtZW50YWwgTmV1cm92aXJvbG9neSwgRGVwYXJ0bWVudCBvZiBQZWRpYXRy
aWNzLCBKb2hucyBIb3BraW5zIFVuaXZlcnNpdHkgTWVkaWNhbCBDZW50ZXIsIEJhbHRpbW9yZSwg
TUQgMjEyODctNDkzMywgVVNBLiB5b2xrZW5AbWFpbC5qaG1pLmVkdTwvYXV0aC1hZGRyZXNzPjx0
aXRsZXM+PHRpdGxlPkFyZSBzb21lIGNhc2VzIG9mIHBzeWNob3NpcyBjYXVzZWQgYnkgbWljcm9i
aWFsIGFnZW50cz8gQSByZXZpZXcgb2YgdGhlIGV2aWRlbmNlPC90aXRsZT48c2Vjb25kYXJ5LXRp
dGxlPk1vbCBQc3ljaGlhdHJ5PC9zZWNvbmRhcnktdGl0bGU+PC90aXRsZXM+PHBlcmlvZGljYWw+
PGZ1bGwtdGl0bGU+TW9sIFBzeWNoaWF0cnk8L2Z1bGwtdGl0bGU+PC9wZXJpb2RpY2FsPjxwYWdl
cz40NzAtOTwvcGFnZXM+PHZvbHVtZT4xMzwvdm9sdW1lPjxudW1iZXI+NTwvbnVtYmVyPjxlZGl0
aW9uPjIwMDgvMDIvMTM8L2VkaXRpb24+PGtleXdvcmRzPjxrZXl3b3JkPkFkb2xlc2NlbnQ8L2tl
eXdvcmQ+PGtleXdvcmQ+QWR1bHQ8L2tleXdvcmQ+PGtleXdvcmQ+QW5pbWFsczwva2V5d29yZD48
a2V5d29yZD5BbnRpYm9kaWVzLCBWaXJhbC9ibG9vZDwva2V5d29yZD48a2V5d29yZD5CaXBvbGFy
IERpc29yZGVyL2V0aW9sb2d5L2dlbmV0aWNzL2ltbXVub2xvZ3k8L2tleXdvcmQ+PGtleXdvcmQ+
Q2F0czwva2V5d29yZD48a2V5d29yZD5Db21tdW5pY2FibGUgRGlzZWFzZXMvKmNvbXBsaWNhdGlv
bnM8L2tleXdvcmQ+PGtleXdvcmQ+Q3l0b21lZ2Fsb3ZpcnVzIEluZmVjdGlvbnMvY29tcGxpY2F0
aW9ucy9lcGlkZW1pb2xvZ3kvaW1tdW5vbG9neTwva2V5d29yZD48a2V5d29yZD5FbmNlcGhhbGl0
aXMsIFZpcmFsL2NvbXBsaWNhdGlvbnM8L2tleXdvcmQ+PGtleXdvcmQ+RmVtYWxlPC9rZXl3b3Jk
PjxrZXl3b3JkPkdlbmV0aWMgUHJlZGlzcG9zaXRpb24gdG8gRGlzZWFzZTwva2V5d29yZD48a2V5
d29yZD5IdW1hbnM8L2tleXdvcmQ+PGtleXdvcmQ+SW5mYW50LCBOZXdib3JuPC9rZXl3b3JkPjxr
ZXl3b3JkPk1hbGU8L2tleXdvcmQ+PGtleXdvcmQ+TmV1cm9zeXBoaWxpcy9jb21wbGljYXRpb25z
PC9rZXl3b3JkPjxrZXl3b3JkPlByZWduYW5jeTwva2V5d29yZD48a2V5d29yZD5QcmVnbmFuY3kg
Q29tcGxpY2F0aW9ucywgSW5mZWN0aW91czwva2V5d29yZD48a2V5d29yZD5QcmVuYXRhbCBFeHBv
c3VyZSBEZWxheWVkIEVmZmVjdHM8L2tleXdvcmQ+PGtleXdvcmQ+UHN5Y2hvdGljIERpc29yZGVy
cy8qZXRpb2xvZ3k8L2tleXdvcmQ+PGtleXdvcmQ+UmF0czwva2V5d29yZD48a2V5d29yZD5SaXNr
LVRha2luZzwva2V5d29yZD48a2V5d29yZD5TY2hpem9waHJlbmlhL2VwaWRlbWlvbG9neS9ldGlv
bG9neS9nZW5ldGljcy9pbW11bm9sb2d5PC9rZXl3b3JkPjxrZXl3b3JkPlRveG9wbGFzbW9zaXMv
Y29tcGxpY2F0aW9ucy9pbW11bm9sb2d5PC9rZXl3b3JkPjxrZXl3b3JkPlRveG9wbGFzbW9zaXMs
IEFuaW1hbDwva2V5d29yZD48a2V5d29yZD5VcmJhbiBIZWFsdGg8L2tleXdvcmQ+PC9rZXl3b3Jk
cz48ZGF0ZXM+PHllYXI+MjAwODwveWVhcj48cHViLWRhdGVzPjxkYXRlPk1heTwvZGF0ZT48L3B1
Yi1kYXRlcz48L2RhdGVzPjxpc2JuPjE0NzYtNTU3OCAoRWxlY3Ryb25pYykmI3hEOzEzNTktNDE4
NCAoTGlua2luZyk8L2lzYm4+PGFjY2Vzc2lvbi1udW0+MTgyNjg1MDI8L2FjY2Vzc2lvbi1udW0+
PHVybHM+PHJlbGF0ZWQtdXJscz48dXJsPmh0dHA6Ly93d3cubmNiaS5ubG0ubmloLmdvdi9lbnRy
ZXovcXVlcnkuZmNnaT9jbWQ9UmV0cmlldmUmYW1wO2RiPVB1Yk1lZCZhbXA7ZG9wdD1DaXRhdGlv
biZhbXA7bGlzdF91aWRzPTE4MjY4NTAyPC91cmw+PC9yZWxhdGVkLXVybHM+PC91cmxzPjxlbGVj
dHJvbmljLXJlc291cmNlLW51bT4xMC4xMDM4L21wLjIwMDguNTwvZWxlY3Ryb25pYy1yZXNvdXJj
ZS1udW0+PGxhbmd1YWdlPmVuZzwvbGFuZ3VhZ2U+PC9yZWNvcmQ+PC9DaXRlPjxDaXRlPjxBdXRo
b3I+QW1taW5nZXI8L0F1dGhvcj48WWVhcj4yMDA3PC9ZZWFyPjxSZWNOdW0+MTU2PC9SZWNOdW0+
PHJlY29yZD48cmVjLW51bWJlcj4xNTY8L3JlYy1udW1iZXI+PGZvcmVpZ24ta2V5cz48a2V5IGFw
cD0iRU4iIGRiLWlkPSJhdHZ2d3RkdGw1Mng1d2U1cHMyNXpmZjZhYXYyZnoycGV2ZWEiPjE1Njwv
a2V5PjwvZm9yZWlnbi1rZXlzPjxyZWYtdHlwZSBuYW1lPSJKb3VybmFsIEFydGljbGUiPjE3PC9y
ZWYtdHlwZT48Y29udHJpYnV0b3JzPjxhdXRob3JzPjxhdXRob3I+QW1taW5nZXIsIEcuIFAuPC9h
dXRob3I+PGF1dGhvcj5NY0dvcnJ5LCBQLiBELjwvYXV0aG9yPjxhdXRob3I+QmVyZ2VyLCBHLiBF
LjwvYXV0aG9yPjxhdXRob3I+V2FkZSwgRC48L2F1dGhvcj48YXV0aG9yPll1bmcsIEEuIFIuPC9h
dXRob3I+PGF1dGhvcj5QaGlsbGlwcywgTC4gSi48L2F1dGhvcj48YXV0aG9yPkhhcnJpZ2FuLCBT
LiBNLjwvYXV0aG9yPjxhdXRob3I+RnJhbmNleSwgUy4gTS48L2F1dGhvcj48YXV0aG9yPllvbGtl
biwgUi4gSC48L2F1dGhvcj48L2F1dGhvcnM+PC9jb250cmlidXRvcnM+PGF1dGgtYWRkcmVzcz5P
UllHRU4gUmVzZWFyY2ggQ2VudHJlLCBEZXBhcnRtZW50IG9mIFBzeWNoaWF0cnksIFVuaXZlcnNp
dHkgb2YgTWVsYm91cm5lLCBBdXN0cmFsaWEuIHBhdWwuYW1taW5nZXJAbWVkdW5pd2llbi5hYy5h
dDwvYXV0aC1hZGRyZXNzPjx0aXRsZXM+PHRpdGxlPkFudGlib2RpZXMgdG8gaW5mZWN0aW91cyBh
Z2VudHMgaW4gaW5kaXZpZHVhbHMgYXQgdWx0cmEtaGlnaCByaXNrIGZvciBwc3ljaG9zaXM8L3Rp
dGxlPjxzZWNvbmRhcnktdGl0bGU+QmlvbCBQc3ljaGlhdHJ5PC9zZWNvbmRhcnktdGl0bGU+PC90
aXRsZXM+PHBhZ2VzPjEyMTUtNzwvcGFnZXM+PHZvbHVtZT42MTwvdm9sdW1lPjxudW1iZXI+MTA8
L251bWJlcj48ZWRpdGlvbj4yMDA3LzAxLzA5PC9lZGl0aW9uPjxrZXl3b3Jkcz48a2V5d29yZD5B
ZG9sZXNjZW50PC9rZXl3b3JkPjxrZXl3b3JkPkFkdWx0PC9rZXl3b3JkPjxrZXl3b3JkPkFuaW1h
bHM8L2tleXdvcmQ+PGtleXdvcmQ+QW50aWJvZGllcywgUHJvdG96b2FuLypibG9vZDwva2V5d29y
ZD48a2V5d29yZD5BbnRpYm9kaWVzLCBWaXJhbC8qYmxvb2Q8L2tleXdvcmQ+PGtleXdvcmQ+Q3l0
b21lZ2Fsb3ZpcnVzLyppbW11bm9sb2d5PC9rZXl3b3JkPjxrZXl3b3JkPkZlbWFsZTwva2V5d29y
ZD48a2V5d29yZD5IZXJwZXN2aXJ1cyAxLCBIdW1hbi8qaW1tdW5vbG9neTwva2V5d29yZD48a2V5
d29yZD5IZXJwZXN2aXJ1cyAyLCBIdW1hbi8qaW1tdW5vbG9neTwva2V5d29yZD48a2V5d29yZD5I
ZXJwZXN2aXJ1cyAzLCBIdW1hbi8qaW1tdW5vbG9neTwva2V5d29yZD48a2V5d29yZD5IZXJwZXN2
aXJ1cyA0LCBIdW1hbi8qaW1tdW5vbG9neTwva2V5d29yZD48a2V5d29yZD5IdW1hbnM8L2tleXdv
cmQ+PGtleXdvcmQ+SW1tdW5vZ2xvYnVsaW4gRy8qYmxvb2Q8L2tleXdvcmQ+PGtleXdvcmQ+TGlu
ZWFyIE1vZGVsczwva2V5d29yZD48a2V5d29yZD5NYWxlPC9rZXl3b3JkPjxrZXl3b3JkPlBzeWNo
aWF0cmljIFN0YXR1cyBSYXRpbmcgU2NhbGVzPC9rZXl3b3JkPjxrZXl3b3JkPlBzeWNob3RpYyBE
aXNvcmRlcnMvZGlhZ25vc2lzL2dlbmV0aWNzLyppbW11bm9sb2d5PC9rZXl3b3JkPjxrZXl3b3Jk
PlJpc2sgRmFjdG9yczwva2V5d29yZD48a2V5d29yZD5TY2hpem9waHJlbmlhL2RpYWdub3Npcy9n
ZW5ldGljcy8qaW1tdW5vbG9neTwva2V5d29yZD48a2V5d29yZD5Ub3hvcGxhc21hLyppbW11bm9s
b2d5PC9rZXl3b3JkPjwva2V5d29yZHM+PGRhdGVzPjx5ZWFyPjIwMDc8L3llYXI+PHB1Yi1kYXRl
cz48ZGF0ZT5NYXkgMTU8L2RhdGU+PC9wdWItZGF0ZXM+PC9kYXRlcz48aXNibj4wMDA2LTMyMjMg
KFByaW50KSYjeEQ7MDAwNi0zMjIzIChMaW5raW5nKTwvaXNibj48YWNjZXNzaW9uLW51bT4xNzIw
NzQ3MTwvYWNjZXNzaW9uLW51bT48dXJscz48cmVsYXRlZC11cmxzPjx1cmw+aHR0cDovL3d3dy5u
Y2JpLm5sbS5uaWguZ292L2VudHJlei9xdWVyeS5mY2dpP2NtZD1SZXRyaWV2ZSZhbXA7ZGI9UHVi
TWVkJmFtcDtkb3B0PUNpdGF0aW9uJmFtcDtsaXN0X3VpZHM9MTcyMDc0NzE8L3VybD48L3JlbGF0
ZWQtdXJscz48L3VybHM+PGVsZWN0cm9uaWMtcmVzb3VyY2UtbnVtPlMwMDA2LTMyMjMoMDYpMDEy
NzMtWCBbcGlpXSYjeEQ7MTAuMTAxNi9qLmJpb3BzeWNoLjIwMDYuMDkuMDM0PC9lbGVjdHJvbmlj
LXJlc291cmNlLW51bT48bGFuZ3VhZ2U+ZW5nPC9sYW5ndWFnZT48L3JlY29yZD48L0NpdGU+PENp
dGU+PEF1dGhvcj5QZWRlcnNlbjwvQXV0aG9yPjxZZWFyPjIwMTE8L1llYXI+PFJlY051bT4yMzg8
L1JlY051bT48cmVjb3JkPjxyZWMtbnVtYmVyPjIzODwvcmVjLW51bWJlcj48Zm9yZWlnbi1rZXlz
PjxrZXkgYXBwPSJFTiIgZGItaWQ9ImF0dnZ3dGR0bDUyeDV3ZTVwczI1emZmNmFhdjJmejJwZXZl
YSI+MjM4PC9rZXk+PC9mb3JlaWduLWtleXM+PHJlZi10eXBlIG5hbWU9IkpvdXJuYWwgQXJ0aWNs
ZSI+MTc8L3JlZi10eXBlPjxjb250cmlidXRvcnM+PGF1dGhvcnM+PGF1dGhvcj5QZWRlcnNlbiwg
TS4gRy48L2F1dGhvcj48YXV0aG9yPlN0ZXZlbnMsIEguPC9hdXRob3I+PGF1dGhvcj5QZWRlcnNl
biwgQy4gQi48L2F1dGhvcj48YXV0aG9yPk5vcmdhYXJkLVBlZGVyc2VuLCBCLjwvYXV0aG9yPjxh
dXRob3I+TW9ydGVuc2VuLCBQLiBCLjwvYXV0aG9yPjwvYXV0aG9ycz48L2NvbnRyaWJ1dG9ycz48
YXV0aC1hZGRyZXNzPk5hdGlvbmFsIENlbnRlciBmb3IgUmVnaXN0ZXItQmFzZWQgUmVzZWFyY2gs
IEFhcmh1cyBVbml2ZXJzaXR5LCBEZW5tYXJrLiBtZ3BAbmNyci5kazwvYXV0aC1hZGRyZXNzPjx0
aXRsZXM+PHRpdGxlPlRveG9wbGFzbWEgaW5mZWN0aW9uIGFuZCBsYXRlciBkZXZlbG9wbWVudCBv
ZiBzY2hpem9waHJlbmlhIGluIG1vdGhlcnM8L3RpdGxlPjxzZWNvbmRhcnktdGl0bGU+QW0gSiBQ
c3ljaGlhdHJ5PC9zZWNvbmRhcnktdGl0bGU+PC90aXRsZXM+PHBlcmlvZGljYWw+PGZ1bGwtdGl0
bGU+QW0gSiBQc3ljaGlhdHJ5PC9mdWxsLXRpdGxlPjwvcGVyaW9kaWNhbD48cGFnZXM+ODE0LTIx
PC9wYWdlcz48dm9sdW1lPjE2ODwvdm9sdW1lPjxudW1iZXI+ODwvbnVtYmVyPjxlZGl0aW9uPjIw
MTEvMDUvMDQ8L2VkaXRpb24+PGtleXdvcmRzPjxrZXl3b3JkPkFkdWx0PC9rZXl3b3JkPjxrZXl3
b3JkPkNvaG9ydCBTdHVkaWVzPC9rZXl3b3JkPjxrZXl3b3JkPkNyb3NzLVNlY3Rpb25hbCBTdHVk
aWVzPC9rZXl3b3JkPjxrZXl3b3JkPkRlbm1hcms8L2tleXdvcmQ+PGtleXdvcmQ+RmVtYWxlPC9r
ZXl3b3JkPjxrZXl3b3JkPkZvbGxvdy1VcCBTdHVkaWVzPC9rZXl3b3JkPjxrZXl3b3JkPkh1bWFu
czwva2V5d29yZD48a2V5d29yZD5JbW11bm9nbG9idWxpbiBHL2Jsb29kPC9rZXl3b3JkPjxrZXl3
b3JkPkluZmFudCwgTmV3Ym9ybjwva2V5d29yZD48a2V5d29yZD5NYWxlPC9rZXl3b3JkPjxrZXl3
b3JkPk5lb25hdGFsIFNjcmVlbmluZzwva2V5d29yZD48a2V5d29yZD5QcmVnbmFuY3k8L2tleXdv
cmQ+PGtleXdvcmQ+UHJlZ25hbmN5IENvbXBsaWNhdGlvbnMsIFBhcmFzaXRpYy8qZGlhZ25vc2lz
L2VwaWRlbWlvbG9neS9pbW11bm9sb2d5Lypwc3ljaG9sb2d5PC9rZXl3b3JkPjxrZXl3b3JkPlBy
b3NwZWN0aXZlIFN0dWRpZXM8L2tleXdvcmQ+PGtleXdvcmQ+Umlzazwva2V5d29yZD48a2V5d29y
ZD5TY2hpem9waHJlbmlhLypkaWFnbm9zaXMvZXBpZGVtaW9sb2d5L2ltbXVub2xvZ3k8L2tleXdv
cmQ+PGtleXdvcmQ+KlRveG9wbGFzbWEvaW1tdW5vbG9neTwva2V5d29yZD48a2V5d29yZD5Ub3hv
cGxhc21vc2lzLypkaWFnbm9zaXMvZXBpZGVtaW9sb2d5L2ltbXVub2xvZ3kvKnBzeWNob2xvZ3k8
L2tleXdvcmQ+PGtleXdvcmQ+VG94b3BsYXNtb3NpcywgQ29uZ2VuaXRhbC9kaWFnbm9zaXMvZXBp
ZGVtaW9sb2d5L2ltbXVub2xvZ3kvcHN5Y2hvbG9neTwva2V5d29yZD48a2V5d29yZD5Zb3VuZyBB
ZHVsdDwva2V5d29yZD48L2tleXdvcmRzPjxkYXRlcz48eWVhcj4yMDExPC95ZWFyPjxwdWItZGF0
ZXM+PGRhdGU+QXVnPC9kYXRlPjwvcHViLWRhdGVzPjwvZGF0ZXM+PGlzYm4+MTUzNS03MjI4IChF
bGVjdHJvbmljKSYjeEQ7MDAwMi05NTNYIChMaW5raW5nKTwvaXNibj48YWNjZXNzaW9uLW51bT4y
MTUzNjY5MDwvYWNjZXNzaW9uLW51bT48dXJscz48cmVsYXRlZC11cmxzPjx1cmw+aHR0cDovL3d3
dy5uY2JpLm5sbS5uaWguZ292L2VudHJlei9xdWVyeS5mY2dpP2NtZD1SZXRyaWV2ZSZhbXA7ZGI9
UHViTWVkJmFtcDtkb3B0PUNpdGF0aW9uJmFtcDtsaXN0X3VpZHM9MjE1MzY2OTA8L3VybD48L3Jl
bGF0ZWQtdXJscz48L3VybHM+PGVsZWN0cm9uaWMtcmVzb3VyY2UtbnVtPmFwcGkuYWpwLjIwMTEu
MTAwOTEzNTEgW3BpaV0mI3hEOzEwLjExNzYvYXBwaS5hanAuMjAxMS4xMDA5MTM1MTwvZWxlY3Ry
b25pYy1yZXNvdXJjZS1udW0+PGxhbmd1YWdlPmVuZzwvbGFuZ3VhZ2U+PC9yZWNvcmQ+PC9DaXRl
PjwvRW5kTm90ZT4A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14,</w:t>
      </w:r>
      <w:r w:rsidR="001E4ADE" w:rsidRPr="004F2082">
        <w:rPr>
          <w:vertAlign w:val="superscript"/>
        </w:rPr>
        <w:t>19-2</w:t>
      </w:r>
      <w:r w:rsidR="009E2C95" w:rsidRPr="004F2082">
        <w:rPr>
          <w:rFonts w:hint="eastAsia"/>
          <w:vertAlign w:val="superscript"/>
          <w:lang w:eastAsia="zh-CN"/>
        </w:rPr>
        <w:t>3</w:t>
      </w:r>
      <w:r w:rsidR="001E4ADE" w:rsidRPr="004F2082">
        <w:rPr>
          <w:vertAlign w:val="superscript"/>
        </w:rPr>
        <w:t>]</w:t>
      </w:r>
      <w:r w:rsidR="000872A8" w:rsidRPr="004F2082">
        <w:fldChar w:fldCharType="end"/>
      </w:r>
      <w:r w:rsidR="009E2C95" w:rsidRPr="004F2082">
        <w:rPr>
          <w:rFonts w:hint="eastAsia"/>
          <w:lang w:eastAsia="zh-CN"/>
        </w:rPr>
        <w:t>; (3)</w:t>
      </w:r>
      <w:r w:rsidR="009E2C95" w:rsidRPr="004F2082">
        <w:rPr>
          <w:lang w:eastAsia="zh-CN"/>
        </w:rPr>
        <w:t xml:space="preserve"> </w:t>
      </w:r>
      <w:r w:rsidR="00BB55F4" w:rsidRPr="004F2082">
        <w:rPr>
          <w:lang w:val="de-DE"/>
        </w:rPr>
        <w:t>Ch</w:t>
      </w:r>
      <w:r w:rsidR="009E2C95" w:rsidRPr="004F2082">
        <w:rPr>
          <w:lang w:val="de-DE"/>
        </w:rPr>
        <w:t>lamydia infections: trachomatis</w:t>
      </w:r>
      <w:r w:rsidR="000872A8" w:rsidRPr="004F2082">
        <w:fldChar w:fldCharType="begin">
          <w:fldData xml:space="preserve">PEVuZE5vdGU+PENpdGU+PEF1dGhvcj5QYXJrPC9BdXRob3I+PFllYXI+MjAxMjwvWWVhcj48UmVj
TnVtPjIzNjwvUmVjTnVtPjxyZWNvcmQ+PHJlYy1udW1iZXI+MjM2PC9yZWMtbnVtYmVyPjxmb3Jl
aWduLWtleXM+PGtleSBhcHA9IkVOIiBkYi1pZD0iYXR2dnd0ZHRsNTJ4NXdlNXBzMjV6ZmY2YWF2
MmZ6MnBldmVhIj4yMzY8L2tleT48L2ZvcmVpZ24ta2V5cz48cmVmLXR5cGUgbmFtZT0iSm91cm5h
bCBBcnRpY2xlIj4xNzwvcmVmLXR5cGU+PGNvbnRyaWJ1dG9ycz48YXV0aG9ycz48YXV0aG9yPlBh
cmssIE0uIEguPC9hdXRob3I+PGF1dGhvcj5Ld29uLCBZLiBKLjwvYXV0aG9yPjxhdXRob3I+SmVv
bmcsIEguIFkuPC9hdXRob3I+PGF1dGhvcj5MZWUsIEguIFkuPC9hdXRob3I+PGF1dGhvcj5Id2Fu
Z2JvLCBZLjwvYXV0aG9yPjxhdXRob3I+WW9vbiwgSC4gSi48L2F1dGhvcj48YXV0aG9yPlNoaW0s
IFMuIEguPC9hdXRob3I+PC9hdXRob3JzPjwvY29udHJpYnV0b3JzPjxhdXRoLWFkZHJlc3M+RGVw
YXJ0bWVudCBvZiBQc3ljaGlhdHJ5LCBTb29uIENodW4gSHlhbmcgVW5pdmVyc2l0eSBDaGVvbmFu
IEhvc3BpdGFsLCBTb29uIENodW4gSHlhbmcgVW5pdmVyc2l0eSBDb2xsZWdlIG9mIE1lZGljaW5l
LCBDaGVvbmFuLCBLb3JlYS48L2F1dGgtYWRkcmVzcz48dGl0bGVzPjx0aXRsZT5Bc3NvY2lhdGlv
biBiZXR3ZWVuIEludHJhY2VsbHVsYXIgSW5mZWN0aW91cyBBZ2VudHMgYW5kIFNjaGl6b3BocmVu
aWE8L3RpdGxlPjxzZWNvbmRhcnktdGl0bGU+Q2xpbiBQc3ljaG9waGFybWFjb2wgTmV1cm9zY2k8
L3NlY29uZGFyeS10aXRsZT48L3RpdGxlcz48cGFnZXM+MTE3LTIzPC9wYWdlcz48dm9sdW1lPjEw
PC92b2x1bWU+PG51bWJlcj4yPC9udW1iZXI+PGVkaXRpb24+MjAxMy8wMi8yMzwvZWRpdGlvbj48
ZGF0ZXM+PHllYXI+MjAxMjwveWVhcj48cHViLWRhdGVzPjxkYXRlPkF1ZzwvZGF0ZT48L3B1Yi1k
YXRlcz48L2RhdGVzPjxpc2JuPjE3MzgtMTA4OCAoUHJpbnQpJiN4RDsxNzM4LTEwODggKExpbmtp
bmcpPC9pc2JuPjxhY2Nlc3Npb24tbnVtPjIzNDMwOTU5PC9hY2Nlc3Npb24tbnVtPjx1cmxzPjxy
ZWxhdGVkLXVybHM+PHVybD5odHRwOi8vd3d3Lm5jYmkubmxtLm5paC5nb3YvZW50cmV6L3F1ZXJ5
LmZjZ2k/Y21kPVJldHJpZXZlJmFtcDtkYj1QdWJNZWQmYW1wO2RvcHQ9Q2l0YXRpb24mYW1wO2xp
c3RfdWlkcz0yMzQzMDk1OTwvdXJsPjwvcmVsYXRlZC11cmxzPjwvdXJscz48Y3VzdG9tMj4zNTY5
MTQ2PC9jdXN0b20yPjxlbGVjdHJvbmljLXJlc291cmNlLW51bT4xMC45NzU4L2Nwbi4yMDEyLjEw
LjIuMTE3PC9lbGVjdHJvbmljLXJlc291cmNlLW51bT48bGFuZ3VhZ2U+ZW5nPC9sYW5ndWFnZT48
L3JlY29yZD48L0NpdGU+PENpdGU+PEF1dGhvcj5LcmF1c2U8L0F1dGhvcj48WWVhcj4yMDEwPC9Z
ZWFyPjxSZWNOdW0+MjAzPC9SZWNOdW0+PHJlY29yZD48cmVjLW51bWJlcj4yMDM8L3JlYy1udW1i
ZXI+PGZvcmVpZ24ta2V5cz48a2V5IGFwcD0iRU4iIGRiLWlkPSJhdHZ2d3RkdGw1Mng1d2U1cHMy
NXpmZjZhYXYyZnoycGV2ZWEiPjIwMzwva2V5PjwvZm9yZWlnbi1rZXlzPjxyZWYtdHlwZSBuYW1l
PSJKb3VybmFsIEFydGljbGUiPjE3PC9yZWYtdHlwZT48Y29udHJpYnV0b3JzPjxhdXRob3JzPjxh
dXRob3I+S3JhdXNlLCBELjwvYXV0aG9yPjxhdXRob3I+TWF0eiwgSi48L2F1dGhvcj48YXV0aG9y
PldlaWRpbmdlciwgRS48L2F1dGhvcj48YXV0aG9yPldhZ25lciwgSi48L2F1dGhvcj48YXV0aG9y
PldpbGRlbmF1ZXIsIEEuPC9hdXRob3I+PGF1dGhvcj5PYmVybWVpZXIsIE0uPC9hdXRob3I+PGF1
dGhvcj5SaWVkZWwsIE0uPC9hdXRob3I+PGF1dGhvcj5NdWxsZXIsIE4uPC9hdXRob3I+PC9hdXRo
b3JzPjwvY29udHJpYnV0b3JzPjxhdXRoLWFkZHJlc3M+RGVwYXJ0bWVudCBvZiBQc3ljaGlhdHJ5
IGFuZCBQc3ljaG90aGVyYXB5LCBMdWR3aWctTWF4aW1pbGlhbnMgVW5pdmVyc2l0eSwgTXVuaWNo
LCBHZXJtYW55LiBEYW5pZWxhLktyYXVzZUBtZWQudW5pLW11ZW5jaGVuLmRlPC9hdXRoLWFkZHJl
c3M+PHRpdGxlcz48dGl0bGU+VGhlIGFzc29jaWF0aW9uIG9mIGluZmVjdGlvdXMgYWdlbnRzIGFu
ZCBzY2hpem9waHJlbmlhPC90aXRsZT48c2Vjb25kYXJ5LXRpdGxlPldvcmxkIEogQmlvbCBQc3lj
aGlhdHJ5PC9zZWNvbmRhcnktdGl0bGU+PC90aXRsZXM+PHBhZ2VzPjczOS00MzwvcGFnZXM+PHZv
bHVtZT4xMTwvdm9sdW1lPjxudW1iZXI+NTwvbnVtYmVyPjxlZGl0aW9uPjIwMTAvMDcvMDc8L2Vk
aXRpb24+PGtleXdvcmRzPjxrZXl3b3JkPkFkdWx0PC9rZXl3b3JkPjxrZXl3b3JkPkFudGlib2Rp
ZXMsIEJhY3RlcmlhbC9ibG9vZDwva2V5d29yZD48a2V5d29yZD5BbnRpYm9kaWVzLCBQcm90b3pv
YW4vYmxvb2Q8L2tleXdvcmQ+PGtleXdvcmQ+QW50aWJvZGllcywgVmlyYWwvYmxvb2Q8L2tleXdv
cmQ+PGtleXdvcmQ+QmFjdGVyaWFsIEluZmVjdGlvbnMvKmVwaWRlbWlvbG9neS8qaW1tdW5vbG9n
eTwva2V5d29yZD48a2V5d29yZD5DaGxhbXlkaWEgdHJhY2hvbWF0aXMvaW1tdW5vbG9neTwva2V5
d29yZD48a2V5d29yZD5DaGxhbXlkb3BoaWxhIHBuZXVtb25pYWUvaW1tdW5vbG9neTwva2V5d29y
ZD48a2V5d29yZD5DeXRvbWVnYWxvdmlydXMvaW1tdW5vbG9neTwva2V5d29yZD48a2V5d29yZD5G
ZW1hbGU8L2tleXdvcmQ+PGtleXdvcmQ+SGVycGVzdmlydXMgNCwgSHVtYW4vaW1tdW5vbG9neTwv
a2V5d29yZD48a2V5d29yZD5IdW1hbnM8L2tleXdvcmQ+PGtleXdvcmQ+TWFsZTwva2V5d29yZD48
a2V5d29yZD5NaWRkbGUgQWdlZDwva2V5d29yZD48a2V5d29yZD5NeWNvcGxhc21hIHBuZXVtb25p
YWUvaW1tdW5vbG9neTwva2V5d29yZD48a2V5d29yZD5Qc3ljaGlhdHJpYyBTdGF0dXMgUmF0aW5n
IFNjYWxlczwva2V5d29yZD48a2V5d29yZD5SZWZlcmVuY2UgVmFsdWVzPC9rZXl3b3JkPjxrZXl3
b3JkPlNjaGl6b3BocmVuaWEvKmVwaWRlbWlvbG9neS8qaW1tdW5vbG9neTwva2V5d29yZD48a2V5
d29yZD5TaW1wbGV4dmlydXMvaW1tdW5vbG9neTwva2V5d29yZD48a2V5d29yZD5Ub3hvcGxhc21h
L2ltbXVub2xvZ3k8L2tleXdvcmQ+PGtleXdvcmQ+VG94b3BsYXNtb3Npcy8qZXBpZGVtaW9sb2d5
LyppbW11bm9sb2d5PC9rZXl3b3JkPjxrZXl3b3JkPlZpcnVzIERpc2Vhc2VzLyplcGlkZW1pb2xv
Z3kvaW1tdW5vbG9neTwva2V5d29yZD48L2tleXdvcmRzPjxkYXRlcz48eWVhcj4yMDEwPC95ZWFy
PjxwdWItZGF0ZXM+PGRhdGU+QXVnPC9kYXRlPjwvcHViLWRhdGVzPjwvZGF0ZXM+PGlzYm4+MTgx
NC0xNDEyIChFbGVjdHJvbmljKSYjeEQ7MTU2Mi0yOTc1IChMaW5raW5nKTwvaXNibj48YWNjZXNz
aW9uLW51bT4yMDYwMjYwNDwvYWNjZXNzaW9uLW51bT48dXJscz48cmVsYXRlZC11cmxzPjx1cmw+
aHR0cDovL3d3dy5uY2JpLm5sbS5uaWguZ292L2VudHJlei9xdWVyeS5mY2dpP2NtZD1SZXRyaWV2
ZSZhbXA7ZGI9UHViTWVkJmFtcDtkb3B0PUNpdGF0aW9uJmFtcDtsaXN0X3VpZHM9MjA2MDI2MDQ8
L3VybD48L3JlbGF0ZWQtdXJscz48L3VybHM+PGVsZWN0cm9uaWMtcmVzb3VyY2UtbnVtPjEwLjMx
MDkvMTU2MjI5NzEwMDM2NTMyNDY8L2VsZWN0cm9uaWMtcmVzb3VyY2UtbnVtPjxsYW5ndWFnZT5l
bmc8L2xhbmd1YWdlPjwvcmVjb3JkPjwvQ2l0ZT48L0VuZE5vdGU+AG==
</w:fldData>
        </w:fldChar>
      </w:r>
      <w:r w:rsidR="001E4ADE" w:rsidRPr="004F2082">
        <w:instrText xml:space="preserve"> ADDIN EN.CITE </w:instrText>
      </w:r>
      <w:r w:rsidR="000872A8" w:rsidRPr="004F2082">
        <w:fldChar w:fldCharType="begin">
          <w:fldData xml:space="preserve">PEVuZE5vdGU+PENpdGU+PEF1dGhvcj5QYXJrPC9BdXRob3I+PFllYXI+MjAxMjwvWWVhcj48UmVj
TnVtPjIzNjwvUmVjTnVtPjxyZWNvcmQ+PHJlYy1udW1iZXI+MjM2PC9yZWMtbnVtYmVyPjxmb3Jl
aWduLWtleXM+PGtleSBhcHA9IkVOIiBkYi1pZD0iYXR2dnd0ZHRsNTJ4NXdlNXBzMjV6ZmY2YWF2
MmZ6MnBldmVhIj4yMzY8L2tleT48L2ZvcmVpZ24ta2V5cz48cmVmLXR5cGUgbmFtZT0iSm91cm5h
bCBBcnRpY2xlIj4xNzwvcmVmLXR5cGU+PGNvbnRyaWJ1dG9ycz48YXV0aG9ycz48YXV0aG9yPlBh
cmssIE0uIEguPC9hdXRob3I+PGF1dGhvcj5Ld29uLCBZLiBKLjwvYXV0aG9yPjxhdXRob3I+SmVv
bmcsIEguIFkuPC9hdXRob3I+PGF1dGhvcj5MZWUsIEguIFkuPC9hdXRob3I+PGF1dGhvcj5Id2Fu
Z2JvLCBZLjwvYXV0aG9yPjxhdXRob3I+WW9vbiwgSC4gSi48L2F1dGhvcj48YXV0aG9yPlNoaW0s
IFMuIEguPC9hdXRob3I+PC9hdXRob3JzPjwvY29udHJpYnV0b3JzPjxhdXRoLWFkZHJlc3M+RGVw
YXJ0bWVudCBvZiBQc3ljaGlhdHJ5LCBTb29uIENodW4gSHlhbmcgVW5pdmVyc2l0eSBDaGVvbmFu
IEhvc3BpdGFsLCBTb29uIENodW4gSHlhbmcgVW5pdmVyc2l0eSBDb2xsZWdlIG9mIE1lZGljaW5l
LCBDaGVvbmFuLCBLb3JlYS48L2F1dGgtYWRkcmVzcz48dGl0bGVzPjx0aXRsZT5Bc3NvY2lhdGlv
biBiZXR3ZWVuIEludHJhY2VsbHVsYXIgSW5mZWN0aW91cyBBZ2VudHMgYW5kIFNjaGl6b3BocmVu
aWE8L3RpdGxlPjxzZWNvbmRhcnktdGl0bGU+Q2xpbiBQc3ljaG9waGFybWFjb2wgTmV1cm9zY2k8
L3NlY29uZGFyeS10aXRsZT48L3RpdGxlcz48cGFnZXM+MTE3LTIzPC9wYWdlcz48dm9sdW1lPjEw
PC92b2x1bWU+PG51bWJlcj4yPC9udW1iZXI+PGVkaXRpb24+MjAxMy8wMi8yMzwvZWRpdGlvbj48
ZGF0ZXM+PHllYXI+MjAxMjwveWVhcj48cHViLWRhdGVzPjxkYXRlPkF1ZzwvZGF0ZT48L3B1Yi1k
YXRlcz48L2RhdGVzPjxpc2JuPjE3MzgtMTA4OCAoUHJpbnQpJiN4RDsxNzM4LTEwODggKExpbmtp
bmcpPC9pc2JuPjxhY2Nlc3Npb24tbnVtPjIzNDMwOTU5PC9hY2Nlc3Npb24tbnVtPjx1cmxzPjxy
ZWxhdGVkLXVybHM+PHVybD5odHRwOi8vd3d3Lm5jYmkubmxtLm5paC5nb3YvZW50cmV6L3F1ZXJ5
LmZjZ2k/Y21kPVJldHJpZXZlJmFtcDtkYj1QdWJNZWQmYW1wO2RvcHQ9Q2l0YXRpb24mYW1wO2xp
c3RfdWlkcz0yMzQzMDk1OTwvdXJsPjwvcmVsYXRlZC11cmxzPjwvdXJscz48Y3VzdG9tMj4zNTY5
MTQ2PC9jdXN0b20yPjxlbGVjdHJvbmljLXJlc291cmNlLW51bT4xMC45NzU4L2Nwbi4yMDEyLjEw
LjIuMTE3PC9lbGVjdHJvbmljLXJlc291cmNlLW51bT48bGFuZ3VhZ2U+ZW5nPC9sYW5ndWFnZT48
L3JlY29yZD48L0NpdGU+PENpdGU+PEF1dGhvcj5LcmF1c2U8L0F1dGhvcj48WWVhcj4yMDEwPC9Z
ZWFyPjxSZWNOdW0+MjAzPC9SZWNOdW0+PHJlY29yZD48cmVjLW51bWJlcj4yMDM8L3JlYy1udW1i
ZXI+PGZvcmVpZ24ta2V5cz48a2V5IGFwcD0iRU4iIGRiLWlkPSJhdHZ2d3RkdGw1Mng1d2U1cHMy
NXpmZjZhYXYyZnoycGV2ZWEiPjIwMzwva2V5PjwvZm9yZWlnbi1rZXlzPjxyZWYtdHlwZSBuYW1l
PSJKb3VybmFsIEFydGljbGUiPjE3PC9yZWYtdHlwZT48Y29udHJpYnV0b3JzPjxhdXRob3JzPjxh
dXRob3I+S3JhdXNlLCBELjwvYXV0aG9yPjxhdXRob3I+TWF0eiwgSi48L2F1dGhvcj48YXV0aG9y
PldlaWRpbmdlciwgRS48L2F1dGhvcj48YXV0aG9yPldhZ25lciwgSi48L2F1dGhvcj48YXV0aG9y
PldpbGRlbmF1ZXIsIEEuPC9hdXRob3I+PGF1dGhvcj5PYmVybWVpZXIsIE0uPC9hdXRob3I+PGF1
dGhvcj5SaWVkZWwsIE0uPC9hdXRob3I+PGF1dGhvcj5NdWxsZXIsIE4uPC9hdXRob3I+PC9hdXRo
b3JzPjwvY29udHJpYnV0b3JzPjxhdXRoLWFkZHJlc3M+RGVwYXJ0bWVudCBvZiBQc3ljaGlhdHJ5
IGFuZCBQc3ljaG90aGVyYXB5LCBMdWR3aWctTWF4aW1pbGlhbnMgVW5pdmVyc2l0eSwgTXVuaWNo
LCBHZXJtYW55LiBEYW5pZWxhLktyYXVzZUBtZWQudW5pLW11ZW5jaGVuLmRlPC9hdXRoLWFkZHJl
c3M+PHRpdGxlcz48dGl0bGU+VGhlIGFzc29jaWF0aW9uIG9mIGluZmVjdGlvdXMgYWdlbnRzIGFu
ZCBzY2hpem9waHJlbmlhPC90aXRsZT48c2Vjb25kYXJ5LXRpdGxlPldvcmxkIEogQmlvbCBQc3lj
aGlhdHJ5PC9zZWNvbmRhcnktdGl0bGU+PC90aXRsZXM+PHBhZ2VzPjczOS00MzwvcGFnZXM+PHZv
bHVtZT4xMTwvdm9sdW1lPjxudW1iZXI+NTwvbnVtYmVyPjxlZGl0aW9uPjIwMTAvMDcvMDc8L2Vk
aXRpb24+PGtleXdvcmRzPjxrZXl3b3JkPkFkdWx0PC9rZXl3b3JkPjxrZXl3b3JkPkFudGlib2Rp
ZXMsIEJhY3RlcmlhbC9ibG9vZDwva2V5d29yZD48a2V5d29yZD5BbnRpYm9kaWVzLCBQcm90b3pv
YW4vYmxvb2Q8L2tleXdvcmQ+PGtleXdvcmQ+QW50aWJvZGllcywgVmlyYWwvYmxvb2Q8L2tleXdv
cmQ+PGtleXdvcmQ+QmFjdGVyaWFsIEluZmVjdGlvbnMvKmVwaWRlbWlvbG9neS8qaW1tdW5vbG9n
eTwva2V5d29yZD48a2V5d29yZD5DaGxhbXlkaWEgdHJhY2hvbWF0aXMvaW1tdW5vbG9neTwva2V5
d29yZD48a2V5d29yZD5DaGxhbXlkb3BoaWxhIHBuZXVtb25pYWUvaW1tdW5vbG9neTwva2V5d29y
ZD48a2V5d29yZD5DeXRvbWVnYWxvdmlydXMvaW1tdW5vbG9neTwva2V5d29yZD48a2V5d29yZD5G
ZW1hbGU8L2tleXdvcmQ+PGtleXdvcmQ+SGVycGVzdmlydXMgNCwgSHVtYW4vaW1tdW5vbG9neTwv
a2V5d29yZD48a2V5d29yZD5IdW1hbnM8L2tleXdvcmQ+PGtleXdvcmQ+TWFsZTwva2V5d29yZD48
a2V5d29yZD5NaWRkbGUgQWdlZDwva2V5d29yZD48a2V5d29yZD5NeWNvcGxhc21hIHBuZXVtb25p
YWUvaW1tdW5vbG9neTwva2V5d29yZD48a2V5d29yZD5Qc3ljaGlhdHJpYyBTdGF0dXMgUmF0aW5n
IFNjYWxlczwva2V5d29yZD48a2V5d29yZD5SZWZlcmVuY2UgVmFsdWVzPC9rZXl3b3JkPjxrZXl3
b3JkPlNjaGl6b3BocmVuaWEvKmVwaWRlbWlvbG9neS8qaW1tdW5vbG9neTwva2V5d29yZD48a2V5
d29yZD5TaW1wbGV4dmlydXMvaW1tdW5vbG9neTwva2V5d29yZD48a2V5d29yZD5Ub3hvcGxhc21h
L2ltbXVub2xvZ3k8L2tleXdvcmQ+PGtleXdvcmQ+VG94b3BsYXNtb3Npcy8qZXBpZGVtaW9sb2d5
LyppbW11bm9sb2d5PC9rZXl3b3JkPjxrZXl3b3JkPlZpcnVzIERpc2Vhc2VzLyplcGlkZW1pb2xv
Z3kvaW1tdW5vbG9neTwva2V5d29yZD48L2tleXdvcmRzPjxkYXRlcz48eWVhcj4yMDEwPC95ZWFy
PjxwdWItZGF0ZXM+PGRhdGU+QXVnPC9kYXRlPjwvcHViLWRhdGVzPjwvZGF0ZXM+PGlzYm4+MTgx
NC0xNDEyIChFbGVjdHJvbmljKSYjeEQ7MTU2Mi0yOTc1IChMaW5raW5nKTwvaXNibj48YWNjZXNz
aW9uLW51bT4yMDYwMjYwNDwvYWNjZXNzaW9uLW51bT48dXJscz48cmVsYXRlZC11cmxzPjx1cmw+
aHR0cDovL3d3dy5uY2JpLm5sbS5uaWguZ292L2VudHJlei9xdWVyeS5mY2dpP2NtZD1SZXRyaWV2
ZSZhbXA7ZGI9UHViTWVkJmFtcDtkb3B0PUNpdGF0aW9uJmFtcDtsaXN0X3VpZHM9MjA2MDI2MDQ8
L3VybD48L3JlbGF0ZWQtdXJscz48L3VybHM+PGVsZWN0cm9uaWMtcmVzb3VyY2UtbnVtPjEwLjMx
MDkvMTU2MjI5NzEwMDM2NTMyNDY8L2VsZWN0cm9uaWMtcmVzb3VyY2UtbnVtPjxsYW5ndWFnZT5l
bmc8L2xhbmd1YWdlPjwvcmVjb3Jk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23,</w:t>
      </w:r>
      <w:r w:rsidR="001E4ADE" w:rsidRPr="004F2082">
        <w:rPr>
          <w:vertAlign w:val="superscript"/>
        </w:rPr>
        <w:t>24]</w:t>
      </w:r>
      <w:r w:rsidR="000872A8" w:rsidRPr="004F2082">
        <w:fldChar w:fldCharType="end"/>
      </w:r>
      <w:r w:rsidR="009E2C95" w:rsidRPr="004F2082">
        <w:rPr>
          <w:lang w:val="de-DE"/>
        </w:rPr>
        <w:t xml:space="preserve">, psittaci and </w:t>
      </w:r>
      <w:r w:rsidR="009E2C95" w:rsidRPr="004F2082">
        <w:rPr>
          <w:lang w:val="de-DE"/>
        </w:rPr>
        <w:lastRenderedPageBreak/>
        <w:t>pneumoniae</w:t>
      </w:r>
      <w:r w:rsidR="000872A8" w:rsidRPr="004F2082">
        <w:fldChar w:fldCharType="begin">
          <w:fldData xml:space="preserve">PEVuZE5vdGU+PENpdGU+PEF1dGhvcj5GZWxsZXJob2ZmPC9BdXRob3I+PFllYXI+MjAwNzwvWWVh
cj48UmVjTnVtPjE4MzwvUmVjTnVtPjxyZWNvcmQ+PHJlYy1udW1iZXI+MTgzPC9yZWMtbnVtYmVy
Pjxmb3JlaWduLWtleXM+PGtleSBhcHA9IkVOIiBkYi1pZD0iYXR2dnd0ZHRsNTJ4NXdlNXBzMjV6
ZmY2YWF2MmZ6MnBldmVhIj4xODM8L2tleT48L2ZvcmVpZ24ta2V5cz48cmVmLXR5cGUgbmFtZT0i
Sm91cm5hbCBBcnRpY2xlIj4xNzwvcmVmLXR5cGU+PGNvbnRyaWJ1dG9ycz48YXV0aG9ycz48YXV0
aG9yPkZlbGxlcmhvZmYsIEIuPC9hdXRob3I+PGF1dGhvcj5MYXVtYmFjaGVyLCBCLjwvYXV0aG9y
PjxhdXRob3I+TXVlbGxlciwgTi48L2F1dGhvcj48YXV0aG9yPkd1LCBTLjwvYXV0aG9yPjxhdXRo
b3I+V2FuaywgUi48L2F1dGhvcj48L2F1dGhvcnM+PC9jb250cmlidXRvcnM+PGF1dGgtYWRkcmVz
cz5JbnN0aXR1dGUgb2YgSW1tdW5vbG9neSwgTHVkd2lnLU1heGltaWxhbnMgVW5pdmVyc2l0eSBv
ZiBNdW5pY2gsIE11bmljaCwgR2VybWFueS4gYmFyYmFyYS5mZWxsZXJob2ZmQG1lZC51bmktbXVl
bmNoZW4uZGU8L2F1dGgtYWRkcmVzcz48dGl0bGVzPjx0aXRsZT5Bc3NvY2lhdGlvbnMgYmV0d2Vl
biBDaGxhbXlkb3BoaWxhIGluZmVjdGlvbnMsIHNjaGl6b3BocmVuaWEgYW5kIHJpc2sgb2YgSExB
LUExMDwvdGl0bGU+PHNlY29uZGFyeS10aXRsZT5Nb2wgUHN5Y2hpYXRyeTwvc2Vjb25kYXJ5LXRp
dGxlPjwvdGl0bGVzPjxwZXJpb2RpY2FsPjxmdWxsLXRpdGxlPk1vbCBQc3ljaGlhdHJ5PC9mdWxs
LXRpdGxlPjwvcGVyaW9kaWNhbD48cGFnZXM+MjY0LTcyPC9wYWdlcz48dm9sdW1lPjEyPC92b2x1
bWU+PG51bWJlcj4zPC9udW1iZXI+PGVkaXRpb24+MjAwNi8xMS8xNTwvZWRpdGlvbj48a2V5d29y
ZHM+PGtleXdvcmQ+QWR1bHQ8L2tleXdvcmQ+PGtleXdvcmQ+Q2hsYW15ZGlhIEluZmVjdGlvbnMv
KmNvbXBsaWNhdGlvbnM8L2tleXdvcmQ+PGtleXdvcmQ+Q2hsYW15ZGlhY2VhZS9jbGFzc2lmaWNh
dGlvbi9nZW5ldGljcy9pc29sYXRpb24gJmFtcDsgcHVyaWZpY2F0aW9uLypwYXRob2dlbmljaXR5
PC9rZXl3b3JkPjxrZXl3b3JkPkZlbWFsZTwva2V5d29yZD48a2V5d29yZD4qR2VuZXRpYyBQcmVk
aXNwb3NpdGlvbiB0byBEaXNlYXNlPC9rZXl3b3JkPjxrZXl3b3JkPkhMQS1BIEFudGlnZW5zL2Fu
YWx5c2lzLypnZW5ldGljczwva2V5d29yZD48a2V5d29yZD5IdW1hbnM8L2tleXdvcmQ+PGtleXdv
cmQ+TWFsZTwva2V5d29yZD48a2V5d29yZD5NaWRkbGUgQWdlZDwva2V5d29yZD48a2V5d29yZD5P
ZGRzIFJhdGlvPC9rZXl3b3JkPjxrZXl3b3JkPlJldmVyc2UgVHJhbnNjcmlwdGFzZSBQb2x5bWVy
YXNlIENoYWluIFJlYWN0aW9uL21ldGhvZHM8L2tleXdvcmQ+PGtleXdvcmQ+Umlzazwva2V5d29y
ZD48a2V5d29yZD4qU2NoaXpvcGhyZW5pYS9ldGlvbG9neS9nZW5ldGljcy9taWNyb2Jpb2xvZ3k8
L2tleXdvcmQ+PC9rZXl3b3Jkcz48ZGF0ZXM+PHllYXI+MjAwNzwveWVhcj48cHViLWRhdGVzPjxk
YXRlPk1hcjwvZGF0ZT48L3B1Yi1kYXRlcz48L2RhdGVzPjxpc2JuPjEzNTktNDE4NCAoUHJpbnQp
JiN4RDsxMzU5LTQxODQgKExpbmtpbmcpPC9pc2JuPjxhY2Nlc3Npb24tbnVtPjE3MTAyODAwPC9h
Y2Nlc3Npb24tbnVtPjx1cmxzPjxyZWxhdGVkLXVybHM+PHVybD5odHRwOi8vd3d3Lm5jYmkubmxt
Lm5paC5nb3YvZW50cmV6L3F1ZXJ5LmZjZ2k/Y21kPVJldHJpZXZlJmFtcDtkYj1QdWJNZWQmYW1w
O2RvcHQ9Q2l0YXRpb24mYW1wO2xpc3RfdWlkcz0xNzEwMjgwMDwvdXJsPjwvcmVsYXRlZC11cmxz
PjwvdXJscz48ZWxlY3Ryb25pYy1yZXNvdXJjZS1udW0+NDAwMTkyNSBbcGlpXSYjeEQ7MTAuMTAz
OC9zai5tcC40MDAxOTI1PC9lbGVjdHJvbmljLXJlc291cmNlLW51bT48bGFuZ3VhZ2U+ZW5nPC9s
YW5ndWFnZT48L3JlY29yZD48L0NpdGU+PENpdGU+PEF1dGhvcj5GZWxsZXJob2ZmPC9BdXRob3I+
PFllYXI+MjAwNTwvWWVhcj48UmVjTnVtPjE4NDwvUmVjTnVtPjxyZWNvcmQ+PHJlYy1udW1iZXI+
MTg0PC9yZWMtbnVtYmVyPjxmb3JlaWduLWtleXM+PGtleSBhcHA9IkVOIiBkYi1pZD0iYXR2dnd0
ZHRsNTJ4NXdlNXBzMjV6ZmY2YWF2MmZ6MnBldmVhIj4xODQ8L2tleT48L2ZvcmVpZ24ta2V5cz48
cmVmLXR5cGUgbmFtZT0iSm91cm5hbCBBcnRpY2xlIj4xNzwvcmVmLXR5cGU+PGNvbnRyaWJ1dG9y
cz48YXV0aG9ycz48YXV0aG9yPkZlbGxlcmhvZmYsIEIuPC9hdXRob3I+PGF1dGhvcj5MYXVtYmFj
aGVyLCBCLjwvYXV0aG9yPjxhdXRob3I+V2FuaywgUi48L2F1dGhvcj48L2F1dGhvcnM+PC9jb250
cmlidXRvcnM+PGF1dGgtYWRkcmVzcz5JbnN0aXR1dGUgb2YgSW1tdW5vbG9neSwgTHVkd2lnIE1h
eGltaWxpYW5zLVVuaXZlcnNpdGFldCBNdWVuY2hlbiwgR29ldGhlc3RyYXNzZSAzMSwgRC04MDMz
NiBNdWVuY2hlbiwgR2VybWFueS48L2F1dGgtYWRkcmVzcz48dGl0bGVzPjx0aXRsZT5IaWdoIHJp
c2sgb2Ygc2NoaXpvcGhyZW5pYSBhbmQgb3RoZXIgbWVudGFsIGRpc29yZGVycyBhc3NvY2lhdGVk
IHdpdGggY2hsYW15ZGlhbCBpbmZlY3Rpb25zOiBoeXBvdGhlc2lzIHRvIGNvbWJpbmUgZHJ1ZyB0
cmVhdG1lbnQgYW5kIGFkb3B0aXZlIGltbXVub3RoZXJhcHk8L3RpdGxlPjxzZWNvbmRhcnktdGl0
bGU+TWVkIEh5cG90aGVzZXM8L3NlY29uZGFyeS10aXRsZT48L3RpdGxlcz48cGFnZXM+MjQzLTUy
PC9wYWdlcz48dm9sdW1lPjY1PC92b2x1bWU+PG51bWJlcj4yPC9udW1iZXI+PGVkaXRpb24+MjAw
NS8wNi8wMTwvZWRpdGlvbj48a2V5d29yZHM+PGtleXdvcmQ+QWR1bHQ8L2tleXdvcmQ+PGtleXdv
cmQ+QWdlZDwva2V5d29yZD48a2V5d29yZD5BbnRpLUJhY3RlcmlhbCBBZ2VudHMvcGhhcm1hY29s
b2d5PC9rZXl3b3JkPjxrZXl3b3JkPkFudGlwc3ljaG90aWMgQWdlbnRzL3BoYXJtYWNvbG9neTwv
a2V5d29yZD48a2V5d29yZD5Beml0aHJvbXljaW4vcGhhcm1hY29sb2d5PC9rZXl3b3JkPjxrZXl3
b3JkPkNhc2UtQ29udHJvbCBTdHVkaWVzPC9rZXl3b3JkPjxrZXl3b3JkPkNobGFteWRpYSBJbmZl
Y3Rpb25zLypjb21wbGljYXRpb25zL3RoZXJhcHk8L2tleXdvcmQ+PGtleXdvcmQ+RE5BL21ldGFi
b2xpc208L2tleXdvcmQ+PGtleXdvcmQ+RmVtYWxlPC9rZXl3b3JkPjxrZXl3b3JkPkh1bWFuczwv
a2V5d29yZD48a2V5d29yZD5JbW11bm9nbG9idWxpbiBBL2Jsb29kPC9rZXl3b3JkPjxrZXl3b3Jk
PkltbXVub3RoZXJhcHksIEFkb3B0aXZlLyptZXRob2RzPC9rZXl3b3JkPjxrZXl3b3JkPk1hbGU8
L2tleXdvcmQ+PGtleXdvcmQ+TWVudGFsIERpc29yZGVycy9kaWFnbm9zaXMvbWljcm9iaW9sb2d5
L3RoZXJhcHk8L2tleXdvcmQ+PGtleXdvcmQ+TWlkZGxlIEFnZWQ8L2tleXdvcmQ+PGtleXdvcmQ+
TW9kZWxzLCBUaGVvcmV0aWNhbDwva2V5d29yZD48a2V5d29yZD5Qb2x5bWVyYXNlIENoYWluIFJl
YWN0aW9uPC9rZXl3b3JkPjxrZXl3b3JkPlNjaGl6b3BocmVuaWEvKmRpYWdub3Npcy9taWNyb2Jp
b2xvZ3kvdGhlcmFweTwva2V5d29yZD48L2tleXdvcmRzPjxkYXRlcz48eWVhcj4yMDA1PC95ZWFy
PjwvZGF0ZXM+PGlzYm4+MDMwNi05ODc3IChQcmludCkmI3hEOzAzMDYtOTg3NyAoTGlua2luZyk8
L2lzYm4+PGFjY2Vzc2lvbi1udW0+MTU5MjIwOTU8L2FjY2Vzc2lvbi1udW0+PHVybHM+PHJlbGF0
ZWQtdXJscz48dXJsPmh0dHA6Ly93d3cubmNiaS5ubG0ubmloLmdvdi9lbnRyZXovcXVlcnkuZmNn
aT9jbWQ9UmV0cmlldmUmYW1wO2RiPVB1Yk1lZCZhbXA7ZG9wdD1DaXRhdGlvbiZhbXA7bGlzdF91
aWRzPTE1OTIyMDk1PC91cmw+PC9yZWxhdGVkLXVybHM+PC91cmxzPjxlbGVjdHJvbmljLXJlc291
cmNlLW51bT5TMDMwNi05ODc3KDA1KTAwMTYyLTMgW3BpaV0mI3hEOzEwLjEwMTYvai5tZWh5LjIw
MDUuMDMuMDEzPC9lbGVjdHJvbmljLXJlc291cmNlLW51bT48bGFuZ3VhZ2U+ZW5nPC9sYW5ndWFn
ZT48L3JlY29yZD48L0NpdGU+PC9FbmROb3RlPn==
</w:fldData>
        </w:fldChar>
      </w:r>
      <w:r w:rsidR="001E4ADE" w:rsidRPr="004F2082">
        <w:instrText xml:space="preserve"> ADDIN EN.CITE </w:instrText>
      </w:r>
      <w:r w:rsidR="000872A8" w:rsidRPr="004F2082">
        <w:fldChar w:fldCharType="begin">
          <w:fldData xml:space="preserve">PEVuZE5vdGU+PENpdGU+PEF1dGhvcj5GZWxsZXJob2ZmPC9BdXRob3I+PFllYXI+MjAwNzwvWWVh
cj48UmVjTnVtPjE4MzwvUmVjTnVtPjxyZWNvcmQ+PHJlYy1udW1iZXI+MTgzPC9yZWMtbnVtYmVy
Pjxmb3JlaWduLWtleXM+PGtleSBhcHA9IkVOIiBkYi1pZD0iYXR2dnd0ZHRsNTJ4NXdlNXBzMjV6
ZmY2YWF2MmZ6MnBldmVhIj4xODM8L2tleT48L2ZvcmVpZ24ta2V5cz48cmVmLXR5cGUgbmFtZT0i
Sm91cm5hbCBBcnRpY2xlIj4xNzwvcmVmLXR5cGU+PGNvbnRyaWJ1dG9ycz48YXV0aG9ycz48YXV0
aG9yPkZlbGxlcmhvZmYsIEIuPC9hdXRob3I+PGF1dGhvcj5MYXVtYmFjaGVyLCBCLjwvYXV0aG9y
PjxhdXRob3I+TXVlbGxlciwgTi48L2F1dGhvcj48YXV0aG9yPkd1LCBTLjwvYXV0aG9yPjxhdXRo
b3I+V2FuaywgUi48L2F1dGhvcj48L2F1dGhvcnM+PC9jb250cmlidXRvcnM+PGF1dGgtYWRkcmVz
cz5JbnN0aXR1dGUgb2YgSW1tdW5vbG9neSwgTHVkd2lnLU1heGltaWxhbnMgVW5pdmVyc2l0eSBv
ZiBNdW5pY2gsIE11bmljaCwgR2VybWFueS4gYmFyYmFyYS5mZWxsZXJob2ZmQG1lZC51bmktbXVl
bmNoZW4uZGU8L2F1dGgtYWRkcmVzcz48dGl0bGVzPjx0aXRsZT5Bc3NvY2lhdGlvbnMgYmV0d2Vl
biBDaGxhbXlkb3BoaWxhIGluZmVjdGlvbnMsIHNjaGl6b3BocmVuaWEgYW5kIHJpc2sgb2YgSExB
LUExMDwvdGl0bGU+PHNlY29uZGFyeS10aXRsZT5Nb2wgUHN5Y2hpYXRyeTwvc2Vjb25kYXJ5LXRp
dGxlPjwvdGl0bGVzPjxwZXJpb2RpY2FsPjxmdWxsLXRpdGxlPk1vbCBQc3ljaGlhdHJ5PC9mdWxs
LXRpdGxlPjwvcGVyaW9kaWNhbD48cGFnZXM+MjY0LTcyPC9wYWdlcz48dm9sdW1lPjEyPC92b2x1
bWU+PG51bWJlcj4zPC9udW1iZXI+PGVkaXRpb24+MjAwNi8xMS8xNTwvZWRpdGlvbj48a2V5d29y
ZHM+PGtleXdvcmQ+QWR1bHQ8L2tleXdvcmQ+PGtleXdvcmQ+Q2hsYW15ZGlhIEluZmVjdGlvbnMv
KmNvbXBsaWNhdGlvbnM8L2tleXdvcmQ+PGtleXdvcmQ+Q2hsYW15ZGlhY2VhZS9jbGFzc2lmaWNh
dGlvbi9nZW5ldGljcy9pc29sYXRpb24gJmFtcDsgcHVyaWZpY2F0aW9uLypwYXRob2dlbmljaXR5
PC9rZXl3b3JkPjxrZXl3b3JkPkZlbWFsZTwva2V5d29yZD48a2V5d29yZD4qR2VuZXRpYyBQcmVk
aXNwb3NpdGlvbiB0byBEaXNlYXNlPC9rZXl3b3JkPjxrZXl3b3JkPkhMQS1BIEFudGlnZW5zL2Fu
YWx5c2lzLypnZW5ldGljczwva2V5d29yZD48a2V5d29yZD5IdW1hbnM8L2tleXdvcmQ+PGtleXdv
cmQ+TWFsZTwva2V5d29yZD48a2V5d29yZD5NaWRkbGUgQWdlZDwva2V5d29yZD48a2V5d29yZD5P
ZGRzIFJhdGlvPC9rZXl3b3JkPjxrZXl3b3JkPlJldmVyc2UgVHJhbnNjcmlwdGFzZSBQb2x5bWVy
YXNlIENoYWluIFJlYWN0aW9uL21ldGhvZHM8L2tleXdvcmQ+PGtleXdvcmQ+Umlzazwva2V5d29y
ZD48a2V5d29yZD4qU2NoaXpvcGhyZW5pYS9ldGlvbG9neS9nZW5ldGljcy9taWNyb2Jpb2xvZ3k8
L2tleXdvcmQ+PC9rZXl3b3Jkcz48ZGF0ZXM+PHllYXI+MjAwNzwveWVhcj48cHViLWRhdGVzPjxk
YXRlPk1hcjwvZGF0ZT48L3B1Yi1kYXRlcz48L2RhdGVzPjxpc2JuPjEzNTktNDE4NCAoUHJpbnQp
JiN4RDsxMzU5LTQxODQgKExpbmtpbmcpPC9pc2JuPjxhY2Nlc3Npb24tbnVtPjE3MTAyODAwPC9h
Y2Nlc3Npb24tbnVtPjx1cmxzPjxyZWxhdGVkLXVybHM+PHVybD5odHRwOi8vd3d3Lm5jYmkubmxt
Lm5paC5nb3YvZW50cmV6L3F1ZXJ5LmZjZ2k/Y21kPVJldHJpZXZlJmFtcDtkYj1QdWJNZWQmYW1w
O2RvcHQ9Q2l0YXRpb24mYW1wO2xpc3RfdWlkcz0xNzEwMjgwMDwvdXJsPjwvcmVsYXRlZC11cmxz
PjwvdXJscz48ZWxlY3Ryb25pYy1yZXNvdXJjZS1udW0+NDAwMTkyNSBbcGlpXSYjeEQ7MTAuMTAz
OC9zai5tcC40MDAxOTI1PC9lbGVjdHJvbmljLXJlc291cmNlLW51bT48bGFuZ3VhZ2U+ZW5nPC9s
YW5ndWFnZT48L3JlY29yZD48L0NpdGU+PENpdGU+PEF1dGhvcj5GZWxsZXJob2ZmPC9BdXRob3I+
PFllYXI+MjAwNTwvWWVhcj48UmVjTnVtPjE4NDwvUmVjTnVtPjxyZWNvcmQ+PHJlYy1udW1iZXI+
MTg0PC9yZWMtbnVtYmVyPjxmb3JlaWduLWtleXM+PGtleSBhcHA9IkVOIiBkYi1pZD0iYXR2dnd0
ZHRsNTJ4NXdlNXBzMjV6ZmY2YWF2MmZ6MnBldmVhIj4xODQ8L2tleT48L2ZvcmVpZ24ta2V5cz48
cmVmLXR5cGUgbmFtZT0iSm91cm5hbCBBcnRpY2xlIj4xNzwvcmVmLXR5cGU+PGNvbnRyaWJ1dG9y
cz48YXV0aG9ycz48YXV0aG9yPkZlbGxlcmhvZmYsIEIuPC9hdXRob3I+PGF1dGhvcj5MYXVtYmFj
aGVyLCBCLjwvYXV0aG9yPjxhdXRob3I+V2FuaywgUi48L2F1dGhvcj48L2F1dGhvcnM+PC9jb250
cmlidXRvcnM+PGF1dGgtYWRkcmVzcz5JbnN0aXR1dGUgb2YgSW1tdW5vbG9neSwgTHVkd2lnIE1h
eGltaWxpYW5zLVVuaXZlcnNpdGFldCBNdWVuY2hlbiwgR29ldGhlc3RyYXNzZSAzMSwgRC04MDMz
NiBNdWVuY2hlbiwgR2VybWFueS48L2F1dGgtYWRkcmVzcz48dGl0bGVzPjx0aXRsZT5IaWdoIHJp
c2sgb2Ygc2NoaXpvcGhyZW5pYSBhbmQgb3RoZXIgbWVudGFsIGRpc29yZGVycyBhc3NvY2lhdGVk
IHdpdGggY2hsYW15ZGlhbCBpbmZlY3Rpb25zOiBoeXBvdGhlc2lzIHRvIGNvbWJpbmUgZHJ1ZyB0
cmVhdG1lbnQgYW5kIGFkb3B0aXZlIGltbXVub3RoZXJhcHk8L3RpdGxlPjxzZWNvbmRhcnktdGl0
bGU+TWVkIEh5cG90aGVzZXM8L3NlY29uZGFyeS10aXRsZT48L3RpdGxlcz48cGFnZXM+MjQzLTUy
PC9wYWdlcz48dm9sdW1lPjY1PC92b2x1bWU+PG51bWJlcj4yPC9udW1iZXI+PGVkaXRpb24+MjAw
NS8wNi8wMTwvZWRpdGlvbj48a2V5d29yZHM+PGtleXdvcmQ+QWR1bHQ8L2tleXdvcmQ+PGtleXdv
cmQ+QWdlZDwva2V5d29yZD48a2V5d29yZD5BbnRpLUJhY3RlcmlhbCBBZ2VudHMvcGhhcm1hY29s
b2d5PC9rZXl3b3JkPjxrZXl3b3JkPkFudGlwc3ljaG90aWMgQWdlbnRzL3BoYXJtYWNvbG9neTwv
a2V5d29yZD48a2V5d29yZD5Beml0aHJvbXljaW4vcGhhcm1hY29sb2d5PC9rZXl3b3JkPjxrZXl3
b3JkPkNhc2UtQ29udHJvbCBTdHVkaWVzPC9rZXl3b3JkPjxrZXl3b3JkPkNobGFteWRpYSBJbmZl
Y3Rpb25zLypjb21wbGljYXRpb25zL3RoZXJhcHk8L2tleXdvcmQ+PGtleXdvcmQ+RE5BL21ldGFi
b2xpc208L2tleXdvcmQ+PGtleXdvcmQ+RmVtYWxlPC9rZXl3b3JkPjxrZXl3b3JkPkh1bWFuczwv
a2V5d29yZD48a2V5d29yZD5JbW11bm9nbG9idWxpbiBBL2Jsb29kPC9rZXl3b3JkPjxrZXl3b3Jk
PkltbXVub3RoZXJhcHksIEFkb3B0aXZlLyptZXRob2RzPC9rZXl3b3JkPjxrZXl3b3JkPk1hbGU8
L2tleXdvcmQ+PGtleXdvcmQ+TWVudGFsIERpc29yZGVycy9kaWFnbm9zaXMvbWljcm9iaW9sb2d5
L3RoZXJhcHk8L2tleXdvcmQ+PGtleXdvcmQ+TWlkZGxlIEFnZWQ8L2tleXdvcmQ+PGtleXdvcmQ+
TW9kZWxzLCBUaGVvcmV0aWNhbDwva2V5d29yZD48a2V5d29yZD5Qb2x5bWVyYXNlIENoYWluIFJl
YWN0aW9uPC9rZXl3b3JkPjxrZXl3b3JkPlNjaGl6b3BocmVuaWEvKmRpYWdub3Npcy9taWNyb2Jp
b2xvZ3kvdGhlcmFweTwva2V5d29yZD48L2tleXdvcmRzPjxkYXRlcz48eWVhcj4yMDA1PC95ZWFy
PjwvZGF0ZXM+PGlzYm4+MDMwNi05ODc3IChQcmludCkmI3hEOzAzMDYtOTg3NyAoTGlua2luZyk8
L2lzYm4+PGFjY2Vzc2lvbi1udW0+MTU5MjIwOTU8L2FjY2Vzc2lvbi1udW0+PHVybHM+PHJlbGF0
ZWQtdXJscz48dXJsPmh0dHA6Ly93d3cubmNiaS5ubG0ubmloLmdvdi9lbnRyZXovcXVlcnkuZmNn
aT9jbWQ9UmV0cmlldmUmYW1wO2RiPVB1Yk1lZCZhbXA7ZG9wdD1DaXRhdGlvbiZhbXA7bGlzdF91
aWRzPTE1OTIyMDk1PC91cmw+PC9yZWxhdGVkLXVybHM+PC91cmxzPjxlbGVjdHJvbmljLXJlc291
cmNlLW51bT5TMDMwNi05ODc3KDA1KTAwMTYyLTMgW3BpaV0mI3hEOzEwLjEwMTYvai5tZWh5LjIw
MDUuMDMuMDEzPC9lbGVjdHJvbmljLXJlc291cmNlLW51bT48bGFuZ3VhZ2U+ZW5nPC9sYW5ndWFn
ZT48L3JlY29yZD48L0NpdGU+PC9FbmROb3RlPn==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25,</w:t>
      </w:r>
      <w:r w:rsidR="001E4ADE" w:rsidRPr="004F2082">
        <w:rPr>
          <w:vertAlign w:val="superscript"/>
        </w:rPr>
        <w:t>26]</w:t>
      </w:r>
      <w:r w:rsidR="000872A8" w:rsidRPr="004F2082">
        <w:fldChar w:fldCharType="end"/>
      </w:r>
      <w:r w:rsidR="009E2C95" w:rsidRPr="004F2082">
        <w:rPr>
          <w:rFonts w:hint="eastAsia"/>
          <w:lang w:eastAsia="zh-CN"/>
        </w:rPr>
        <w:t xml:space="preserve">; (4) </w:t>
      </w:r>
      <w:r w:rsidR="00BB55F4" w:rsidRPr="004F2082">
        <w:rPr>
          <w:lang w:val="de-DE"/>
        </w:rPr>
        <w:t>Myc</w:t>
      </w:r>
      <w:r w:rsidR="009E2C95" w:rsidRPr="004F2082">
        <w:rPr>
          <w:lang w:val="de-DE"/>
        </w:rPr>
        <w:t>oplasma pneumoniae (case study)</w:t>
      </w:r>
      <w:r w:rsidR="000872A8" w:rsidRPr="004F2082">
        <w:fldChar w:fldCharType="begin"/>
      </w:r>
      <w:r w:rsidR="001E4ADE" w:rsidRPr="004F2082">
        <w:instrText xml:space="preserve"> ADDIN EN.CITE &lt;EndNote&gt;&lt;Cite&gt;&lt;Author&gt;Banerjee&lt;/Author&gt;&lt;Year&gt;2009&lt;/Year&gt;&lt;RecNum&gt;160&lt;/RecNum&gt;&lt;record&gt;&lt;rec-number&gt;160&lt;/rec-number&gt;&lt;foreign-keys&gt;&lt;key app="EN" db-id="atvvwtdtl52x5we5ps25zff6aav2fz2pevea"&gt;160&lt;/key&gt;&lt;/foreign-keys&gt;&lt;ref-type name="Journal Article"&gt;17&lt;/ref-type&gt;&lt;contributors&gt;&lt;authors&gt;&lt;author&gt;Banerjee, B.&lt;/author&gt;&lt;author&gt;Petersen, K.&lt;/author&gt;&lt;/authors&gt;&lt;/contributors&gt;&lt;auth-address&gt;Naval Health Clinic Corpus Christi, 10651 E. Street, Corpus Christi, TX 78419, USA.&lt;/auth-address&gt;&lt;titles&gt;&lt;title&gt;Psychosis following mycoplasma pneumonia&lt;/title&gt;&lt;secondary-title&gt;Mil Med&lt;/secondary-title&gt;&lt;/titles&gt;&lt;pages&gt;1001-4&lt;/pages&gt;&lt;volume&gt;174&lt;/volume&gt;&lt;number&gt;9&lt;/number&gt;&lt;edition&gt;2009/09/29&lt;/edition&gt;&lt;keywords&gt;&lt;keyword&gt;Diagnosis, Differential&lt;/keyword&gt;&lt;keyword&gt;Humans&lt;/keyword&gt;&lt;keyword&gt;Magnetic Resonance Imaging&lt;/keyword&gt;&lt;keyword&gt;Male&lt;/keyword&gt;&lt;keyword&gt;Military Personnel&lt;/keyword&gt;&lt;keyword&gt;Pneumonia, Mycoplasma/*complications&lt;/keyword&gt;&lt;keyword&gt;Psychotic Disorders/diagnosis/*microbiology&lt;/keyword&gt;&lt;keyword&gt;Young Adult&lt;/keyword&gt;&lt;/keywords&gt;&lt;dates&gt;&lt;year&gt;2009&lt;/year&gt;&lt;pub-dates&gt;&lt;date&gt;Sep&lt;/date&gt;&lt;/pub-dates&gt;&lt;/dates&gt;&lt;isbn&gt;0026-4075 (Print)&amp;#xD;0026-4075 (Linking)&lt;/isbn&gt;&lt;accession-num&gt;19780379&lt;/accession-num&gt;&lt;urls&gt;&lt;related-urls&gt;&lt;url&gt;http://www.ncbi.nlm.nih.gov/entrez/query.fcgi?cmd=Retrieve&amp;amp;db=PubMed&amp;amp;dopt=Citation&amp;amp;list_uids=19780379&lt;/url&gt;&lt;/related-urls&gt;&lt;/urls&gt;&lt;language&gt;eng&lt;/language&gt;&lt;/record&gt;&lt;/Cite&gt;&lt;/EndNote&gt;</w:instrText>
      </w:r>
      <w:r w:rsidR="000872A8" w:rsidRPr="004F2082">
        <w:fldChar w:fldCharType="separate"/>
      </w:r>
      <w:r w:rsidR="001E4ADE" w:rsidRPr="004F2082">
        <w:rPr>
          <w:vertAlign w:val="superscript"/>
        </w:rPr>
        <w:t>[27]</w:t>
      </w:r>
      <w:r w:rsidR="000872A8" w:rsidRPr="004F2082">
        <w:fldChar w:fldCharType="end"/>
      </w:r>
      <w:r w:rsidR="009E2C95" w:rsidRPr="004F2082">
        <w:rPr>
          <w:rFonts w:hint="eastAsia"/>
          <w:lang w:eastAsia="zh-CN"/>
        </w:rPr>
        <w:t xml:space="preserve">; (5) </w:t>
      </w:r>
      <w:r w:rsidR="009E2C95" w:rsidRPr="004F2082">
        <w:rPr>
          <w:i/>
          <w:lang w:val="de-DE"/>
        </w:rPr>
        <w:t>Helicobacter pylori</w:t>
      </w:r>
      <w:r w:rsidR="000872A8" w:rsidRPr="004F2082">
        <w:fldChar w:fldCharType="begin"/>
      </w:r>
      <w:r w:rsidR="001E4ADE" w:rsidRPr="004F2082">
        <w:instrText xml:space="preserve"> ADDIN EN.CITE &lt;EndNote&gt;&lt;Cite&gt;&lt;Author&gt;De Hert&lt;/Author&gt;&lt;Year&gt;1997&lt;/Year&gt;&lt;RecNum&gt;174&lt;/RecNum&gt;&lt;record&gt;&lt;rec-number&gt;174&lt;/rec-number&gt;&lt;foreign-keys&gt;&lt;key app="EN" db-id="atvvwtdtl52x5we5ps25zff6aav2fz2pevea"&gt;174&lt;/key&gt;&lt;/foreign-keys&gt;&lt;ref-type name="Journal Article"&gt;17&lt;/ref-type&gt;&lt;contributors&gt;&lt;authors&gt;&lt;author&gt;De Hert, M.&lt;/author&gt;&lt;author&gt;Hautekeete, M.&lt;/author&gt;&lt;author&gt;De Wilde, D.&lt;/author&gt;&lt;author&gt;Peuskens, J.&lt;/author&gt;&lt;/authors&gt;&lt;/contributors&gt;&lt;titles&gt;&lt;title&gt;High prevalence of Helicobacter pylori in institutionalized schizophrenic patients&lt;/title&gt;&lt;secondary-title&gt;Schizophr Res&lt;/secondary-title&gt;&lt;/titles&gt;&lt;periodical&gt;&lt;full-title&gt;Schizophr Res&lt;/full-title&gt;&lt;/periodical&gt;&lt;pages&gt;243-4&lt;/pages&gt;&lt;volume&gt;26&lt;/volume&gt;&lt;number&gt;2-3&lt;/number&gt;&lt;edition&gt;1997/08/29&lt;/edition&gt;&lt;keywords&gt;&lt;keyword&gt;Adult&lt;/keyword&gt;&lt;keyword&gt;Helicobacter pylori/*isolation &amp;amp; purification&lt;/keyword&gt;&lt;keyword&gt;Humans&lt;/keyword&gt;&lt;keyword&gt;Institutionalization&lt;/keyword&gt;&lt;keyword&gt;Prevalence&lt;/keyword&gt;&lt;keyword&gt;Schizophrenia/epidemiology/*microbiology/rehabilitation&lt;/keyword&gt;&lt;/keywords&gt;&lt;dates&gt;&lt;year&gt;1997&lt;/year&gt;&lt;pub-dates&gt;&lt;date&gt;Aug 29&lt;/date&gt;&lt;/pub-dates&gt;&lt;/dates&gt;&lt;isbn&gt;0920-9964 (Print)&lt;/isbn&gt;&lt;accession-num&gt;9323357&lt;/accession-num&gt;&lt;urls&gt;&lt;related-urls&gt;&lt;url&gt;http://www.ncbi.nlm.nih.gov/entrez/query.fcgi?cmd=Retrieve&amp;amp;db=PubMed&amp;amp;dopt=Citation&amp;amp;list_uids=9323357&lt;/url&gt;&lt;/related-urls&gt;&lt;/urls&gt;&lt;electronic-resource-num&gt;S0920-9964(97)00069-8 [pii]&lt;/electronic-resource-num&gt;&lt;language&gt;eng&lt;/language&gt;&lt;/record&gt;&lt;/Cite&gt;&lt;/EndNote&gt;</w:instrText>
      </w:r>
      <w:r w:rsidR="000872A8" w:rsidRPr="004F2082">
        <w:fldChar w:fldCharType="separate"/>
      </w:r>
      <w:r w:rsidR="001E4ADE" w:rsidRPr="004F2082">
        <w:rPr>
          <w:vertAlign w:val="superscript"/>
        </w:rPr>
        <w:t>[28]</w:t>
      </w:r>
      <w:r w:rsidR="000872A8" w:rsidRPr="004F2082">
        <w:fldChar w:fldCharType="end"/>
      </w:r>
      <w:r w:rsidR="009E2C95" w:rsidRPr="004F2082">
        <w:rPr>
          <w:rFonts w:hint="eastAsia"/>
          <w:lang w:eastAsia="zh-CN"/>
        </w:rPr>
        <w:t>; and (6)</w:t>
      </w:r>
      <w:r w:rsidR="005D2817" w:rsidRPr="004F2082">
        <w:t xml:space="preserve"> </w:t>
      </w:r>
      <w:r w:rsidR="00BB55F4" w:rsidRPr="004F2082">
        <w:rPr>
          <w:lang w:val="de-DE"/>
        </w:rPr>
        <w:t>gastro</w:t>
      </w:r>
      <w:r w:rsidR="009E2C95" w:rsidRPr="004F2082">
        <w:rPr>
          <w:lang w:val="de-DE"/>
        </w:rPr>
        <w:t>intesinal pathogens</w:t>
      </w:r>
      <w:r w:rsidR="000872A8" w:rsidRPr="004F2082">
        <w:fldChar w:fldCharType="begin">
          <w:fldData xml:space="preserve">PEVuZE5vdGU+PENpdGU+PEF1dGhvcj5TZXZlcmFuY2U8L0F1dGhvcj48WWVhcj4yMDEyPC9ZZWFy
PjxSZWNOdW0+MjQ2PC9SZWNOdW0+PHJlY29yZD48cmVjLW51bWJlcj4yNDY8L3JlYy1udW1iZXI+
PGZvcmVpZ24ta2V5cz48a2V5IGFwcD0iRU4iIGRiLWlkPSJhdHZ2d3RkdGw1Mng1d2U1cHMyNXpm
ZjZhYXYyZnoycGV2ZWEiPjI0Njwva2V5PjwvZm9yZWlnbi1rZXlzPjxyZWYtdHlwZSBuYW1lPSJK
b3VybmFsIEFydGljbGUiPjE3PC9yZWYtdHlwZT48Y29udHJpYnV0b3JzPjxhdXRob3JzPjxhdXRo
b3I+U2V2ZXJhbmNlLCBFLiBHLjwvYXV0aG9yPjxhdXRob3I+QWxhZWRpbmksIEEuPC9hdXRob3I+
PGF1dGhvcj5ZYW5nLCBTLjwvYXV0aG9yPjxhdXRob3I+SGFsbGluZywgTS48L2F1dGhvcj48YXV0
aG9yPkdyZXNzaXR0LCBLLiBMLjwvYXV0aG9yPjxhdXRob3I+U3RhbGxpbmdzLCBDLiBSLjwvYXV0
aG9yPjxhdXRob3I+T3JpZ29uaSwgQS4gRS48L2F1dGhvcj48YXV0aG9yPlZhdWdoYW4sIEMuPC9h
dXRob3I+PGF1dGhvcj5LaHVzaGFsYW5pLCBTLjwvYXV0aG9yPjxhdXRob3I+TGV3ZWtlLCBGLiBN
LjwvYXV0aG9yPjxhdXRob3I+RGlja2Vyc29uLCBGLiBCLjwvYXV0aG9yPjxhdXRob3I+WW9sa2Vu
LCBSLiBILjwvYXV0aG9yPjwvYXV0aG9ycz48L2NvbnRyaWJ1dG9ycz48YXV0aC1hZGRyZXNzPlN0
YW5sZXkgRGl2aXNpb24gb2YgRGV2ZWxvcG1lbnRhbCBOZXVyb3Zpcm9sb2d5LCBEZXBhcnRtZW50
IG9mIFBlZGlhdHJpY3MsIEpvaG5zIEhvcGtpbnMgVW5pdmVyc2l0eSBTY2hvb2wgb2YgTWVkaWNp
bmUsIDYwMCBOLiBXb2xmZSBTdHJlZXQsIEJsYWxvY2sgMTEwNSwgQmFsdGltb3JlLCBNRCAyMTI4
Ny00OTMzLCBVU0EuIGVzZXZlcmFuY2VAamhtaS5lZHU8L2F1dGgtYWRkcmVzcz48dGl0bGVzPjx0
aXRsZT5HYXN0cm9pbnRlc3RpbmFsIGluZmxhbW1hdGlvbiBhbmQgYXNzb2NpYXRlZCBpbW11bmUg
YWN0aXZhdGlvbiBpbiBzY2hpem9waHJlbmlhPC90aXRsZT48c2Vjb25kYXJ5LXRpdGxlPlNjaGl6
b3BociBSZXM8L3NlY29uZGFyeS10aXRsZT48L3RpdGxlcz48cGVyaW9kaWNhbD48ZnVsbC10aXRs
ZT5TY2hpem9waHIgUmVzPC9mdWxsLXRpdGxlPjwvcGVyaW9kaWNhbD48cGFnZXM+NDgtNTM8L3Bh
Z2VzPjx2b2x1bWU+MTM4PC92b2x1bWU+PG51bWJlcj4xPC9udW1iZXI+PGVkaXRpb24+MjAxMi8w
My8yNzwvZWRpdGlvbj48a2V5d29yZHM+PGtleXdvcmQ+QWR1bHQ8L2tleXdvcmQ+PGtleXdvcmQ+
QW50aWJvZGllcy9ibG9vZC8qaW1tdW5vbG9neTwva2V5d29yZD48a2V5d29yZD5BbnRpZ2Vuczwv
a2V5d29yZD48a2V5d29yZD5DYXNlaW5zL2ltbXVub2xvZ3k8L2tleXdvcmQ+PGtleXdvcmQ+Q29o
b3J0IFN0dWRpZXM8L2tleXdvcmQ+PGtleXdvcmQ+RmVtYWxlPC9rZXl3b3JkPjxrZXl3b3JkPkZv
b2QgSHlwZXJzZW5zaXRpdml0eS8qY29tcGxpY2F0aW9ucy9pbW11bm9sb2d5PC9rZXl3b3JkPjxr
ZXl3b3JkPkdhc3Ryb2VudGVyaXRpcy8qY29tcGxpY2F0aW9ucy9pbW11bm9sb2d5PC9rZXl3b3Jk
PjxrZXl3b3JkPkdsdXRlbnMvaW1tdW5vbG9neTwva2V5d29yZD48a2V5d29yZD5IdW1hbnM8L2tl
eXdvcmQ+PGtleXdvcmQ+SW1tdW5vZ2xvYnVsaW4gRy9ibG9vZC8qaW1tdW5vbG9neTwva2V5d29y
ZD48a2V5d29yZD5JbmZsYW1tYXRpb248L2tleXdvcmQ+PGtleXdvcmQ+TWFsZTwva2V5d29yZD48
a2V5d29yZD5TY2hpem9waHJlbmlhLypjb21wbGljYXRpb25zL2ltbXVub2xvZ3k8L2tleXdvcmQ+
PC9rZXl3b3Jkcz48ZGF0ZXM+PHllYXI+MjAxMjwveWVhcj48cHViLWRhdGVzPjxkYXRlPkp1bjwv
ZGF0ZT48L3B1Yi1kYXRlcz48L2RhdGVzPjxpc2JuPjE1NzMtMjUwOSAoRWxlY3Ryb25pYyk8L2lz
Ym4+PGFjY2Vzc2lvbi1udW0+MjI0NDYxNDI8L2FjY2Vzc2lvbi1udW0+PHVybHM+PHJlbGF0ZWQt
dXJscz48dXJsPmh0dHA6Ly93d3cubmNiaS5ubG0ubmloLmdvdi9lbnRyZXovcXVlcnkuZmNnaT9j
bWQ9UmV0cmlldmUmYW1wO2RiPVB1Yk1lZCZhbXA7ZG9wdD1DaXRhdGlvbiZhbXA7bGlzdF91aWRz
PTIyNDQ2MTQyPC91cmw+PC9yZWxhdGVkLXVybHM+PC91cmxzPjxlbGVjdHJvbmljLXJlc291cmNl
LW51bT5TMDkyMC05OTY0KDEyKTAwMTQ3LTggW3BpaV0mI3hEOzEwLjEwMTYvai5zY2hyZXMuMjAx
Mi4wMi4wMjU8L2VsZWN0cm9uaWMtcmVzb3VyY2UtbnVtPjxsYW5ndWFnZT5lbmc8L2xhbmd1YWdl
PjwvcmVjb3JkPjwvQ2l0ZT48Q2l0ZT48QXV0aG9yPkxpbm5lYmVyZzwvQXV0aG9yPjxZZWFyPjIw
MDM8L1llYXI+PFJlY051bT42MDY8L1JlY051bT48cmVjb3JkPjxyZWMtbnVtYmVyPjYwNjwvcmVj
LW51bWJlcj48Zm9yZWlnbi1rZXlzPjxrZXkgYXBwPSJFTiIgZGItaWQ9ImF0dnZ3dGR0bDUyeDV3
ZTVwczI1emZmNmFhdjJmejJwZXZlYSI+NjA2PC9rZXk+PC9mb3JlaWduLWtleXM+PHJlZi10eXBl
IG5hbWU9IkpvdXJuYWwgQXJ0aWNsZSI+MTc8L3JlZi10eXBlPjxjb250cmlidXRvcnM+PGF1dGhv
cnM+PGF1dGhvcj5MaW5uZWJlcmcsIEEuPC9hdXRob3I+PGF1dGhvcj5Pc3RlcmdhYXJkLCBDLjwv
YXV0aG9yPjxhdXRob3I+VHZlZGUsIE0uPC9hdXRob3I+PGF1dGhvcj5BbmRlcnNlbiwgTC4gUC48
L2F1dGhvcj48YXV0aG9yPk5pZWxzZW4sIE4uIEguPC9hdXRob3I+PGF1dGhvcj5NYWRzZW4sIEYu
PC9hdXRob3I+PGF1dGhvcj5Gcm9sdW5kLCBMLjwvYXV0aG9yPjxhdXRob3I+RGlya3NlbiwgQS48
L2F1dGhvcj48YXV0aG9yPkpvcmdlbnNlbiwgVC48L2F1dGhvcj48L2F1dGhvcnM+PC9jb250cmli
dXRvcnM+PGF1dGgtYWRkcmVzcz5DZW50cmUgZm9yIFByZXZlbnRpdmUgTWVkaWNpbmUsIEdsb3N0
cnVwIFVuaXZlcnNpdHkgSG9zcGl0YWwsIERlbm1hcmsuPC9hdXRoLWFkZHJlc3M+PHRpdGxlcz48
dGl0bGU+SWdHIGFudGlib2RpZXMgYWdhaW5zdCBtaWNyb29yZ2FuaXNtcyBhbmQgYXRvcGljIGRp
c2Vhc2UgaW4gRGFuaXNoIGFkdWx0czogdGhlIENvcGVuaGFnZW4gQWxsZXJneSBTdHVkeTwvdGl0
bGU+PHNlY29uZGFyeS10aXRsZT5KIEFsbGVyZ3kgQ2xpbiBJbW11bm9sPC9zZWNvbmRhcnktdGl0
bGU+PC90aXRsZXM+PHBlcmlvZGljYWw+PGZ1bGwtdGl0bGU+SiBBbGxlcmd5IENsaW4gSW1tdW5v
bDwvZnVsbC10aXRsZT48L3BlcmlvZGljYWw+PHBhZ2VzPjg0Ny01MzwvcGFnZXM+PHZvbHVtZT4x
MTE8L3ZvbHVtZT48bnVtYmVyPjQ8L251bWJlcj48ZWRpdGlvbj4yMDAzLzA0LzIyPC9lZGl0aW9u
PjxrZXl3b3Jkcz48a2V5d29yZD5BZG9sZXNjZW50PC9rZXl3b3JkPjxrZXl3b3JkPkFkdWx0PC9r
ZXl3b3JkPjxrZXl3b3JkPkFnZWQ8L2tleXdvcmQ+PGtleXdvcmQ+QW5pbWFsczwva2V5d29yZD48
a2V5d29yZD5BbnRpYm9kaWVzLCBCYWN0ZXJpYWwvYmxvb2Q8L2tleXdvcmQ+PGtleXdvcmQ+QW50
aWJvZGllcywgUHJvdG96b2FuL2Jsb29kPC9rZXl3b3JkPjxrZXl3b3JkPkNyb3NzLVNlY3Rpb25h
bCBTdHVkaWVzPC9rZXl3b3JkPjxrZXl3b3JkPkhlbGljb2JhY3RlciBweWxvcmkvaW1tdW5vbG9n
eTwva2V5d29yZD48a2V5d29yZD5IZXBhdGl0aXMgQSBBbnRpYm9kaWVzL2Jsb29kPC9rZXl3b3Jk
PjxrZXl3b3JkPkh1bWFuczwva2V5d29yZD48a2V5d29yZD5IeXBlcnNlbnNpdGl2aXR5LypldGlv
bG9neTwva2V5d29yZD48a2V5d29yZD5JbW11bm9nbG9idWxpbiBHLypibG9vZDwva2V5d29yZD48
a2V5d29yZD5NaWRkbGUgQWdlZDwva2V5d29yZD48a2V5d29yZD5Ub3hvcGxhc21hL2ltbXVub2xv
Z3k8L2tleXdvcmQ+PC9rZXl3b3Jkcz48ZGF0ZXM+PHllYXI+MjAwMzwveWVhcj48cHViLWRhdGVz
PjxkYXRlPkFwcjwvZGF0ZT48L3B1Yi1kYXRlcz48L2RhdGVzPjxpc2JuPjAwOTEtNjc0OSAoUHJp
bnQpJiN4RDswMDkxLTY3NDkgKExpbmtpbmcpPC9pc2JuPjxhY2Nlc3Npb24tbnVtPjEyNzA0MzY4
PC9hY2Nlc3Npb24tbnVtPjx1cmxzPjxyZWxhdGVkLXVybHM+PHVybD5odHRwOi8vd3d3Lm5jYmku
bmxtLm5paC5nb3YvZW50cmV6L3F1ZXJ5LmZjZ2k/Y21kPVJldHJpZXZlJmFtcDtkYj1QdWJNZWQm
YW1wO2RvcHQ9Q2l0YXRpb24mYW1wO2xpc3RfdWlkcz0xMjcwNDM2ODwvdXJsPjwvcmVsYXRlZC11
cmxzPjwvdXJscz48ZWxlY3Ryb25pYy1yZXNvdXJjZS1udW0+UzAwOTE2NzQ5MDMwMDY5OTcgW3Bp
aV08L2VsZWN0cm9uaWMtcmVzb3VyY2UtbnVtPjxsYW5ndWFnZT5lbmc8L2xhbmd1YWdlPjwvcmVj
b3JkPjwvQ2l0ZT48L0VuZE5vdGU+AG==
</w:fldData>
        </w:fldChar>
      </w:r>
      <w:r w:rsidR="001E4ADE" w:rsidRPr="004F2082">
        <w:instrText xml:space="preserve"> ADDIN EN.CITE </w:instrText>
      </w:r>
      <w:r w:rsidR="000872A8" w:rsidRPr="004F2082">
        <w:fldChar w:fldCharType="begin">
          <w:fldData xml:space="preserve">PEVuZE5vdGU+PENpdGU+PEF1dGhvcj5TZXZlcmFuY2U8L0F1dGhvcj48WWVhcj4yMDEyPC9ZZWFy
PjxSZWNOdW0+MjQ2PC9SZWNOdW0+PHJlY29yZD48cmVjLW51bWJlcj4yNDY8L3JlYy1udW1iZXI+
PGZvcmVpZ24ta2V5cz48a2V5IGFwcD0iRU4iIGRiLWlkPSJhdHZ2d3RkdGw1Mng1d2U1cHMyNXpm
ZjZhYXYyZnoycGV2ZWEiPjI0Njwva2V5PjwvZm9yZWlnbi1rZXlzPjxyZWYtdHlwZSBuYW1lPSJK
b3VybmFsIEFydGljbGUiPjE3PC9yZWYtdHlwZT48Y29udHJpYnV0b3JzPjxhdXRob3JzPjxhdXRo
b3I+U2V2ZXJhbmNlLCBFLiBHLjwvYXV0aG9yPjxhdXRob3I+QWxhZWRpbmksIEEuPC9hdXRob3I+
PGF1dGhvcj5ZYW5nLCBTLjwvYXV0aG9yPjxhdXRob3I+SGFsbGluZywgTS48L2F1dGhvcj48YXV0
aG9yPkdyZXNzaXR0LCBLLiBMLjwvYXV0aG9yPjxhdXRob3I+U3RhbGxpbmdzLCBDLiBSLjwvYXV0
aG9yPjxhdXRob3I+T3JpZ29uaSwgQS4gRS48L2F1dGhvcj48YXV0aG9yPlZhdWdoYW4sIEMuPC9h
dXRob3I+PGF1dGhvcj5LaHVzaGFsYW5pLCBTLjwvYXV0aG9yPjxhdXRob3I+TGV3ZWtlLCBGLiBN
LjwvYXV0aG9yPjxhdXRob3I+RGlja2Vyc29uLCBGLiBCLjwvYXV0aG9yPjxhdXRob3I+WW9sa2Vu
LCBSLiBILjwvYXV0aG9yPjwvYXV0aG9ycz48L2NvbnRyaWJ1dG9ycz48YXV0aC1hZGRyZXNzPlN0
YW5sZXkgRGl2aXNpb24gb2YgRGV2ZWxvcG1lbnRhbCBOZXVyb3Zpcm9sb2d5LCBEZXBhcnRtZW50
IG9mIFBlZGlhdHJpY3MsIEpvaG5zIEhvcGtpbnMgVW5pdmVyc2l0eSBTY2hvb2wgb2YgTWVkaWNp
bmUsIDYwMCBOLiBXb2xmZSBTdHJlZXQsIEJsYWxvY2sgMTEwNSwgQmFsdGltb3JlLCBNRCAyMTI4
Ny00OTMzLCBVU0EuIGVzZXZlcmFuY2VAamhtaS5lZHU8L2F1dGgtYWRkcmVzcz48dGl0bGVzPjx0
aXRsZT5HYXN0cm9pbnRlc3RpbmFsIGluZmxhbW1hdGlvbiBhbmQgYXNzb2NpYXRlZCBpbW11bmUg
YWN0aXZhdGlvbiBpbiBzY2hpem9waHJlbmlhPC90aXRsZT48c2Vjb25kYXJ5LXRpdGxlPlNjaGl6
b3BociBSZXM8L3NlY29uZGFyeS10aXRsZT48L3RpdGxlcz48cGVyaW9kaWNhbD48ZnVsbC10aXRs
ZT5TY2hpem9waHIgUmVzPC9mdWxsLXRpdGxlPjwvcGVyaW9kaWNhbD48cGFnZXM+NDgtNTM8L3Bh
Z2VzPjx2b2x1bWU+MTM4PC92b2x1bWU+PG51bWJlcj4xPC9udW1iZXI+PGVkaXRpb24+MjAxMi8w
My8yNzwvZWRpdGlvbj48a2V5d29yZHM+PGtleXdvcmQ+QWR1bHQ8L2tleXdvcmQ+PGtleXdvcmQ+
QW50aWJvZGllcy9ibG9vZC8qaW1tdW5vbG9neTwva2V5d29yZD48a2V5d29yZD5BbnRpZ2Vuczwv
a2V5d29yZD48a2V5d29yZD5DYXNlaW5zL2ltbXVub2xvZ3k8L2tleXdvcmQ+PGtleXdvcmQ+Q29o
b3J0IFN0dWRpZXM8L2tleXdvcmQ+PGtleXdvcmQ+RmVtYWxlPC9rZXl3b3JkPjxrZXl3b3JkPkZv
b2QgSHlwZXJzZW5zaXRpdml0eS8qY29tcGxpY2F0aW9ucy9pbW11bm9sb2d5PC9rZXl3b3JkPjxr
ZXl3b3JkPkdhc3Ryb2VudGVyaXRpcy8qY29tcGxpY2F0aW9ucy9pbW11bm9sb2d5PC9rZXl3b3Jk
PjxrZXl3b3JkPkdsdXRlbnMvaW1tdW5vbG9neTwva2V5d29yZD48a2V5d29yZD5IdW1hbnM8L2tl
eXdvcmQ+PGtleXdvcmQ+SW1tdW5vZ2xvYnVsaW4gRy9ibG9vZC8qaW1tdW5vbG9neTwva2V5d29y
ZD48a2V5d29yZD5JbmZsYW1tYXRpb248L2tleXdvcmQ+PGtleXdvcmQ+TWFsZTwva2V5d29yZD48
a2V5d29yZD5TY2hpem9waHJlbmlhLypjb21wbGljYXRpb25zL2ltbXVub2xvZ3k8L2tleXdvcmQ+
PC9rZXl3b3Jkcz48ZGF0ZXM+PHllYXI+MjAxMjwveWVhcj48cHViLWRhdGVzPjxkYXRlPkp1bjwv
ZGF0ZT48L3B1Yi1kYXRlcz48L2RhdGVzPjxpc2JuPjE1NzMtMjUwOSAoRWxlY3Ryb25pYyk8L2lz
Ym4+PGFjY2Vzc2lvbi1udW0+MjI0NDYxNDI8L2FjY2Vzc2lvbi1udW0+PHVybHM+PHJlbGF0ZWQt
dXJscz48dXJsPmh0dHA6Ly93d3cubmNiaS5ubG0ubmloLmdvdi9lbnRyZXovcXVlcnkuZmNnaT9j
bWQ9UmV0cmlldmUmYW1wO2RiPVB1Yk1lZCZhbXA7ZG9wdD1DaXRhdGlvbiZhbXA7bGlzdF91aWRz
PTIyNDQ2MTQyPC91cmw+PC9yZWxhdGVkLXVybHM+PC91cmxzPjxlbGVjdHJvbmljLXJlc291cmNl
LW51bT5TMDkyMC05OTY0KDEyKTAwMTQ3LTggW3BpaV0mI3hEOzEwLjEwMTYvai5zY2hyZXMuMjAx
Mi4wMi4wMjU8L2VsZWN0cm9uaWMtcmVzb3VyY2UtbnVtPjxsYW5ndWFnZT5lbmc8L2xhbmd1YWdl
PjwvcmVjb3JkPjwvQ2l0ZT48Q2l0ZT48QXV0aG9yPkxpbm5lYmVyZzwvQXV0aG9yPjxZZWFyPjIw
MDM8L1llYXI+PFJlY051bT42MDY8L1JlY051bT48cmVjb3JkPjxyZWMtbnVtYmVyPjYwNjwvcmVj
LW51bWJlcj48Zm9yZWlnbi1rZXlzPjxrZXkgYXBwPSJFTiIgZGItaWQ9ImF0dnZ3dGR0bDUyeDV3
ZTVwczI1emZmNmFhdjJmejJwZXZlYSI+NjA2PC9rZXk+PC9mb3JlaWduLWtleXM+PHJlZi10eXBl
IG5hbWU9IkpvdXJuYWwgQXJ0aWNsZSI+MTc8L3JlZi10eXBlPjxjb250cmlidXRvcnM+PGF1dGhv
cnM+PGF1dGhvcj5MaW5uZWJlcmcsIEEuPC9hdXRob3I+PGF1dGhvcj5Pc3RlcmdhYXJkLCBDLjwv
YXV0aG9yPjxhdXRob3I+VHZlZGUsIE0uPC9hdXRob3I+PGF1dGhvcj5BbmRlcnNlbiwgTC4gUC48
L2F1dGhvcj48YXV0aG9yPk5pZWxzZW4sIE4uIEguPC9hdXRob3I+PGF1dGhvcj5NYWRzZW4sIEYu
PC9hdXRob3I+PGF1dGhvcj5Gcm9sdW5kLCBMLjwvYXV0aG9yPjxhdXRob3I+RGlya3NlbiwgQS48
L2F1dGhvcj48YXV0aG9yPkpvcmdlbnNlbiwgVC48L2F1dGhvcj48L2F1dGhvcnM+PC9jb250cmli
dXRvcnM+PGF1dGgtYWRkcmVzcz5DZW50cmUgZm9yIFByZXZlbnRpdmUgTWVkaWNpbmUsIEdsb3N0
cnVwIFVuaXZlcnNpdHkgSG9zcGl0YWwsIERlbm1hcmsuPC9hdXRoLWFkZHJlc3M+PHRpdGxlcz48
dGl0bGU+SWdHIGFudGlib2RpZXMgYWdhaW5zdCBtaWNyb29yZ2FuaXNtcyBhbmQgYXRvcGljIGRp
c2Vhc2UgaW4gRGFuaXNoIGFkdWx0czogdGhlIENvcGVuaGFnZW4gQWxsZXJneSBTdHVkeTwvdGl0
bGU+PHNlY29uZGFyeS10aXRsZT5KIEFsbGVyZ3kgQ2xpbiBJbW11bm9sPC9zZWNvbmRhcnktdGl0
bGU+PC90aXRsZXM+PHBlcmlvZGljYWw+PGZ1bGwtdGl0bGU+SiBBbGxlcmd5IENsaW4gSW1tdW5v
bDwvZnVsbC10aXRsZT48L3BlcmlvZGljYWw+PHBhZ2VzPjg0Ny01MzwvcGFnZXM+PHZvbHVtZT4x
MTE8L3ZvbHVtZT48bnVtYmVyPjQ8L251bWJlcj48ZWRpdGlvbj4yMDAzLzA0LzIyPC9lZGl0aW9u
PjxrZXl3b3Jkcz48a2V5d29yZD5BZG9sZXNjZW50PC9rZXl3b3JkPjxrZXl3b3JkPkFkdWx0PC9r
ZXl3b3JkPjxrZXl3b3JkPkFnZWQ8L2tleXdvcmQ+PGtleXdvcmQ+QW5pbWFsczwva2V5d29yZD48
a2V5d29yZD5BbnRpYm9kaWVzLCBCYWN0ZXJpYWwvYmxvb2Q8L2tleXdvcmQ+PGtleXdvcmQ+QW50
aWJvZGllcywgUHJvdG96b2FuL2Jsb29kPC9rZXl3b3JkPjxrZXl3b3JkPkNyb3NzLVNlY3Rpb25h
bCBTdHVkaWVzPC9rZXl3b3JkPjxrZXl3b3JkPkhlbGljb2JhY3RlciBweWxvcmkvaW1tdW5vbG9n
eTwva2V5d29yZD48a2V5d29yZD5IZXBhdGl0aXMgQSBBbnRpYm9kaWVzL2Jsb29kPC9rZXl3b3Jk
PjxrZXl3b3JkPkh1bWFuczwva2V5d29yZD48a2V5d29yZD5IeXBlcnNlbnNpdGl2aXR5LypldGlv
bG9neTwva2V5d29yZD48a2V5d29yZD5JbW11bm9nbG9idWxpbiBHLypibG9vZDwva2V5d29yZD48
a2V5d29yZD5NaWRkbGUgQWdlZDwva2V5d29yZD48a2V5d29yZD5Ub3hvcGxhc21hL2ltbXVub2xv
Z3k8L2tleXdvcmQ+PC9rZXl3b3Jkcz48ZGF0ZXM+PHllYXI+MjAwMzwveWVhcj48cHViLWRhdGVz
PjxkYXRlPkFwcjwvZGF0ZT48L3B1Yi1kYXRlcz48L2RhdGVzPjxpc2JuPjAwOTEtNjc0OSAoUHJp
bnQpJiN4RDswMDkxLTY3NDkgKExpbmtpbmcpPC9pc2JuPjxhY2Nlc3Npb24tbnVtPjEyNzA0MzY4
PC9hY2Nlc3Npb24tbnVtPjx1cmxzPjxyZWxhdGVkLXVybHM+PHVybD5odHRwOi8vd3d3Lm5jYmku
bmxtLm5paC5nb3YvZW50cmV6L3F1ZXJ5LmZjZ2k/Y21kPVJldHJpZXZlJmFtcDtkYj1QdWJNZWQm
YW1wO2RvcHQ9Q2l0YXRpb24mYW1wO2xpc3RfdWlkcz0xMjcwNDM2ODwvdXJsPjwvcmVsYXRlZC11
cmxzPjwvdXJscz48ZWxlY3Ryb25pYy1yZXNvdXJjZS1udW0+UzAwOTE2NzQ5MDMwMDY5OTcgW3Bp
aV08L2VsZWN0cm9uaWMtcmVzb3VyY2UtbnVtPjxsYW5ndWFnZT5lbmc8L2xhbmd1YWdlPjwvcmVj
b3Jk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9E2C95" w:rsidRPr="004F2082">
        <w:rPr>
          <w:vertAlign w:val="superscript"/>
        </w:rPr>
        <w:t>[29,</w:t>
      </w:r>
      <w:r w:rsidR="001E4ADE" w:rsidRPr="004F2082">
        <w:rPr>
          <w:vertAlign w:val="superscript"/>
        </w:rPr>
        <w:t>30]</w:t>
      </w:r>
      <w:r w:rsidR="000872A8" w:rsidRPr="004F2082">
        <w:fldChar w:fldCharType="end"/>
      </w:r>
      <w:r w:rsidR="00BB55F4" w:rsidRPr="004F2082">
        <w:t>.</w:t>
      </w:r>
      <w:r w:rsidR="00682F2F" w:rsidRPr="004F2082">
        <w:t xml:space="preserve"> </w:t>
      </w:r>
    </w:p>
    <w:p w14:paraId="799D32DA" w14:textId="77777777" w:rsidR="00BE39FA" w:rsidRPr="004F2082" w:rsidRDefault="00BE39FA" w:rsidP="009E2C95">
      <w:pPr>
        <w:spacing w:after="0"/>
        <w:jc w:val="both"/>
      </w:pPr>
    </w:p>
    <w:p w14:paraId="1EB4CBA9" w14:textId="77777777" w:rsidR="00034760" w:rsidRPr="004F2082" w:rsidRDefault="00CD1DB0" w:rsidP="009E2C95">
      <w:pPr>
        <w:spacing w:after="0"/>
        <w:jc w:val="both"/>
        <w:rPr>
          <w:b/>
          <w:i/>
        </w:rPr>
      </w:pPr>
      <w:r w:rsidRPr="004F2082">
        <w:rPr>
          <w:b/>
          <w:i/>
        </w:rPr>
        <w:t>Associations</w:t>
      </w:r>
      <w:r w:rsidR="00BD766B" w:rsidRPr="004F2082">
        <w:rPr>
          <w:b/>
          <w:i/>
        </w:rPr>
        <w:t xml:space="preserve"> related to parallel mechanisms </w:t>
      </w:r>
    </w:p>
    <w:p w14:paraId="18F5CC9E" w14:textId="65E1CACA" w:rsidR="00A35527" w:rsidRPr="004F2082" w:rsidRDefault="0024344A" w:rsidP="009E2C95">
      <w:pPr>
        <w:spacing w:after="0"/>
        <w:jc w:val="both"/>
      </w:pPr>
      <w:r w:rsidRPr="004F2082">
        <w:t>Not</w:t>
      </w:r>
      <w:r w:rsidR="00BE39FA" w:rsidRPr="004F2082">
        <w:t xml:space="preserve"> only </w:t>
      </w:r>
      <w:r w:rsidR="00F334FE" w:rsidRPr="004F2082">
        <w:t xml:space="preserve">were </w:t>
      </w:r>
      <w:r w:rsidR="00BE39FA" w:rsidRPr="004F2082">
        <w:t xml:space="preserve">pathogens shown to precede </w:t>
      </w:r>
      <w:r w:rsidR="00851C60" w:rsidRPr="004F2082">
        <w:t>psychotic experiences</w:t>
      </w:r>
      <w:r w:rsidR="00BE39FA" w:rsidRPr="004F2082">
        <w:t xml:space="preserve"> but also atopic diseases such as asthma and </w:t>
      </w:r>
      <w:r w:rsidR="00A35527" w:rsidRPr="004F2082">
        <w:t>atopic dermatitis</w:t>
      </w:r>
      <w:r w:rsidR="000872A8" w:rsidRPr="004F2082">
        <w:fldChar w:fldCharType="begin">
          <w:fldData xml:space="preserve">PEVuZE5vdGU+PENpdGU+PEF1dGhvcj5LaGFuZGFrZXI8L0F1dGhvcj48WWVhcj4yMDE0PC9ZZWFy
PjxSZWNOdW0+NDk1PC9SZWNOdW0+PHJlY29yZD48cmVjLW51bWJlcj40OTU8L3JlYy1udW1iZXI+
PGZvcmVpZ24ta2V5cz48a2V5IGFwcD0iRU4iIGRiLWlkPSJhdHZ2d3RkdGw1Mng1d2U1cHMyNXpm
ZjZhYXYyZnoycGV2ZWEiPjQ5NTwva2V5PjwvZm9yZWlnbi1rZXlzPjxyZWYtdHlwZSBuYW1lPSJK
b3VybmFsIEFydGljbGUiPjE3PC9yZWYtdHlwZT48Y29udHJpYnV0b3JzPjxhdXRob3JzPjxhdXRo
b3I+S2hhbmRha2VyLCBHLiBNLjwvYXV0aG9yPjxhdXRob3I+WmFtbWl0LCBTLjwvYXV0aG9yPjxh
dXRob3I+TGV3aXMsIEcuPC9hdXRob3I+PGF1dGhvcj5Kb25lcywgUC4gQi48L2F1dGhvcj48L2F1
dGhvcnM+PC9jb250cmlidXRvcnM+PGF1dGgtYWRkcmVzcz5EZXBhcnRtZW50IG9mIFBzeWNoaWF0
cnksIFVuaXZlcnNpdHkgb2YgQ2FtYnJpZGdlLCBVSzsgQ2FtYnJpZGdlc2hpcmUgYW5kIFBldGVy
Ym9yb3VnaCBOSFMgRm91bmRhdGlvbiBUcnVzdCwgQ2FtYnJpZGdlLCBVSzsgQ2VudHJlIGZvciBN
ZW50YWwgSGVhbHRoLCBBZGRpY3Rpb24gYW5kIFN1aWNpZGUgUmVzZWFyY2gsIFNjaG9vbCBvZiBT
b2NpYWwgYW5kIENvbW11bml0eSBNZWRpY2luZSwgVW5pdmVyc2l0eSBvZiBCcmlzdG9sLCBVSy4g
RWxlY3Ryb25pYyBhZGRyZXNzOiBnbWsyNEBtZWRzY2hsLmNhbS5hYy51ay4mI3hEO0NlbnRyZSBm
b3IgTWVudGFsIEhlYWx0aCwgQWRkaWN0aW9uIGFuZCBTdWljaWRlIFJlc2VhcmNoLCBTY2hvb2wg
b2YgU29jaWFsIGFuZCBDb21tdW5pdHkgTWVkaWNpbmUsIFVuaXZlcnNpdHkgb2YgQnJpc3RvbCwg
VUs7IEluc3RpdHV0ZSBvZiBQc3ljaG9sb2dpY2FsIE1lZGljaW5lIGFuZCBDbGluaWNhbCBOZXVy
b3NjaWVuY2VzLCBNUkMgQ2VudHJlIGZvciBOZXVyb3BzeWNoaWF0cmljIEdlbmV0aWNzIGFuZCBH
ZW5vbWljcywgQ2FyZGlmZiBVbml2ZXJzaXR5LCBVSy4mI3hEO0NlbnRyZSBmb3IgTWVudGFsIEhl
YWx0aCwgQWRkaWN0aW9uIGFuZCBTdWljaWRlIFJlc2VhcmNoLCBTY2hvb2wgb2YgU29jaWFsIGFu
ZCBDb21tdW5pdHkgTWVkaWNpbmUsIFVuaXZlcnNpdHkgb2YgQnJpc3RvbCwgVUs7IFVuaXZlcnNp
dHkgQ29sbGVnZSBMb25kb24sIExvbmRvbiwgVUsuJiN4RDtEZXBhcnRtZW50IG9mIFBzeWNoaWF0
cnksIFVuaXZlcnNpdHkgb2YgQ2FtYnJpZGdlLCBVSzsgQ2FtYnJpZGdlc2hpcmUgYW5kIFBldGVy
Ym9yb3VnaCBOSFMgRm91bmRhdGlvbiBUcnVzdCwgQ2FtYnJpZGdlLCBVSy48L2F1dGgtYWRkcmVz
cz48dGl0bGVzPjx0aXRsZT5BIHBvcHVsYXRpb24tYmFzZWQgc3R1ZHkgb2YgYXRvcGljIGRpc29y
ZGVycyBhbmQgaW5mbGFtbWF0b3J5IG1hcmtlcnMgaW4gY2hpbGRob29kIGJlZm9yZSBwc3ljaG90
aWMgZXhwZXJpZW5jZXMgaW4gYWRvbGVzY2VuY2U8L3RpdGxlPjxzZWNvbmRhcnktdGl0bGU+U2No
aXpvcGhyIFJlczwvc2Vjb25kYXJ5LXRpdGxlPjwvdGl0bGVzPjxwZXJpb2RpY2FsPjxmdWxsLXRp
dGxlPlNjaGl6b3BociBSZXM8L2Z1bGwtdGl0bGU+PC9wZXJpb2RpY2FsPjxwYWdlcz4xMzktNDU8
L3BhZ2VzPjx2b2x1bWU+MTUyPC92b2x1bWU+PG51bWJlcj4xPC9udW1iZXI+PGVkaXRpb24+MjAx
My8xMS8yNjwvZWRpdGlvbj48a2V5d29yZHM+PGtleXdvcmQ+QWRvbGVzY2VudDwva2V5d29yZD48
a2V5d29yZD5Bc3RobWEvY29tcGxpY2F0aW9ucy9kaWFnbm9zaXMvZXBpZGVtaW9sb2d5PC9rZXl3
b3JkPjxrZXl3b3JkPkMtUmVhY3RpdmUgUHJvdGVpbi8qbWV0YWJvbGlzbTwva2V5d29yZD48a2V5
d29yZD5DaGlsZDwva2V5d29yZD48a2V5d29yZD5Db21tdW5pdHkgSGVhbHRoIFBsYW5uaW5nPC9r
ZXl3b3JkPjxrZXl3b3JkPkRpc2Vhc2UgUHJvZ3Jlc3Npb248L2tleXdvcmQ+PGtleXdvcmQ+RWN6
ZW1hL2Jsb29kL2NvbXBsaWNhdGlvbnMvKmVwaWRlbWlvbG9neTwva2V5d29yZD48a2V5d29yZD5F
bnp5bWUtTGlua2VkIEltbXVub3NvcmJlbnQgQXNzYXk8L2tleXdvcmQ+PGtleXdvcmQ+RmVtYWxl
PC9rZXl3b3JkPjxrZXl3b3JkPkh1bWFuczwva2V5d29yZD48a2V5d29yZD5JbnRlcmxldWtpbi02
LypibG9vZDwva2V5d29yZD48a2V5d29yZD5NYWxlPC9rZXl3b3JkPjxrZXl3b3JkPlBzeWNoaWF0
cmljIFN0YXR1cyBSYXRpbmcgU2NhbGVzPC9rZXl3b3JkPjxrZXl3b3JkPipQc3ljaG90aWMgRGlz
b3JkZXJzL2Jsb29kL2VwaWRlbWlvbG9neS9wc3ljaG9sb2d5PC9rZXl3b3JkPjxrZXl3b3JkPlF1
ZXN0aW9ubmFpcmVzPC9rZXl3b3JkPjwva2V5d29yZHM+PGRhdGVzPjx5ZWFyPjIwMTQ8L3llYXI+
PHB1Yi1kYXRlcz48ZGF0ZT5KYW48L2RhdGU+PC9wdWItZGF0ZXM+PC9kYXRlcz48aXNibj4xNTcz
LTI1MDkgKEVsZWN0cm9uaWMpPC9pc2JuPjxhY2Nlc3Npb24tbnVtPjI0MjY4NDcxPC9hY2Nlc3Np
b24tbnVtPjx1cmxzPjxyZWxhdGVkLXVybHM+PHVybD5odHRwOi8vd3d3Lm5jYmkubmxtLm5paC5n
b3YvZW50cmV6L3F1ZXJ5LmZjZ2k/Y21kPVJldHJpZXZlJmFtcDtkYj1QdWJNZWQmYW1wO2RvcHQ9
Q2l0YXRpb24mYW1wO2xpc3RfdWlkcz0yNDI2ODQ3MTwvdXJsPjwvcmVsYXRlZC11cmxzPjwvdXJs
cz48Y3VzdG9tMj4zOTA2NTM0PC9jdXN0b20yPjxlbGVjdHJvbmljLXJlc291cmNlLW51bT5TMDky
MC05OTY0KDEzKTAwNTIwLTMgW3BpaV0mI3hEOzEwLjEwMTYvai5zY2hyZXMuMjAxMy4wOS4wMjE8
L2VsZWN0cm9uaWMtcmVzb3VyY2UtbnVtPjxsYW5ndWFnZT5lbmc8L2xhbmd1YWdlPjwvcmVjb3Jk
PjwvQ2l0ZT48L0VuZE5vdGU+AG==
</w:fldData>
        </w:fldChar>
      </w:r>
      <w:r w:rsidR="001E4ADE" w:rsidRPr="004F2082">
        <w:instrText xml:space="preserve"> ADDIN EN.CITE </w:instrText>
      </w:r>
      <w:r w:rsidR="000872A8" w:rsidRPr="004F2082">
        <w:fldChar w:fldCharType="begin">
          <w:fldData xml:space="preserve">PEVuZE5vdGU+PENpdGU+PEF1dGhvcj5LaGFuZGFrZXI8L0F1dGhvcj48WWVhcj4yMDE0PC9ZZWFy
PjxSZWNOdW0+NDk1PC9SZWNOdW0+PHJlY29yZD48cmVjLW51bWJlcj40OTU8L3JlYy1udW1iZXI+
PGZvcmVpZ24ta2V5cz48a2V5IGFwcD0iRU4iIGRiLWlkPSJhdHZ2d3RkdGw1Mng1d2U1cHMyNXpm
ZjZhYXYyZnoycGV2ZWEiPjQ5NTwva2V5PjwvZm9yZWlnbi1rZXlzPjxyZWYtdHlwZSBuYW1lPSJK
b3VybmFsIEFydGljbGUiPjE3PC9yZWYtdHlwZT48Y29udHJpYnV0b3JzPjxhdXRob3JzPjxhdXRo
b3I+S2hhbmRha2VyLCBHLiBNLjwvYXV0aG9yPjxhdXRob3I+WmFtbWl0LCBTLjwvYXV0aG9yPjxh
dXRob3I+TGV3aXMsIEcuPC9hdXRob3I+PGF1dGhvcj5Kb25lcywgUC4gQi48L2F1dGhvcj48L2F1
dGhvcnM+PC9jb250cmlidXRvcnM+PGF1dGgtYWRkcmVzcz5EZXBhcnRtZW50IG9mIFBzeWNoaWF0
cnksIFVuaXZlcnNpdHkgb2YgQ2FtYnJpZGdlLCBVSzsgQ2FtYnJpZGdlc2hpcmUgYW5kIFBldGVy
Ym9yb3VnaCBOSFMgRm91bmRhdGlvbiBUcnVzdCwgQ2FtYnJpZGdlLCBVSzsgQ2VudHJlIGZvciBN
ZW50YWwgSGVhbHRoLCBBZGRpY3Rpb24gYW5kIFN1aWNpZGUgUmVzZWFyY2gsIFNjaG9vbCBvZiBT
b2NpYWwgYW5kIENvbW11bml0eSBNZWRpY2luZSwgVW5pdmVyc2l0eSBvZiBCcmlzdG9sLCBVSy4g
RWxlY3Ryb25pYyBhZGRyZXNzOiBnbWsyNEBtZWRzY2hsLmNhbS5hYy51ay4mI3hEO0NlbnRyZSBm
b3IgTWVudGFsIEhlYWx0aCwgQWRkaWN0aW9uIGFuZCBTdWljaWRlIFJlc2VhcmNoLCBTY2hvb2wg
b2YgU29jaWFsIGFuZCBDb21tdW5pdHkgTWVkaWNpbmUsIFVuaXZlcnNpdHkgb2YgQnJpc3RvbCwg
VUs7IEluc3RpdHV0ZSBvZiBQc3ljaG9sb2dpY2FsIE1lZGljaW5lIGFuZCBDbGluaWNhbCBOZXVy
b3NjaWVuY2VzLCBNUkMgQ2VudHJlIGZvciBOZXVyb3BzeWNoaWF0cmljIEdlbmV0aWNzIGFuZCBH
ZW5vbWljcywgQ2FyZGlmZiBVbml2ZXJzaXR5LCBVSy4mI3hEO0NlbnRyZSBmb3IgTWVudGFsIEhl
YWx0aCwgQWRkaWN0aW9uIGFuZCBTdWljaWRlIFJlc2VhcmNoLCBTY2hvb2wgb2YgU29jaWFsIGFu
ZCBDb21tdW5pdHkgTWVkaWNpbmUsIFVuaXZlcnNpdHkgb2YgQnJpc3RvbCwgVUs7IFVuaXZlcnNp
dHkgQ29sbGVnZSBMb25kb24sIExvbmRvbiwgVUsuJiN4RDtEZXBhcnRtZW50IG9mIFBzeWNoaWF0
cnksIFVuaXZlcnNpdHkgb2YgQ2FtYnJpZGdlLCBVSzsgQ2FtYnJpZGdlc2hpcmUgYW5kIFBldGVy
Ym9yb3VnaCBOSFMgRm91bmRhdGlvbiBUcnVzdCwgQ2FtYnJpZGdlLCBVSy48L2F1dGgtYWRkcmVz
cz48dGl0bGVzPjx0aXRsZT5BIHBvcHVsYXRpb24tYmFzZWQgc3R1ZHkgb2YgYXRvcGljIGRpc29y
ZGVycyBhbmQgaW5mbGFtbWF0b3J5IG1hcmtlcnMgaW4gY2hpbGRob29kIGJlZm9yZSBwc3ljaG90
aWMgZXhwZXJpZW5jZXMgaW4gYWRvbGVzY2VuY2U8L3RpdGxlPjxzZWNvbmRhcnktdGl0bGU+U2No
aXpvcGhyIFJlczwvc2Vjb25kYXJ5LXRpdGxlPjwvdGl0bGVzPjxwZXJpb2RpY2FsPjxmdWxsLXRp
dGxlPlNjaGl6b3BociBSZXM8L2Z1bGwtdGl0bGU+PC9wZXJpb2RpY2FsPjxwYWdlcz4xMzktNDU8
L3BhZ2VzPjx2b2x1bWU+MTUyPC92b2x1bWU+PG51bWJlcj4xPC9udW1iZXI+PGVkaXRpb24+MjAx
My8xMS8yNjwvZWRpdGlvbj48a2V5d29yZHM+PGtleXdvcmQ+QWRvbGVzY2VudDwva2V5d29yZD48
a2V5d29yZD5Bc3RobWEvY29tcGxpY2F0aW9ucy9kaWFnbm9zaXMvZXBpZGVtaW9sb2d5PC9rZXl3
b3JkPjxrZXl3b3JkPkMtUmVhY3RpdmUgUHJvdGVpbi8qbWV0YWJvbGlzbTwva2V5d29yZD48a2V5
d29yZD5DaGlsZDwva2V5d29yZD48a2V5d29yZD5Db21tdW5pdHkgSGVhbHRoIFBsYW5uaW5nPC9r
ZXl3b3JkPjxrZXl3b3JkPkRpc2Vhc2UgUHJvZ3Jlc3Npb248L2tleXdvcmQ+PGtleXdvcmQ+RWN6
ZW1hL2Jsb29kL2NvbXBsaWNhdGlvbnMvKmVwaWRlbWlvbG9neTwva2V5d29yZD48a2V5d29yZD5F
bnp5bWUtTGlua2VkIEltbXVub3NvcmJlbnQgQXNzYXk8L2tleXdvcmQ+PGtleXdvcmQ+RmVtYWxl
PC9rZXl3b3JkPjxrZXl3b3JkPkh1bWFuczwva2V5d29yZD48a2V5d29yZD5JbnRlcmxldWtpbi02
LypibG9vZDwva2V5d29yZD48a2V5d29yZD5NYWxlPC9rZXl3b3JkPjxrZXl3b3JkPlBzeWNoaWF0
cmljIFN0YXR1cyBSYXRpbmcgU2NhbGVzPC9rZXl3b3JkPjxrZXl3b3JkPipQc3ljaG90aWMgRGlz
b3JkZXJzL2Jsb29kL2VwaWRlbWlvbG9neS9wc3ljaG9sb2d5PC9rZXl3b3JkPjxrZXl3b3JkPlF1
ZXN0aW9ubmFpcmVzPC9rZXl3b3JkPjwva2V5d29yZHM+PGRhdGVzPjx5ZWFyPjIwMTQ8L3llYXI+
PHB1Yi1kYXRlcz48ZGF0ZT5KYW48L2RhdGU+PC9wdWItZGF0ZXM+PC9kYXRlcz48aXNibj4xNTcz
LTI1MDkgKEVsZWN0cm9uaWMpPC9pc2JuPjxhY2Nlc3Npb24tbnVtPjI0MjY4NDcxPC9hY2Nlc3Np
b24tbnVtPjx1cmxzPjxyZWxhdGVkLXVybHM+PHVybD5odHRwOi8vd3d3Lm5jYmkubmxtLm5paC5n
b3YvZW50cmV6L3F1ZXJ5LmZjZ2k/Y21kPVJldHJpZXZlJmFtcDtkYj1QdWJNZWQmYW1wO2RvcHQ9
Q2l0YXRpb24mYW1wO2xpc3RfdWlkcz0yNDI2ODQ3MTwvdXJsPjwvcmVsYXRlZC11cmxzPjwvdXJs
cz48Y3VzdG9tMj4zOTA2NTM0PC9jdXN0b20yPjxlbGVjdHJvbmljLXJlc291cmNlLW51bT5TMDky
MC05OTY0KDEzKTAwNTIwLTMgW3BpaV0mI3hEOzEwLjEwMTYvai5zY2hyZXMuMjAxMy4wOS4wMjE8
L2VsZWN0cm9uaWMtcmVzb3VyY2UtbnVtPjxsYW5ndWFnZT5lbmc8L2xhbmd1YWdlPjwvcmVjb3Jk
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31]</w:t>
      </w:r>
      <w:r w:rsidR="000872A8" w:rsidRPr="004F2082">
        <w:fldChar w:fldCharType="end"/>
      </w:r>
      <w:r w:rsidR="00BE39FA" w:rsidRPr="004F2082">
        <w:t xml:space="preserve">. </w:t>
      </w:r>
      <w:r w:rsidR="00A35527" w:rsidRPr="004F2082">
        <w:t xml:space="preserve">Similarly, </w:t>
      </w:r>
      <w:r w:rsidR="00862C0D" w:rsidRPr="004F2082">
        <w:t xml:space="preserve">the first occurrence of </w:t>
      </w:r>
      <w:r w:rsidR="00F334FE" w:rsidRPr="004F2082">
        <w:t>atopic dermatitis was reported to precede</w:t>
      </w:r>
      <w:r w:rsidR="00A35527" w:rsidRPr="004F2082">
        <w:t xml:space="preserve"> major depressive</w:t>
      </w:r>
      <w:r w:rsidR="007134F8" w:rsidRPr="004F2082">
        <w:t xml:space="preserve"> disorder and anxiety disorders</w:t>
      </w:r>
      <w:r w:rsidR="000872A8" w:rsidRPr="004F2082">
        <w:fldChar w:fldCharType="begin">
          <w:fldData xml:space="preserve">PEVuZE5vdGU+PENpdGU+PEF1dGhvcj5DaGVuZzwvQXV0aG9yPjxZZWFyPjIwMTU8L1llYXI+PFJl
Y051bT41NzQ8L1JlY051bT48cmVjb3JkPjxyZWMtbnVtYmVyPjU3NDwvcmVjLW51bWJlcj48Zm9y
ZWlnbi1rZXlzPjxrZXkgYXBwPSJFTiIgZGItaWQ9ImF0dnZ3dGR0bDUyeDV3ZTVwczI1emZmNmFh
djJmejJwZXZlYSI+NTc0PC9rZXk+PC9mb3JlaWduLWtleXM+PHJlZi10eXBlIG5hbWU9IkpvdXJu
YWwgQXJ0aWNsZSI+MTc8L3JlZi10eXBlPjxjb250cmlidXRvcnM+PGF1dGhvcnM+PGF1dGhvcj5D
aGVuZywgQy4gTS48L2F1dGhvcj48YXV0aG9yPkhzdSwgSi4gVy48L2F1dGhvcj48YXV0aG9yPkh1
YW5nLCBLLiBMLjwvYXV0aG9yPjxhdXRob3I+QmFpLCBZLiBNLjwvYXV0aG9yPjxhdXRob3I+U3Us
IFQuIFAuPC9hdXRob3I+PGF1dGhvcj5MaSwgQy4gVC48L2F1dGhvcj48YXV0aG9yPllhbmcsIEEu
IEMuPC9hdXRob3I+PGF1dGhvcj5DaGFuZywgVy4gSC48L2F1dGhvcj48YXV0aG9yPkNoZW4sIFQu
IEouPC9hdXRob3I+PGF1dGhvcj5Uc2FpLCBTLiBKLjwvYXV0aG9yPjxhdXRob3I+Q2hlbiwgTS4g
SC48L2F1dGhvcj48L2F1dGhvcnM+PC9jb250cmlidXRvcnM+PGF1dGgtYWRkcmVzcz5EZXBhcnRt
ZW50IG9mIFBzeWNoaWF0cnksIFRhaXBlaSBWZXRlcmFucyBHZW5lcmFsIEhvc3BpdGFsLCBUYWlw
ZWksIFRhaXdhbi4mI3hEO0RlcGFydG1lbnQgb2YgUHN5Y2hpYXRyeSwgVGFpcGVpIFZldGVyYW5z
IEdlbmVyYWwgSG9zcGl0YWwsIFRhaXBlaSwgVGFpd2FuOyBEaXZpc2lvbiBvZiBQc3ljaGlhdHJ5
LCBTY2hvb2wgb2YgTWVkaWNpbmUsIE5hdGlvbmFsIFlhbmctTWluZyBVbml2ZXJzaXR5LCBUYWlw
ZWksIFRhaXdhbi4mI3hEO0RlcGFydG1lbnQgb2YgRmFtaWx5IE1lZGljaW5lLCBUYWlwZWkgVmV0
ZXJhbnMgR2VuZXJhbCBIb3NwaXRhbCwgVGFpcGVpLCBUYWl3YW47IEluc3RpdHV0ZSBvZiBIb3Nw
aXRhbCBhbmQgSGVhbHRoIENhcmUgQWRtaW5pc3RyYXRpb24sIE5hdGlvbmFsIFlhbmctTWluZyBV
bml2ZXJzaXR5LCBUYWlwZWksIFRhaXdhbi4mI3hEO0RlcGFydG1lbnQgb2YgUHN5Y2hpYXRyeSwg
VGFpcGVpIFZldGVyYW5zIEdlbmVyYWwgSG9zcGl0YWwsIFRhaXBlaSwgVGFpd2FuOyBEaXZpc2lv
biBvZiBQc3ljaGlhdHJ5LCBTY2hvb2wgb2YgTWVkaWNpbmUsIE5hdGlvbmFsIFlhbmctTWluZyBV
bml2ZXJzaXR5LCBUYWlwZWksIFRhaXdhbi4gRWxlY3Ryb25pYyBhZGRyZXNzOiB0c2FpNjEwOTEz
QGdtYWlsLmNvbS4mI3hEO0RlcGFydG1lbnQgb2YgUHN5Y2hpYXRyeSwgVGFpcGVpIFZldGVyYW5z
IEdlbmVyYWwgSG9zcGl0YWwsIFRhaXBlaSwgVGFpd2FuOyBEaXZpc2lvbiBvZiBQc3ljaGlhdHJ5
LCBTY2hvb2wgb2YgTWVkaWNpbmUsIE5hdGlvbmFsIFlhbmctTWluZyBVbml2ZXJzaXR5LCBUYWlw
ZWksIFRhaXdhbi4gRWxlY3Ryb25pYyBhZGRyZXNzOiBrcmVtZXI3MTE5QGdtYWlsLmNvbS48L2F1
dGgtYWRkcmVzcz48dGl0bGVzPjx0aXRsZT5SaXNrIG9mIGRldmVsb3BpbmcgbWFqb3IgZGVwcmVz
c2l2ZSBkaXNvcmRlciBhbmQgYW54aWV0eSBkaXNvcmRlcnMgYW1vbmcgYWRvbGVzY2VudHMgYW5k
IGFkdWx0cyB3aXRoIGF0b3BpYyBkZXJtYXRpdGlzOiBhIG5hdGlvbndpZGUgbG9uZ2l0dWRpbmFs
IHN0dWR5PC90aXRsZT48c2Vjb25kYXJ5LXRpdGxlPkogQWZmZWN0IERpc29yZDwvc2Vjb25kYXJ5
LXRpdGxlPjwvdGl0bGVzPjxwZXJpb2RpY2FsPjxmdWxsLXRpdGxlPkogQWZmZWN0IERpc29yZDwv
ZnVsbC10aXRsZT48L3BlcmlvZGljYWw+PHBhZ2VzPjYwLTU8L3BhZ2VzPjx2b2x1bWU+MTc4PC92
b2x1bWU+PGVkaXRpb24+MjAxNS8wMy8yMjwvZWRpdGlvbj48a2V5d29yZHM+PGtleXdvcmQ+QWRv
bGVzY2VudDwva2V5d29yZD48a2V5d29yZD5BZHVsdDwva2V5d29yZD48a2V5d29yZD5BbnhpZXR5
IERpc29yZGVycy8qZXBpZGVtaW9sb2d5PC9rZXl3b3JkPjxrZXl3b3JkPkNoaWxkPC9rZXl3b3Jk
PjxrZXl3b3JkPkNvbW9yYmlkaXR5PC9rZXl3b3JkPjxrZXl3b3JkPkRhdGFiYXNlcywgRmFjdHVh
bDwva2V5d29yZD48a2V5d29yZD5EZXByZXNzaXZlIERpc29yZGVyLyplcGlkZW1pb2xvZ3k8L2tl
eXdvcmQ+PGtleXdvcmQ+RGVwcmVzc2l2ZSBEaXNvcmRlciwgTWFqb3IvKmVwaWRlbWlvbG9neTwv
a2V5d29yZD48a2V5d29yZD5EZXJtYXRpdGlzLCBBdG9waWMvKmVwaWRlbWlvbG9neTwva2V5d29y
ZD48a2V5d29yZD5GZW1hbGU8L2tleXdvcmQ+PGtleXdvcmQ+SHVtYW5zPC9rZXl3b3JkPjxrZXl3
b3JkPkluY2lkZW5jZTwva2V5d29yZD48a2V5d29yZD5Mb25naXR1ZGluYWwgU3R1ZGllczwva2V5
d29yZD48a2V5d29yZD5NYWxlPC9rZXl3b3JkPjxrZXl3b3JkPlJpc2sgRmFjdG9yczwva2V5d29y
ZD48a2V5d29yZD5UYWl3YW4vZXBpZGVtaW9sb2d5PC9rZXl3b3JkPjxrZXl3b3JkPllvdW5nIEFk
dWx0PC9rZXl3b3JkPjwva2V5d29yZHM+PGRhdGVzPjx5ZWFyPjIwMTU8L3llYXI+PHB1Yi1kYXRl
cz48ZGF0ZT5KdW4gMTwvZGF0ZT48L3B1Yi1kYXRlcz48L2RhdGVzPjxpc2JuPjE1NzMtMjUxNyAo
RWxlY3Ryb25pYykmI3hEOzAxNjUtMDMyNyAoTGlua2luZyk8L2lzYm4+PGFjY2Vzc2lvbi1udW0+
MjU3OTU1Mzc8L2FjY2Vzc2lvbi1udW0+PHVybHM+PHJlbGF0ZWQtdXJscz48dXJsPmh0dHA6Ly93
d3cubmNiaS5ubG0ubmloLmdvdi9lbnRyZXovcXVlcnkuZmNnaT9jbWQ9UmV0cmlldmUmYW1wO2Ri
PVB1Yk1lZCZhbXA7ZG9wdD1DaXRhdGlvbiZhbXA7bGlzdF91aWRzPTI1Nzk1NTM3PC91cmw+PC9y
ZWxhdGVkLXVybHM+PC91cmxzPjxlbGVjdHJvbmljLXJlc291cmNlLW51bT5TMDE2NS0wMzI3KDE1
KTAwMTE4LTQgW3BpaV0mI3hEOzEwLjEwMTYvai5qYWQuMjAxNS4wMi4wMjU8L2VsZWN0cm9uaWMt
cmVzb3VyY2UtbnVtPjxsYW5ndWFnZT5lbmc8L2xhbmd1YWdlPjwvcmVjb3JkPjwvQ2l0ZT48L0Vu
ZE5vdGU+
</w:fldData>
        </w:fldChar>
      </w:r>
      <w:r w:rsidR="001E4ADE" w:rsidRPr="004F2082">
        <w:instrText xml:space="preserve"> ADDIN EN.CITE </w:instrText>
      </w:r>
      <w:r w:rsidR="000872A8" w:rsidRPr="004F2082">
        <w:fldChar w:fldCharType="begin">
          <w:fldData xml:space="preserve">PEVuZE5vdGU+PENpdGU+PEF1dGhvcj5DaGVuZzwvQXV0aG9yPjxZZWFyPjIwMTU8L1llYXI+PFJl
Y051bT41NzQ8L1JlY051bT48cmVjb3JkPjxyZWMtbnVtYmVyPjU3NDwvcmVjLW51bWJlcj48Zm9y
ZWlnbi1rZXlzPjxrZXkgYXBwPSJFTiIgZGItaWQ9ImF0dnZ3dGR0bDUyeDV3ZTVwczI1emZmNmFh
djJmejJwZXZlYSI+NTc0PC9rZXk+PC9mb3JlaWduLWtleXM+PHJlZi10eXBlIG5hbWU9IkpvdXJu
YWwgQXJ0aWNsZSI+MTc8L3JlZi10eXBlPjxjb250cmlidXRvcnM+PGF1dGhvcnM+PGF1dGhvcj5D
aGVuZywgQy4gTS48L2F1dGhvcj48YXV0aG9yPkhzdSwgSi4gVy48L2F1dGhvcj48YXV0aG9yPkh1
YW5nLCBLLiBMLjwvYXV0aG9yPjxhdXRob3I+QmFpLCBZLiBNLjwvYXV0aG9yPjxhdXRob3I+U3Us
IFQuIFAuPC9hdXRob3I+PGF1dGhvcj5MaSwgQy4gVC48L2F1dGhvcj48YXV0aG9yPllhbmcsIEEu
IEMuPC9hdXRob3I+PGF1dGhvcj5DaGFuZywgVy4gSC48L2F1dGhvcj48YXV0aG9yPkNoZW4sIFQu
IEouPC9hdXRob3I+PGF1dGhvcj5Uc2FpLCBTLiBKLjwvYXV0aG9yPjxhdXRob3I+Q2hlbiwgTS4g
SC48L2F1dGhvcj48L2F1dGhvcnM+PC9jb250cmlidXRvcnM+PGF1dGgtYWRkcmVzcz5EZXBhcnRt
ZW50IG9mIFBzeWNoaWF0cnksIFRhaXBlaSBWZXRlcmFucyBHZW5lcmFsIEhvc3BpdGFsLCBUYWlw
ZWksIFRhaXdhbi4mI3hEO0RlcGFydG1lbnQgb2YgUHN5Y2hpYXRyeSwgVGFpcGVpIFZldGVyYW5z
IEdlbmVyYWwgSG9zcGl0YWwsIFRhaXBlaSwgVGFpd2FuOyBEaXZpc2lvbiBvZiBQc3ljaGlhdHJ5
LCBTY2hvb2wgb2YgTWVkaWNpbmUsIE5hdGlvbmFsIFlhbmctTWluZyBVbml2ZXJzaXR5LCBUYWlw
ZWksIFRhaXdhbi4mI3hEO0RlcGFydG1lbnQgb2YgRmFtaWx5IE1lZGljaW5lLCBUYWlwZWkgVmV0
ZXJhbnMgR2VuZXJhbCBIb3NwaXRhbCwgVGFpcGVpLCBUYWl3YW47IEluc3RpdHV0ZSBvZiBIb3Nw
aXRhbCBhbmQgSGVhbHRoIENhcmUgQWRtaW5pc3RyYXRpb24sIE5hdGlvbmFsIFlhbmctTWluZyBV
bml2ZXJzaXR5LCBUYWlwZWksIFRhaXdhbi4mI3hEO0RlcGFydG1lbnQgb2YgUHN5Y2hpYXRyeSwg
VGFpcGVpIFZldGVyYW5zIEdlbmVyYWwgSG9zcGl0YWwsIFRhaXBlaSwgVGFpd2FuOyBEaXZpc2lv
biBvZiBQc3ljaGlhdHJ5LCBTY2hvb2wgb2YgTWVkaWNpbmUsIE5hdGlvbmFsIFlhbmctTWluZyBV
bml2ZXJzaXR5LCBUYWlwZWksIFRhaXdhbi4gRWxlY3Ryb25pYyBhZGRyZXNzOiB0c2FpNjEwOTEz
QGdtYWlsLmNvbS4mI3hEO0RlcGFydG1lbnQgb2YgUHN5Y2hpYXRyeSwgVGFpcGVpIFZldGVyYW5z
IEdlbmVyYWwgSG9zcGl0YWwsIFRhaXBlaSwgVGFpd2FuOyBEaXZpc2lvbiBvZiBQc3ljaGlhdHJ5
LCBTY2hvb2wgb2YgTWVkaWNpbmUsIE5hdGlvbmFsIFlhbmctTWluZyBVbml2ZXJzaXR5LCBUYWlw
ZWksIFRhaXdhbi4gRWxlY3Ryb25pYyBhZGRyZXNzOiBrcmVtZXI3MTE5QGdtYWlsLmNvbS48L2F1
dGgtYWRkcmVzcz48dGl0bGVzPjx0aXRsZT5SaXNrIG9mIGRldmVsb3BpbmcgbWFqb3IgZGVwcmVz
c2l2ZSBkaXNvcmRlciBhbmQgYW54aWV0eSBkaXNvcmRlcnMgYW1vbmcgYWRvbGVzY2VudHMgYW5k
IGFkdWx0cyB3aXRoIGF0b3BpYyBkZXJtYXRpdGlzOiBhIG5hdGlvbndpZGUgbG9uZ2l0dWRpbmFs
IHN0dWR5PC90aXRsZT48c2Vjb25kYXJ5LXRpdGxlPkogQWZmZWN0IERpc29yZDwvc2Vjb25kYXJ5
LXRpdGxlPjwvdGl0bGVzPjxwZXJpb2RpY2FsPjxmdWxsLXRpdGxlPkogQWZmZWN0IERpc29yZDwv
ZnVsbC10aXRsZT48L3BlcmlvZGljYWw+PHBhZ2VzPjYwLTU8L3BhZ2VzPjx2b2x1bWU+MTc4PC92
b2x1bWU+PGVkaXRpb24+MjAxNS8wMy8yMjwvZWRpdGlvbj48a2V5d29yZHM+PGtleXdvcmQ+QWRv
bGVzY2VudDwva2V5d29yZD48a2V5d29yZD5BZHVsdDwva2V5d29yZD48a2V5d29yZD5BbnhpZXR5
IERpc29yZGVycy8qZXBpZGVtaW9sb2d5PC9rZXl3b3JkPjxrZXl3b3JkPkNoaWxkPC9rZXl3b3Jk
PjxrZXl3b3JkPkNvbW9yYmlkaXR5PC9rZXl3b3JkPjxrZXl3b3JkPkRhdGFiYXNlcywgRmFjdHVh
bDwva2V5d29yZD48a2V5d29yZD5EZXByZXNzaXZlIERpc29yZGVyLyplcGlkZW1pb2xvZ3k8L2tl
eXdvcmQ+PGtleXdvcmQ+RGVwcmVzc2l2ZSBEaXNvcmRlciwgTWFqb3IvKmVwaWRlbWlvbG9neTwv
a2V5d29yZD48a2V5d29yZD5EZXJtYXRpdGlzLCBBdG9waWMvKmVwaWRlbWlvbG9neTwva2V5d29y
ZD48a2V5d29yZD5GZW1hbGU8L2tleXdvcmQ+PGtleXdvcmQ+SHVtYW5zPC9rZXl3b3JkPjxrZXl3
b3JkPkluY2lkZW5jZTwva2V5d29yZD48a2V5d29yZD5Mb25naXR1ZGluYWwgU3R1ZGllczwva2V5
d29yZD48a2V5d29yZD5NYWxlPC9rZXl3b3JkPjxrZXl3b3JkPlJpc2sgRmFjdG9yczwva2V5d29y
ZD48a2V5d29yZD5UYWl3YW4vZXBpZGVtaW9sb2d5PC9rZXl3b3JkPjxrZXl3b3JkPllvdW5nIEFk
dWx0PC9rZXl3b3JkPjwva2V5d29yZHM+PGRhdGVzPjx5ZWFyPjIwMTU8L3llYXI+PHB1Yi1kYXRl
cz48ZGF0ZT5KdW4gMTwvZGF0ZT48L3B1Yi1kYXRlcz48L2RhdGVzPjxpc2JuPjE1NzMtMjUxNyAo
RWxlY3Ryb25pYykmI3hEOzAxNjUtMDMyNyAoTGlua2luZyk8L2lzYm4+PGFjY2Vzc2lvbi1udW0+
MjU3OTU1Mzc8L2FjY2Vzc2lvbi1udW0+PHVybHM+PHJlbGF0ZWQtdXJscz48dXJsPmh0dHA6Ly93
d3cubmNiaS5ubG0ubmloLmdvdi9lbnRyZXovcXVlcnkuZmNnaT9jbWQ9UmV0cmlldmUmYW1wO2Ri
PVB1Yk1lZCZhbXA7ZG9wdD1DaXRhdGlvbiZhbXA7bGlzdF91aWRzPTI1Nzk1NTM3PC91cmw+PC9y
ZWxhdGVkLXVybHM+PC91cmxzPjxlbGVjdHJvbmljLXJlc291cmNlLW51bT5TMDE2NS0wMzI3KDE1
KTAwMTE4LTQgW3BpaV0mI3hEOzEwLjEwMTYvai5qYWQuMjAxNS4wMi4wMjU8L2VsZWN0cm9uaWMt
cmVzb3VyY2UtbnVtPjxsYW5ndWFnZT5lbmc8L2xhbmd1YWdlPjwvcmVjb3JkPjwvQ2l0ZT48L0Vu
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32]</w:t>
      </w:r>
      <w:r w:rsidR="000872A8" w:rsidRPr="004F2082">
        <w:fldChar w:fldCharType="end"/>
      </w:r>
      <w:r w:rsidR="007134F8" w:rsidRPr="004F2082">
        <w:t xml:space="preserve"> or ADHD</w:t>
      </w:r>
      <w:r w:rsidR="000872A8" w:rsidRPr="004F2082">
        <w:fldChar w:fldCharType="begin"/>
      </w:r>
      <w:r w:rsidR="001E4ADE" w:rsidRPr="004F2082">
        <w:instrText xml:space="preserve"> ADDIN EN.CITE &lt;EndNote&gt;&lt;Cite&gt;&lt;Author&gt;Schmitt&lt;/Author&gt;&lt;Year&gt;2010&lt;/Year&gt;&lt;RecNum&gt;576&lt;/RecNum&gt;&lt;record&gt;&lt;rec-number&gt;576&lt;/rec-number&gt;&lt;foreign-keys&gt;&lt;key app="EN" db-id="atvvwtdtl52x5we5ps25zff6aav2fz2pevea"&gt;576&lt;/key&gt;&lt;/foreign-keys&gt;&lt;ref-type name="Journal Article"&gt;17&lt;/ref-type&gt;&lt;contributors&gt;&lt;authors&gt;&lt;author&gt;Schmitt, J.&lt;/author&gt;&lt;author&gt;Buske-Kirschbaum, A.&lt;/author&gt;&lt;author&gt;Roessner, V.&lt;/author&gt;&lt;/authors&gt;&lt;/contributors&gt;&lt;auth-address&gt;Department of Dermatology, University Hospital Carl Gustav Carus, Fetscherstr, Dresden, Germany. jochen.schmitt@uniklinikumdresden.de&lt;/auth-address&gt;&lt;titles&gt;&lt;title&gt;Is atopic disease a risk factor for attention-deficit/hyperactivity disorder? A systematic review&lt;/title&gt;&lt;secondary-title&gt;Allergy&lt;/secondary-title&gt;&lt;/titles&gt;&lt;periodical&gt;&lt;full-title&gt;Allergy&lt;/full-title&gt;&lt;/periodical&gt;&lt;pages&gt;1506-24&lt;/pages&gt;&lt;volume&gt;65&lt;/volume&gt;&lt;number&gt;12&lt;/number&gt;&lt;edition&gt;2010/08/19&lt;/edition&gt;&lt;keywords&gt;&lt;keyword&gt;Asthma/complications/epidemiology&lt;/keyword&gt;&lt;keyword&gt;Attention Deficit Disorder with Hyperactivity/*epidemiology/*etiology&lt;/keyword&gt;&lt;keyword&gt;Eczema/complications/epidemiology&lt;/keyword&gt;&lt;keyword&gt;Humans&lt;/keyword&gt;&lt;keyword&gt;Hypersensitivity, Immediate/*complications/*epidemiology&lt;/keyword&gt;&lt;keyword&gt;Rhinitis/complications/epidemiology&lt;/keyword&gt;&lt;keyword&gt;Risk Factors&lt;/keyword&gt;&lt;/keywords&gt;&lt;dates&gt;&lt;year&gt;2010&lt;/year&gt;&lt;pub-dates&gt;&lt;date&gt;Dec&lt;/date&gt;&lt;/pub-dates&gt;&lt;/dates&gt;&lt;isbn&gt;1398-9995 (Electronic)&amp;#xD;0105-4538 (Linking)&lt;/isbn&gt;&lt;accession-num&gt;20716320&lt;/accession-num&gt;&lt;urls&gt;&lt;related-urls&gt;&lt;url&gt;http://www.ncbi.nlm.nih.gov/entrez/query.fcgi?cmd=Retrieve&amp;amp;db=PubMed&amp;amp;dopt=Citation&amp;amp;list_uids=20716320&lt;/url&gt;&lt;/related-urls&gt;&lt;/urls&gt;&lt;electronic-resource-num&gt;ALL2449 [pii]&amp;#xD;10.1111/j.1398-9995.2010.02449.x&lt;/electronic-resource-num&gt;&lt;language&gt;eng&lt;/language&gt;&lt;/record&gt;&lt;/Cite&gt;&lt;/EndNote&gt;</w:instrText>
      </w:r>
      <w:r w:rsidR="000872A8" w:rsidRPr="004F2082">
        <w:fldChar w:fldCharType="separate"/>
      </w:r>
      <w:r w:rsidR="001E4ADE" w:rsidRPr="004F2082">
        <w:rPr>
          <w:vertAlign w:val="superscript"/>
        </w:rPr>
        <w:t>[33]</w:t>
      </w:r>
      <w:r w:rsidR="000872A8" w:rsidRPr="004F2082">
        <w:fldChar w:fldCharType="end"/>
      </w:r>
      <w:r w:rsidR="00AE1531" w:rsidRPr="004F2082">
        <w:t xml:space="preserve">. Also other atopic </w:t>
      </w:r>
      <w:r w:rsidR="00713011" w:rsidRPr="004F2082">
        <w:t xml:space="preserve">diseases </w:t>
      </w:r>
      <w:r w:rsidR="007134F8" w:rsidRPr="004F2082">
        <w:t>preceded ADHD</w:t>
      </w:r>
      <w:r w:rsidR="000872A8" w:rsidRPr="004F2082">
        <w:fldChar w:fldCharType="begin">
          <w:fldData xml:space="preserve">PEVuZE5vdGU+PENpdGU+PEF1dGhvcj5DaGVuPC9BdXRob3I+PFllYXI+MjAxNDwvWWVhcj48UmVj
TnVtPjU3OTwvUmVjTnVtPjxyZWNvcmQ+PHJlYy1udW1iZXI+NTc5PC9yZWMtbnVtYmVyPjxmb3Jl
aWduLWtleXM+PGtleSBhcHA9IkVOIiBkYi1pZD0iYXR2dnd0ZHRsNTJ4NXdlNXBzMjV6ZmY2YWF2
MmZ6MnBldmVhIj41Nzk8L2tleT48L2ZvcmVpZ24ta2V5cz48cmVmLXR5cGUgbmFtZT0iSm91cm5h
bCBBcnRpY2xlIj4xNzwvcmVmLXR5cGU+PGNvbnRyaWJ1dG9ycz48YXV0aG9ycz48YXV0aG9yPkNo
ZW4sIE0uIEguPC9hdXRob3I+PGF1dGhvcj5XdSwgWS4gSC48L2F1dGhvcj48YXV0aG9yPlN1LCBU
LiBQLjwvYXV0aG9yPjxhdXRob3I+Q2hlbiwgWS4gUy48L2F1dGhvcj48YXV0aG9yPkhzdSwgSi4g
Vy48L2F1dGhvcj48YXV0aG9yPkh1YW5nLCBLLiBMLjwvYXV0aG9yPjxhdXRob3I+TGksIEMuIFQu
PC9hdXRob3I+PGF1dGhvcj5MaW4sIFcuIEMuPC9hdXRob3I+PGF1dGhvcj5DaGFuZywgVy4gSC48
L2F1dGhvcj48YXV0aG9yPkNoZW4sIFQuIEouPC9hdXRob3I+PGF1dGhvcj5CYWksIFkuIE0uPC9h
dXRob3I+PC9hdXRob3JzPjwvY29udHJpYnV0b3JzPjxhdXRoLWFkZHJlc3M+RGVwYXJ0bWVudCBv
ZiBQc3ljaGlhdHJ5LCBUYWlwZWkgVmV0ZXJhbnMgR2VuZXJhbCBIb3NwaXRhbCwgVGFpcGVpLCBU
YWl3YW47IERlcGFydG1lbnQgb2YgUHN5Y2hpYXRyeSwgQ29sbGVnZSBvZiBNZWRpY2luZSwgTmF0
aW9uYWwgWWFuZy1NaW5nIFVuaXZlcnNpdHksIFRhaXBlaSwgVGFpd2FuLjwvYXV0aC1hZGRyZXNz
Pjx0aXRsZXM+PHRpdGxlPlJpc2sgb2YgZXBpbGVwc3kgYW1vbmcgcGF0aWVudHMgd2l0aCBhdG9w
aWMgZGVybWF0aXRpczogYSBuYXRpb253aWRlIGxvbmdpdHVkaW5hbCBzdHVkeTwvdGl0bGU+PHNl
Y29uZGFyeS10aXRsZT5FcGlsZXBzaWE8L3NlY29uZGFyeS10aXRsZT48L3RpdGxlcz48cGVyaW9k
aWNhbD48ZnVsbC10aXRsZT5FcGlsZXBzaWE8L2Z1bGwtdGl0bGU+PC9wZXJpb2RpY2FsPjxwYWdl
cz4xMzA3LTEyPC9wYWdlcz48dm9sdW1lPjU1PC92b2x1bWU+PG51bWJlcj44PC9udW1iZXI+PGVk
aXRpb24+MjAxNC8wNi8xMjwvZWRpdGlvbj48a2V5d29yZHM+PGtleXdvcmQ+QWRvbGVzY2VudDwv
a2V5d29yZD48a2V5d29yZD5BZHVsdDwva2V5d29yZD48a2V5d29yZD5BZ2VkPC9rZXl3b3JkPjxr
ZXl3b3JkPkRhdGFiYXNlcywgRmFjdHVhbC90cmVuZHM8L2tleXdvcmQ+PGtleXdvcmQ+RGVybWF0
aXRpcywgQXRvcGljLypkaWFnbm9zaXMvKmVwaWRlbWlvbG9neTwva2V5d29yZD48a2V5d29yZD5F
cGlsZXBzeS8qZGlhZ25vc2lzLyplcGlkZW1pb2xvZ3k8L2tleXdvcmQ+PGtleXdvcmQ+RmVtYWxl
PC9rZXl3b3JkPjxrZXl3b3JkPkh1bWFuczwva2V5d29yZD48a2V5d29yZD5Mb25naXR1ZGluYWwg
U3R1ZGllczwva2V5d29yZD48a2V5d29yZD5NYWxlPC9rZXl3b3JkPjxrZXl3b3JkPk1pZGRsZSBB
Z2VkPC9rZXl3b3JkPjxrZXl3b3JkPlJpc2sgRmFjdG9yczwva2V5d29yZD48a2V5d29yZD5UYWl3
YW4vZXBpZGVtaW9sb2d5PC9rZXl3b3JkPjxrZXl3b3JkPllvdW5nIEFkdWx0PC9rZXl3b3JkPjwv
a2V5d29yZHM+PGRhdGVzPjx5ZWFyPjIwMTQ8L3llYXI+PHB1Yi1kYXRlcz48ZGF0ZT5BdWc8L2Rh
dGU+PC9wdWItZGF0ZXM+PC9kYXRlcz48aXNibj4xNTI4LTExNjcgKEVsZWN0cm9uaWMpJiN4RDsw
MDEzLTk1ODAgKExpbmtpbmcpPC9pc2JuPjxhY2Nlc3Npb24tbnVtPjI0OTE3Mzg3PC9hY2Nlc3Np
b24tbnVtPjx1cmxzPjxyZWxhdGVkLXVybHM+PHVybD5odHRwOi8vd3d3Lm5jYmkubmxtLm5paC5n
b3YvZW50cmV6L3F1ZXJ5LmZjZ2k/Y21kPVJldHJpZXZlJmFtcDtkYj1QdWJNZWQmYW1wO2RvcHQ9
Q2l0YXRpb24mYW1wO2xpc3RfdWlkcz0yNDkxNzM4NzwvdXJsPjwvcmVsYXRlZC11cmxzPjwvdXJs
cz48ZWxlY3Ryb25pYy1yZXNvdXJjZS1udW0+MTAuMTExMS9lcGkuMTI2Njc8L2VsZWN0cm9uaWMt
cmVzb3VyY2UtbnVtPjxsYW5ndWFnZT5lbmc8L2xhbmd1YWdlPjwvcmVjb3JkPjwvQ2l0ZT48L0Vu
ZE5vdGU+
</w:fldData>
        </w:fldChar>
      </w:r>
      <w:r w:rsidR="001E4ADE" w:rsidRPr="004F2082">
        <w:instrText xml:space="preserve"> ADDIN EN.CITE </w:instrText>
      </w:r>
      <w:r w:rsidR="000872A8" w:rsidRPr="004F2082">
        <w:fldChar w:fldCharType="begin">
          <w:fldData xml:space="preserve">PEVuZE5vdGU+PENpdGU+PEF1dGhvcj5DaGVuPC9BdXRob3I+PFllYXI+MjAxNDwvWWVhcj48UmVj
TnVtPjU3OTwvUmVjTnVtPjxyZWNvcmQ+PHJlYy1udW1iZXI+NTc5PC9yZWMtbnVtYmVyPjxmb3Jl
aWduLWtleXM+PGtleSBhcHA9IkVOIiBkYi1pZD0iYXR2dnd0ZHRsNTJ4NXdlNXBzMjV6ZmY2YWF2
MmZ6MnBldmVhIj41Nzk8L2tleT48L2ZvcmVpZ24ta2V5cz48cmVmLXR5cGUgbmFtZT0iSm91cm5h
bCBBcnRpY2xlIj4xNzwvcmVmLXR5cGU+PGNvbnRyaWJ1dG9ycz48YXV0aG9ycz48YXV0aG9yPkNo
ZW4sIE0uIEguPC9hdXRob3I+PGF1dGhvcj5XdSwgWS4gSC48L2F1dGhvcj48YXV0aG9yPlN1LCBU
LiBQLjwvYXV0aG9yPjxhdXRob3I+Q2hlbiwgWS4gUy48L2F1dGhvcj48YXV0aG9yPkhzdSwgSi4g
Vy48L2F1dGhvcj48YXV0aG9yPkh1YW5nLCBLLiBMLjwvYXV0aG9yPjxhdXRob3I+TGksIEMuIFQu
PC9hdXRob3I+PGF1dGhvcj5MaW4sIFcuIEMuPC9hdXRob3I+PGF1dGhvcj5DaGFuZywgVy4gSC48
L2F1dGhvcj48YXV0aG9yPkNoZW4sIFQuIEouPC9hdXRob3I+PGF1dGhvcj5CYWksIFkuIE0uPC9h
dXRob3I+PC9hdXRob3JzPjwvY29udHJpYnV0b3JzPjxhdXRoLWFkZHJlc3M+RGVwYXJ0bWVudCBv
ZiBQc3ljaGlhdHJ5LCBUYWlwZWkgVmV0ZXJhbnMgR2VuZXJhbCBIb3NwaXRhbCwgVGFpcGVpLCBU
YWl3YW47IERlcGFydG1lbnQgb2YgUHN5Y2hpYXRyeSwgQ29sbGVnZSBvZiBNZWRpY2luZSwgTmF0
aW9uYWwgWWFuZy1NaW5nIFVuaXZlcnNpdHksIFRhaXBlaSwgVGFpd2FuLjwvYXV0aC1hZGRyZXNz
Pjx0aXRsZXM+PHRpdGxlPlJpc2sgb2YgZXBpbGVwc3kgYW1vbmcgcGF0aWVudHMgd2l0aCBhdG9w
aWMgZGVybWF0aXRpczogYSBuYXRpb253aWRlIGxvbmdpdHVkaW5hbCBzdHVkeTwvdGl0bGU+PHNl
Y29uZGFyeS10aXRsZT5FcGlsZXBzaWE8L3NlY29uZGFyeS10aXRsZT48L3RpdGxlcz48cGVyaW9k
aWNhbD48ZnVsbC10aXRsZT5FcGlsZXBzaWE8L2Z1bGwtdGl0bGU+PC9wZXJpb2RpY2FsPjxwYWdl
cz4xMzA3LTEyPC9wYWdlcz48dm9sdW1lPjU1PC92b2x1bWU+PG51bWJlcj44PC9udW1iZXI+PGVk
aXRpb24+MjAxNC8wNi8xMjwvZWRpdGlvbj48a2V5d29yZHM+PGtleXdvcmQ+QWRvbGVzY2VudDwv
a2V5d29yZD48a2V5d29yZD5BZHVsdDwva2V5d29yZD48a2V5d29yZD5BZ2VkPC9rZXl3b3JkPjxr
ZXl3b3JkPkRhdGFiYXNlcywgRmFjdHVhbC90cmVuZHM8L2tleXdvcmQ+PGtleXdvcmQ+RGVybWF0
aXRpcywgQXRvcGljLypkaWFnbm9zaXMvKmVwaWRlbWlvbG9neTwva2V5d29yZD48a2V5d29yZD5F
cGlsZXBzeS8qZGlhZ25vc2lzLyplcGlkZW1pb2xvZ3k8L2tleXdvcmQ+PGtleXdvcmQ+RmVtYWxl
PC9rZXl3b3JkPjxrZXl3b3JkPkh1bWFuczwva2V5d29yZD48a2V5d29yZD5Mb25naXR1ZGluYWwg
U3R1ZGllczwva2V5d29yZD48a2V5d29yZD5NYWxlPC9rZXl3b3JkPjxrZXl3b3JkPk1pZGRsZSBB
Z2VkPC9rZXl3b3JkPjxrZXl3b3JkPlJpc2sgRmFjdG9yczwva2V5d29yZD48a2V5d29yZD5UYWl3
YW4vZXBpZGVtaW9sb2d5PC9rZXl3b3JkPjxrZXl3b3JkPllvdW5nIEFkdWx0PC9rZXl3b3JkPjwv
a2V5d29yZHM+PGRhdGVzPjx5ZWFyPjIwMTQ8L3llYXI+PHB1Yi1kYXRlcz48ZGF0ZT5BdWc8L2Rh
dGU+PC9wdWItZGF0ZXM+PC9kYXRlcz48aXNibj4xNTI4LTExNjcgKEVsZWN0cm9uaWMpJiN4RDsw
MDEzLTk1ODAgKExpbmtpbmcpPC9pc2JuPjxhY2Nlc3Npb24tbnVtPjI0OTE3Mzg3PC9hY2Nlc3Np
b24tbnVtPjx1cmxzPjxyZWxhdGVkLXVybHM+PHVybD5odHRwOi8vd3d3Lm5jYmkubmxtLm5paC5n
b3YvZW50cmV6L3F1ZXJ5LmZjZ2k/Y21kPVJldHJpZXZlJmFtcDtkYj1QdWJNZWQmYW1wO2RvcHQ9
Q2l0YXRpb24mYW1wO2xpc3RfdWlkcz0yNDkxNzM4NzwvdXJsPjwvcmVsYXRlZC11cmxzPjwvdXJs
cz48ZWxlY3Ryb25pYy1yZXNvdXJjZS1udW0+MTAuMTExMS9lcGkuMTI2Njc8L2VsZWN0cm9uaWMt
cmVzb3VyY2UtbnVtPjxsYW5ndWFnZT5lbmc8L2xhbmd1YWdlPjwvcmVjb3JkPjwvQ2l0ZT48L0Vu
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34]</w:t>
      </w:r>
      <w:r w:rsidR="000872A8" w:rsidRPr="004F2082">
        <w:fldChar w:fldCharType="end"/>
      </w:r>
      <w:r w:rsidR="00A35527" w:rsidRPr="004F2082">
        <w:t xml:space="preserve">. However, evidence for the converse temporal sequence </w:t>
      </w:r>
      <w:r w:rsidR="00713011" w:rsidRPr="004F2082">
        <w:t>betwe</w:t>
      </w:r>
      <w:r w:rsidRPr="004F2082">
        <w:t>e</w:t>
      </w:r>
      <w:r w:rsidR="00713011" w:rsidRPr="004F2082">
        <w:t xml:space="preserve">n atopic diseases and </w:t>
      </w:r>
      <w:r w:rsidR="00D61505" w:rsidRPr="004F2082">
        <w:t>ND</w:t>
      </w:r>
      <w:r w:rsidR="00811D57" w:rsidRPr="004F2082">
        <w:t xml:space="preserve"> and CMD</w:t>
      </w:r>
      <w:r w:rsidR="00713011" w:rsidRPr="004F2082">
        <w:t xml:space="preserve"> </w:t>
      </w:r>
      <w:r w:rsidR="00A35527" w:rsidRPr="004F2082">
        <w:t>was also found</w:t>
      </w:r>
      <w:r w:rsidR="00AF12C0" w:rsidRPr="004F2082">
        <w:t xml:space="preserve"> </w:t>
      </w:r>
      <w:r w:rsidR="00713011" w:rsidRPr="004F2082">
        <w:t xml:space="preserve">with </w:t>
      </w:r>
      <w:r w:rsidR="00D61505" w:rsidRPr="004F2082">
        <w:t>ND</w:t>
      </w:r>
      <w:r w:rsidR="00811D57" w:rsidRPr="004F2082">
        <w:t xml:space="preserve"> and CMD</w:t>
      </w:r>
      <w:r w:rsidR="007134F8" w:rsidRPr="004F2082">
        <w:t xml:space="preserve"> occuring first</w:t>
      </w:r>
      <w:r w:rsidR="000872A8" w:rsidRPr="004F2082">
        <w:fldChar w:fldCharType="begin">
          <w:fldData xml:space="preserve">PEVuZE5vdGU+PENpdGU+PEF1dGhvcj5Hb29kd2luPC9BdXRob3I+PFllYXI+MjAwOTwvWWVhcj48
UmVjTnVtPjM0NzwvUmVjTnVtPjxyZWNvcmQ+PHJlYy1udW1iZXI+MzQ3PC9yZWMtbnVtYmVyPjxm
b3JlaWduLWtleXM+PGtleSBhcHA9IkVOIiBkYi1pZD0iYXR2dnd0ZHRsNTJ4NXdlNXBzMjV6ZmY2
YWF2MmZ6MnBldmVhIj4zNDc8L2tleT48L2ZvcmVpZ24ta2V5cz48cmVmLXR5cGUgbmFtZT0iSm91
cm5hbCBBcnRpY2xlIj4xNzwvcmVmLXR5cGU+PGNvbnRyaWJ1dG9ycz48YXV0aG9ycz48YXV0aG9y
Pkdvb2R3aW4sIFIuIEQuPC9hdXRob3I+PGF1dGhvcj5Tb3VyYW5kZXIsIEEuPC9hdXRob3I+PGF1
dGhvcj5EdWFydGUsIEMuIFMuPC9hdXRob3I+PGF1dGhvcj5OaWVtZWxhLCBTLjwvYXV0aG9yPjxh
dXRob3I+TXVsdGltYWtpLCBQLjwvYXV0aG9yPjxhdXRob3I+Tmlrb2xha2Fyb3MsIEcuPC9hdXRo
b3I+PGF1dGhvcj5IZWxlbml1cywgSC48L2F1dGhvcj48YXV0aG9yPlBpaGEsIEouPC9hdXRob3I+
PGF1dGhvcj5LdW1wdWxhaW5lbiwgSy48L2F1dGhvcj48YXV0aG9yPk1vaWxhbmVuLCBJLjwvYXV0
aG9yPjxhdXRob3I+VGFtbWluZW4sIFQuPC9hdXRob3I+PGF1dGhvcj5BbG1xdmlzdCwgRi48L2F1
dGhvcj48L2F1dGhvcnM+PC9jb250cmlidXRvcnM+PGF1dGgtYWRkcmVzcz5EZXBhcnRtZW50IG9m
IEVwaWRlbWlvbG9neSwgTWFpbG1hbiBTY2hvb2wgb2YgUHVibGljIEhlYWx0aCwgQ29sdW1iaWEg
VW5pdmVyc2l0eSwgTmV3IFlvcmssIE5ZLCBVU0EuIHJkZzY2QGNvbHVtYmlhLmVkdTwvYXV0aC1h
ZGRyZXNzPjx0aXRsZXM+PHRpdGxlPkRvIG1lbnRhbCBoZWFsdGggcHJvYmxlbXMgaW4gY2hpbGRo
b29kIHByZWRpY3QgY2hyb25pYyBwaHlzaWNhbCBjb25kaXRpb25zIGFtb25nIG1hbGVzIGluIGVh
cmx5IGFkdWx0aG9vZD8gRXZpZGVuY2UgZnJvbSBhIGNvbW11bml0eS1iYXNlZCBwcm9zcGVjdGl2
ZSBzdHVkeTwvdGl0bGU+PHNlY29uZGFyeS10aXRsZT5Qc3ljaG9sIE1lZDwvc2Vjb25kYXJ5LXRp
dGxlPjwvdGl0bGVzPjxwYWdlcz4zMDEtMTE8L3BhZ2VzPjx2b2x1bWU+Mzk8L3ZvbHVtZT48bnVt
YmVyPjI8L251bWJlcj48ZWRpdGlvbj4yMDA4LzA1LzMwPC9lZGl0aW9uPjxrZXl3b3Jkcz48a2V5
d29yZD5Bc3RobWEvZGlhZ25vc2lzLyplcGlkZW1pb2xvZ3k8L2tleXdvcmQ+PGtleXdvcmQ+Q2hp
bGQ8L2tleXdvcmQ+PGtleXdvcmQ+Q2hyb25pYyBEaXNlYXNlPC9rZXl3b3JkPjxrZXl3b3JkPkNv
bW11bml0eSBNZW50YWwgSGVhbHRoIFNlcnZpY2VzL3N0YXRpc3RpY3MgJmFtcDsgbnVtZXJpY2Fs
IGRhdGE8L2tleXdvcmQ+PGtleXdvcmQ+Q29uZHVjdCBEaXNvcmRlci9kaWFnbm9zaXMvKmVwaWRl
bWlvbG9neTwva2V5d29yZD48a2V5d29yZD5EZXByZXNzaXZlIERpc29yZGVyLCBNYWpvci9kaWFn
bm9zaXMvKmVwaWRlbWlvbG9neTwva2V5d29yZD48a2V5d29yZD5EaWFnbm9zdGljIGFuZCBTdGF0
aXN0aWNhbCBNYW51YWwgb2YgTWVudGFsIERpc29yZGVyczwva2V5d29yZD48a2V5d29yZD5EaXNl
YXNlIFByb2dyZXNzaW9uPC9rZXl3b3JkPjxrZXl3b3JkPkZlbWFsZTwva2V5d29yZD48a2V5d29y
ZD5IdW1hbnM8L2tleXdvcmQ+PGtleXdvcmQ+TWFsZTwva2V5d29yZD48a2V5d29yZD5NZW50YWwg
RGlzb3JkZXJzL2RpYWdub3Npcy8qZXBpZGVtaW9sb2d5L3BzeWNob2xvZ3k8L2tleXdvcmQ+PGtl
eXdvcmQ+UHJlZGljdGl2ZSBWYWx1ZSBvZiBUZXN0czwva2V5d29yZD48a2V5d29yZD5QcmV2YWxl
bmNlPC9rZXl3b3JkPjxrZXl3b3JkPlByb3NwZWN0aXZlIFN0dWRpZXM8L2tleXdvcmQ+PGtleXdv
cmQ+WW91bmcgQWR1bHQ8L2tleXdvcmQ+PC9rZXl3b3Jkcz48ZGF0ZXM+PHllYXI+MjAwOTwveWVh
cj48cHViLWRhdGVzPjxkYXRlPkZlYjwvZGF0ZT48L3B1Yi1kYXRlcz48L2RhdGVzPjxpc2JuPjAw
MzMtMjkxNyAoUHJpbnQpJiN4RDswMDMzLTI5MTcgKExpbmtpbmcpPC9pc2JuPjxhY2Nlc3Npb24t
bnVtPjE4NTA3ODczPC9hY2Nlc3Npb24tbnVtPjx1cmxzPjxyZWxhdGVkLXVybHM+PHVybD5odHRw
Oi8vd3d3Lm5jYmkubmxtLm5paC5nb3YvZW50cmV6L3F1ZXJ5LmZjZ2k/Y21kPVJldHJpZXZlJmFt
cDtkYj1QdWJNZWQmYW1wO2RvcHQ9Q2l0YXRpb24mYW1wO2xpc3RfdWlkcz0xODUwNzg3MzwvdXJs
PjwvcmVsYXRlZC11cmxzPjwvdXJscz48ZWxlY3Ryb25pYy1yZXNvdXJjZS1udW0+UzAwMzMyOTE3
MDgwMDM1MDQgW3BpaV0mI3hEOzEwLjEwMTcvUzAwMzMyOTE3MDgwMDM1MDQ8L2VsZWN0cm9uaWMt
cmVzb3VyY2UtbnVtPjxsYW5ndWFnZT5lbmc8L2xhbmd1YWdlPjwvcmVjb3JkPjwvQ2l0ZT48Q2l0
ZT48QXV0aG9yPkFsb25zbzwvQXV0aG9yPjxZZWFyPjIwMTQ8L1llYXI+PFJlY051bT41ODI8L1Jl
Y051bT48cmVjb3JkPjxyZWMtbnVtYmVyPjU4MjwvcmVjLW51bWJlcj48Zm9yZWlnbi1rZXlzPjxr
ZXkgYXBwPSJFTiIgZGItaWQ9ImF0dnZ3dGR0bDUyeDV3ZTVwczI1emZmNmFhdjJmejJwZXZlYSI+
NTgyPC9rZXk+PC9mb3JlaWduLWtleXM+PHJlZi10eXBlIG5hbWU9IkpvdXJuYWwgQXJ0aWNsZSI+
MTc8L3JlZi10eXBlPjxjb250cmlidXRvcnM+PGF1dGhvcnM+PGF1dGhvcj5BbG9uc28sIEouPC9h
dXRob3I+PGF1dGhvcj5kZSBKb25nZSwgUC48L2F1dGhvcj48YXV0aG9yPkxpbSwgQy4gQy48L2F1
dGhvcj48YXV0aG9yPkFndWlsYXItR2F4aW9sYSwgUy48L2F1dGhvcj48YXV0aG9yPkJydWZmYWVy
dHMsIFIuPC9hdXRob3I+PGF1dGhvcj5DYWxkYXMtZGUtQWxtZWlkYSwgSi4gTS48L2F1dGhvcj48
YXV0aG9yPkxpdSwgWi48L2F1dGhvcj48YXV0aG9yPk8mYXBvcztOZWlsbCwgUy48L2F1dGhvcj48
YXV0aG9yPlN0ZWluLCBELiBKLjwvYXV0aG9yPjxhdXRob3I+VmlhbmEsIE0uIEMuPC9hdXRob3I+
PGF1dGhvcj5BbC1IYW16YXdpLCBBLiBPLjwvYXV0aG9yPjxhdXRob3I+QW5nZXJtZXllciwgTS4g
Qy48L2F1dGhvcj48YXV0aG9yPkJvcmdlcywgRy48L2F1dGhvcj48YXV0aG9yPkNpdXRhbiwgTS48
L2F1dGhvcj48YXV0aG9yPmRlIEdpcm9sYW1vLCBHLjwvYXV0aG9yPjxhdXRob3I+Rmllc3Rhcywg
Ri48L2F1dGhvcj48YXV0aG9yPkhhcm8sIEouIE0uPC9hdXRob3I+PGF1dGhvcj5IdSwgQy48L2F1
dGhvcj48YXV0aG9yPktlc3NsZXIsIFIuIEMuPC9hdXRob3I+PGF1dGhvcj5MZXBpbmUsIEouIFAu
PC9hdXRob3I+PGF1dGhvcj5MZXZpbnNvbiwgRC48L2F1dGhvcj48YXV0aG9yPk5ha2FtdXJhLCBZ
LjwvYXV0aG9yPjxhdXRob3I+UG9zYWRhLVZpbGxhLCBKLjwvYXV0aG9yPjxhdXRob3I+V29qdHlu
aWFrLCBCLiBKLjwvYXV0aG9yPjxhdXRob3I+U2NvdHQsIEsuIE0uPC9hdXRob3I+PC9hdXRob3Jz
PjwvY29udHJpYnV0b3JzPjxhdXRoLWFkZHJlc3M+SGVhbHRoIFNlcnZpY2VzIFJlc2VhcmNoIFVu
aXQsIElNSU0gKEhvc3BpdGFsIGRlbCBNYXIgTWVkaWNhbCBSZXNlYXJjaCBJbnN0aXR1dGUpLCBC
YXJjZWxvbmEsIFNwYWluOyBDSUJFUiBFcGlkZW1pb2xvZ2lhIHkgU2FsdWQgUHVibGljYSAoQ0lC
RVJFU1ApLCBTcGFpbjsgUG9tcGV1IEZhYnJhIFVuaXZlcnNpdHkgKFVQRiksIEJhcmNlbG9uYSwg
U3BhaW4uIEVsZWN0cm9uaWMgYWRkcmVzczogamFsb25zb0BpbWltLmVzLiYjeEQ7SW50ZXJkaXNj
aXBsaW5hcnkgQ2VudGVyIFBzeWNob3BhdGhvbG9neSBhbmQgRW1vdGlvbiBSZWd1bGF0aW9uLCBV
bml2ZXJzaXR5IE1lZGljYWwgQ2VudGVyLCBVbml2ZXJzaXR5IG9mIEdyb25pbmdlbiwgR3Jvbmlu
Z2VuLCBUaGUgTmV0aGVybGFuZHMuJiN4RDtEZXBhcnRtZW50IG9mIFBzeWNob2xvZ2ljYWwgTWVk
aWNpbmUsIE90YWdvIFVuaXZlcnNpdHksIER1bmVkaW4sIE5ldyBaZWFsYW5kLiYjeEQ7VW5pdmVy
c2l0eSBvZiBDYWxpZm9ybmlhLCBEYXZpcywgQ2VudGVyIGZvciBSZWR1Y2luZyBIZWFsdGggRGlz
cGFyaXRpZXMsIFNjaG9vbCBvZiBNZWRpY2luZSwgU2FjcmFtZW50bywgQ0EsIFVTQS4mI3hEO1Vu
aXZlcnNpdGFpciBQc3ljaGlhdHJpc2NoIENlbnRydW0gLSBLYXRob2xpZWtlIFVuaXZlcnNpdGVp
dCBMZXV2ZW4gKFVQQyAtIEtVTCksIExldXZlbiwgQmVsZ2l1bS4mI3hEO0Nocm9uaWMgRGlzZWFz
ZXMgUmVzZWFyY2ggQ2VudGVyIChDRURPQykgYW5kIERlcGFydG1lbnQgb2YgTWVudGFsIEhlYWx0
aCwgRmFjdWxkYWRlIGRlIENpZW5jaWFzIE1lZGljYXMsIFVuaXZlcnNpZGFkZSBOb3ZhIGRlIExp
c2JvYSwgTGlzYm9uLCBQb3J0dWdhbC4mI3hEO0luc3RpdHV0ZSBvZiBNZW50YWwgSGVhbHRoLCBQ
ZWtpbmcgVW5pdmVyc2l0eSwgQmVpamluZywgUFIgQ2hpbmEuJiN4RDtCYW1mb3JkIENlbnRyZSBm
b3IgTWVudGFsIEhlYWx0aCBhbmQgV2VsbC1CZWluZywgVW5pdmVyc2l0eSBvZiBVbHN0ZXIsIERl
cnJ5LCBOb3J0aGVybiBJcmVsYW5kLCBVSy4mI3hEO1VuaXZlcnNpdHkgb2YgQ2FwZSBUb3duLCBE
ZXBhcnRtZW50IG9mIFBzeWNoaWF0cnkgJmFtcDsgTWVudGFsIEhlYWx0aCwgR3Jvb3RlIFNjaHV1
ciBIb3NwaXRhbCwgQ2FwZSBUb3duLCBTb3V0aCBBZnJpY2EuJiN4RDtEZXBhcnRtZW50IG9mIFNv
Y2lhbCBNZWRpY2luZSwgRmVkZXJhbCBVbml2ZXJzaXR5IG9mIEVzcGlyaXRvIFNhbnRvIChVRkVT
KSwgVml0b3JpYSwgQnJhemlsLiYjeEQ7QWwtUWFkaXNpYSBVbml2ZXJzaXR5IENvbGxlZ2Ugb2Yg
TWVkaWNpbmUsIERpd2FuaWEsIElyYXEuJiN4RDtDZW50ZXIgZm9yIFB1YmxpYyBNZW50YWwgSGVh
bHRoLCBHb3NpbmcgYW0gV2FncmFtLCBBdXN0cmlhLiYjeEQ7RGl2aXNpb24gb2YgRXBpZGVtaW9s
b2dpY2FsIGFuZCBQc3ljaG9zb2NpYWwgUmVzZWFyY2gsIE5hdGlvbmFsIEluc3RpdHV0ZSBvZiBQ
c3ljaGlhdHJ5IChNZXhpY28pIGFuZCBNZXRyb3BvbGl0YW4gQXV0b25vbW91cyBVbml2ZXJzaXR5
LCBNZXhpY28gQ2l0eSwgTWV4aWNvLiYjeEQ7TmF0aW9uYWwgU2Nob29sIG9mIFB1YmxpYyBIZWFs
dGggYW5kIFByb2Zlc3Npb25hbCBEZXZlbG9wbWVudCwgQnVjaGFyZXN0LCBSb21hbmlhLiYjeEQ7
SVJDQ1MgQ2VudHJvIFMuIEdpb3Zhbm5pIGRpIERpbyBGYXRlYmVuZWZyYXRlbGxpLCBCcmVzY2lh
LCBJdGFseS4mI3hEO0V2aWRlbmNlIEdlbmVyYXRpb24gZm9yIFB1YmxpYyBIZWFsdGggUmVzZWFy
Y2ggVW5pdCwgTmF0aW9uYWwgSW5zdGl0dXRlIG9mIEhlYWx0aCwgTGltYSwgUGVydS4mI3hEO1Bh
cmMgU2FuaXRhcmkgU2FudCBKb2FuIGRlIERldSwgU2FudCBCb2kgZGUgTGxvYnJlZ2F0LCBCYXJj
ZWxvbmEsIFNwYWluOyBDSUJFUiBkZSBTYWx1ZCBNZW50YWwgKENJQkVSU0FNKSwgU3BhaW47IFVu
aXZlcnNpdHkgb2YgQmFyY2Vsb25hLCBCYXJjZWxvbmEsIFNwYWluLiYjeEQ7U2hlbnpoZW4gSW5z
dGl0dXRlIG9mIE1lbnRhbCBIZWFsdGggYW5kIFNoZW56aGVuIEthbmduaW5nIEhvc3BpdGFsLCBH
dWFuZ2RvbmcgUHJvdmluY2UsIFBSIENoaW5hLiYjeEQ7RGVwYXJ0bWVudCBvZiBIZWFsdGggQ2Fy
ZSBQb2xpY3ksIEhhcnZhcmQgTWVkaWNhbCBTY2hvb2wsIEJvc3RvbiwgTUEsIFVTQS4mI3hEO0hv
cGl0YWwgU2FpbnQtTG91aXMgTGFyaWJvaXNpZXJlIEZlcm5hbmQgV2lkYWwsIElOU0VSTSBVIDcw
NSwgQ05SUyBVTVIgODIwNiwgUGFyaXMsIEZyYW5jZS4mI3hEO01lbnRhbCBIZWFsdGggU2Vydmlj
ZXMsIE1pbmlzdHJ5IG9mIEhlYWx0aCwgSmVydXNhbGVtLCBJc3JhZWwuJiN4RDtEZXBhcnRtZW50
IG9mIFB1YmxpYyBIZWFsdGgsIEppY2hpIE1lZGljYWwgVW5pdmVyc2l0eSwgWWFrdXNoaWppLCBT
aGltb3RzdWtlLXNoaSwgVG9jaGlnaS1rZW4sIEphcGFuLiYjeEQ7Q29sZWdpbyBNYXlvciBkZSBD
dW5kaW5hbWFyY2EgVW5pdmVyc2l0eSwgQ0FMTEUgMjggTm8uIDVCLTAyLCBCb2dvdGEsIERDLCBD
b2xvbWJpYS4mI3hEO0RlcGFydG1lbnQtQ2VudHJlIG9mIE1vbml0b3JpbmcgYW5kIEFuYWx5c2Vz
IG9mIFBvcHVsYXRpb24gSGVhbHRoLCBOYXRpb25hbCBJbnN0aXR1dGUgb2YgUHVibGljIEhlYWx0
aC1OYXRpb25hbCBJbnN0aXR1dGUgb2YgSHlnaWVuZSwgV2Fyc2F3LCBQb2xhbmQuPC9hdXRoLWFk
ZHJlc3M+PHRpdGxlcz48dGl0bGU+QXNzb2NpYXRpb24gYmV0d2VlbiBtZW50YWwgZGlzb3JkZXJz
IGFuZCBzdWJzZXF1ZW50IGFkdWx0IG9uc2V0IGFzdGhtYTwvdGl0bGU+PHNlY29uZGFyeS10aXRs
ZT5KIFBzeWNoaWF0ciBSZXM8L3NlY29uZGFyeS10aXRsZT48L3RpdGxlcz48cGVyaW9kaWNhbD48
ZnVsbC10aXRsZT5KIFBzeWNoaWF0ciBSZXM8L2Z1bGwtdGl0bGU+PC9wZXJpb2RpY2FsPjxwYWdl
cz4xNzktODg8L3BhZ2VzPjx2b2x1bWU+NTk8L3ZvbHVtZT48ZWRpdGlvbj4yMDE0LzA5LzMwPC9l
ZGl0aW9uPjxrZXl3b3Jkcz48a2V5d29yZD5BZG9sZXNjZW50PC9rZXl3b3JkPjxrZXl3b3JkPkFk
dWx0PC9rZXl3b3JkPjxrZXl3b3JkPkFnZWQ8L2tleXdvcmQ+PGtleXdvcmQ+QXN0aG1hL2RpYWdu
b3Npcy8qZXBpZGVtaW9sb2d5PC9rZXl3b3JkPjxrZXl3b3JkPkNvbW9yYmlkaXR5PC9rZXl3b3Jk
PjxrZXl3b3JkPkNyb3NzLUN1bHR1cmFsIENvbXBhcmlzb248L2tleXdvcmQ+PGtleXdvcmQ+RmVt
YWxlPC9rZXl3b3JkPjxrZXl3b3JkPkdsb2JhbCBIZWFsdGgvc3RhdGlzdGljcyAmYW1wOyBudW1l
cmljYWwgZGF0YTwva2V5d29yZD48a2V5d29yZD5IdW1hbnM8L2tleXdvcmQ+PGtleXdvcmQ+SW50
ZXJuYXRpb25hbCBDb29wZXJhdGlvbjwva2V5d29yZD48a2V5d29yZD5NYWxlPC9rZXl3b3JkPjxr
ZXl3b3JkPk1lbnRhbCBEaXNvcmRlcnMvY2xhc3NpZmljYXRpb24vKmVwaWRlbWlvbG9neTwva2V5
d29yZD48a2V5d29yZD5NaWRkbGUgQWdlZDwva2V5d29yZD48a2V5d29yZD5SZXRyb3NwZWN0aXZl
IFN0dWRpZXM8L2tleXdvcmQ+PGtleXdvcmQ+WW91bmcgQWR1bHQ8L2tleXdvcmQ+PC9rZXl3b3Jk
cz48ZGF0ZXM+PHllYXI+MjAxNDwveWVhcj48cHViLWRhdGVzPjxkYXRlPkRlYzwvZGF0ZT48L3B1
Yi1kYXRlcz48L2RhdGVzPjxpc2JuPjE4NzktMTM3OSAoRWxlY3Ryb25pYykmI3hEOzAwMjItMzk1
NiAoTGlua2luZyk8L2lzYm4+PGFjY2Vzc2lvbi1udW0+MjUyNjMyNzY8L2FjY2Vzc2lvbi1udW0+
PHVybHM+PHJlbGF0ZWQtdXJscz48dXJsPmh0dHA6Ly93d3cubmNiaS5ubG0ubmloLmdvdi9lbnRy
ZXovcXVlcnkuZmNnaT9jbWQ9UmV0cmlldmUmYW1wO2RiPVB1Yk1lZCZhbXA7ZG9wdD1DaXRhdGlv
biZhbXA7bGlzdF91aWRzPTI1MjYzMjc2PC91cmw+PC9yZWxhdGVkLXVybHM+PC91cmxzPjxlbGVj
dHJvbmljLXJlc291cmNlLW51bT5TMDAyMi0zOTU2KDE0KTAwMjc0LVggW3BpaV0mI3hEOzEwLjEw
MTYvai5qcHN5Y2hpcmVzLjIwMTQuMDkuMDA3PC9lbGVjdHJvbmljLXJlc291cmNlLW51bT48bGFu
Z3VhZ2U+ZW5nPC9sYW5ndWFnZT48L3JlY29yZD48L0NpdGU+PC9FbmROb3RlPgB=
</w:fldData>
        </w:fldChar>
      </w:r>
      <w:r w:rsidR="001E4ADE" w:rsidRPr="004F2082">
        <w:instrText xml:space="preserve"> ADDIN EN.CITE </w:instrText>
      </w:r>
      <w:r w:rsidR="000872A8" w:rsidRPr="004F2082">
        <w:fldChar w:fldCharType="begin">
          <w:fldData xml:space="preserve">PEVuZE5vdGU+PENpdGU+PEF1dGhvcj5Hb29kd2luPC9BdXRob3I+PFllYXI+MjAwOTwvWWVhcj48
UmVjTnVtPjM0NzwvUmVjTnVtPjxyZWNvcmQ+PHJlYy1udW1iZXI+MzQ3PC9yZWMtbnVtYmVyPjxm
b3JlaWduLWtleXM+PGtleSBhcHA9IkVOIiBkYi1pZD0iYXR2dnd0ZHRsNTJ4NXdlNXBzMjV6ZmY2
YWF2MmZ6MnBldmVhIj4zNDc8L2tleT48L2ZvcmVpZ24ta2V5cz48cmVmLXR5cGUgbmFtZT0iSm91
cm5hbCBBcnRpY2xlIj4xNzwvcmVmLXR5cGU+PGNvbnRyaWJ1dG9ycz48YXV0aG9ycz48YXV0aG9y
Pkdvb2R3aW4sIFIuIEQuPC9hdXRob3I+PGF1dGhvcj5Tb3VyYW5kZXIsIEEuPC9hdXRob3I+PGF1
dGhvcj5EdWFydGUsIEMuIFMuPC9hdXRob3I+PGF1dGhvcj5OaWVtZWxhLCBTLjwvYXV0aG9yPjxh
dXRob3I+TXVsdGltYWtpLCBQLjwvYXV0aG9yPjxhdXRob3I+Tmlrb2xha2Fyb3MsIEcuPC9hdXRo
b3I+PGF1dGhvcj5IZWxlbml1cywgSC48L2F1dGhvcj48YXV0aG9yPlBpaGEsIEouPC9hdXRob3I+
PGF1dGhvcj5LdW1wdWxhaW5lbiwgSy48L2F1dGhvcj48YXV0aG9yPk1vaWxhbmVuLCBJLjwvYXV0
aG9yPjxhdXRob3I+VGFtbWluZW4sIFQuPC9hdXRob3I+PGF1dGhvcj5BbG1xdmlzdCwgRi48L2F1
dGhvcj48L2F1dGhvcnM+PC9jb250cmlidXRvcnM+PGF1dGgtYWRkcmVzcz5EZXBhcnRtZW50IG9m
IEVwaWRlbWlvbG9neSwgTWFpbG1hbiBTY2hvb2wgb2YgUHVibGljIEhlYWx0aCwgQ29sdW1iaWEg
VW5pdmVyc2l0eSwgTmV3IFlvcmssIE5ZLCBVU0EuIHJkZzY2QGNvbHVtYmlhLmVkdTwvYXV0aC1h
ZGRyZXNzPjx0aXRsZXM+PHRpdGxlPkRvIG1lbnRhbCBoZWFsdGggcHJvYmxlbXMgaW4gY2hpbGRo
b29kIHByZWRpY3QgY2hyb25pYyBwaHlzaWNhbCBjb25kaXRpb25zIGFtb25nIG1hbGVzIGluIGVh
cmx5IGFkdWx0aG9vZD8gRXZpZGVuY2UgZnJvbSBhIGNvbW11bml0eS1iYXNlZCBwcm9zcGVjdGl2
ZSBzdHVkeTwvdGl0bGU+PHNlY29uZGFyeS10aXRsZT5Qc3ljaG9sIE1lZDwvc2Vjb25kYXJ5LXRp
dGxlPjwvdGl0bGVzPjxwYWdlcz4zMDEtMTE8L3BhZ2VzPjx2b2x1bWU+Mzk8L3ZvbHVtZT48bnVt
YmVyPjI8L251bWJlcj48ZWRpdGlvbj4yMDA4LzA1LzMwPC9lZGl0aW9uPjxrZXl3b3Jkcz48a2V5
d29yZD5Bc3RobWEvZGlhZ25vc2lzLyplcGlkZW1pb2xvZ3k8L2tleXdvcmQ+PGtleXdvcmQ+Q2hp
bGQ8L2tleXdvcmQ+PGtleXdvcmQ+Q2hyb25pYyBEaXNlYXNlPC9rZXl3b3JkPjxrZXl3b3JkPkNv
bW11bml0eSBNZW50YWwgSGVhbHRoIFNlcnZpY2VzL3N0YXRpc3RpY3MgJmFtcDsgbnVtZXJpY2Fs
IGRhdGE8L2tleXdvcmQ+PGtleXdvcmQ+Q29uZHVjdCBEaXNvcmRlci9kaWFnbm9zaXMvKmVwaWRl
bWlvbG9neTwva2V5d29yZD48a2V5d29yZD5EZXByZXNzaXZlIERpc29yZGVyLCBNYWpvci9kaWFn
bm9zaXMvKmVwaWRlbWlvbG9neTwva2V5d29yZD48a2V5d29yZD5EaWFnbm9zdGljIGFuZCBTdGF0
aXN0aWNhbCBNYW51YWwgb2YgTWVudGFsIERpc29yZGVyczwva2V5d29yZD48a2V5d29yZD5EaXNl
YXNlIFByb2dyZXNzaW9uPC9rZXl3b3JkPjxrZXl3b3JkPkZlbWFsZTwva2V5d29yZD48a2V5d29y
ZD5IdW1hbnM8L2tleXdvcmQ+PGtleXdvcmQ+TWFsZTwva2V5d29yZD48a2V5d29yZD5NZW50YWwg
RGlzb3JkZXJzL2RpYWdub3Npcy8qZXBpZGVtaW9sb2d5L3BzeWNob2xvZ3k8L2tleXdvcmQ+PGtl
eXdvcmQ+UHJlZGljdGl2ZSBWYWx1ZSBvZiBUZXN0czwva2V5d29yZD48a2V5d29yZD5QcmV2YWxl
bmNlPC9rZXl3b3JkPjxrZXl3b3JkPlByb3NwZWN0aXZlIFN0dWRpZXM8L2tleXdvcmQ+PGtleXdv
cmQ+WW91bmcgQWR1bHQ8L2tleXdvcmQ+PC9rZXl3b3Jkcz48ZGF0ZXM+PHllYXI+MjAwOTwveWVh
cj48cHViLWRhdGVzPjxkYXRlPkZlYjwvZGF0ZT48L3B1Yi1kYXRlcz48L2RhdGVzPjxpc2JuPjAw
MzMtMjkxNyAoUHJpbnQpJiN4RDswMDMzLTI5MTcgKExpbmtpbmcpPC9pc2JuPjxhY2Nlc3Npb24t
bnVtPjE4NTA3ODczPC9hY2Nlc3Npb24tbnVtPjx1cmxzPjxyZWxhdGVkLXVybHM+PHVybD5odHRw
Oi8vd3d3Lm5jYmkubmxtLm5paC5nb3YvZW50cmV6L3F1ZXJ5LmZjZ2k/Y21kPVJldHJpZXZlJmFt
cDtkYj1QdWJNZWQmYW1wO2RvcHQ9Q2l0YXRpb24mYW1wO2xpc3RfdWlkcz0xODUwNzg3MzwvdXJs
PjwvcmVsYXRlZC11cmxzPjwvdXJscz48ZWxlY3Ryb25pYy1yZXNvdXJjZS1udW0+UzAwMzMyOTE3
MDgwMDM1MDQgW3BpaV0mI3hEOzEwLjEwMTcvUzAwMzMyOTE3MDgwMDM1MDQ8L2VsZWN0cm9uaWMt
cmVzb3VyY2UtbnVtPjxsYW5ndWFnZT5lbmc8L2xhbmd1YWdlPjwvcmVjb3JkPjwvQ2l0ZT48Q2l0
ZT48QXV0aG9yPkFsb25zbzwvQXV0aG9yPjxZZWFyPjIwMTQ8L1llYXI+PFJlY051bT41ODI8L1Jl
Y051bT48cmVjb3JkPjxyZWMtbnVtYmVyPjU4MjwvcmVjLW51bWJlcj48Zm9yZWlnbi1rZXlzPjxr
ZXkgYXBwPSJFTiIgZGItaWQ9ImF0dnZ3dGR0bDUyeDV3ZTVwczI1emZmNmFhdjJmejJwZXZlYSI+
NTgyPC9rZXk+PC9mb3JlaWduLWtleXM+PHJlZi10eXBlIG5hbWU9IkpvdXJuYWwgQXJ0aWNsZSI+
MTc8L3JlZi10eXBlPjxjb250cmlidXRvcnM+PGF1dGhvcnM+PGF1dGhvcj5BbG9uc28sIEouPC9h
dXRob3I+PGF1dGhvcj5kZSBKb25nZSwgUC48L2F1dGhvcj48YXV0aG9yPkxpbSwgQy4gQy48L2F1
dGhvcj48YXV0aG9yPkFndWlsYXItR2F4aW9sYSwgUy48L2F1dGhvcj48YXV0aG9yPkJydWZmYWVy
dHMsIFIuPC9hdXRob3I+PGF1dGhvcj5DYWxkYXMtZGUtQWxtZWlkYSwgSi4gTS48L2F1dGhvcj48
YXV0aG9yPkxpdSwgWi48L2F1dGhvcj48YXV0aG9yPk8mYXBvcztOZWlsbCwgUy48L2F1dGhvcj48
YXV0aG9yPlN0ZWluLCBELiBKLjwvYXV0aG9yPjxhdXRob3I+VmlhbmEsIE0uIEMuPC9hdXRob3I+
PGF1dGhvcj5BbC1IYW16YXdpLCBBLiBPLjwvYXV0aG9yPjxhdXRob3I+QW5nZXJtZXllciwgTS4g
Qy48L2F1dGhvcj48YXV0aG9yPkJvcmdlcywgRy48L2F1dGhvcj48YXV0aG9yPkNpdXRhbiwgTS48
L2F1dGhvcj48YXV0aG9yPmRlIEdpcm9sYW1vLCBHLjwvYXV0aG9yPjxhdXRob3I+Rmllc3Rhcywg
Ri48L2F1dGhvcj48YXV0aG9yPkhhcm8sIEouIE0uPC9hdXRob3I+PGF1dGhvcj5IdSwgQy48L2F1
dGhvcj48YXV0aG9yPktlc3NsZXIsIFIuIEMuPC9hdXRob3I+PGF1dGhvcj5MZXBpbmUsIEouIFAu
PC9hdXRob3I+PGF1dGhvcj5MZXZpbnNvbiwgRC48L2F1dGhvcj48YXV0aG9yPk5ha2FtdXJhLCBZ
LjwvYXV0aG9yPjxhdXRob3I+UG9zYWRhLVZpbGxhLCBKLjwvYXV0aG9yPjxhdXRob3I+V29qdHlu
aWFrLCBCLiBKLjwvYXV0aG9yPjxhdXRob3I+U2NvdHQsIEsuIE0uPC9hdXRob3I+PC9hdXRob3Jz
PjwvY29udHJpYnV0b3JzPjxhdXRoLWFkZHJlc3M+SGVhbHRoIFNlcnZpY2VzIFJlc2VhcmNoIFVu
aXQsIElNSU0gKEhvc3BpdGFsIGRlbCBNYXIgTWVkaWNhbCBSZXNlYXJjaCBJbnN0aXR1dGUpLCBC
YXJjZWxvbmEsIFNwYWluOyBDSUJFUiBFcGlkZW1pb2xvZ2lhIHkgU2FsdWQgUHVibGljYSAoQ0lC
RVJFU1ApLCBTcGFpbjsgUG9tcGV1IEZhYnJhIFVuaXZlcnNpdHkgKFVQRiksIEJhcmNlbG9uYSwg
U3BhaW4uIEVsZWN0cm9uaWMgYWRkcmVzczogamFsb25zb0BpbWltLmVzLiYjeEQ7SW50ZXJkaXNj
aXBsaW5hcnkgQ2VudGVyIFBzeWNob3BhdGhvbG9neSBhbmQgRW1vdGlvbiBSZWd1bGF0aW9uLCBV
bml2ZXJzaXR5IE1lZGljYWwgQ2VudGVyLCBVbml2ZXJzaXR5IG9mIEdyb25pbmdlbiwgR3Jvbmlu
Z2VuLCBUaGUgTmV0aGVybGFuZHMuJiN4RDtEZXBhcnRtZW50IG9mIFBzeWNob2xvZ2ljYWwgTWVk
aWNpbmUsIE90YWdvIFVuaXZlcnNpdHksIER1bmVkaW4sIE5ldyBaZWFsYW5kLiYjeEQ7VW5pdmVy
c2l0eSBvZiBDYWxpZm9ybmlhLCBEYXZpcywgQ2VudGVyIGZvciBSZWR1Y2luZyBIZWFsdGggRGlz
cGFyaXRpZXMsIFNjaG9vbCBvZiBNZWRpY2luZSwgU2FjcmFtZW50bywgQ0EsIFVTQS4mI3hEO1Vu
aXZlcnNpdGFpciBQc3ljaGlhdHJpc2NoIENlbnRydW0gLSBLYXRob2xpZWtlIFVuaXZlcnNpdGVp
dCBMZXV2ZW4gKFVQQyAtIEtVTCksIExldXZlbiwgQmVsZ2l1bS4mI3hEO0Nocm9uaWMgRGlzZWFz
ZXMgUmVzZWFyY2ggQ2VudGVyIChDRURPQykgYW5kIERlcGFydG1lbnQgb2YgTWVudGFsIEhlYWx0
aCwgRmFjdWxkYWRlIGRlIENpZW5jaWFzIE1lZGljYXMsIFVuaXZlcnNpZGFkZSBOb3ZhIGRlIExp
c2JvYSwgTGlzYm9uLCBQb3J0dWdhbC4mI3hEO0luc3RpdHV0ZSBvZiBNZW50YWwgSGVhbHRoLCBQ
ZWtpbmcgVW5pdmVyc2l0eSwgQmVpamluZywgUFIgQ2hpbmEuJiN4RDtCYW1mb3JkIENlbnRyZSBm
b3IgTWVudGFsIEhlYWx0aCBhbmQgV2VsbC1CZWluZywgVW5pdmVyc2l0eSBvZiBVbHN0ZXIsIERl
cnJ5LCBOb3J0aGVybiBJcmVsYW5kLCBVSy4mI3hEO1VuaXZlcnNpdHkgb2YgQ2FwZSBUb3duLCBE
ZXBhcnRtZW50IG9mIFBzeWNoaWF0cnkgJmFtcDsgTWVudGFsIEhlYWx0aCwgR3Jvb3RlIFNjaHV1
ciBIb3NwaXRhbCwgQ2FwZSBUb3duLCBTb3V0aCBBZnJpY2EuJiN4RDtEZXBhcnRtZW50IG9mIFNv
Y2lhbCBNZWRpY2luZSwgRmVkZXJhbCBVbml2ZXJzaXR5IG9mIEVzcGlyaXRvIFNhbnRvIChVRkVT
KSwgVml0b3JpYSwgQnJhemlsLiYjeEQ7QWwtUWFkaXNpYSBVbml2ZXJzaXR5IENvbGxlZ2Ugb2Yg
TWVkaWNpbmUsIERpd2FuaWEsIElyYXEuJiN4RDtDZW50ZXIgZm9yIFB1YmxpYyBNZW50YWwgSGVh
bHRoLCBHb3NpbmcgYW0gV2FncmFtLCBBdXN0cmlhLiYjeEQ7RGl2aXNpb24gb2YgRXBpZGVtaW9s
b2dpY2FsIGFuZCBQc3ljaG9zb2NpYWwgUmVzZWFyY2gsIE5hdGlvbmFsIEluc3RpdHV0ZSBvZiBQ
c3ljaGlhdHJ5IChNZXhpY28pIGFuZCBNZXRyb3BvbGl0YW4gQXV0b25vbW91cyBVbml2ZXJzaXR5
LCBNZXhpY28gQ2l0eSwgTWV4aWNvLiYjeEQ7TmF0aW9uYWwgU2Nob29sIG9mIFB1YmxpYyBIZWFs
dGggYW5kIFByb2Zlc3Npb25hbCBEZXZlbG9wbWVudCwgQnVjaGFyZXN0LCBSb21hbmlhLiYjeEQ7
SVJDQ1MgQ2VudHJvIFMuIEdpb3Zhbm5pIGRpIERpbyBGYXRlYmVuZWZyYXRlbGxpLCBCcmVzY2lh
LCBJdGFseS4mI3hEO0V2aWRlbmNlIEdlbmVyYXRpb24gZm9yIFB1YmxpYyBIZWFsdGggUmVzZWFy
Y2ggVW5pdCwgTmF0aW9uYWwgSW5zdGl0dXRlIG9mIEhlYWx0aCwgTGltYSwgUGVydS4mI3hEO1Bh
cmMgU2FuaXRhcmkgU2FudCBKb2FuIGRlIERldSwgU2FudCBCb2kgZGUgTGxvYnJlZ2F0LCBCYXJj
ZWxvbmEsIFNwYWluOyBDSUJFUiBkZSBTYWx1ZCBNZW50YWwgKENJQkVSU0FNKSwgU3BhaW47IFVu
aXZlcnNpdHkgb2YgQmFyY2Vsb25hLCBCYXJjZWxvbmEsIFNwYWluLiYjeEQ7U2hlbnpoZW4gSW5z
dGl0dXRlIG9mIE1lbnRhbCBIZWFsdGggYW5kIFNoZW56aGVuIEthbmduaW5nIEhvc3BpdGFsLCBH
dWFuZ2RvbmcgUHJvdmluY2UsIFBSIENoaW5hLiYjeEQ7RGVwYXJ0bWVudCBvZiBIZWFsdGggQ2Fy
ZSBQb2xpY3ksIEhhcnZhcmQgTWVkaWNhbCBTY2hvb2wsIEJvc3RvbiwgTUEsIFVTQS4mI3hEO0hv
cGl0YWwgU2FpbnQtTG91aXMgTGFyaWJvaXNpZXJlIEZlcm5hbmQgV2lkYWwsIElOU0VSTSBVIDcw
NSwgQ05SUyBVTVIgODIwNiwgUGFyaXMsIEZyYW5jZS4mI3hEO01lbnRhbCBIZWFsdGggU2Vydmlj
ZXMsIE1pbmlzdHJ5IG9mIEhlYWx0aCwgSmVydXNhbGVtLCBJc3JhZWwuJiN4RDtEZXBhcnRtZW50
IG9mIFB1YmxpYyBIZWFsdGgsIEppY2hpIE1lZGljYWwgVW5pdmVyc2l0eSwgWWFrdXNoaWppLCBT
aGltb3RzdWtlLXNoaSwgVG9jaGlnaS1rZW4sIEphcGFuLiYjeEQ7Q29sZWdpbyBNYXlvciBkZSBD
dW5kaW5hbWFyY2EgVW5pdmVyc2l0eSwgQ0FMTEUgMjggTm8uIDVCLTAyLCBCb2dvdGEsIERDLCBD
b2xvbWJpYS4mI3hEO0RlcGFydG1lbnQtQ2VudHJlIG9mIE1vbml0b3JpbmcgYW5kIEFuYWx5c2Vz
IG9mIFBvcHVsYXRpb24gSGVhbHRoLCBOYXRpb25hbCBJbnN0aXR1dGUgb2YgUHVibGljIEhlYWx0
aC1OYXRpb25hbCBJbnN0aXR1dGUgb2YgSHlnaWVuZSwgV2Fyc2F3LCBQb2xhbmQuPC9hdXRoLWFk
ZHJlc3M+PHRpdGxlcz48dGl0bGU+QXNzb2NpYXRpb24gYmV0d2VlbiBtZW50YWwgZGlzb3JkZXJz
IGFuZCBzdWJzZXF1ZW50IGFkdWx0IG9uc2V0IGFzdGhtYTwvdGl0bGU+PHNlY29uZGFyeS10aXRs
ZT5KIFBzeWNoaWF0ciBSZXM8L3NlY29uZGFyeS10aXRsZT48L3RpdGxlcz48cGVyaW9kaWNhbD48
ZnVsbC10aXRsZT5KIFBzeWNoaWF0ciBSZXM8L2Z1bGwtdGl0bGU+PC9wZXJpb2RpY2FsPjxwYWdl
cz4xNzktODg8L3BhZ2VzPjx2b2x1bWU+NTk8L3ZvbHVtZT48ZWRpdGlvbj4yMDE0LzA5LzMwPC9l
ZGl0aW9uPjxrZXl3b3Jkcz48a2V5d29yZD5BZG9sZXNjZW50PC9rZXl3b3JkPjxrZXl3b3JkPkFk
dWx0PC9rZXl3b3JkPjxrZXl3b3JkPkFnZWQ8L2tleXdvcmQ+PGtleXdvcmQ+QXN0aG1hL2RpYWdu
b3Npcy8qZXBpZGVtaW9sb2d5PC9rZXl3b3JkPjxrZXl3b3JkPkNvbW9yYmlkaXR5PC9rZXl3b3Jk
PjxrZXl3b3JkPkNyb3NzLUN1bHR1cmFsIENvbXBhcmlzb248L2tleXdvcmQ+PGtleXdvcmQ+RmVt
YWxlPC9rZXl3b3JkPjxrZXl3b3JkPkdsb2JhbCBIZWFsdGgvc3RhdGlzdGljcyAmYW1wOyBudW1l
cmljYWwgZGF0YTwva2V5d29yZD48a2V5d29yZD5IdW1hbnM8L2tleXdvcmQ+PGtleXdvcmQ+SW50
ZXJuYXRpb25hbCBDb29wZXJhdGlvbjwva2V5d29yZD48a2V5d29yZD5NYWxlPC9rZXl3b3JkPjxr
ZXl3b3JkPk1lbnRhbCBEaXNvcmRlcnMvY2xhc3NpZmljYXRpb24vKmVwaWRlbWlvbG9neTwva2V5
d29yZD48a2V5d29yZD5NaWRkbGUgQWdlZDwva2V5d29yZD48a2V5d29yZD5SZXRyb3NwZWN0aXZl
IFN0dWRpZXM8L2tleXdvcmQ+PGtleXdvcmQ+WW91bmcgQWR1bHQ8L2tleXdvcmQ+PC9rZXl3b3Jk
cz48ZGF0ZXM+PHllYXI+MjAxNDwveWVhcj48cHViLWRhdGVzPjxkYXRlPkRlYzwvZGF0ZT48L3B1
Yi1kYXRlcz48L2RhdGVzPjxpc2JuPjE4NzktMTM3OSAoRWxlY3Ryb25pYykmI3hEOzAwMjItMzk1
NiAoTGlua2luZyk8L2lzYm4+PGFjY2Vzc2lvbi1udW0+MjUyNjMyNzY8L2FjY2Vzc2lvbi1udW0+
PHVybHM+PHJlbGF0ZWQtdXJscz48dXJsPmh0dHA6Ly93d3cubmNiaS5ubG0ubmloLmdvdi9lbnRy
ZXovcXVlcnkuZmNnaT9jbWQ9UmV0cmlldmUmYW1wO2RiPVB1Yk1lZCZhbXA7ZG9wdD1DaXRhdGlv
biZhbXA7bGlzdF91aWRzPTI1MjYzMjc2PC91cmw+PC9yZWxhdGVkLXVybHM+PC91cmxzPjxlbGVj
dHJvbmljLXJlc291cmNlLW51bT5TMDAyMi0zOTU2KDE0KTAwMjc0LVggW3BpaV0mI3hEOzEwLjEw
MTYvai5qcHN5Y2hpcmVzLjIwMTQuMDkuMDA3PC9lbGVjdHJvbmljLXJlc291cmNlLW51bT48bGFu
Z3VhZ2U+ZW5nPC9sYW5ndWFnZT48L3JlY29yZD48L0NpdGU+PC9FbmROb3RlPgB=
</w:fldData>
        </w:fldChar>
      </w:r>
      <w:r w:rsidR="001E4ADE" w:rsidRPr="004F2082">
        <w:instrText xml:space="preserve"> ADDIN EN.CITE.DATA </w:instrText>
      </w:r>
      <w:r w:rsidR="000872A8" w:rsidRPr="004F2082">
        <w:fldChar w:fldCharType="end"/>
      </w:r>
      <w:r w:rsidR="000872A8" w:rsidRPr="004F2082">
        <w:fldChar w:fldCharType="separate"/>
      </w:r>
      <w:r w:rsidR="007134F8" w:rsidRPr="004F2082">
        <w:rPr>
          <w:vertAlign w:val="superscript"/>
        </w:rPr>
        <w:t>[35,</w:t>
      </w:r>
      <w:r w:rsidR="001E4ADE" w:rsidRPr="004F2082">
        <w:rPr>
          <w:vertAlign w:val="superscript"/>
        </w:rPr>
        <w:t>36]</w:t>
      </w:r>
      <w:r w:rsidR="000872A8" w:rsidRPr="004F2082">
        <w:fldChar w:fldCharType="end"/>
      </w:r>
      <w:r w:rsidR="00E72958" w:rsidRPr="004F2082">
        <w:t>.</w:t>
      </w:r>
    </w:p>
    <w:p w14:paraId="28B7820C" w14:textId="62397228" w:rsidR="00325808" w:rsidRPr="004F2082" w:rsidRDefault="00754FA1" w:rsidP="007134F8">
      <w:pPr>
        <w:spacing w:after="0"/>
        <w:ind w:firstLineChars="100" w:firstLine="240"/>
        <w:jc w:val="both"/>
      </w:pPr>
      <w:r w:rsidRPr="004F2082">
        <w:t>Again, the</w:t>
      </w:r>
      <w:r w:rsidR="00851C60" w:rsidRPr="004F2082">
        <w:t xml:space="preserve"> number of </w:t>
      </w:r>
      <w:r w:rsidR="00FA77AA" w:rsidRPr="004F2082">
        <w:t xml:space="preserve">cross-sectional </w:t>
      </w:r>
      <w:r w:rsidR="00851C60" w:rsidRPr="004F2082">
        <w:t xml:space="preserve">comorbidity studies providing evidence for a </w:t>
      </w:r>
      <w:r w:rsidR="0024344A" w:rsidRPr="004F2082">
        <w:t xml:space="preserve">simple </w:t>
      </w:r>
      <w:r w:rsidR="00851C60" w:rsidRPr="004F2082">
        <w:t xml:space="preserve">link between </w:t>
      </w:r>
      <w:r w:rsidR="00D61505" w:rsidRPr="004F2082">
        <w:t>ND</w:t>
      </w:r>
      <w:r w:rsidR="00811D57" w:rsidRPr="004F2082">
        <w:t xml:space="preserve"> and CMD</w:t>
      </w:r>
      <w:r w:rsidR="00851C60" w:rsidRPr="004F2082">
        <w:t xml:space="preserve"> </w:t>
      </w:r>
      <w:r w:rsidR="00F334FE" w:rsidRPr="004F2082">
        <w:t xml:space="preserve">on the one hand </w:t>
      </w:r>
      <w:r w:rsidR="00851C60" w:rsidRPr="004F2082">
        <w:t xml:space="preserve">and atopic diseases </w:t>
      </w:r>
      <w:r w:rsidR="00F334FE" w:rsidRPr="004F2082">
        <w:t xml:space="preserve">on the other </w:t>
      </w:r>
      <w:r w:rsidR="00FA77AA" w:rsidRPr="004F2082">
        <w:t xml:space="preserve">is much greater than </w:t>
      </w:r>
      <w:r w:rsidR="00F334FE" w:rsidRPr="004F2082">
        <w:t xml:space="preserve">those focusing on </w:t>
      </w:r>
      <w:r w:rsidR="00851C60" w:rsidRPr="004F2082">
        <w:t>temporal succession. Th</w:t>
      </w:r>
      <w:r w:rsidR="007134F8" w:rsidRPr="004F2082">
        <w:t>ey involve in particular asthma</w:t>
      </w:r>
      <w:r w:rsidR="000872A8" w:rsidRPr="004F2082">
        <w:fldChar w:fldCharType="begin">
          <w:fldData xml:space="preserve">PEVuZE5vdGU+PENpdGU+PEF1dGhvcj5Hb29kd2luPC9BdXRob3I+PFllYXI+MjAxMjwvWWVhcj48
UmVjTnVtPjE0NTwvUmVjTnVtPjxyZWNvcmQ+PHJlYy1udW1iZXI+MTQ1PC9yZWMtbnVtYmVyPjxm
b3JlaWduLWtleXM+PGtleSBhcHA9IkVOIiBkYi1pZD0iYXR2dnd0ZHRsNTJ4NXdlNXBzMjV6ZmY2
YWF2MmZ6MnBldmVhIj4xNDU8L2tleT48L2ZvcmVpZ24ta2V5cz48cmVmLXR5cGUgbmFtZT0iSm91
cm5hbCBBcnRpY2xlIj4xNzwvcmVmLXR5cGU+PGNvbnRyaWJ1dG9ycz48YXV0aG9ycz48YXV0aG9y
Pkdvb2R3aW4sIFIuIEQuPC9hdXRob3I+PGF1dGhvcj5CYW5kaWVyYSwgRi4gQy48L2F1dGhvcj48
YXV0aG9yPlN0ZWluYmVyZywgRC48L2F1dGhvcj48YXV0aG9yPk9ydGVnYSwgQS4gTi48L2F1dGhv
cj48YXV0aG9yPkZlbGRtYW4sIEouIE0uPC9hdXRob3I+PC9hdXRob3JzPjwvY29udHJpYnV0b3Jz
PjxhdXRoLWFkZHJlc3M+RGVwYXJ0bWVudCBvZiBQc3ljaG9sb2d5LCBRdWVlbnMgQ29sbGVnZSwg
Q2l0eSBVbml2ZXJzaXR5IG9mIE5ldyBZb3JrLCBGbHVzaGluZywgTlkgMTEzNjcsIFVTQS4gcmVu
ZWUuZ29vZHdpbkBxYy5jdW55LmVkdTwvYXV0aC1hZGRyZXNzPjx0aXRsZXM+PHRpdGxlPkFzdGht
YSBhbmQgbWVudGFsIGhlYWx0aCBhbW9uZyB5b3V0aDogZXRpb2xvZ3ksIGN1cnJlbnQga25vd2xl
ZGdlIGFuZCBmdXR1cmUgZGlyZWN0aW9uczwvdGl0bGU+PHNlY29uZGFyeS10aXRsZT5FeHBlcnQg
UmV2IFJlc3BpciBNZWQ8L3NlY29uZGFyeS10aXRsZT48L3RpdGxlcz48cGFnZXM+Mzk3LTQwNjwv
cGFnZXM+PHZvbHVtZT42PC92b2x1bWU+PG51bWJlcj40PC9udW1iZXI+PGVkaXRpb24+MjAxMi8w
OS8xNDwvZWRpdGlvbj48a2V5d29yZHM+PGtleXdvcmQ+QWRvbGVzY2VudDwva2V5d29yZD48a2V5
d29yZD5BbnRpLUFzdGhtYXRpYyBBZ2VudHMvYWR2ZXJzZSBlZmZlY3RzL3RoZXJhcGV1dGljIHVz
ZTwva2V5d29yZD48a2V5d29yZD5BbnhpZXR5L2VwaWRlbWlvbG9neS9ldGlvbG9neTwva2V5d29y
ZD48a2V5d29yZD5Bc3RobWEvZHJ1ZyB0aGVyYXB5LypldGlvbG9neS8qcHN5Y2hvbG9neTwva2V5
d29yZD48a2V5d29yZD5DaGlsZDwva2V5d29yZD48a2V5d29yZD5EZXByZXNzaW9uL2VwaWRlbWlv
bG9neS9ldGlvbG9neTwva2V5d29yZD48a2V5d29yZD5IdW1hbnM8L2tleXdvcmQ+PGtleXdvcmQ+
SW5jaWRlbmNlPC9rZXl3b3JkPjxrZXl3b3JkPk1lbnRhbCBIZWFsdGgvKnRyZW5kczwva2V5d29y
ZD48a2V5d29yZD5SaXNrIEZhY3RvcnM8L2tleXdvcmQ+PGtleXdvcmQ+U21va2luZy9hZHZlcnNl
IGVmZmVjdHM8L2tleXdvcmQ+PC9rZXl3b3Jkcz48ZGF0ZXM+PHllYXI+MjAxMjwveWVhcj48cHVi
LWRhdGVzPjxkYXRlPkF1ZzwvZGF0ZT48L3B1Yi1kYXRlcz48L2RhdGVzPjxpc2JuPjE3NDctNjM1
NiAoRWxlY3Ryb25pYykmI3hEOzE3NDctNjM0OCAoTGlua2luZyk8L2lzYm4+PGFjY2Vzc2lvbi1u
dW0+MjI5NzEwNjU8L2FjY2Vzc2lvbi1udW0+PHVybHM+PHJlbGF0ZWQtdXJscz48dXJsPmh0dHA6
Ly93d3cubmNiaS5ubG0ubmloLmdvdi9lbnRyZXovcXVlcnkuZmNnaT9jbWQ9UmV0cmlldmUmYW1w
O2RiPVB1Yk1lZCZhbXA7ZG9wdD1DaXRhdGlvbiZhbXA7bGlzdF91aWRzPTIyOTcxMDY1PC91cmw+
PC9yZWxhdGVkLXVybHM+PC91cmxzPjxlbGVjdHJvbmljLXJlc291cmNlLW51bT4xMC4xNTg2L2Vy
cy4xMi4zNDwvZWxlY3Ryb25pYy1yZXNvdXJjZS1udW0+PGxhbmd1YWdlPmVuZzwvbGFuZ3VhZ2U+
PC9yZWNvcmQ+PC9DaXRlPjxDaXRlPjxBdXRob3I+R29vZHdpbjwvQXV0aG9yPjxZZWFyPjIwMDQ8
L1llYXI+PFJlY051bT4xNDY8L1JlY051bT48cmVjb3JkPjxyZWMtbnVtYmVyPjE0NjwvcmVjLW51
bWJlcj48Zm9yZWlnbi1rZXlzPjxrZXkgYXBwPSJFTiIgZGItaWQ9ImF0dnZ3dGR0bDUyeDV3ZTVw
czI1emZmNmFhdjJmejJwZXZlYSI+MTQ2PC9rZXk+PC9mb3JlaWduLWtleXM+PHJlZi10eXBlIG5h
bWU9IkpvdXJuYWwgQXJ0aWNsZSI+MTc8L3JlZi10eXBlPjxjb250cmlidXRvcnM+PGF1dGhvcnM+
PGF1dGhvcj5Hb29kd2luLCBSLiBELjwvYXV0aG9yPjxhdXRob3I+RmVyZ3Vzc29uLCBELiBNLjwv
YXV0aG9yPjxhdXRob3I+SG9yd29vZCwgTC4gSi48L2F1dGhvcj48L2F1dGhvcnM+PC9jb250cmli
dXRvcnM+PGF1dGgtYWRkcmVzcz5EZXBhcnRtZW50IG9mIEVwaWRlbWlvbG9neSwgTWFpbG1hbiBT
Y2hvb2wgb2YgUHVibGljIEhlYWx0aCwgQ29sdW1iaWEgVW5pdmVyc2l0eSwgTmV3IFlvcmssIE5Z
IDEwMDMyLCBVU0EuIHJkZzY2QGNvbHVtYmlhLmVkdTwvYXV0aC1hZGRyZXNzPjx0aXRsZXM+PHRp
dGxlPkFzdGhtYSBhbmQgZGVwcmVzc2l2ZSBhbmQgYW54aWV0eSBkaXNvcmRlcnMgYW1vbmcgeW91
bmcgcGVyc29ucyBpbiB0aGUgY29tbXVuaXR5PC90aXRsZT48c2Vjb25kYXJ5LXRpdGxlPlBzeWNo
b2wgTWVkPC9zZWNvbmRhcnktdGl0bGU+PC90aXRsZXM+PHBhZ2VzPjE0NjUtNzQ8L3BhZ2VzPjx2
b2x1bWU+MzQ8L3ZvbHVtZT48bnVtYmVyPjg8L251bWJlcj48ZWRpdGlvbj4yMDA1LzAyLzI0PC9l
ZGl0aW9uPjxrZXl3b3Jkcz48a2V5d29yZD5BZG9sZXNjZW50PC9rZXl3b3JkPjxrZXl3b3JkPkFk
dWx0PC9rZXl3b3JkPjxrZXl3b3JkPkFnZSBGYWN0b3JzPC9rZXl3b3JkPjxrZXl3b3JkPkFueGll
dHkgRGlzb3JkZXJzLyplcGlkZW1pb2xvZ3kvZXRpb2xvZ3k8L2tleXdvcmQ+PGtleXdvcmQ+QXN0
aG1hLypjb21wbGljYXRpb25zLypwc3ljaG9sb2d5PC9rZXl3b3JkPjxrZXl3b3JkPkNoaWxkPC9r
ZXl3b3JkPjxrZXl3b3JkPkNoaWxkLCBQcmVzY2hvb2w8L2tleXdvcmQ+PGtleXdvcmQ+Q29ob3J0
IFN0dWRpZXM8L2tleXdvcmQ+PGtleXdvcmQ+RGVwcmVzc2l2ZSBEaXNvcmRlci8qZXBpZGVtaW9s
b2d5L2V0aW9sb2d5PC9rZXl3b3JkPjxrZXl3b3JkPkZhbWlseSBIZWFsdGg8L2tleXdvcmQ+PGtl
eXdvcmQ+RmVtYWxlPC9rZXl3b3JkPjxrZXl3b3JkPkh1bWFuczwva2V5d29yZD48a2V5d29yZD5J
bmNpZGVuY2U8L2tleXdvcmQ+PGtleXdvcmQ+SW5mYW50PC9rZXl3b3JkPjxrZXl3b3JkPkluZmFu
dCwgTmV3Ym9ybjwva2V5d29yZD48a2V5d29yZD5NYWxlPC9rZXl3b3JkPjxrZXl3b3JkPlByb3Nw
ZWN0aXZlIFN0dWRpZXM8L2tleXdvcmQ+PGtleXdvcmQ+UmlzayBGYWN0b3JzPC9rZXl3b3JkPjwv
a2V5d29yZHM+PGRhdGVzPjx5ZWFyPjIwMDQ8L3llYXI+PHB1Yi1kYXRlcz48ZGF0ZT5Ob3Y8L2Rh
dGU+PC9wdWItZGF0ZXM+PC9kYXRlcz48aXNibj4wMDMzLTI5MTcgKFByaW50KSYjeEQ7MDAzMy0y
OTE3IChMaW5raW5nKTwvaXNibj48YWNjZXNzaW9uLW51bT4xNTcyNDg3NzwvYWNjZXNzaW9uLW51
bT48dXJscz48cmVsYXRlZC11cmxzPjx1cmw+aHR0cDovL3d3dy5uY2JpLm5sbS5uaWguZ292L2Vu
dHJlei9xdWVyeS5mY2dpP2NtZD1SZXRyaWV2ZSZhbXA7ZGI9UHViTWVkJmFtcDtkb3B0PUNpdGF0
aW9uJmFtcDtsaXN0X3VpZHM9MTU3MjQ4Nzc8L3VybD48L3JlbGF0ZWQtdXJscz48L3VybHM+PGVs
ZWN0cm9uaWMtcmVzb3VyY2UtbnVtPjEwLjE1ODYvZXJzLjEyLjM0PC9lbGVjdHJvbmljLXJlc291
cmNlLW51bT48bGFuZ3VhZ2U+ZW5nPC9sYW5ndWFnZT48L3JlY29yZD48L0NpdGU+PENpdGU+PEF1
dGhvcj5Hb29kd2luPC9BdXRob3I+PFllYXI+MjAwNzwvWWVhcj48UmVjTnVtPjI5MTwvUmVjTnVt
PjxyZWNvcmQ+PHJlYy1udW1iZXI+MjkxPC9yZWMtbnVtYmVyPjxmb3JlaWduLWtleXM+PGtleSBh
cHA9IkVOIiBkYi1pZD0iYXR2dnd0ZHRsNTJ4NXdlNXBzMjV6ZmY2YWF2MmZ6MnBldmVhIj4yOTE8
L2tleT48L2ZvcmVpZ24ta2V5cz48cmVmLXR5cGUgbmFtZT0iSm91cm5hbCBBcnRpY2xlIj4xNzwv
cmVmLXR5cGU+PGNvbnRyaWJ1dG9ycz48YXV0aG9ycz48YXV0aG9yPkdvb2R3aW4sIFIuIEQuPC9h
dXRob3I+PGF1dGhvcj5GaXNjaGVyLCBNLiBFLjwvYXV0aG9yPjxhdXRob3I+R29sZGJlcmcsIEou
PC9hdXRob3I+PC9hdXRob3JzPjwvY29udHJpYnV0b3JzPjxhdXRoLWFkZHJlc3M+RGVwYXJ0bWVu
dCBvZiBFcGlkZW1pb2xvZ3ksIE1haWxtYW4gU2Nob29sIG9mIFB1YmxpYyBIZWFsdGgsIENvbHVt
YmlhIFVuaXZlcnNpdHksIE5ldyBZb3JrLCBOWSAxMDAzMiwgVVNBLiByZGc2NkBjb2x1bWJpYS5l
ZHU8L2F1dGgtYWRkcmVzcz48dGl0bGVzPjx0aXRsZT5BIHR3aW4gc3R1ZHkgb2YgcG9zdC10cmF1
bWF0aWMgc3RyZXNzIGRpc29yZGVyIHN5bXB0b21zIGFuZCBhc3RobWE8L3RpdGxlPjxzZWNvbmRh
cnktdGl0bGU+QW0gSiBSZXNwaXIgQ3JpdCBDYXJlIE1lZDwvc2Vjb25kYXJ5LXRpdGxlPjwvdGl0
bGVzPjxwYWdlcz45ODMtNzwvcGFnZXM+PHZvbHVtZT4xNzY8L3ZvbHVtZT48bnVtYmVyPjEwPC9u
dW1iZXI+PGVkaXRpb24+MjAwNy8wOC8xOTwvZWRpdGlvbj48a2V5d29yZHM+PGtleXdvcmQ+QWR1
bHQ8L2tleXdvcmQ+PGtleXdvcmQ+QXN0aG1hLyplcGlkZW1pb2xvZ3kvKmdlbmV0aWNzPC9rZXl3
b3JkPjxrZXl3b3JkPkNhc2UtQ29udHJvbCBTdHVkaWVzPC9rZXl3b3JkPjxrZXl3b3JkPkNvbmZv
dW5kaW5nIEZhY3RvcnMgKEVwaWRlbWlvbG9neSk8L2tleXdvcmQ+PGtleXdvcmQ+SHVtYW5zPC9r
ZXl3b3JkPjxrZXl3b3JkPk1hbGU8L2tleXdvcmQ+PGtleXdvcmQ+UHJldmFsZW5jZTwva2V5d29y
ZD48a2V5d29yZD5SZWdpc3RyaWVzPC9rZXl3b3JkPjxrZXl3b3JkPlN0cmVzcyBEaXNvcmRlcnMs
IFBvc3QtVHJhdW1hdGljLypjb21wbGljYXRpb25zPC9rZXl3b3JkPjxrZXl3b3JkPipUd2lucywg
RGl6eWdvdGljPC9rZXl3b3JkPjxrZXl3b3JkPipUd2lucywgTW9ub3p5Z290aWM8L2tleXdvcmQ+
PGtleXdvcmQ+VW5pdGVkIFN0YXRlcy9lcGlkZW1pb2xvZ3k8L2tleXdvcmQ+PGtleXdvcmQ+VmV0
ZXJhbnMvKnN0YXRpc3RpY3MgJmFtcDsgbnVtZXJpY2FsIGRhdGE8L2tleXdvcmQ+PGtleXdvcmQ+
VmlldG5hbSBDb25mbGljdDwva2V5d29yZD48L2tleXdvcmRzPjxkYXRlcz48eWVhcj4yMDA3PC95
ZWFyPjxwdWItZGF0ZXM+PGRhdGU+Tm92IDE1PC9kYXRlPjwvcHViLWRhdGVzPjwvZGF0ZXM+PGlz
Ym4+MTUzNS00OTcwIChFbGVjdHJvbmljKSYjeEQ7MTA3My00NDlYIChMaW5raW5nKTwvaXNibj48
YWNjZXNzaW9uLW51bT4xNzcwMjk2NDwvYWNjZXNzaW9uLW51bT48dXJscz48cmVsYXRlZC11cmxz
Pjx1cmw+aHR0cDovL3d3dy5uY2JpLm5sbS5uaWguZ292L2VudHJlei9xdWVyeS5mY2dpP2NtZD1S
ZXRyaWV2ZSZhbXA7ZGI9UHViTWVkJmFtcDtkb3B0PUNpdGF0aW9uJmFtcDtsaXN0X3VpZHM9MTc3
MDI5NjQ8L3VybD48L3JlbGF0ZWQtdXJscz48L3VybHM+PGVsZWN0cm9uaWMtcmVzb3VyY2UtbnVt
PjIwMDYxMC0xNDY3T0MgW3BpaV0mI3hEOzEwLjExNjQvcmNjbS4yMDA2MTAtMTQ2N09DPC9lbGVj
dHJvbmljLXJlc291cmNlLW51bT48bGFuZ3VhZ2U+ZW5nPC9sYW5ndWFnZT48L3JlY29yZD48L0Np
dGU+PENpdGU+PEF1dGhvcj5Hb29kd2luPC9BdXRob3I+PFllYXI+MjAxMDwvWWVhcj48UmVjTnVt
PjI4NzwvUmVjTnVtPjxyZWNvcmQ+PHJlYy1udW1iZXI+Mjg3PC9yZWMtbnVtYmVyPjxmb3JlaWdu
LWtleXM+PGtleSBhcHA9IkVOIiBkYi1pZD0iYXR2dnd0ZHRsNTJ4NXdlNXBzMjV6ZmY2YWF2MmZ6
MnBldmVhIj4yODc8L2tleT48L2ZvcmVpZ24ta2V5cz48cmVmLXR5cGUgbmFtZT0iSm91cm5hbCBB
cnRpY2xlIj4xNzwvcmVmLXR5cGU+PGNvbnRyaWJ1dG9ycz48YXV0aG9ycz48YXV0aG9yPkdvb2R3
aW4sIFIuIEQuPC9hdXRob3I+PGF1dGhvcj5QYWd1cmEsIEouPC9hdXRob3I+PGF1dGhvcj5Db3gs
IEIuPC9hdXRob3I+PGF1dGhvcj5TYXJlZW4sIEouPC9hdXRob3I+PC9hdXRob3JzPjwvY29udHJp
YnV0b3JzPjxhdXRoLWFkZHJlc3M+TWFpbG1hbiBTY2hvb2wgb2YgUHVibGljIEhlYWx0aCwgQ29s
dW1iaWEgVW5pdmVyc2l0eSwgTmV3IFlvcmssIE5ZIDEwMDMyLCBVU0EuIHJkZzY2QGNvbHVtYmlh
LmVkdTwvYXV0aC1hZGRyZXNzPjx0aXRsZXM+PHRpdGxlPkFzdGhtYSBhbmQgbWVudGFsIGRpc29y
ZGVycyBpbiBDYW5hZGE6IGltcGFjdCBvbiBmdW5jdGlvbmFsIGltcGFpcm1lbnQgYW5kIG1lbnRh
bCBoZWFsdGggc2VydmljZSB1c2U8L3RpdGxlPjxzZWNvbmRhcnktdGl0bGU+SiBQc3ljaG9zb20g
UmVzPC9zZWNvbmRhcnktdGl0bGU+PC90aXRsZXM+PHBhZ2VzPjE2NS03MzwvcGFnZXM+PHZvbHVt
ZT42ODwvdm9sdW1lPjxudW1iZXI+MjwvbnVtYmVyPjxlZGl0aW9uPjIwMTAvMDEvMjk8L2VkaXRp
b24+PGtleXdvcmRzPjxrZXl3b3JkPkFjdGl2aXRpZXMgb2YgRGFpbHkgTGl2aW5nPC9rZXl3b3Jk
PjxrZXl3b3JkPkFkb2xlc2NlbnQ8L2tleXdvcmQ+PGtleXdvcmQ+QWR1bHQ8L2tleXdvcmQ+PGtl
eXdvcmQ+QWdlIEZhY3RvcnM8L2tleXdvcmQ+PGtleXdvcmQ+QWdlZDwva2V5d29yZD48a2V5d29y
ZD5BZ2VkLCA4MCBhbmQgb3Zlcjwva2V5d29yZD48a2V5d29yZD5Bc3RobWEvKmVwaWRlbWlvbG9n
eS9wc3ljaG9sb2d5PC9rZXl3b3JkPjxrZXl3b3JkPkNhbmFkYTwva2V5d29yZD48a2V5d29yZD5D
b21vcmJpZGl0eTwva2V5d29yZD48a2V5d29yZD5GZW1hbGU8L2tleXdvcmQ+PGtleXdvcmQ+SGVh
bHRoIFN0YXR1czwva2V5d29yZD48a2V5d29yZD5IZWFsdGggU3VydmV5czwva2V5d29yZD48a2V5
d29yZD5IdW1hbnM8L2tleXdvcmQ+PGtleXdvcmQ+TWFsZTwva2V5d29yZD48a2V5d29yZD5NZW50
YWwgRGlzb3JkZXJzLyplcGlkZW1pb2xvZ3kvcGh5c2lvcGF0aG9sb2d5PC9rZXl3b3JkPjxrZXl3
b3JkPk1lbnRhbCBIZWFsdGggU2VydmljZXMvKnV0aWxpemF0aW9uPC9rZXl3b3JkPjxrZXl3b3Jk
Pk1pZGRsZSBBZ2VkPC9rZXl3b3JkPjxrZXl3b3JkPipRdWFsaXR5IG9mIExpZmU8L2tleXdvcmQ+
PGtleXdvcmQ+UXVlc3Rpb25uYWlyZXM8L2tleXdvcmQ+PGtleXdvcmQ+U2V2ZXJpdHkgb2YgSWxs
bmVzcyBJbmRleDwva2V5d29yZD48a2V5d29yZD5TZXggRmFjdG9yczwva2V5d29yZD48L2tleXdv
cmRzPjxkYXRlcz48eWVhcj4yMDEwPC95ZWFyPjxwdWItZGF0ZXM+PGRhdGU+RmViPC9kYXRlPjwv
cHViLWRhdGVzPjwvZGF0ZXM+PGlzYm4+MTg3OS0xMzYwIChFbGVjdHJvbmljKSYjeEQ7MDAyMi0z
OTk5IChMaW5raW5nKTwvaXNibj48YWNjZXNzaW9uLW51bT4yMDEwNTY5OTwvYWNjZXNzaW9uLW51
bT48dXJscz48cmVsYXRlZC11cmxzPjx1cmw+aHR0cDovL3d3dy5uY2JpLm5sbS5uaWguZ292L2Vu
dHJlei9xdWVyeS5mY2dpP2NtZD1SZXRyaWV2ZSZhbXA7ZGI9UHViTWVkJmFtcDtkb3B0PUNpdGF0
aW9uJmFtcDtsaXN0X3VpZHM9MjAxMDU2OTk8L3VybD48L3JlbGF0ZWQtdXJscz48L3VybHM+PGVs
ZWN0cm9uaWMtcmVzb3VyY2UtbnVtPlMwMDIyLTM5OTkoMDkpMDAyMzEtMSBbcGlpXSYjeEQ7MTAu
MTAxNi9qLmpwc3ljaG9yZXMuMjAwOS4wNi4wMDU8L2VsZWN0cm9uaWMtcmVzb3VyY2UtbnVtPjxs
YW5ndWFnZT5lbmc8L2xhbmd1YWdlPjwvcmVjb3JkPjwvQ2l0ZT48Q2l0ZT48QXV0aG9yPkdvb2R3
aW48L0F1dGhvcj48WWVhcj4yMDEzPC9ZZWFyPjxSZWNOdW0+MTQ0PC9SZWNOdW0+PHJlY29yZD48
cmVjLW51bWJlcj4xNDQ8L3JlYy1udW1iZXI+PGZvcmVpZ24ta2V5cz48a2V5IGFwcD0iRU4iIGRi
LWlkPSJhdHZ2d3RkdGw1Mng1d2U1cHMyNXpmZjZhYXYyZnoycGV2ZWEiPjE0NDwva2V5PjwvZm9y
ZWlnbi1rZXlzPjxyZWYtdHlwZSBuYW1lPSJKb3VybmFsIEFydGljbGUiPjE3PC9yZWYtdHlwZT48
Y29udHJpYnV0b3JzPjxhdXRob3JzPjxhdXRob3I+R29vZHdpbiwgUi4gRC48L2F1dGhvcj48YXV0
aG9yPlJvYmluc29uLCBNLjwvYXV0aG9yPjxhdXRob3I+U2x5LCBQLiBELjwvYXV0aG9yPjxhdXRo
b3I+TWNLZWFndWUsIEkuIFcuPC9hdXRob3I+PGF1dGhvcj5TdXNzZXIsIEUuIFMuPC9hdXRob3I+
PGF1dGhvcj5adWJyaWNrLCBTLiBSLjwvYXV0aG9yPjxhdXRob3I+U3RhbmxleSwgRi4gSi48L2F1
dGhvcj48YXV0aG9yPk1hdHRlcywgRS48L2F1dGhvcj48L2F1dGhvcnM+PC9jb250cmlidXRvcnM+
PGF1dGgtYWRkcmVzcz5EZXBhcnRtZW50IG9mIFBzeWNob2xvZ3ksIFF1ZWVucyBDb2xsZWdlLCBD
aXR5IFVuaXZlcnNpdHkgb2YgTmV3IFlvcmssIEZsdXNoaW5nLCBOWSAxMDAzMiwgVVNBLiByZGc2
NkBjb2x1bWJpYS5lZHU8L2F1dGgtYWRkcmVzcz48dGl0bGVzPjx0aXRsZT5TZXZlcml0eSBhbmQg
cGVyc2lzdGVuY2Ugb2YgYXN0aG1hIGFuZCBtZW50YWwgaGVhbHRoOiBhIGJpcnRoIGNvaG9ydCBz
dHVkeTwvdGl0bGU+PHNlY29uZGFyeS10aXRsZT5Qc3ljaG9sIE1lZDwvc2Vjb25kYXJ5LXRpdGxl
PjwvdGl0bGVzPjxwYWdlcz4xMzEzLTIyPC9wYWdlcz48dm9sdW1lPjQzPC92b2x1bWU+PG51bWJl
cj42PC9udW1iZXI+PGVkaXRpb24+MjAxMi8xMS8yMzwvZWRpdGlvbj48ZGF0ZXM+PHllYXI+MjAx
MzwveWVhcj48cHViLWRhdGVzPjxkYXRlPkp1bjwvZGF0ZT48L3B1Yi1kYXRlcz48L2RhdGVzPjxp
c2JuPjE0NjktODk3OCAoRWxlY3Ryb25pYykmI3hEOzAwMzMtMjkxNyAoTGlua2luZyk8L2lzYm4+
PGFjY2Vzc2lvbi1udW0+MjMxNzE4NTM8L2FjY2Vzc2lvbi1udW0+PHVybHM+PHJlbGF0ZWQtdXJs
cz48dXJsPmh0dHA6Ly93d3cubmNiaS5ubG0ubmloLmdvdi9lbnRyZXovcXVlcnkuZmNnaT9jbWQ9
UmV0cmlldmUmYW1wO2RiPVB1Yk1lZCZhbXA7ZG9wdD1DaXRhdGlvbiZhbXA7bGlzdF91aWRzPTIz
MTcxODUzPC91cmw+PC9yZWxhdGVkLXVybHM+PC91cmxzPjxjdXN0b20yPjIzMTcxODUzPC9jdXN0
b20yPjxlbGVjdHJvbmljLXJlc291cmNlLW51bT4xMC4xMDE3L1MwMDMzMjkxNzEyMDAxNzU0PC9l
bGVjdHJvbmljLXJlc291cmNlLW51bT48bGFuZ3VhZ2U+ZW5nPC9sYW5ndWFnZT48L3JlY29yZD48
L0NpdGU+PENpdGU+PEF1dGhvcj5IYXNsZXI8L0F1dGhvcj48WWVhcj4yMDA1PC9ZZWFyPjxSZWNO
dW0+MTM2PC9SZWNOdW0+PHJlY29yZD48cmVjLW51bWJlcj4xMzY8L3JlYy1udW1iZXI+PGZvcmVp
Z24ta2V5cz48a2V5IGFwcD0iRU4iIGRiLWlkPSJhdHZ2d3RkdGw1Mng1d2U1cHMyNXpmZjZhYXYy
ZnoycGV2ZWEiPjEzNjwva2V5PjwvZm9yZWlnbi1rZXlzPjxyZWYtdHlwZSBuYW1lPSJKb3VybmFs
IEFydGljbGUiPjE3PC9yZWYtdHlwZT48Y29udHJpYnV0b3JzPjxhdXRob3JzPjxhdXRob3I+SGFz
bGVyLCBHLjwvYXV0aG9yPjxhdXRob3I+R2VyZ2VuLCBQLiBKLjwvYXV0aG9yPjxhdXRob3I+S2xl
aW5iYXVtLCBELiBHLjwvYXV0aG9yPjxhdXRob3I+QWpkYWNpYywgVi48L2F1dGhvcj48YXV0aG9y
PkdhbW1hLCBBLjwvYXV0aG9yPjxhdXRob3I+RWljaCwgRC48L2F1dGhvcj48YXV0aG9yPlJvc3Ns
ZXIsIFcuPC9hdXRob3I+PGF1dGhvcj5BbmdzdCwgSi48L2F1dGhvcj48L2F1dGhvcnM+PC9jb250
cmlidXRvcnM+PGF1dGgtYWRkcmVzcz5OYXRpb25hbCBJbnN0aXR1dGVzIG9mIEhlYWx0aCwgTmF0
aW9uYWwgSW5zdGl0dXRlIG9mIE1lbnRhbCBIZWFsdGgsIE1vb2QgYW5kIEFueGlldHkgRGlzb3Jk
ZXJzIFByb2dyYW0sIDE1SyBOb3J0aCBEcml2ZSwgUm9vbSAyMDAsIE1TQyAyNjcwLCBCZXRoZXNk
YSwgTUQgMjA4OTItMjY3MCwgVVNBLiBnLmhhc2xlckBibHVld2luLmNoPC9hdXRoLWFkZHJlc3M+
PHRpdGxlcz48dGl0bGU+QXN0aG1hIGFuZCBwYW5pYyBpbiB5b3VuZyBhZHVsdHM6IGEgMjAteWVh
ciBwcm9zcGVjdGl2ZSBjb21tdW5pdHkgc3R1ZHk8L3RpdGxlPjxzZWNvbmRhcnktdGl0bGU+QW0g
SiBSZXNwaXIgQ3JpdCBDYXJlIE1lZDwvc2Vjb25kYXJ5LXRpdGxlPjwvdGl0bGVzPjxwYWdlcz4x
MjI0LTMwPC9wYWdlcz48dm9sdW1lPjE3MTwvdm9sdW1lPjxudW1iZXI+MTE8L251bWJlcj48a2V5
d29yZHM+PGtleXdvcmQ+QWR1bHQ8L2tleXdvcmQ+PGtleXdvcmQ+QXN0aG1hLyplcGlkZW1pb2xv
Z3kvKnBzeWNob2xvZ3k8L2tleXdvcmQ+PGtleXdvcmQ+Q29ob3J0IFN0dWRpZXM8L2tleXdvcmQ+
PGtleXdvcmQ+Q29tb3JiaWRpdHk8L2tleXdvcmQ+PGtleXdvcmQ+Q3Jvc3MtU2VjdGlvbmFsIFN0
dWRpZXM8L2tleXdvcmQ+PGtleXdvcmQ+RmVtYWxlPC9rZXl3b3JkPjxrZXl3b3JkPkh1bWFuczwv
a2V5d29yZD48a2V5d29yZD5Mb25naXR1ZGluYWwgU3R1ZGllczwva2V5d29yZD48a2V5d29yZD5N
YWxlPC9rZXl3b3JkPjxrZXl3b3JkPk11bHRpdmFyaWF0ZSBBbmFseXNpczwva2V5d29yZD48a2V5
d29yZD5PZGRzIFJhdGlvPC9rZXl3b3JkPjxrZXl3b3JkPlBhbmljPC9rZXl3b3JkPjxrZXl3b3Jk
PlBhbmljIERpc29yZGVyLyplcGlkZW1pb2xvZ3k8L2tleXdvcmQ+PGtleXdvcmQ+UHJldmFsZW5j
ZTwva2V5d29yZD48a2V5d29yZD5Qcm9zcGVjdGl2ZSBTdHVkaWVzPC9rZXl3b3JkPjxrZXl3b3Jk
PlJlc2VhcmNoIFN1cHBvcnQsIE5vbi1VLlMuIEdvdiZhcG9zO3Q8L2tleXdvcmQ+PGtleXdvcmQ+
U3dpdHplcmxhbmQvZXBpZGVtaW9sb2d5PC9rZXl3b3JkPjwva2V5d29yZHM+PGRhdGVzPjx5ZWFy
PjIwMDU8L3llYXI+PHB1Yi1kYXRlcz48ZGF0ZT5KdW4gMTwvZGF0ZT48L3B1Yi1kYXRlcz48L2Rh
dGVzPjxhY2Nlc3Npb24tbnVtPjE1NzY0NzIxPC9hY2Nlc3Npb24tbnVtPjx3b3JrLXR5cGU+SUYg
MjAwNTogOC42OTwvd29yay10eXBlPjx1cmxzPjxyZWxhdGVkLXVybHM+PHVybD5odHRwOi8vd3d3
Lm5jYmkubmxtLm5paC5nb3YvZW50cmV6L3F1ZXJ5LmZjZ2k/Y21kPVJldHJpZXZlJmFtcDtkYj1Q
dWJNZWQmYW1wO2RvcHQ9Q2l0YXRpb24mYW1wO2xpc3RfdWlkcz0xNTc2NDcyMSA8L3VybD48L3Jl
bGF0ZWQtdXJscz48L3VybHM+PC9yZWNvcmQ+PC9DaXRlPjxDaXRlPjxBdXRob3I+U2NvdHQ8L0F1
dGhvcj48WWVhcj4yMDA3PC9ZZWFyPjxSZWNOdW0+MTQzPC9SZWNOdW0+PHJlY29yZD48cmVjLW51
bWJlcj4xNDM8L3JlYy1udW1iZXI+PGZvcmVpZ24ta2V5cz48a2V5IGFwcD0iRU4iIGRiLWlkPSJh
dHZ2d3RkdGw1Mng1d2U1cHMyNXpmZjZhYXYyZnoycGV2ZWEiPjE0Mzwva2V5PjwvZm9yZWlnbi1r
ZXlzPjxyZWYtdHlwZSBuYW1lPSJKb3VybmFsIEFydGljbGUiPjE3PC9yZWYtdHlwZT48Y29udHJp
YnV0b3JzPjxhdXRob3JzPjxhdXRob3I+U2NvdHQsIEsuIE0uPC9hdXRob3I+PGF1dGhvcj5Wb24g
S29yZmYsIE0uPC9hdXRob3I+PGF1dGhvcj5Pcm1lbCwgSi48L2F1dGhvcj48YXV0aG9yPlpoYW5n
LCBNLiBZLjwvYXV0aG9yPjxhdXRob3I+QnJ1ZmZhZXJ0cywgUi48L2F1dGhvcj48YXV0aG9yPkFs
b25zbywgSi48L2F1dGhvcj48YXV0aG9yPktlc3NsZXIsIFIuIEMuPC9hdXRob3I+PGF1dGhvcj5U
YWNoaW1vcmksIEguPC9hdXRob3I+PGF1dGhvcj5LYXJhbSwgRS48L2F1dGhvcj48YXV0aG9yPkxl
dmluc29uLCBELjwvYXV0aG9yPjxhdXRob3I+QnJvbWV0LCBFLiBKLjwvYXV0aG9yPjxhdXRob3I+
UG9zYWRhLVZpbGxhLCBKLjwvYXV0aG9yPjxhdXRob3I+R2FzcXVldCwgSS48L2F1dGhvcj48YXV0
aG9yPkFuZ2VybWV5ZXIsIE0uIEMuPC9hdXRob3I+PGF1dGhvcj5Cb3JnZXMsIEcuPC9hdXRob3I+
PGF1dGhvcj5kZSBHaXJvbGFtbywgRy48L2F1dGhvcj48YXV0aG9yPkhlcm1hbiwgQS48L2F1dGhv
cj48YXV0aG9yPkhhcm8sIEouIE0uPC9hdXRob3I+PC9hdXRob3JzPjwvY29udHJpYnV0b3JzPjxh
dXRoLWFkZHJlc3M+RGVwYXJ0bWVudCBvZiBQc3ljaG9sb2dpY2FsIE1lZGljaW5lLCBXZWxsaW5n
dG9uIFNjaG9vbCBvZiBNZWRpY2luZSBhbmQgSGVhbHRoIFNjaWVuY2VzLCBVbml2ZXJzaXR5IG9m
IE90YWdvLCBQTyBCb3ggNzM0MywgV2VsbGluZ3RvbiBTb3V0aCwgTmV3IFplYWxhbmQuIGthdGUu
c2NvdHRAb3RhZ28uYWMubno8L2F1dGgtYWRkcmVzcz48dGl0bGVzPjx0aXRsZT5NZW50YWwgZGlz
b3JkZXJzIGFtb25nIGFkdWx0cyB3aXRoIGFzdGhtYTogcmVzdWx0cyBmcm9tIHRoZSBXb3JsZCBN
ZW50YWwgSGVhbHRoIFN1cnZleTwvdGl0bGU+PHNlY29uZGFyeS10aXRsZT5HZW4gSG9zcCBQc3lj
aGlhdHJ5PC9zZWNvbmRhcnktdGl0bGU+PC90aXRsZXM+PHBhZ2VzPjEyMy0zMzwvcGFnZXM+PHZv
bHVtZT4yOTwvdm9sdW1lPjxudW1iZXI+MjwvbnVtYmVyPjxlZGl0aW9uPjIwMDcvMDMvMDY8L2Vk
aXRpb24+PGtleXdvcmRzPjxrZXl3b3JkPkFzdGhtYS8qZXBpZGVtaW9sb2d5PC9rZXl3b3JkPjxr
ZXl3b3JkPkZlbWFsZTwva2V5d29yZD48a2V5d29yZD5IdW1hbnM8L2tleXdvcmQ+PGtleXdvcmQ+
TWFsZTwva2V5d29yZD48a2V5d29yZD5NZW50YWwgRGlzb3JkZXJzLyplcGlkZW1pb2xvZ3k8L2tl
eXdvcmQ+PGtleXdvcmQ+TWVudGFsIEhlYWx0aCBTZXJ2aWNlcy8qdXRpbGl6YXRpb248L2tleXdv
cmQ+PGtleXdvcmQ+KlF1ZXN0aW9ubmFpcmVzPC9rZXl3b3JkPjxrZXl3b3JkPipXb3JsZCBIZWFs
dGg8L2tleXdvcmQ+PC9rZXl3b3Jkcz48ZGF0ZXM+PHllYXI+MjAwNzwveWVhcj48cHViLWRhdGVz
PjxkYXRlPk1hci1BcHI8L2RhdGU+PC9wdWItZGF0ZXM+PC9kYXRlcz48aXNibj4wMTYzLTgzNDMg
KFByaW50KSYjeEQ7MDE2My04MzQzIChMaW5raW5nKTwvaXNibj48YWNjZXNzaW9uLW51bT4xNzMz
NjY2MTwvYWNjZXNzaW9uLW51bT48dXJscz48cmVsYXRlZC11cmxzPjx1cmw+aHR0cDovL3d3dy5u
Y2JpLm5sbS5uaWguZ292L2VudHJlei9xdWVyeS5mY2dpP2NtZD1SZXRyaWV2ZSZhbXA7ZGI9UHVi
TWVkJmFtcDtkb3B0PUNpdGF0aW9uJmFtcDtsaXN0X3VpZHM9MTczMzY2NjE8L3VybD48L3JlbGF0
ZWQtdXJscz48L3VybHM+PGN1c3RvbTI+MTkxMzkzNjwvY3VzdG9tMj48ZWxlY3Ryb25pYy1yZXNv
dXJjZS1udW0+UzAxNjMtODM0MygwNikwMDI1My0yIFtwaWldJiN4RDsxMC4xMDE2L2ouZ2VuaG9z
cHBzeWNoLjIwMDYuMTIuMDA2PC9lbGVjdHJvbmljLXJlc291cmNlLW51bT48bGFuZ3VhZ2U+ZW5n
PC9sYW5ndWFnZT48L3JlY29yZD48L0NpdGU+PENpdGU+PEF1dGhvcj5IYWs8L0F1dGhvcj48WWVh
cj4yMDEzPC9ZZWFyPjxSZWNOdW0+NTgxPC9SZWNOdW0+PHJlY29yZD48cmVjLW51bWJlcj41ODE8
L3JlYy1udW1iZXI+PGZvcmVpZ24ta2V5cz48a2V5IGFwcD0iRU4iIGRiLWlkPSJhdHZ2d3RkdGw1
Mng1d2U1cHMyNXpmZjZhYXYyZnoycGV2ZWEiPjU4MTwva2V5PjwvZm9yZWlnbi1rZXlzPjxyZWYt
dHlwZSBuYW1lPSJKb3VybmFsIEFydGljbGUiPjE3PC9yZWYtdHlwZT48Y29udHJpYnV0b3JzPjxh
dXRob3JzPjxhdXRob3I+SGFrLCBFLjwvYXV0aG9yPjxhdXRob3I+ZGUgVnJpZXMsIFQuIFcuPC9h
dXRob3I+PGF1dGhvcj5Ib2Vrc3RyYSwgUC4gSi48L2F1dGhvcj48YXV0aG9yPkppY2ssIFMuIFMu
PC9hdXRob3I+PC9hdXRob3JzPjwvY29udHJpYnV0b3JzPjxhdXRoLWFkZHJlc3M+VW5pdCBvZiBQ
aGFybWFjb2VwaWRlbWlvbG9neSBhbmQgUGhhcm1hY29lY29ub21pY3MsIERlcGFydG1lbnQgb2Yg
UGhhcm1hY3ksIFVuaXZlcnNpdHkgb2YgR3JvbmluZ2VuLCBHcm9uaW5nZW4sIFRoZSBOZXRoZXJs
YW5kcy4gZS5oYWtAcnVnLm5sPC9hdXRoLWFkZHJlc3M+PHRpdGxlcz48dGl0bGU+QXNzb2NpYXRp
b24gb2YgY2hpbGRob29kIGF0dGVudGlvbi1kZWZpY2l0L2h5cGVyYWN0aXZpdHkgZGlzb3JkZXIg
d2l0aCBhdG9waWMgZGlzZWFzZXMgYW5kIHNraW4gaW5mZWN0aW9ucz8gQSBtYXRjaGVkIGNhc2Ut
Y29udHJvbCBzdHVkeSB1c2luZyB0aGUgR2VuZXJhbCBQcmFjdGljZSBSZXNlYXJjaCBEYXRhYmFz
ZTwvdGl0bGU+PHNlY29uZGFyeS10aXRsZT5Bbm4gQWxsZXJneSBBc3RobWEgSW1tdW5vbDwvc2Vj
b25kYXJ5LXRpdGxlPjwvdGl0bGVzPjxwZXJpb2RpY2FsPjxmdWxsLXRpdGxlPkFubiBBbGxlcmd5
IEFzdGhtYSBJbW11bm9sPC9mdWxsLXRpdGxlPjwvcGVyaW9kaWNhbD48cGFnZXM+MTAyLTEwNiBl
MjwvcGFnZXM+PHZvbHVtZT4xMTE8L3ZvbHVtZT48bnVtYmVyPjI8L251bWJlcj48ZWRpdGlvbj4y
MDEzLzA3LzI4PC9lZGl0aW9uPjxrZXl3b3Jkcz48a2V5d29yZD5BdHRlbnRpb24gRGVmaWNpdCBE
aXNvcmRlciB3aXRoIEh5cGVyYWN0aXZpdHkvKmNvbXBsaWNhdGlvbnMvaW1tdW5vbG9neTwva2V5
d29yZD48a2V5d29yZD5DYXNlLUNvbnRyb2wgU3R1ZGllczwva2V5d29yZD48a2V5d29yZD5IdW1h
bnM8L2tleXdvcmQ+PGtleXdvcmQ+SHlwZXJzZW5zaXRpdml0eS8qY29tcGxpY2F0aW9ucy9lcGlk
ZW1pb2xvZ3kvaW1tdW5vbG9neTwva2V5d29yZD48a2V5d29yZD5NYWxlPC9rZXl3b3JkPjxrZXl3
b3JkPlNraW4gRGlzZWFzZXMsIEluZmVjdGlvdXMvKmNvbXBsaWNhdGlvbnMvZXBpZGVtaW9sb2d5
L2ltbXVub2xvZ3k8L2tleXdvcmQ+PC9rZXl3b3Jkcz48ZGF0ZXM+PHllYXI+MjAxMzwveWVhcj48
cHViLWRhdGVzPjxkYXRlPkF1ZzwvZGF0ZT48L3B1Yi1kYXRlcz48L2RhdGVzPjxpc2JuPjE1MzQt
NDQzNiAoRWxlY3Ryb25pYykmI3hEOzEwODEtMTIwNiAoTGlua2luZyk8L2lzYm4+PGFjY2Vzc2lv
bi1udW0+MjM4ODYyMjc8L2FjY2Vzc2lvbi1udW0+PHVybHM+PHJlbGF0ZWQtdXJscz48dXJsPmh0
dHA6Ly93d3cubmNiaS5ubG0ubmloLmdvdi9lbnRyZXovcXVlcnkuZmNnaT9jbWQ9UmV0cmlldmUm
YW1wO2RiPVB1Yk1lZCZhbXA7ZG9wdD1DaXRhdGlvbiZhbXA7bGlzdF91aWRzPTIzODg2MjI3PC91
cmw+PC9yZWxhdGVkLXVybHM+PC91cmxzPjxlbGVjdHJvbmljLXJlc291cmNlLW51bT5TMTA4MS0x
MjA2KDEzKTAwMzU3LTggW3BpaV0mI3hEOzEwLjEwMTYvai5hbmFpLjIwMTMuMDUuMDIzPC9lbGVj
dHJvbmljLXJlc291cmNlLW51bT48bGFuZ3VhZ2U+ZW5nPC9sYW5ndWFnZT48L3JlY29yZD48L0Np
dGU+PC9FbmROb3RlPn==
</w:fldData>
        </w:fldChar>
      </w:r>
      <w:r w:rsidR="001E4ADE" w:rsidRPr="004F2082">
        <w:instrText xml:space="preserve"> ADDIN EN.CITE </w:instrText>
      </w:r>
      <w:r w:rsidR="000872A8" w:rsidRPr="004F2082">
        <w:fldChar w:fldCharType="begin">
          <w:fldData xml:space="preserve">PEVuZE5vdGU+PENpdGU+PEF1dGhvcj5Hb29kd2luPC9BdXRob3I+PFllYXI+MjAxMjwvWWVhcj48
UmVjTnVtPjE0NTwvUmVjTnVtPjxyZWNvcmQ+PHJlYy1udW1iZXI+MTQ1PC9yZWMtbnVtYmVyPjxm
b3JlaWduLWtleXM+PGtleSBhcHA9IkVOIiBkYi1pZD0iYXR2dnd0ZHRsNTJ4NXdlNXBzMjV6ZmY2
YWF2MmZ6MnBldmVhIj4xNDU8L2tleT48L2ZvcmVpZ24ta2V5cz48cmVmLXR5cGUgbmFtZT0iSm91
cm5hbCBBcnRpY2xlIj4xNzwvcmVmLXR5cGU+PGNvbnRyaWJ1dG9ycz48YXV0aG9ycz48YXV0aG9y
Pkdvb2R3aW4sIFIuIEQuPC9hdXRob3I+PGF1dGhvcj5CYW5kaWVyYSwgRi4gQy48L2F1dGhvcj48
YXV0aG9yPlN0ZWluYmVyZywgRC48L2F1dGhvcj48YXV0aG9yPk9ydGVnYSwgQS4gTi48L2F1dGhv
cj48YXV0aG9yPkZlbGRtYW4sIEouIE0uPC9hdXRob3I+PC9hdXRob3JzPjwvY29udHJpYnV0b3Jz
PjxhdXRoLWFkZHJlc3M+RGVwYXJ0bWVudCBvZiBQc3ljaG9sb2d5LCBRdWVlbnMgQ29sbGVnZSwg
Q2l0eSBVbml2ZXJzaXR5IG9mIE5ldyBZb3JrLCBGbHVzaGluZywgTlkgMTEzNjcsIFVTQS4gcmVu
ZWUuZ29vZHdpbkBxYy5jdW55LmVkdTwvYXV0aC1hZGRyZXNzPjx0aXRsZXM+PHRpdGxlPkFzdGht
YSBhbmQgbWVudGFsIGhlYWx0aCBhbW9uZyB5b3V0aDogZXRpb2xvZ3ksIGN1cnJlbnQga25vd2xl
ZGdlIGFuZCBmdXR1cmUgZGlyZWN0aW9uczwvdGl0bGU+PHNlY29uZGFyeS10aXRsZT5FeHBlcnQg
UmV2IFJlc3BpciBNZWQ8L3NlY29uZGFyeS10aXRsZT48L3RpdGxlcz48cGFnZXM+Mzk3LTQwNjwv
cGFnZXM+PHZvbHVtZT42PC92b2x1bWU+PG51bWJlcj40PC9udW1iZXI+PGVkaXRpb24+MjAxMi8w
OS8xNDwvZWRpdGlvbj48a2V5d29yZHM+PGtleXdvcmQ+QWRvbGVzY2VudDwva2V5d29yZD48a2V5
d29yZD5BbnRpLUFzdGhtYXRpYyBBZ2VudHMvYWR2ZXJzZSBlZmZlY3RzL3RoZXJhcGV1dGljIHVz
ZTwva2V5d29yZD48a2V5d29yZD5BbnhpZXR5L2VwaWRlbWlvbG9neS9ldGlvbG9neTwva2V5d29y
ZD48a2V5d29yZD5Bc3RobWEvZHJ1ZyB0aGVyYXB5LypldGlvbG9neS8qcHN5Y2hvbG9neTwva2V5
d29yZD48a2V5d29yZD5DaGlsZDwva2V5d29yZD48a2V5d29yZD5EZXByZXNzaW9uL2VwaWRlbWlv
bG9neS9ldGlvbG9neTwva2V5d29yZD48a2V5d29yZD5IdW1hbnM8L2tleXdvcmQ+PGtleXdvcmQ+
SW5jaWRlbmNlPC9rZXl3b3JkPjxrZXl3b3JkPk1lbnRhbCBIZWFsdGgvKnRyZW5kczwva2V5d29y
ZD48a2V5d29yZD5SaXNrIEZhY3RvcnM8L2tleXdvcmQ+PGtleXdvcmQ+U21va2luZy9hZHZlcnNl
IGVmZmVjdHM8L2tleXdvcmQ+PC9rZXl3b3Jkcz48ZGF0ZXM+PHllYXI+MjAxMjwveWVhcj48cHVi
LWRhdGVzPjxkYXRlPkF1ZzwvZGF0ZT48L3B1Yi1kYXRlcz48L2RhdGVzPjxpc2JuPjE3NDctNjM1
NiAoRWxlY3Ryb25pYykmI3hEOzE3NDctNjM0OCAoTGlua2luZyk8L2lzYm4+PGFjY2Vzc2lvbi1u
dW0+MjI5NzEwNjU8L2FjY2Vzc2lvbi1udW0+PHVybHM+PHJlbGF0ZWQtdXJscz48dXJsPmh0dHA6
Ly93d3cubmNiaS5ubG0ubmloLmdvdi9lbnRyZXovcXVlcnkuZmNnaT9jbWQ9UmV0cmlldmUmYW1w
O2RiPVB1Yk1lZCZhbXA7ZG9wdD1DaXRhdGlvbiZhbXA7bGlzdF91aWRzPTIyOTcxMDY1PC91cmw+
PC9yZWxhdGVkLXVybHM+PC91cmxzPjxlbGVjdHJvbmljLXJlc291cmNlLW51bT4xMC4xNTg2L2Vy
cy4xMi4zNDwvZWxlY3Ryb25pYy1yZXNvdXJjZS1udW0+PGxhbmd1YWdlPmVuZzwvbGFuZ3VhZ2U+
PC9yZWNvcmQ+PC9DaXRlPjxDaXRlPjxBdXRob3I+R29vZHdpbjwvQXV0aG9yPjxZZWFyPjIwMDQ8
L1llYXI+PFJlY051bT4xNDY8L1JlY051bT48cmVjb3JkPjxyZWMtbnVtYmVyPjE0NjwvcmVjLW51
bWJlcj48Zm9yZWlnbi1rZXlzPjxrZXkgYXBwPSJFTiIgZGItaWQ9ImF0dnZ3dGR0bDUyeDV3ZTVw
czI1emZmNmFhdjJmejJwZXZlYSI+MTQ2PC9rZXk+PC9mb3JlaWduLWtleXM+PHJlZi10eXBlIG5h
bWU9IkpvdXJuYWwgQXJ0aWNsZSI+MTc8L3JlZi10eXBlPjxjb250cmlidXRvcnM+PGF1dGhvcnM+
PGF1dGhvcj5Hb29kd2luLCBSLiBELjwvYXV0aG9yPjxhdXRob3I+RmVyZ3Vzc29uLCBELiBNLjwv
YXV0aG9yPjxhdXRob3I+SG9yd29vZCwgTC4gSi48L2F1dGhvcj48L2F1dGhvcnM+PC9jb250cmli
dXRvcnM+PGF1dGgtYWRkcmVzcz5EZXBhcnRtZW50IG9mIEVwaWRlbWlvbG9neSwgTWFpbG1hbiBT
Y2hvb2wgb2YgUHVibGljIEhlYWx0aCwgQ29sdW1iaWEgVW5pdmVyc2l0eSwgTmV3IFlvcmssIE5Z
IDEwMDMyLCBVU0EuIHJkZzY2QGNvbHVtYmlhLmVkdTwvYXV0aC1hZGRyZXNzPjx0aXRsZXM+PHRp
dGxlPkFzdGhtYSBhbmQgZGVwcmVzc2l2ZSBhbmQgYW54aWV0eSBkaXNvcmRlcnMgYW1vbmcgeW91
bmcgcGVyc29ucyBpbiB0aGUgY29tbXVuaXR5PC90aXRsZT48c2Vjb25kYXJ5LXRpdGxlPlBzeWNo
b2wgTWVkPC9zZWNvbmRhcnktdGl0bGU+PC90aXRsZXM+PHBhZ2VzPjE0NjUtNzQ8L3BhZ2VzPjx2
b2x1bWU+MzQ8L3ZvbHVtZT48bnVtYmVyPjg8L251bWJlcj48ZWRpdGlvbj4yMDA1LzAyLzI0PC9l
ZGl0aW9uPjxrZXl3b3Jkcz48a2V5d29yZD5BZG9sZXNjZW50PC9rZXl3b3JkPjxrZXl3b3JkPkFk
dWx0PC9rZXl3b3JkPjxrZXl3b3JkPkFnZSBGYWN0b3JzPC9rZXl3b3JkPjxrZXl3b3JkPkFueGll
dHkgRGlzb3JkZXJzLyplcGlkZW1pb2xvZ3kvZXRpb2xvZ3k8L2tleXdvcmQ+PGtleXdvcmQ+QXN0
aG1hLypjb21wbGljYXRpb25zLypwc3ljaG9sb2d5PC9rZXl3b3JkPjxrZXl3b3JkPkNoaWxkPC9r
ZXl3b3JkPjxrZXl3b3JkPkNoaWxkLCBQcmVzY2hvb2w8L2tleXdvcmQ+PGtleXdvcmQ+Q29ob3J0
IFN0dWRpZXM8L2tleXdvcmQ+PGtleXdvcmQ+RGVwcmVzc2l2ZSBEaXNvcmRlci8qZXBpZGVtaW9s
b2d5L2V0aW9sb2d5PC9rZXl3b3JkPjxrZXl3b3JkPkZhbWlseSBIZWFsdGg8L2tleXdvcmQ+PGtl
eXdvcmQ+RmVtYWxlPC9rZXl3b3JkPjxrZXl3b3JkPkh1bWFuczwva2V5d29yZD48a2V5d29yZD5J
bmNpZGVuY2U8L2tleXdvcmQ+PGtleXdvcmQ+SW5mYW50PC9rZXl3b3JkPjxrZXl3b3JkPkluZmFu
dCwgTmV3Ym9ybjwva2V5d29yZD48a2V5d29yZD5NYWxlPC9rZXl3b3JkPjxrZXl3b3JkPlByb3Nw
ZWN0aXZlIFN0dWRpZXM8L2tleXdvcmQ+PGtleXdvcmQ+UmlzayBGYWN0b3JzPC9rZXl3b3JkPjwv
a2V5d29yZHM+PGRhdGVzPjx5ZWFyPjIwMDQ8L3llYXI+PHB1Yi1kYXRlcz48ZGF0ZT5Ob3Y8L2Rh
dGU+PC9wdWItZGF0ZXM+PC9kYXRlcz48aXNibj4wMDMzLTI5MTcgKFByaW50KSYjeEQ7MDAzMy0y
OTE3IChMaW5raW5nKTwvaXNibj48YWNjZXNzaW9uLW51bT4xNTcyNDg3NzwvYWNjZXNzaW9uLW51
bT48dXJscz48cmVsYXRlZC11cmxzPjx1cmw+aHR0cDovL3d3dy5uY2JpLm5sbS5uaWguZ292L2Vu
dHJlei9xdWVyeS5mY2dpP2NtZD1SZXRyaWV2ZSZhbXA7ZGI9UHViTWVkJmFtcDtkb3B0PUNpdGF0
aW9uJmFtcDtsaXN0X3VpZHM9MTU3MjQ4Nzc8L3VybD48L3JlbGF0ZWQtdXJscz48L3VybHM+PGVs
ZWN0cm9uaWMtcmVzb3VyY2UtbnVtPjEwLjE1ODYvZXJzLjEyLjM0PC9lbGVjdHJvbmljLXJlc291
cmNlLW51bT48bGFuZ3VhZ2U+ZW5nPC9sYW5ndWFnZT48L3JlY29yZD48L0NpdGU+PENpdGU+PEF1
dGhvcj5Hb29kd2luPC9BdXRob3I+PFllYXI+MjAwNzwvWWVhcj48UmVjTnVtPjI5MTwvUmVjTnVt
PjxyZWNvcmQ+PHJlYy1udW1iZXI+MjkxPC9yZWMtbnVtYmVyPjxmb3JlaWduLWtleXM+PGtleSBh
cHA9IkVOIiBkYi1pZD0iYXR2dnd0ZHRsNTJ4NXdlNXBzMjV6ZmY2YWF2MmZ6MnBldmVhIj4yOTE8
L2tleT48L2ZvcmVpZ24ta2V5cz48cmVmLXR5cGUgbmFtZT0iSm91cm5hbCBBcnRpY2xlIj4xNzwv
cmVmLXR5cGU+PGNvbnRyaWJ1dG9ycz48YXV0aG9ycz48YXV0aG9yPkdvb2R3aW4sIFIuIEQuPC9h
dXRob3I+PGF1dGhvcj5GaXNjaGVyLCBNLiBFLjwvYXV0aG9yPjxhdXRob3I+R29sZGJlcmcsIEou
PC9hdXRob3I+PC9hdXRob3JzPjwvY29udHJpYnV0b3JzPjxhdXRoLWFkZHJlc3M+RGVwYXJ0bWVu
dCBvZiBFcGlkZW1pb2xvZ3ksIE1haWxtYW4gU2Nob29sIG9mIFB1YmxpYyBIZWFsdGgsIENvbHVt
YmlhIFVuaXZlcnNpdHksIE5ldyBZb3JrLCBOWSAxMDAzMiwgVVNBLiByZGc2NkBjb2x1bWJpYS5l
ZHU8L2F1dGgtYWRkcmVzcz48dGl0bGVzPjx0aXRsZT5BIHR3aW4gc3R1ZHkgb2YgcG9zdC10cmF1
bWF0aWMgc3RyZXNzIGRpc29yZGVyIHN5bXB0b21zIGFuZCBhc3RobWE8L3RpdGxlPjxzZWNvbmRh
cnktdGl0bGU+QW0gSiBSZXNwaXIgQ3JpdCBDYXJlIE1lZDwvc2Vjb25kYXJ5LXRpdGxlPjwvdGl0
bGVzPjxwYWdlcz45ODMtNzwvcGFnZXM+PHZvbHVtZT4xNzY8L3ZvbHVtZT48bnVtYmVyPjEwPC9u
dW1iZXI+PGVkaXRpb24+MjAwNy8wOC8xOTwvZWRpdGlvbj48a2V5d29yZHM+PGtleXdvcmQ+QWR1
bHQ8L2tleXdvcmQ+PGtleXdvcmQ+QXN0aG1hLyplcGlkZW1pb2xvZ3kvKmdlbmV0aWNzPC9rZXl3
b3JkPjxrZXl3b3JkPkNhc2UtQ29udHJvbCBTdHVkaWVzPC9rZXl3b3JkPjxrZXl3b3JkPkNvbmZv
dW5kaW5nIEZhY3RvcnMgKEVwaWRlbWlvbG9neSk8L2tleXdvcmQ+PGtleXdvcmQ+SHVtYW5zPC9r
ZXl3b3JkPjxrZXl3b3JkPk1hbGU8L2tleXdvcmQ+PGtleXdvcmQ+UHJldmFsZW5jZTwva2V5d29y
ZD48a2V5d29yZD5SZWdpc3RyaWVzPC9rZXl3b3JkPjxrZXl3b3JkPlN0cmVzcyBEaXNvcmRlcnMs
IFBvc3QtVHJhdW1hdGljLypjb21wbGljYXRpb25zPC9rZXl3b3JkPjxrZXl3b3JkPipUd2lucywg
RGl6eWdvdGljPC9rZXl3b3JkPjxrZXl3b3JkPipUd2lucywgTW9ub3p5Z290aWM8L2tleXdvcmQ+
PGtleXdvcmQ+VW5pdGVkIFN0YXRlcy9lcGlkZW1pb2xvZ3k8L2tleXdvcmQ+PGtleXdvcmQ+VmV0
ZXJhbnMvKnN0YXRpc3RpY3MgJmFtcDsgbnVtZXJpY2FsIGRhdGE8L2tleXdvcmQ+PGtleXdvcmQ+
VmlldG5hbSBDb25mbGljdDwva2V5d29yZD48L2tleXdvcmRzPjxkYXRlcz48eWVhcj4yMDA3PC95
ZWFyPjxwdWItZGF0ZXM+PGRhdGU+Tm92IDE1PC9kYXRlPjwvcHViLWRhdGVzPjwvZGF0ZXM+PGlz
Ym4+MTUzNS00OTcwIChFbGVjdHJvbmljKSYjeEQ7MTA3My00NDlYIChMaW5raW5nKTwvaXNibj48
YWNjZXNzaW9uLW51bT4xNzcwMjk2NDwvYWNjZXNzaW9uLW51bT48dXJscz48cmVsYXRlZC11cmxz
Pjx1cmw+aHR0cDovL3d3dy5uY2JpLm5sbS5uaWguZ292L2VudHJlei9xdWVyeS5mY2dpP2NtZD1S
ZXRyaWV2ZSZhbXA7ZGI9UHViTWVkJmFtcDtkb3B0PUNpdGF0aW9uJmFtcDtsaXN0X3VpZHM9MTc3
MDI5NjQ8L3VybD48L3JlbGF0ZWQtdXJscz48L3VybHM+PGVsZWN0cm9uaWMtcmVzb3VyY2UtbnVt
PjIwMDYxMC0xNDY3T0MgW3BpaV0mI3hEOzEwLjExNjQvcmNjbS4yMDA2MTAtMTQ2N09DPC9lbGVj
dHJvbmljLXJlc291cmNlLW51bT48bGFuZ3VhZ2U+ZW5nPC9sYW5ndWFnZT48L3JlY29yZD48L0Np
dGU+PENpdGU+PEF1dGhvcj5Hb29kd2luPC9BdXRob3I+PFllYXI+MjAxMDwvWWVhcj48UmVjTnVt
PjI4NzwvUmVjTnVtPjxyZWNvcmQ+PHJlYy1udW1iZXI+Mjg3PC9yZWMtbnVtYmVyPjxmb3JlaWdu
LWtleXM+PGtleSBhcHA9IkVOIiBkYi1pZD0iYXR2dnd0ZHRsNTJ4NXdlNXBzMjV6ZmY2YWF2MmZ6
MnBldmVhIj4yODc8L2tleT48L2ZvcmVpZ24ta2V5cz48cmVmLXR5cGUgbmFtZT0iSm91cm5hbCBB
cnRpY2xlIj4xNzwvcmVmLXR5cGU+PGNvbnRyaWJ1dG9ycz48YXV0aG9ycz48YXV0aG9yPkdvb2R3
aW4sIFIuIEQuPC9hdXRob3I+PGF1dGhvcj5QYWd1cmEsIEouPC9hdXRob3I+PGF1dGhvcj5Db3gs
IEIuPC9hdXRob3I+PGF1dGhvcj5TYXJlZW4sIEouPC9hdXRob3I+PC9hdXRob3JzPjwvY29udHJp
YnV0b3JzPjxhdXRoLWFkZHJlc3M+TWFpbG1hbiBTY2hvb2wgb2YgUHVibGljIEhlYWx0aCwgQ29s
dW1iaWEgVW5pdmVyc2l0eSwgTmV3IFlvcmssIE5ZIDEwMDMyLCBVU0EuIHJkZzY2QGNvbHVtYmlh
LmVkdTwvYXV0aC1hZGRyZXNzPjx0aXRsZXM+PHRpdGxlPkFzdGhtYSBhbmQgbWVudGFsIGRpc29y
ZGVycyBpbiBDYW5hZGE6IGltcGFjdCBvbiBmdW5jdGlvbmFsIGltcGFpcm1lbnQgYW5kIG1lbnRh
bCBoZWFsdGggc2VydmljZSB1c2U8L3RpdGxlPjxzZWNvbmRhcnktdGl0bGU+SiBQc3ljaG9zb20g
UmVzPC9zZWNvbmRhcnktdGl0bGU+PC90aXRsZXM+PHBhZ2VzPjE2NS03MzwvcGFnZXM+PHZvbHVt
ZT42ODwvdm9sdW1lPjxudW1iZXI+MjwvbnVtYmVyPjxlZGl0aW9uPjIwMTAvMDEvMjk8L2VkaXRp
b24+PGtleXdvcmRzPjxrZXl3b3JkPkFjdGl2aXRpZXMgb2YgRGFpbHkgTGl2aW5nPC9rZXl3b3Jk
PjxrZXl3b3JkPkFkb2xlc2NlbnQ8L2tleXdvcmQ+PGtleXdvcmQ+QWR1bHQ8L2tleXdvcmQ+PGtl
eXdvcmQ+QWdlIEZhY3RvcnM8L2tleXdvcmQ+PGtleXdvcmQ+QWdlZDwva2V5d29yZD48a2V5d29y
ZD5BZ2VkLCA4MCBhbmQgb3Zlcjwva2V5d29yZD48a2V5d29yZD5Bc3RobWEvKmVwaWRlbWlvbG9n
eS9wc3ljaG9sb2d5PC9rZXl3b3JkPjxrZXl3b3JkPkNhbmFkYTwva2V5d29yZD48a2V5d29yZD5D
b21vcmJpZGl0eTwva2V5d29yZD48a2V5d29yZD5GZW1hbGU8L2tleXdvcmQ+PGtleXdvcmQ+SGVh
bHRoIFN0YXR1czwva2V5d29yZD48a2V5d29yZD5IZWFsdGggU3VydmV5czwva2V5d29yZD48a2V5
d29yZD5IdW1hbnM8L2tleXdvcmQ+PGtleXdvcmQ+TWFsZTwva2V5d29yZD48a2V5d29yZD5NZW50
YWwgRGlzb3JkZXJzLyplcGlkZW1pb2xvZ3kvcGh5c2lvcGF0aG9sb2d5PC9rZXl3b3JkPjxrZXl3
b3JkPk1lbnRhbCBIZWFsdGggU2VydmljZXMvKnV0aWxpemF0aW9uPC9rZXl3b3JkPjxrZXl3b3Jk
Pk1pZGRsZSBBZ2VkPC9rZXl3b3JkPjxrZXl3b3JkPipRdWFsaXR5IG9mIExpZmU8L2tleXdvcmQ+
PGtleXdvcmQ+UXVlc3Rpb25uYWlyZXM8L2tleXdvcmQ+PGtleXdvcmQ+U2V2ZXJpdHkgb2YgSWxs
bmVzcyBJbmRleDwva2V5d29yZD48a2V5d29yZD5TZXggRmFjdG9yczwva2V5d29yZD48L2tleXdv
cmRzPjxkYXRlcz48eWVhcj4yMDEwPC95ZWFyPjxwdWItZGF0ZXM+PGRhdGU+RmViPC9kYXRlPjwv
cHViLWRhdGVzPjwvZGF0ZXM+PGlzYm4+MTg3OS0xMzYwIChFbGVjdHJvbmljKSYjeEQ7MDAyMi0z
OTk5IChMaW5raW5nKTwvaXNibj48YWNjZXNzaW9uLW51bT4yMDEwNTY5OTwvYWNjZXNzaW9uLW51
bT48dXJscz48cmVsYXRlZC11cmxzPjx1cmw+aHR0cDovL3d3dy5uY2JpLm5sbS5uaWguZ292L2Vu
dHJlei9xdWVyeS5mY2dpP2NtZD1SZXRyaWV2ZSZhbXA7ZGI9UHViTWVkJmFtcDtkb3B0PUNpdGF0
aW9uJmFtcDtsaXN0X3VpZHM9MjAxMDU2OTk8L3VybD48L3JlbGF0ZWQtdXJscz48L3VybHM+PGVs
ZWN0cm9uaWMtcmVzb3VyY2UtbnVtPlMwMDIyLTM5OTkoMDkpMDAyMzEtMSBbcGlpXSYjeEQ7MTAu
MTAxNi9qLmpwc3ljaG9yZXMuMjAwOS4wNi4wMDU8L2VsZWN0cm9uaWMtcmVzb3VyY2UtbnVtPjxs
YW5ndWFnZT5lbmc8L2xhbmd1YWdlPjwvcmVjb3JkPjwvQ2l0ZT48Q2l0ZT48QXV0aG9yPkdvb2R3
aW48L0F1dGhvcj48WWVhcj4yMDEzPC9ZZWFyPjxSZWNOdW0+MTQ0PC9SZWNOdW0+PHJlY29yZD48
cmVjLW51bWJlcj4xNDQ8L3JlYy1udW1iZXI+PGZvcmVpZ24ta2V5cz48a2V5IGFwcD0iRU4iIGRi
LWlkPSJhdHZ2d3RkdGw1Mng1d2U1cHMyNXpmZjZhYXYyZnoycGV2ZWEiPjE0NDwva2V5PjwvZm9y
ZWlnbi1rZXlzPjxyZWYtdHlwZSBuYW1lPSJKb3VybmFsIEFydGljbGUiPjE3PC9yZWYtdHlwZT48
Y29udHJpYnV0b3JzPjxhdXRob3JzPjxhdXRob3I+R29vZHdpbiwgUi4gRC48L2F1dGhvcj48YXV0
aG9yPlJvYmluc29uLCBNLjwvYXV0aG9yPjxhdXRob3I+U2x5LCBQLiBELjwvYXV0aG9yPjxhdXRo
b3I+TWNLZWFndWUsIEkuIFcuPC9hdXRob3I+PGF1dGhvcj5TdXNzZXIsIEUuIFMuPC9hdXRob3I+
PGF1dGhvcj5adWJyaWNrLCBTLiBSLjwvYXV0aG9yPjxhdXRob3I+U3RhbmxleSwgRi4gSi48L2F1
dGhvcj48YXV0aG9yPk1hdHRlcywgRS48L2F1dGhvcj48L2F1dGhvcnM+PC9jb250cmlidXRvcnM+
PGF1dGgtYWRkcmVzcz5EZXBhcnRtZW50IG9mIFBzeWNob2xvZ3ksIFF1ZWVucyBDb2xsZWdlLCBD
aXR5IFVuaXZlcnNpdHkgb2YgTmV3IFlvcmssIEZsdXNoaW5nLCBOWSAxMDAzMiwgVVNBLiByZGc2
NkBjb2x1bWJpYS5lZHU8L2F1dGgtYWRkcmVzcz48dGl0bGVzPjx0aXRsZT5TZXZlcml0eSBhbmQg
cGVyc2lzdGVuY2Ugb2YgYXN0aG1hIGFuZCBtZW50YWwgaGVhbHRoOiBhIGJpcnRoIGNvaG9ydCBz
dHVkeTwvdGl0bGU+PHNlY29uZGFyeS10aXRsZT5Qc3ljaG9sIE1lZDwvc2Vjb25kYXJ5LXRpdGxl
PjwvdGl0bGVzPjxwYWdlcz4xMzEzLTIyPC9wYWdlcz48dm9sdW1lPjQzPC92b2x1bWU+PG51bWJl
cj42PC9udW1iZXI+PGVkaXRpb24+MjAxMi8xMS8yMzwvZWRpdGlvbj48ZGF0ZXM+PHllYXI+MjAx
MzwveWVhcj48cHViLWRhdGVzPjxkYXRlPkp1bjwvZGF0ZT48L3B1Yi1kYXRlcz48L2RhdGVzPjxp
c2JuPjE0NjktODk3OCAoRWxlY3Ryb25pYykmI3hEOzAwMzMtMjkxNyAoTGlua2luZyk8L2lzYm4+
PGFjY2Vzc2lvbi1udW0+MjMxNzE4NTM8L2FjY2Vzc2lvbi1udW0+PHVybHM+PHJlbGF0ZWQtdXJs
cz48dXJsPmh0dHA6Ly93d3cubmNiaS5ubG0ubmloLmdvdi9lbnRyZXovcXVlcnkuZmNnaT9jbWQ9
UmV0cmlldmUmYW1wO2RiPVB1Yk1lZCZhbXA7ZG9wdD1DaXRhdGlvbiZhbXA7bGlzdF91aWRzPTIz
MTcxODUzPC91cmw+PC9yZWxhdGVkLXVybHM+PC91cmxzPjxjdXN0b20yPjIzMTcxODUzPC9jdXN0
b20yPjxlbGVjdHJvbmljLXJlc291cmNlLW51bT4xMC4xMDE3L1MwMDMzMjkxNzEyMDAxNzU0PC9l
bGVjdHJvbmljLXJlc291cmNlLW51bT48bGFuZ3VhZ2U+ZW5nPC9sYW5ndWFnZT48L3JlY29yZD48
L0NpdGU+PENpdGU+PEF1dGhvcj5IYXNsZXI8L0F1dGhvcj48WWVhcj4yMDA1PC9ZZWFyPjxSZWNO
dW0+MTM2PC9SZWNOdW0+PHJlY29yZD48cmVjLW51bWJlcj4xMzY8L3JlYy1udW1iZXI+PGZvcmVp
Z24ta2V5cz48a2V5IGFwcD0iRU4iIGRiLWlkPSJhdHZ2d3RkdGw1Mng1d2U1cHMyNXpmZjZhYXYy
ZnoycGV2ZWEiPjEzNjwva2V5PjwvZm9yZWlnbi1rZXlzPjxyZWYtdHlwZSBuYW1lPSJKb3VybmFs
IEFydGljbGUiPjE3PC9yZWYtdHlwZT48Y29udHJpYnV0b3JzPjxhdXRob3JzPjxhdXRob3I+SGFz
bGVyLCBHLjwvYXV0aG9yPjxhdXRob3I+R2VyZ2VuLCBQLiBKLjwvYXV0aG9yPjxhdXRob3I+S2xl
aW5iYXVtLCBELiBHLjwvYXV0aG9yPjxhdXRob3I+QWpkYWNpYywgVi48L2F1dGhvcj48YXV0aG9y
PkdhbW1hLCBBLjwvYXV0aG9yPjxhdXRob3I+RWljaCwgRC48L2F1dGhvcj48YXV0aG9yPlJvc3Ns
ZXIsIFcuPC9hdXRob3I+PGF1dGhvcj5BbmdzdCwgSi48L2F1dGhvcj48L2F1dGhvcnM+PC9jb250
cmlidXRvcnM+PGF1dGgtYWRkcmVzcz5OYXRpb25hbCBJbnN0aXR1dGVzIG9mIEhlYWx0aCwgTmF0
aW9uYWwgSW5zdGl0dXRlIG9mIE1lbnRhbCBIZWFsdGgsIE1vb2QgYW5kIEFueGlldHkgRGlzb3Jk
ZXJzIFByb2dyYW0sIDE1SyBOb3J0aCBEcml2ZSwgUm9vbSAyMDAsIE1TQyAyNjcwLCBCZXRoZXNk
YSwgTUQgMjA4OTItMjY3MCwgVVNBLiBnLmhhc2xlckBibHVld2luLmNoPC9hdXRoLWFkZHJlc3M+
PHRpdGxlcz48dGl0bGU+QXN0aG1hIGFuZCBwYW5pYyBpbiB5b3VuZyBhZHVsdHM6IGEgMjAteWVh
ciBwcm9zcGVjdGl2ZSBjb21tdW5pdHkgc3R1ZHk8L3RpdGxlPjxzZWNvbmRhcnktdGl0bGU+QW0g
SiBSZXNwaXIgQ3JpdCBDYXJlIE1lZDwvc2Vjb25kYXJ5LXRpdGxlPjwvdGl0bGVzPjxwYWdlcz4x
MjI0LTMwPC9wYWdlcz48dm9sdW1lPjE3MTwvdm9sdW1lPjxudW1iZXI+MTE8L251bWJlcj48a2V5
d29yZHM+PGtleXdvcmQ+QWR1bHQ8L2tleXdvcmQ+PGtleXdvcmQ+QXN0aG1hLyplcGlkZW1pb2xv
Z3kvKnBzeWNob2xvZ3k8L2tleXdvcmQ+PGtleXdvcmQ+Q29ob3J0IFN0dWRpZXM8L2tleXdvcmQ+
PGtleXdvcmQ+Q29tb3JiaWRpdHk8L2tleXdvcmQ+PGtleXdvcmQ+Q3Jvc3MtU2VjdGlvbmFsIFN0
dWRpZXM8L2tleXdvcmQ+PGtleXdvcmQ+RmVtYWxlPC9rZXl3b3JkPjxrZXl3b3JkPkh1bWFuczwv
a2V5d29yZD48a2V5d29yZD5Mb25naXR1ZGluYWwgU3R1ZGllczwva2V5d29yZD48a2V5d29yZD5N
YWxlPC9rZXl3b3JkPjxrZXl3b3JkPk11bHRpdmFyaWF0ZSBBbmFseXNpczwva2V5d29yZD48a2V5
d29yZD5PZGRzIFJhdGlvPC9rZXl3b3JkPjxrZXl3b3JkPlBhbmljPC9rZXl3b3JkPjxrZXl3b3Jk
PlBhbmljIERpc29yZGVyLyplcGlkZW1pb2xvZ3k8L2tleXdvcmQ+PGtleXdvcmQ+UHJldmFsZW5j
ZTwva2V5d29yZD48a2V5d29yZD5Qcm9zcGVjdGl2ZSBTdHVkaWVzPC9rZXl3b3JkPjxrZXl3b3Jk
PlJlc2VhcmNoIFN1cHBvcnQsIE5vbi1VLlMuIEdvdiZhcG9zO3Q8L2tleXdvcmQ+PGtleXdvcmQ+
U3dpdHplcmxhbmQvZXBpZGVtaW9sb2d5PC9rZXl3b3JkPjwva2V5d29yZHM+PGRhdGVzPjx5ZWFy
PjIwMDU8L3llYXI+PHB1Yi1kYXRlcz48ZGF0ZT5KdW4gMTwvZGF0ZT48L3B1Yi1kYXRlcz48L2Rh
dGVzPjxhY2Nlc3Npb24tbnVtPjE1NzY0NzIxPC9hY2Nlc3Npb24tbnVtPjx3b3JrLXR5cGU+SUYg
MjAwNTogOC42OTwvd29yay10eXBlPjx1cmxzPjxyZWxhdGVkLXVybHM+PHVybD5odHRwOi8vd3d3
Lm5jYmkubmxtLm5paC5nb3YvZW50cmV6L3F1ZXJ5LmZjZ2k/Y21kPVJldHJpZXZlJmFtcDtkYj1Q
dWJNZWQmYW1wO2RvcHQ9Q2l0YXRpb24mYW1wO2xpc3RfdWlkcz0xNTc2NDcyMSA8L3VybD48L3Jl
bGF0ZWQtdXJscz48L3VybHM+PC9yZWNvcmQ+PC9DaXRlPjxDaXRlPjxBdXRob3I+U2NvdHQ8L0F1
dGhvcj48WWVhcj4yMDA3PC9ZZWFyPjxSZWNOdW0+MTQzPC9SZWNOdW0+PHJlY29yZD48cmVjLW51
bWJlcj4xNDM8L3JlYy1udW1iZXI+PGZvcmVpZ24ta2V5cz48a2V5IGFwcD0iRU4iIGRiLWlkPSJh
dHZ2d3RkdGw1Mng1d2U1cHMyNXpmZjZhYXYyZnoycGV2ZWEiPjE0Mzwva2V5PjwvZm9yZWlnbi1r
ZXlzPjxyZWYtdHlwZSBuYW1lPSJKb3VybmFsIEFydGljbGUiPjE3PC9yZWYtdHlwZT48Y29udHJp
YnV0b3JzPjxhdXRob3JzPjxhdXRob3I+U2NvdHQsIEsuIE0uPC9hdXRob3I+PGF1dGhvcj5Wb24g
S29yZmYsIE0uPC9hdXRob3I+PGF1dGhvcj5Pcm1lbCwgSi48L2F1dGhvcj48YXV0aG9yPlpoYW5n
LCBNLiBZLjwvYXV0aG9yPjxhdXRob3I+QnJ1ZmZhZXJ0cywgUi48L2F1dGhvcj48YXV0aG9yPkFs
b25zbywgSi48L2F1dGhvcj48YXV0aG9yPktlc3NsZXIsIFIuIEMuPC9hdXRob3I+PGF1dGhvcj5U
YWNoaW1vcmksIEguPC9hdXRob3I+PGF1dGhvcj5LYXJhbSwgRS48L2F1dGhvcj48YXV0aG9yPkxl
dmluc29uLCBELjwvYXV0aG9yPjxhdXRob3I+QnJvbWV0LCBFLiBKLjwvYXV0aG9yPjxhdXRob3I+
UG9zYWRhLVZpbGxhLCBKLjwvYXV0aG9yPjxhdXRob3I+R2FzcXVldCwgSS48L2F1dGhvcj48YXV0
aG9yPkFuZ2VybWV5ZXIsIE0uIEMuPC9hdXRob3I+PGF1dGhvcj5Cb3JnZXMsIEcuPC9hdXRob3I+
PGF1dGhvcj5kZSBHaXJvbGFtbywgRy48L2F1dGhvcj48YXV0aG9yPkhlcm1hbiwgQS48L2F1dGhv
cj48YXV0aG9yPkhhcm8sIEouIE0uPC9hdXRob3I+PC9hdXRob3JzPjwvY29udHJpYnV0b3JzPjxh
dXRoLWFkZHJlc3M+RGVwYXJ0bWVudCBvZiBQc3ljaG9sb2dpY2FsIE1lZGljaW5lLCBXZWxsaW5n
dG9uIFNjaG9vbCBvZiBNZWRpY2luZSBhbmQgSGVhbHRoIFNjaWVuY2VzLCBVbml2ZXJzaXR5IG9m
IE90YWdvLCBQTyBCb3ggNzM0MywgV2VsbGluZ3RvbiBTb3V0aCwgTmV3IFplYWxhbmQuIGthdGUu
c2NvdHRAb3RhZ28uYWMubno8L2F1dGgtYWRkcmVzcz48dGl0bGVzPjx0aXRsZT5NZW50YWwgZGlz
b3JkZXJzIGFtb25nIGFkdWx0cyB3aXRoIGFzdGhtYTogcmVzdWx0cyBmcm9tIHRoZSBXb3JsZCBN
ZW50YWwgSGVhbHRoIFN1cnZleTwvdGl0bGU+PHNlY29uZGFyeS10aXRsZT5HZW4gSG9zcCBQc3lj
aGlhdHJ5PC9zZWNvbmRhcnktdGl0bGU+PC90aXRsZXM+PHBhZ2VzPjEyMy0zMzwvcGFnZXM+PHZv
bHVtZT4yOTwvdm9sdW1lPjxudW1iZXI+MjwvbnVtYmVyPjxlZGl0aW9uPjIwMDcvMDMvMDY8L2Vk
aXRpb24+PGtleXdvcmRzPjxrZXl3b3JkPkFzdGhtYS8qZXBpZGVtaW9sb2d5PC9rZXl3b3JkPjxr
ZXl3b3JkPkZlbWFsZTwva2V5d29yZD48a2V5d29yZD5IdW1hbnM8L2tleXdvcmQ+PGtleXdvcmQ+
TWFsZTwva2V5d29yZD48a2V5d29yZD5NZW50YWwgRGlzb3JkZXJzLyplcGlkZW1pb2xvZ3k8L2tl
eXdvcmQ+PGtleXdvcmQ+TWVudGFsIEhlYWx0aCBTZXJ2aWNlcy8qdXRpbGl6YXRpb248L2tleXdv
cmQ+PGtleXdvcmQ+KlF1ZXN0aW9ubmFpcmVzPC9rZXl3b3JkPjxrZXl3b3JkPipXb3JsZCBIZWFs
dGg8L2tleXdvcmQ+PC9rZXl3b3Jkcz48ZGF0ZXM+PHllYXI+MjAwNzwveWVhcj48cHViLWRhdGVz
PjxkYXRlPk1hci1BcHI8L2RhdGU+PC9wdWItZGF0ZXM+PC9kYXRlcz48aXNibj4wMTYzLTgzNDMg
KFByaW50KSYjeEQ7MDE2My04MzQzIChMaW5raW5nKTwvaXNibj48YWNjZXNzaW9uLW51bT4xNzMz
NjY2MTwvYWNjZXNzaW9uLW51bT48dXJscz48cmVsYXRlZC11cmxzPjx1cmw+aHR0cDovL3d3dy5u
Y2JpLm5sbS5uaWguZ292L2VudHJlei9xdWVyeS5mY2dpP2NtZD1SZXRyaWV2ZSZhbXA7ZGI9UHVi
TWVkJmFtcDtkb3B0PUNpdGF0aW9uJmFtcDtsaXN0X3VpZHM9MTczMzY2NjE8L3VybD48L3JlbGF0
ZWQtdXJscz48L3VybHM+PGN1c3RvbTI+MTkxMzkzNjwvY3VzdG9tMj48ZWxlY3Ryb25pYy1yZXNv
dXJjZS1udW0+UzAxNjMtODM0MygwNikwMDI1My0yIFtwaWldJiN4RDsxMC4xMDE2L2ouZ2VuaG9z
cHBzeWNoLjIwMDYuMTIuMDA2PC9lbGVjdHJvbmljLXJlc291cmNlLW51bT48bGFuZ3VhZ2U+ZW5n
PC9sYW5ndWFnZT48L3JlY29yZD48L0NpdGU+PENpdGU+PEF1dGhvcj5IYWs8L0F1dGhvcj48WWVh
cj4yMDEzPC9ZZWFyPjxSZWNOdW0+NTgxPC9SZWNOdW0+PHJlY29yZD48cmVjLW51bWJlcj41ODE8
L3JlYy1udW1iZXI+PGZvcmVpZ24ta2V5cz48a2V5IGFwcD0iRU4iIGRiLWlkPSJhdHZ2d3RkdGw1
Mng1d2U1cHMyNXpmZjZhYXYyZnoycGV2ZWEiPjU4MTwva2V5PjwvZm9yZWlnbi1rZXlzPjxyZWYt
dHlwZSBuYW1lPSJKb3VybmFsIEFydGljbGUiPjE3PC9yZWYtdHlwZT48Y29udHJpYnV0b3JzPjxh
dXRob3JzPjxhdXRob3I+SGFrLCBFLjwvYXV0aG9yPjxhdXRob3I+ZGUgVnJpZXMsIFQuIFcuPC9h
dXRob3I+PGF1dGhvcj5Ib2Vrc3RyYSwgUC4gSi48L2F1dGhvcj48YXV0aG9yPkppY2ssIFMuIFMu
PC9hdXRob3I+PC9hdXRob3JzPjwvY29udHJpYnV0b3JzPjxhdXRoLWFkZHJlc3M+VW5pdCBvZiBQ
aGFybWFjb2VwaWRlbWlvbG9neSBhbmQgUGhhcm1hY29lY29ub21pY3MsIERlcGFydG1lbnQgb2Yg
UGhhcm1hY3ksIFVuaXZlcnNpdHkgb2YgR3JvbmluZ2VuLCBHcm9uaW5nZW4sIFRoZSBOZXRoZXJs
YW5kcy4gZS5oYWtAcnVnLm5sPC9hdXRoLWFkZHJlc3M+PHRpdGxlcz48dGl0bGU+QXNzb2NpYXRp
b24gb2YgY2hpbGRob29kIGF0dGVudGlvbi1kZWZpY2l0L2h5cGVyYWN0aXZpdHkgZGlzb3JkZXIg
d2l0aCBhdG9waWMgZGlzZWFzZXMgYW5kIHNraW4gaW5mZWN0aW9ucz8gQSBtYXRjaGVkIGNhc2Ut
Y29udHJvbCBzdHVkeSB1c2luZyB0aGUgR2VuZXJhbCBQcmFjdGljZSBSZXNlYXJjaCBEYXRhYmFz
ZTwvdGl0bGU+PHNlY29uZGFyeS10aXRsZT5Bbm4gQWxsZXJneSBBc3RobWEgSW1tdW5vbDwvc2Vj
b25kYXJ5LXRpdGxlPjwvdGl0bGVzPjxwZXJpb2RpY2FsPjxmdWxsLXRpdGxlPkFubiBBbGxlcmd5
IEFzdGhtYSBJbW11bm9sPC9mdWxsLXRpdGxlPjwvcGVyaW9kaWNhbD48cGFnZXM+MTAyLTEwNiBl
MjwvcGFnZXM+PHZvbHVtZT4xMTE8L3ZvbHVtZT48bnVtYmVyPjI8L251bWJlcj48ZWRpdGlvbj4y
MDEzLzA3LzI4PC9lZGl0aW9uPjxrZXl3b3Jkcz48a2V5d29yZD5BdHRlbnRpb24gRGVmaWNpdCBE
aXNvcmRlciB3aXRoIEh5cGVyYWN0aXZpdHkvKmNvbXBsaWNhdGlvbnMvaW1tdW5vbG9neTwva2V5
d29yZD48a2V5d29yZD5DYXNlLUNvbnRyb2wgU3R1ZGllczwva2V5d29yZD48a2V5d29yZD5IdW1h
bnM8L2tleXdvcmQ+PGtleXdvcmQ+SHlwZXJzZW5zaXRpdml0eS8qY29tcGxpY2F0aW9ucy9lcGlk
ZW1pb2xvZ3kvaW1tdW5vbG9neTwva2V5d29yZD48a2V5d29yZD5NYWxlPC9rZXl3b3JkPjxrZXl3
b3JkPlNraW4gRGlzZWFzZXMsIEluZmVjdGlvdXMvKmNvbXBsaWNhdGlvbnMvZXBpZGVtaW9sb2d5
L2ltbXVub2xvZ3k8L2tleXdvcmQ+PC9rZXl3b3Jkcz48ZGF0ZXM+PHllYXI+MjAxMzwveWVhcj48
cHViLWRhdGVzPjxkYXRlPkF1ZzwvZGF0ZT48L3B1Yi1kYXRlcz48L2RhdGVzPjxpc2JuPjE1MzQt
NDQzNiAoRWxlY3Ryb25pYykmI3hEOzEwODEtMTIwNiAoTGlua2luZyk8L2lzYm4+PGFjY2Vzc2lv
bi1udW0+MjM4ODYyMjc8L2FjY2Vzc2lvbi1udW0+PHVybHM+PHJlbGF0ZWQtdXJscz48dXJsPmh0
dHA6Ly93d3cubmNiaS5ubG0ubmloLmdvdi9lbnRyZXovcXVlcnkuZmNnaT9jbWQ9UmV0cmlldmUm
YW1wO2RiPVB1Yk1lZCZhbXA7ZG9wdD1DaXRhdGlvbiZhbXA7bGlzdF91aWRzPTIzODg2MjI3PC91
cmw+PC9yZWxhdGVkLXVybHM+PC91cmxzPjxlbGVjdHJvbmljLXJlc291cmNlLW51bT5TMTA4MS0x
MjA2KDEzKTAwMzU3LTggW3BpaV0mI3hEOzEwLjEwMTYvai5hbmFpLjIwMTMuMDUuMDIzPC9lbGVj
dHJvbmljLXJlc291cmNlLW51bT48bGFuZ3VhZ2U+ZW5nPC9sYW5ndWFnZT48L3JlY29yZD48L0Np
dGU+PC9FbmROb3RlPn==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37-44]</w:t>
      </w:r>
      <w:r w:rsidR="000872A8" w:rsidRPr="004F2082">
        <w:fldChar w:fldCharType="end"/>
      </w:r>
      <w:r w:rsidR="007134F8" w:rsidRPr="004F2082">
        <w:t>, hay fever</w:t>
      </w:r>
      <w:r w:rsidR="000872A8" w:rsidRPr="004F2082">
        <w:fldChar w:fldCharType="begin"/>
      </w:r>
      <w:r w:rsidR="001E4ADE" w:rsidRPr="004F2082">
        <w:instrText xml:space="preserve"> ADDIN EN.CITE &lt;EndNote&gt;&lt;Cite&gt;&lt;Author&gt;Goodwin&lt;/Author&gt;&lt;Year&gt;2002&lt;/Year&gt;&lt;RecNum&gt;348&lt;/RecNum&gt;&lt;record&gt;&lt;rec-number&gt;348&lt;/rec-number&gt;&lt;foreign-keys&gt;&lt;key app="EN" db-id="atvvwtdtl52x5we5ps25zff6aav2fz2pevea"&gt;348&lt;/key&gt;&lt;/foreign-keys&gt;&lt;ref-type name="Journal Article"&gt;17&lt;/ref-type&gt;&lt;contributors&gt;&lt;authors&gt;&lt;author&gt;Goodwin, R. D.&lt;/author&gt;&lt;/authors&gt;&lt;/contributors&gt;&lt;auth-address&gt;Division of Epidemiology, The Mailman School of Public Health, Columbia University, New York, New York, USA. rdg66@columbia.edu&lt;/auth-address&gt;&lt;titles&gt;&lt;title&gt;Self-reported hay fever and panic attacks in the community&lt;/title&gt;&lt;secondary-title&gt;Ann Allergy Asthma Immunol&lt;/secondary-title&gt;&lt;/titles&gt;&lt;periodical&gt;&lt;full-title&gt;Ann Allergy Asthma Immunol&lt;/full-title&gt;&lt;/periodical&gt;&lt;pages&gt;556-9&lt;/pages&gt;&lt;volume&gt;88&lt;/volume&gt;&lt;number&gt;6&lt;/number&gt;&lt;edition&gt;2002/06/28&lt;/edition&gt;&lt;keywords&gt;&lt;keyword&gt;Adult&lt;/keyword&gt;&lt;keyword&gt;Aged&lt;/keyword&gt;&lt;keyword&gt;Anxiety Disorders/complications&lt;/keyword&gt;&lt;keyword&gt;Depressive Disorder/complications&lt;/keyword&gt;&lt;keyword&gt;Female&lt;/keyword&gt;&lt;keyword&gt;Humans&lt;/keyword&gt;&lt;keyword&gt;Male&lt;/keyword&gt;&lt;keyword&gt;Middle Aged&lt;/keyword&gt;&lt;keyword&gt;Panic Disorder/*complications&lt;/keyword&gt;&lt;keyword&gt;Regression Analysis&lt;/keyword&gt;&lt;keyword&gt;Rhinitis, Allergic, Seasonal/complications/*psychology&lt;/keyword&gt;&lt;keyword&gt;Substance-Related Disorders/complications&lt;/keyword&gt;&lt;/keywords&gt;&lt;dates&gt;&lt;year&gt;2002&lt;/year&gt;&lt;pub-dates&gt;&lt;date&gt;Jun&lt;/date&gt;&lt;/pub-dates&gt;&lt;/dates&gt;&lt;isbn&gt;1081-1206 (Print)&amp;#xD;1081-1206 (Linking)&lt;/isbn&gt;&lt;accession-num&gt;12086361&lt;/accession-num&gt;&lt;urls&gt;&lt;related-urls&gt;&lt;url&gt;http://www.ncbi.nlm.nih.gov/entrez/query.fcgi?cmd=Retrieve&amp;amp;db=PubMed&amp;amp;dopt=Citation&amp;amp;list_uids=12086361&lt;/url&gt;&lt;/related-urls&gt;&lt;/urls&gt;&lt;electronic-resource-num&gt;S1081-1206(10)61885-6 [pii]&amp;#xD;10.1016/S1081-1206(10)61885-6&lt;/electronic-resource-num&gt;&lt;language&gt;eng&lt;/language&gt;&lt;/record&gt;&lt;/Cite&gt;&lt;/EndNote&gt;</w:instrText>
      </w:r>
      <w:r w:rsidR="000872A8" w:rsidRPr="004F2082">
        <w:fldChar w:fldCharType="separate"/>
      </w:r>
      <w:r w:rsidR="001E4ADE" w:rsidRPr="004F2082">
        <w:rPr>
          <w:vertAlign w:val="superscript"/>
        </w:rPr>
        <w:t>[45]</w:t>
      </w:r>
      <w:r w:rsidR="000872A8" w:rsidRPr="004F2082">
        <w:fldChar w:fldCharType="end"/>
      </w:r>
      <w:r w:rsidR="001F687B" w:rsidRPr="004F2082">
        <w:t xml:space="preserve">, </w:t>
      </w:r>
      <w:r w:rsidR="00CA0CA1" w:rsidRPr="004F2082">
        <w:t xml:space="preserve">and </w:t>
      </w:r>
      <w:r w:rsidR="0024344A" w:rsidRPr="004F2082">
        <w:t>eczema</w:t>
      </w:r>
      <w:r w:rsidR="000872A8" w:rsidRPr="004F2082">
        <w:fldChar w:fldCharType="begin">
          <w:fldData xml:space="preserve">PEVuZE5vdGU+PENpdGU+PEF1dGhvcj5TYW5uYTwvQXV0aG9yPjxZZWFyPjIwMTQ8L1llYXI+PFJl
Y051bT41ODM8L1JlY051bT48cmVjb3JkPjxyZWMtbnVtYmVyPjU4MzwvcmVjLW51bWJlcj48Zm9y
ZWlnbi1rZXlzPjxrZXkgYXBwPSJFTiIgZGItaWQ9ImF0dnZ3dGR0bDUyeDV3ZTVwczI1emZmNmFh
djJmejJwZXZlYSI+NTgzPC9rZXk+PC9mb3JlaWduLWtleXM+PHJlZi10eXBlIG5hbWU9IkpvdXJu
YWwgQXJ0aWNsZSI+MTc8L3JlZi10eXBlPjxjb250cmlidXRvcnM+PGF1dGhvcnM+PGF1dGhvcj5T
YW5uYSwgTC48L2F1dGhvcj48YXV0aG9yPlN0dWFydCwgQS4gTC48L2F1dGhvcj48YXV0aG9yPlBh
c2NvLCBKLiBBLjwvYXV0aG9yPjxhdXRob3I+SmFja2EsIEYuIE4uPC9hdXRob3I+PGF1dGhvcj5C
ZXJrLCBNLjwvYXV0aG9yPjxhdXRob3I+TWFlcywgTS48L2F1dGhvcj48YXV0aG9yPk8mYXBvcztO
ZWlsLCBBLjwvYXV0aG9yPjxhdXRob3I+R2lyYXJkaSwgUC48L2F1dGhvcj48YXV0aG9yPldpbGxp
YW1zLCBMLiBKLjwvYXV0aG9yPjwvYXV0aG9ycz48L2NvbnRyaWJ1dG9ycz48YXV0aC1hZGRyZXNz
Pk5ldXJvc2NpZW5jZXMsIE1lbnRhbCBIZWFsdGggYW5kIFNlbnNvcnkgT3JnYW5zIERlcGFydG1l
bnQgKE5lU01PUyksIFVuaXQgb2YgUHN5Y2hpYXRyeSwgRmFjdWx0eSBvZiBNZWRpY2luZSBhbmQg
UHN5Y2hvbG9neSwgU2FudCZhcG9zO0FuZHJlYSBIb3NwaXRhbCwgU2FwaWVuemEgVW5pdmVyc2l0
eSBvZiBSb21lLCBJdGFseTsgU2Nob29sIG9mIE1lZGljaW5lLCBEZWFraW4gVW5pdmVyc2l0eSwg
R2VlbG9uZywgQXVzdHJhbGlhLiBFbGVjdHJvbmljIGFkZHJlc3M6IGxpdmlhc2FubmFAZ21haWwu
Y29tLiYjeEQ7U2Nob29sIG9mIE1lZGljaW5lLCBEZWFraW4gVW5pdmVyc2l0eSwgR2VlbG9uZywg
QXVzdHJhbGlhLiBFbGVjdHJvbmljIGFkZHJlc3M6IGFtYW5kaEBiYXJ3b25oZWFsdGgub3JnLmF1
LiYjeEQ7U2Nob29sIG9mIE1lZGljaW5lLCBEZWFraW4gVW5pdmVyc2l0eSwgR2VlbG9uZywgQXVz
dHJhbGlhOyBEaXZpc2lvbiBvZiBNZWRpY2luZSwgQmFyd29uIEhlYWx0aCwgR2VlbG9uZywgQXVz
dHJhbGlhOyBOb3J0aFdlc3QgQWNhZGVtaWMgQ2VudHJlLCBEZXBhcnRtZW50IG9mIE1lZGljaW5l
LCBUaGUgVW5pdmVyc2l0eSBvZiBNZWxib3VybmUsIFdlc3Rlcm4gSGVhbHRoLCBTdCBBbGJhbnMs
IEF1c3RyYWxpYS4gRWxlY3Ryb25pYyBhZGRyZXNzOiBqdWxpZXBAYmFyd29uaGVhbHRoLm9yZy5h
dS4mI3hEO1NjaG9vbCBvZiBNZWRpY2luZSwgRGVha2luIFVuaXZlcnNpdHksIEdlZWxvbmcsIEF1
c3RyYWxpYTsgRGVwYXJ0bWVudCBvZiBQc3ljaGlhdHJ5LCBUaGUgVW5pdmVyc2l0eSBvZiBNZWxi
b3VybmUsIFBhcmt2aWxsZSwgQXVzdHJhbGlhLiBFbGVjdHJvbmljIGFkZHJlc3M6IGZlbGljZUBi
YXJ3b25oZWFsdGgub3JnLmF1LiYjeEQ7U2Nob29sIG9mIE1lZGljaW5lLCBEZWFraW4gVW5pdmVy
c2l0eSwgR2VlbG9uZywgQXVzdHJhbGlhOyBEZXBhcnRtZW50IG9mIFBzeWNoaWF0cnksIFRoZSBV
bml2ZXJzaXR5IG9mIE1lbGJvdXJuZSwgUGFya3ZpbGxlLCBBdXN0cmFsaWE7IE9yeWdlbiBZb3V0
aCBIZWFsdGggUmVzZWFyY2ggQ2VudHJlLCBQYXJrdmlsbGUsIEF1c3RyYWxpYTsgRmxvcmV5IElu
c3RpdHV0ZSBmb3IgTmV1cm9zY2llbmNlIGFuZCBNZW50YWwgSGVhbHRoLCBQYXJrdmlsbGUsIEF1
c3RyYWxpYS4gRWxlY3Ryb25pYyBhZGRyZXNzOiBtaWtlYmVAYmFyd29uaGVhbHRoLm9yZy5hdS4m
I3hEO1NjaG9vbCBvZiBNZWRpY2luZSwgRGVha2luIFVuaXZlcnNpdHksIEdlZWxvbmcsIEF1c3Ry
YWxpYS4gRWxlY3Ryb25pYyBhZGRyZXNzOiBkci5taWNoYWVsbWFlc0Bob3RtYWlsLmNvbS4mI3hE
O1NjaG9vbCBvZiBNZWRpY2luZSwgRGVha2luIFVuaXZlcnNpdHksIEdlZWxvbmcsIEF1c3RyYWxp
YTsgU2Nob29sIG9mIFB1YmxpYyBIZWFsdGggYW5kIFByZXZlbnRpdmUgTWVkaWNpbmUsIE1vbmFz
aCBVbml2ZXJzaXR5LCBQcmFocmFuLCBBdXN0cmFsaWEuIEVsZWN0cm9uaWMgYWRkcmVzczogYW9u
ZWlsQGJhcndvbmhlYWx0aC5vcmcuYXUuJiN4RDtOZXVyb3NjaWVuY2VzLCBNZW50YWwgSGVhbHRo
IGFuZCBTZW5zb3J5IE9yZ2FucyBEZXBhcnRtZW50IChOZVNNT1MpLCBVbml0IG9mIFBzeWNoaWF0
cnksIEZhY3VsdHkgb2YgTWVkaWNpbmUgYW5kIFBzeWNob2xvZ3ksIFNhbnQmYXBvcztBbmRyZWEg
SG9zcGl0YWwsIFNhcGllbnphIFVuaXZlcnNpdHkgb2YgUm9tZSwgSXRhbHkuIEVsZWN0cm9uaWMg
YWRkcmVzczogcGFvbG8uZ2lyYXJkaUB1bmlyb21hMS5pdC4mI3hEO1NjaG9vbCBvZiBNZWRpY2lu
ZSwgRGVha2luIFVuaXZlcnNpdHksIEdlZWxvbmcsIEF1c3RyYWxpYTsgRGVwYXJ0bWVudCBvZiBQ
c3ljaGlhdHJ5LCBUaGUgVW5pdmVyc2l0eSBvZiBNZWxib3VybmUsIFBhcmt2aWxsZSwgQXVzdHJh
bGlhLiBFbGVjdHJvbmljIGFkZHJlc3M6IGxhbmF3QGJhcndvbmhlYWx0aC5vcmcuYXUuPC9hdXRo
LWFkZHJlc3M+PHRpdGxlcz48dGl0bGU+QXRvcGljIGRpc29yZGVycyBhbmQgZGVwcmVzc2lvbjog
ZmluZGluZ3MgZnJvbSBhIGxhcmdlLCBwb3B1bGF0aW9uLWJhc2VkIHN0dWR5PC90aXRsZT48c2Vj
b25kYXJ5LXRpdGxlPkogQWZmZWN0IERpc29yZDwvc2Vjb25kYXJ5LXRpdGxlPjwvdGl0bGVzPjxw
ZXJpb2RpY2FsPjxmdWxsLXRpdGxlPkogQWZmZWN0IERpc29yZDwvZnVsbC10aXRsZT48L3Blcmlv
ZGljYWw+PHBhZ2VzPjI2MS01PC9wYWdlcz48dm9sdW1lPjE1NTwvdm9sdW1lPjxlZGl0aW9uPjIw
MTMvMTIvMDc8L2VkaXRpb24+PGtleXdvcmRzPjxrZXl3b3JkPkFkdWx0PC9rZXl3b3JkPjxrZXl3
b3JkPkFnZWQ8L2tleXdvcmQ+PGtleXdvcmQ+QWxjb2hvbCBEcmlua2luZy9lcGlkZW1pb2xvZ3k8
L2tleXdvcmQ+PGtleXdvcmQ+QXN0aG1hLyplcGlkZW1pb2xvZ3k8L2tleXdvcmQ+PGtleXdvcmQ+
Q3Jvc3MtU2VjdGlvbmFsIFN0dWRpZXM8L2tleXdvcmQ+PGtleXdvcmQ+RGVwcmVzc2lvbi8qZXBp
ZGVtaW9sb2d5PC9rZXl3b3JkPjxrZXl3b3JkPkRlcHJlc3NpdmUgRGlzb3JkZXIsIE1ham9yL2Vw
aWRlbWlvbG9neTwva2V5d29yZD48a2V5d29yZD5EeXN0aHltaWMgRGlzb3JkZXIvZXBpZGVtaW9s
b2d5PC9rZXl3b3JkPjxrZXl3b3JkPkVjemVtYS8qZXBpZGVtaW9sb2d5PC9rZXl3b3JkPjxrZXl3
b3JkPkZlbWFsZTwva2V5d29yZD48a2V5d29yZD5IdW1hbnM8L2tleXdvcmQ+PGtleXdvcmQ+SW50
ZXJ2aWV3LCBQc3ljaG9sb2dpY2FsPC9rZXl3b3JkPjxrZXl3b3JkPkxvZ2lzdGljIE1vZGVsczwv
a2V5d29yZD48a2V5d29yZD5NYWxlPC9rZXl3b3JkPjxrZXl3b3JkPk1pZGRsZSBBZ2VkPC9rZXl3
b3JkPjxrZXl3b3JkPk1vdG9yIEFjdGl2aXR5PC9rZXl3b3JkPjxrZXl3b3JkPlByb3NwZWN0aXZl
IFN0dWRpZXM8L2tleXdvcmQ+PGtleXdvcmQ+Umhpbml0aXMsIEFsbGVyZ2ljLCBTZWFzb25hbC8q
ZXBpZGVtaW9sb2d5PC9rZXl3b3JkPjxrZXl3b3JkPlNlbGYgUmVwb3J0PC9rZXl3b3JkPjxrZXl3
b3JkPlNtb2tpbmcvZXBpZGVtaW9sb2d5PC9rZXl3b3JkPjxrZXl3b3JkPlNvY2lvZWNvbm9taWMg
RmFjdG9yczwva2V5d29yZD48L2tleXdvcmRzPjxkYXRlcz48eWVhcj4yMDE0PC95ZWFyPjxwdWIt
ZGF0ZXM+PGRhdGU+RmViPC9kYXRlPjwvcHViLWRhdGVzPjwvZGF0ZXM+PGlzYm4+MTU3My0yNTE3
IChFbGVjdHJvbmljKSYjeEQ7MDE2NS0wMzI3IChMaW5raW5nKTwvaXNibj48YWNjZXNzaW9uLW51
bT4yNDMwODg5NjwvYWNjZXNzaW9uLW51bT48dXJscz48cmVsYXRlZC11cmxzPjx1cmw+aHR0cDov
L3d3dy5uY2JpLm5sbS5uaWguZ292L2VudHJlei9xdWVyeS5mY2dpP2NtZD1SZXRyaWV2ZSZhbXA7
ZGI9UHViTWVkJmFtcDtkb3B0PUNpdGF0aW9uJmFtcDtsaXN0X3VpZHM9MjQzMDg4OTY8L3VybD48
L3JlbGF0ZWQtdXJscz48L3VybHM+PGVsZWN0cm9uaWMtcmVzb3VyY2UtbnVtPlMwMTY1LTAzMjco
MTMpMDA4MDctMCBbcGlpXSYjeEQ7MTAuMTAxNi9qLmphZC4yMDEzLjExLjAwOTwvZWxlY3Ryb25p
Yy1yZXNvdXJjZS1udW0+PGxhbmd1YWdlPmVuZzwvbGFuZ3VhZ2U+PC9yZWNvcmQ+PC9DaXRlPjwv
RW5kTm90ZT5=
</w:fldData>
        </w:fldChar>
      </w:r>
      <w:r w:rsidR="001E4ADE" w:rsidRPr="004F2082">
        <w:instrText xml:space="preserve"> ADDIN EN.CITE </w:instrText>
      </w:r>
      <w:r w:rsidR="000872A8" w:rsidRPr="004F2082">
        <w:fldChar w:fldCharType="begin">
          <w:fldData xml:space="preserve">PEVuZE5vdGU+PENpdGU+PEF1dGhvcj5TYW5uYTwvQXV0aG9yPjxZZWFyPjIwMTQ8L1llYXI+PFJl
Y051bT41ODM8L1JlY051bT48cmVjb3JkPjxyZWMtbnVtYmVyPjU4MzwvcmVjLW51bWJlcj48Zm9y
ZWlnbi1rZXlzPjxrZXkgYXBwPSJFTiIgZGItaWQ9ImF0dnZ3dGR0bDUyeDV3ZTVwczI1emZmNmFh
djJmejJwZXZlYSI+NTgzPC9rZXk+PC9mb3JlaWduLWtleXM+PHJlZi10eXBlIG5hbWU9IkpvdXJu
YWwgQXJ0aWNsZSI+MTc8L3JlZi10eXBlPjxjb250cmlidXRvcnM+PGF1dGhvcnM+PGF1dGhvcj5T
YW5uYSwgTC48L2F1dGhvcj48YXV0aG9yPlN0dWFydCwgQS4gTC48L2F1dGhvcj48YXV0aG9yPlBh
c2NvLCBKLiBBLjwvYXV0aG9yPjxhdXRob3I+SmFja2EsIEYuIE4uPC9hdXRob3I+PGF1dGhvcj5C
ZXJrLCBNLjwvYXV0aG9yPjxhdXRob3I+TWFlcywgTS48L2F1dGhvcj48YXV0aG9yPk8mYXBvcztO
ZWlsLCBBLjwvYXV0aG9yPjxhdXRob3I+R2lyYXJkaSwgUC48L2F1dGhvcj48YXV0aG9yPldpbGxp
YW1zLCBMLiBKLjwvYXV0aG9yPjwvYXV0aG9ycz48L2NvbnRyaWJ1dG9ycz48YXV0aC1hZGRyZXNz
Pk5ldXJvc2NpZW5jZXMsIE1lbnRhbCBIZWFsdGggYW5kIFNlbnNvcnkgT3JnYW5zIERlcGFydG1l
bnQgKE5lU01PUyksIFVuaXQgb2YgUHN5Y2hpYXRyeSwgRmFjdWx0eSBvZiBNZWRpY2luZSBhbmQg
UHN5Y2hvbG9neSwgU2FudCZhcG9zO0FuZHJlYSBIb3NwaXRhbCwgU2FwaWVuemEgVW5pdmVyc2l0
eSBvZiBSb21lLCBJdGFseTsgU2Nob29sIG9mIE1lZGljaW5lLCBEZWFraW4gVW5pdmVyc2l0eSwg
R2VlbG9uZywgQXVzdHJhbGlhLiBFbGVjdHJvbmljIGFkZHJlc3M6IGxpdmlhc2FubmFAZ21haWwu
Y29tLiYjeEQ7U2Nob29sIG9mIE1lZGljaW5lLCBEZWFraW4gVW5pdmVyc2l0eSwgR2VlbG9uZywg
QXVzdHJhbGlhLiBFbGVjdHJvbmljIGFkZHJlc3M6IGFtYW5kaEBiYXJ3b25oZWFsdGgub3JnLmF1
LiYjeEQ7U2Nob29sIG9mIE1lZGljaW5lLCBEZWFraW4gVW5pdmVyc2l0eSwgR2VlbG9uZywgQXVz
dHJhbGlhOyBEaXZpc2lvbiBvZiBNZWRpY2luZSwgQmFyd29uIEhlYWx0aCwgR2VlbG9uZywgQXVz
dHJhbGlhOyBOb3J0aFdlc3QgQWNhZGVtaWMgQ2VudHJlLCBEZXBhcnRtZW50IG9mIE1lZGljaW5l
LCBUaGUgVW5pdmVyc2l0eSBvZiBNZWxib3VybmUsIFdlc3Rlcm4gSGVhbHRoLCBTdCBBbGJhbnMs
IEF1c3RyYWxpYS4gRWxlY3Ryb25pYyBhZGRyZXNzOiBqdWxpZXBAYmFyd29uaGVhbHRoLm9yZy5h
dS4mI3hEO1NjaG9vbCBvZiBNZWRpY2luZSwgRGVha2luIFVuaXZlcnNpdHksIEdlZWxvbmcsIEF1
c3RyYWxpYTsgRGVwYXJ0bWVudCBvZiBQc3ljaGlhdHJ5LCBUaGUgVW5pdmVyc2l0eSBvZiBNZWxi
b3VybmUsIFBhcmt2aWxsZSwgQXVzdHJhbGlhLiBFbGVjdHJvbmljIGFkZHJlc3M6IGZlbGljZUBi
YXJ3b25oZWFsdGgub3JnLmF1LiYjeEQ7U2Nob29sIG9mIE1lZGljaW5lLCBEZWFraW4gVW5pdmVy
c2l0eSwgR2VlbG9uZywgQXVzdHJhbGlhOyBEZXBhcnRtZW50IG9mIFBzeWNoaWF0cnksIFRoZSBV
bml2ZXJzaXR5IG9mIE1lbGJvdXJuZSwgUGFya3ZpbGxlLCBBdXN0cmFsaWE7IE9yeWdlbiBZb3V0
aCBIZWFsdGggUmVzZWFyY2ggQ2VudHJlLCBQYXJrdmlsbGUsIEF1c3RyYWxpYTsgRmxvcmV5IElu
c3RpdHV0ZSBmb3IgTmV1cm9zY2llbmNlIGFuZCBNZW50YWwgSGVhbHRoLCBQYXJrdmlsbGUsIEF1
c3RyYWxpYS4gRWxlY3Ryb25pYyBhZGRyZXNzOiBtaWtlYmVAYmFyd29uaGVhbHRoLm9yZy5hdS4m
I3hEO1NjaG9vbCBvZiBNZWRpY2luZSwgRGVha2luIFVuaXZlcnNpdHksIEdlZWxvbmcsIEF1c3Ry
YWxpYS4gRWxlY3Ryb25pYyBhZGRyZXNzOiBkci5taWNoYWVsbWFlc0Bob3RtYWlsLmNvbS4mI3hE
O1NjaG9vbCBvZiBNZWRpY2luZSwgRGVha2luIFVuaXZlcnNpdHksIEdlZWxvbmcsIEF1c3RyYWxp
YTsgU2Nob29sIG9mIFB1YmxpYyBIZWFsdGggYW5kIFByZXZlbnRpdmUgTWVkaWNpbmUsIE1vbmFz
aCBVbml2ZXJzaXR5LCBQcmFocmFuLCBBdXN0cmFsaWEuIEVsZWN0cm9uaWMgYWRkcmVzczogYW9u
ZWlsQGJhcndvbmhlYWx0aC5vcmcuYXUuJiN4RDtOZXVyb3NjaWVuY2VzLCBNZW50YWwgSGVhbHRo
IGFuZCBTZW5zb3J5IE9yZ2FucyBEZXBhcnRtZW50IChOZVNNT1MpLCBVbml0IG9mIFBzeWNoaWF0
cnksIEZhY3VsdHkgb2YgTWVkaWNpbmUgYW5kIFBzeWNob2xvZ3ksIFNhbnQmYXBvcztBbmRyZWEg
SG9zcGl0YWwsIFNhcGllbnphIFVuaXZlcnNpdHkgb2YgUm9tZSwgSXRhbHkuIEVsZWN0cm9uaWMg
YWRkcmVzczogcGFvbG8uZ2lyYXJkaUB1bmlyb21hMS5pdC4mI3hEO1NjaG9vbCBvZiBNZWRpY2lu
ZSwgRGVha2luIFVuaXZlcnNpdHksIEdlZWxvbmcsIEF1c3RyYWxpYTsgRGVwYXJ0bWVudCBvZiBQ
c3ljaGlhdHJ5LCBUaGUgVW5pdmVyc2l0eSBvZiBNZWxib3VybmUsIFBhcmt2aWxsZSwgQXVzdHJh
bGlhLiBFbGVjdHJvbmljIGFkZHJlc3M6IGxhbmF3QGJhcndvbmhlYWx0aC5vcmcuYXUuPC9hdXRo
LWFkZHJlc3M+PHRpdGxlcz48dGl0bGU+QXRvcGljIGRpc29yZGVycyBhbmQgZGVwcmVzc2lvbjog
ZmluZGluZ3MgZnJvbSBhIGxhcmdlLCBwb3B1bGF0aW9uLWJhc2VkIHN0dWR5PC90aXRsZT48c2Vj
b25kYXJ5LXRpdGxlPkogQWZmZWN0IERpc29yZDwvc2Vjb25kYXJ5LXRpdGxlPjwvdGl0bGVzPjxw
ZXJpb2RpY2FsPjxmdWxsLXRpdGxlPkogQWZmZWN0IERpc29yZDwvZnVsbC10aXRsZT48L3Blcmlv
ZGljYWw+PHBhZ2VzPjI2MS01PC9wYWdlcz48dm9sdW1lPjE1NTwvdm9sdW1lPjxlZGl0aW9uPjIw
MTMvMTIvMDc8L2VkaXRpb24+PGtleXdvcmRzPjxrZXl3b3JkPkFkdWx0PC9rZXl3b3JkPjxrZXl3
b3JkPkFnZWQ8L2tleXdvcmQ+PGtleXdvcmQ+QWxjb2hvbCBEcmlua2luZy9lcGlkZW1pb2xvZ3k8
L2tleXdvcmQ+PGtleXdvcmQ+QXN0aG1hLyplcGlkZW1pb2xvZ3k8L2tleXdvcmQ+PGtleXdvcmQ+
Q3Jvc3MtU2VjdGlvbmFsIFN0dWRpZXM8L2tleXdvcmQ+PGtleXdvcmQ+RGVwcmVzc2lvbi8qZXBp
ZGVtaW9sb2d5PC9rZXl3b3JkPjxrZXl3b3JkPkRlcHJlc3NpdmUgRGlzb3JkZXIsIE1ham9yL2Vw
aWRlbWlvbG9neTwva2V5d29yZD48a2V5d29yZD5EeXN0aHltaWMgRGlzb3JkZXIvZXBpZGVtaW9s
b2d5PC9rZXl3b3JkPjxrZXl3b3JkPkVjemVtYS8qZXBpZGVtaW9sb2d5PC9rZXl3b3JkPjxrZXl3
b3JkPkZlbWFsZTwva2V5d29yZD48a2V5d29yZD5IdW1hbnM8L2tleXdvcmQ+PGtleXdvcmQ+SW50
ZXJ2aWV3LCBQc3ljaG9sb2dpY2FsPC9rZXl3b3JkPjxrZXl3b3JkPkxvZ2lzdGljIE1vZGVsczwv
a2V5d29yZD48a2V5d29yZD5NYWxlPC9rZXl3b3JkPjxrZXl3b3JkPk1pZGRsZSBBZ2VkPC9rZXl3
b3JkPjxrZXl3b3JkPk1vdG9yIEFjdGl2aXR5PC9rZXl3b3JkPjxrZXl3b3JkPlByb3NwZWN0aXZl
IFN0dWRpZXM8L2tleXdvcmQ+PGtleXdvcmQ+Umhpbml0aXMsIEFsbGVyZ2ljLCBTZWFzb25hbC8q
ZXBpZGVtaW9sb2d5PC9rZXl3b3JkPjxrZXl3b3JkPlNlbGYgUmVwb3J0PC9rZXl3b3JkPjxrZXl3
b3JkPlNtb2tpbmcvZXBpZGVtaW9sb2d5PC9rZXl3b3JkPjxrZXl3b3JkPlNvY2lvZWNvbm9taWMg
RmFjdG9yczwva2V5d29yZD48L2tleXdvcmRzPjxkYXRlcz48eWVhcj4yMDE0PC95ZWFyPjxwdWIt
ZGF0ZXM+PGRhdGU+RmViPC9kYXRlPjwvcHViLWRhdGVzPjwvZGF0ZXM+PGlzYm4+MTU3My0yNTE3
IChFbGVjdHJvbmljKSYjeEQ7MDE2NS0wMzI3IChMaW5raW5nKTwvaXNibj48YWNjZXNzaW9uLW51
bT4yNDMwODg5NjwvYWNjZXNzaW9uLW51bT48dXJscz48cmVsYXRlZC11cmxzPjx1cmw+aHR0cDov
L3d3dy5uY2JpLm5sbS5uaWguZ292L2VudHJlei9xdWVyeS5mY2dpP2NtZD1SZXRyaWV2ZSZhbXA7
ZGI9UHViTWVkJmFtcDtkb3B0PUNpdGF0aW9uJmFtcDtsaXN0X3VpZHM9MjQzMDg4OTY8L3VybD48
L3JlbGF0ZWQtdXJscz48L3VybHM+PGVsZWN0cm9uaWMtcmVzb3VyY2UtbnVtPlMwMTY1LTAzMjco
MTMpMDA4MDctMCBbcGlpXSYjeEQ7MTAuMTAxNi9qLmphZC4yMDEzLjExLjAwOTwvZWxlY3Ryb25p
Yy1yZXNvdXJjZS1udW0+PGxhbmd1YWdlPmVuZzwvbGFuZ3VhZ2U+PC9yZWNvcmQ+PC9DaXRlPjwv
RW5kTm90ZT5=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46]</w:t>
      </w:r>
      <w:r w:rsidR="000872A8" w:rsidRPr="004F2082">
        <w:fldChar w:fldCharType="end"/>
      </w:r>
      <w:r w:rsidR="0024344A" w:rsidRPr="004F2082">
        <w:t xml:space="preserve">. </w:t>
      </w:r>
      <w:r w:rsidR="00A2460D" w:rsidRPr="004F2082">
        <w:t>The association between</w:t>
      </w:r>
      <w:r w:rsidR="00AB3696" w:rsidRPr="004F2082">
        <w:t xml:space="preserve"> </w:t>
      </w:r>
      <w:r w:rsidR="001F687B" w:rsidRPr="004F2082">
        <w:t xml:space="preserve">atopic dermatitis </w:t>
      </w:r>
      <w:r w:rsidR="00A2460D" w:rsidRPr="004F2082">
        <w:t>and ADHD</w:t>
      </w:r>
      <w:r w:rsidR="00AB3696" w:rsidRPr="004F2082">
        <w:t xml:space="preserve"> has gained </w:t>
      </w:r>
      <w:r w:rsidR="00A2460D" w:rsidRPr="004F2082">
        <w:t xml:space="preserve">particular </w:t>
      </w:r>
      <w:r w:rsidR="00AB3696" w:rsidRPr="004F2082">
        <w:t xml:space="preserve">attention </w:t>
      </w:r>
      <w:r w:rsidR="00A2460D" w:rsidRPr="004F2082">
        <w:t>since</w:t>
      </w:r>
      <w:r w:rsidR="00AB3696" w:rsidRPr="004F2082">
        <w:t xml:space="preserve"> it emerges typic</w:t>
      </w:r>
      <w:r w:rsidR="007134F8" w:rsidRPr="004F2082">
        <w:t>ally in the first years of life</w:t>
      </w:r>
      <w:r w:rsidR="000872A8" w:rsidRPr="004F2082">
        <w:fldChar w:fldCharType="begin">
          <w:fldData xml:space="preserve">PEVuZE5vdGU+PENpdGU+PEF1dGhvcj5TY2htaXR0PC9BdXRob3I+PFllYXI+MjAxMDwvWWVhcj48
UmVjTnVtPjU3NjwvUmVjTnVtPjxyZWNvcmQ+PHJlYy1udW1iZXI+NTc2PC9yZWMtbnVtYmVyPjxm
b3JlaWduLWtleXM+PGtleSBhcHA9IkVOIiBkYi1pZD0iYXR2dnd0ZHRsNTJ4NXdlNXBzMjV6ZmY2
YWF2MmZ6MnBldmVhIj41NzY8L2tleT48L2ZvcmVpZ24ta2V5cz48cmVmLXR5cGUgbmFtZT0iSm91
cm5hbCBBcnRpY2xlIj4xNzwvcmVmLXR5cGU+PGNvbnRyaWJ1dG9ycz48YXV0aG9ycz48YXV0aG9y
PlNjaG1pdHQsIEouPC9hdXRob3I+PGF1dGhvcj5CdXNrZS1LaXJzY2hiYXVtLCBBLjwvYXV0aG9y
PjxhdXRob3I+Um9lc3NuZXIsIFYuPC9hdXRob3I+PC9hdXRob3JzPjwvY29udHJpYnV0b3JzPjxh
dXRoLWFkZHJlc3M+RGVwYXJ0bWVudCBvZiBEZXJtYXRvbG9neSwgVW5pdmVyc2l0eSBIb3NwaXRh
bCBDYXJsIEd1c3RhdiBDYXJ1cywgRmV0c2NoZXJzdHIsIERyZXNkZW4sIEdlcm1hbnkuIGpvY2hl
bi5zY2htaXR0QHVuaWtsaW5pa3VtZHJlc2Rlbi5kZTwvYXV0aC1hZGRyZXNzPjx0aXRsZXM+PHRp
dGxlPklzIGF0b3BpYyBkaXNlYXNlIGEgcmlzayBmYWN0b3IgZm9yIGF0dGVudGlvbi1kZWZpY2l0
L2h5cGVyYWN0aXZpdHkgZGlzb3JkZXI/IEEgc3lzdGVtYXRpYyByZXZpZXc8L3RpdGxlPjxzZWNv
bmRhcnktdGl0bGU+QWxsZXJneTwvc2Vjb25kYXJ5LXRpdGxlPjwvdGl0bGVzPjxwZXJpb2RpY2Fs
PjxmdWxsLXRpdGxlPkFsbGVyZ3k8L2Z1bGwtdGl0bGU+PC9wZXJpb2RpY2FsPjxwYWdlcz4xNTA2
LTI0PC9wYWdlcz48dm9sdW1lPjY1PC92b2x1bWU+PG51bWJlcj4xMjwvbnVtYmVyPjxlZGl0aW9u
PjIwMTAvMDgvMTk8L2VkaXRpb24+PGtleXdvcmRzPjxrZXl3b3JkPkFzdGhtYS9jb21wbGljYXRp
b25zL2VwaWRlbWlvbG9neTwva2V5d29yZD48a2V5d29yZD5BdHRlbnRpb24gRGVmaWNpdCBEaXNv
cmRlciB3aXRoIEh5cGVyYWN0aXZpdHkvKmVwaWRlbWlvbG9neS8qZXRpb2xvZ3k8L2tleXdvcmQ+
PGtleXdvcmQ+RWN6ZW1hL2NvbXBsaWNhdGlvbnMvZXBpZGVtaW9sb2d5PC9rZXl3b3JkPjxrZXl3
b3JkPkh1bWFuczwva2V5d29yZD48a2V5d29yZD5IeXBlcnNlbnNpdGl2aXR5LCBJbW1lZGlhdGUv
KmNvbXBsaWNhdGlvbnMvKmVwaWRlbWlvbG9neTwva2V5d29yZD48a2V5d29yZD5SaGluaXRpcy9j
b21wbGljYXRpb25zL2VwaWRlbWlvbG9neTwva2V5d29yZD48a2V5d29yZD5SaXNrIEZhY3RvcnM8
L2tleXdvcmQ+PC9rZXl3b3Jkcz48ZGF0ZXM+PHllYXI+MjAxMDwveWVhcj48cHViLWRhdGVzPjxk
YXRlPkRlYzwvZGF0ZT48L3B1Yi1kYXRlcz48L2RhdGVzPjxpc2JuPjEzOTgtOTk5NSAoRWxlY3Ry
b25pYykmI3hEOzAxMDUtNDUzOCAoTGlua2luZyk8L2lzYm4+PGFjY2Vzc2lvbi1udW0+MjA3MTYz
MjA8L2FjY2Vzc2lvbi1udW0+PHVybHM+PHJlbGF0ZWQtdXJscz48dXJsPmh0dHA6Ly93d3cubmNi
aS5ubG0ubmloLmdvdi9lbnRyZXovcXVlcnkuZmNnaT9jbWQ9UmV0cmlldmUmYW1wO2RiPVB1Yk1l
ZCZhbXA7ZG9wdD1DaXRhdGlvbiZhbXA7bGlzdF91aWRzPTIwNzE2MzIwPC91cmw+PC9yZWxhdGVk
LXVybHM+PC91cmxzPjxlbGVjdHJvbmljLXJlc291cmNlLW51bT5BTEwyNDQ5IFtwaWldJiN4RDsx
MC4xMTExL2ouMTM5OC05OTk1LjIwMTAuMDI0NDkueDwvZWxlY3Ryb25pYy1yZXNvdXJjZS1udW0+
PGxhbmd1YWdlPmVuZzwvbGFuZ3VhZ2U+PC9yZWNvcmQ+PC9DaXRlPjxDaXRlPjxBdXRob3I+QnVz
a2UtS2lyc2NoYmF1bTwvQXV0aG9yPjxZZWFyPjIwMTM8L1llYXI+PFJlY051bT4xNDc8L1JlY051
bT48cmVjb3JkPjxyZWMtbnVtYmVyPjE0NzwvcmVjLW51bWJlcj48Zm9yZWlnbi1rZXlzPjxrZXkg
YXBwPSJFTiIgZGItaWQ9ImF0dnZ3dGR0bDUyeDV3ZTVwczI1emZmNmFhdjJmejJwZXZlYSI+MTQ3
PC9rZXk+PC9mb3JlaWduLWtleXM+PHJlZi10eXBlIG5hbWU9IkpvdXJuYWwgQXJ0aWNsZSI+MTc8
L3JlZi10eXBlPjxjb250cmlidXRvcnM+PGF1dGhvcnM+PGF1dGhvcj5CdXNrZS1LaXJzY2hiYXVt
LCBBLjwvYXV0aG9yPjxhdXRob3I+U2NobWl0dCwgSi48L2F1dGhvcj48YXV0aG9yPlBsZXNzb3cs
IEYuPC9hdXRob3I+PGF1dGhvcj5Sb21hbm9zLCBNLjwvYXV0aG9yPjxhdXRob3I+V2VpZGluZ2Vy
LCBTLjwvYXV0aG9yPjxhdXRob3I+Um9lc3NuZXIsIFYuPC9hdXRob3I+PC9hdXRob3JzPjwvY29u
dHJpYnV0b3JzPjxhdXRoLWFkZHJlc3M+RGVwYXJ0bWVudCBvZiBCaW9wc3ljaG9sb2d5LCBUZWNo
bmljYWwgVW5pdmVyc2l0eSBvZiBEcmVzZGVuLCBEcmVzZGVuLCBHZXJtYW55LiBidXNrZUBiaW9w
c3ljaC50dS1kcmVzZGVuLmRlPC9hdXRoLWFkZHJlc3M+PHRpdGxlcz48dGl0bGU+UHN5Y2hvZW5k
b2NyaW5lIGFuZCBwc3ljaG9uZXVyb2ltbXVub2xvZ2ljYWwgbWVjaGFuaXNtcyBpbiB0aGUgY29t
b3JiaWRpdHkgb2YgYXRvcGljIGVjemVtYSBhbmQgYXR0ZW50aW9uIGRlZmljaXQvaHlwZXJhY3Rp
dml0eSBkaXNvcmRlcjwvdGl0bGU+PHNlY29uZGFyeS10aXRsZT5Qc3ljaG9uZXVyb2VuZG9jcmlu
b2xvZ3k8L3NlY29uZGFyeS10aXRsZT48L3RpdGxlcz48cGFnZXM+MTItMjM8L3BhZ2VzPjx2b2x1
bWU+Mzg8L3ZvbHVtZT48bnVtYmVyPjE8L251bWJlcj48ZWRpdGlvbj4yMDEyLzExLzEzPC9lZGl0
aW9uPjxrZXl3b3Jkcz48a2V5d29yZD5BdHRlbnRpb24gRGVmaWNpdCBEaXNvcmRlciB3aXRoPC9r
ZXl3b3JkPjxrZXl3b3JkPkh5cGVyYWN0aXZpdHkvZXBpZGVtaW9sb2d5L2ltbXVub2xvZ3kvKnBo
eXNpb3BhdGhvbG9neS9wc3ljaG9sb2d5PC9rZXl3b3JkPjxrZXl3b3JkPkJyYWluIENoZW1pc3Ry
eTwva2V5d29yZD48a2V5d29yZD5Db21vcmJpZGl0eTwva2V5d29yZD48a2V5d29yZD5DeXRva2lu
ZXMvYW5hbHlzaXMvcGh5c2lvbG9neTwva2V5d29yZD48a2V5d29yZD5EZXJtYXRpdGlzLCBBdG9w
aWMvZW1icnlvbG9neS9lcGlkZW1pb2xvZ3kvaW1tdW5vbG9neS8qcGh5c2lvcGF0aG9sb2d5L3Bz
eWNob2xvZ3k8L2tleXdvcmQ+PGtleXdvcmQ+RG9wYW1pbmUvcGh5c2lvbG9neTwva2V5d29yZD48
a2V5d29yZD5GZW1hbGU8L2tleXdvcmQ+PGtleXdvcmQ+R2VuZXRpYyBQcmVkaXNwb3NpdGlvbiB0
byBEaXNlYXNlPC9rZXl3b3JkPjxrZXl3b3JkPkd5cnVzIENpbmd1bGkvaW1tdW5vbG9neS9waHlz
aW9wYXRob2xvZ3k8L2tleXdvcmQ+PGtleXdvcmQ+SHVtYW5zPC9rZXl3b3JkPjxrZXl3b3JkPkh5
cG90aGFsYW1vLUh5cG9waHlzZWFsIFN5c3RlbS9waHlzaW9wYXRob2xvZ3k8L2tleXdvcmQ+PGtl
eXdvcmQ+SW1tdW5vZ2xvYnVsaW4gRS9pbW11bm9sb2d5PC9rZXl3b3JkPjxrZXl3b3JkPkluZmFu
dDwva2V5d29yZD48a2V5d29yZD5JbnRlcm1lZGlhdGUgRmlsYW1lbnQgUHJvdGVpbnMvZGVmaWNp
ZW5jeTwva2V5d29yZD48a2V5d29yZD5OZXVyb2ltbXVub21vZHVsYXRpb24vKnBoeXNpb2xvZ3k8
L2tleXdvcmQ+PGtleXdvcmQ+UGl0dWl0YXJ5LUFkcmVuYWwgU3lzdGVtL3BoeXNpb3BhdGhvbG9n
eTwva2V5d29yZD48a2V5d29yZD5QcmVmcm9udGFsIENvcnRleC9pbW11bm9sb2d5L3BoeXNpb3Bh
dGhvbG9neTwva2V5d29yZD48a2V5d29yZD5QcmVnbmFuY3k8L2tleXdvcmQ+PGtleXdvcmQ+UHJl
bmF0YWwgRXhwb3N1cmUgRGVsYXllZCBFZmZlY3RzPC9rZXl3b3JkPjxrZXl3b3JkPlBzeWNob25l
dXJvaW1tdW5vbG9neTwva2V5d29yZD48a2V5d29yZD5SaXNrPC9rZXl3b3JkPjxrZXl3b3JkPlNr
aW4vaW1tdW5vbG9neTwva2V5d29yZD48a2V5d29yZD5ULUx5bXBob2N5dGUgU3Vic2V0cy9pbW11
bm9sb2d5L3NlY3JldGlvbjwva2V5d29yZD48L2tleXdvcmRzPjxkYXRlcz48eWVhcj4yMDEzPC95
ZWFyPjxwdWItZGF0ZXM+PGRhdGU+SmFuPC9kYXRlPjwvcHViLWRhdGVzPjwvZGF0ZXM+PGlzYm4+
MTg3My0zMzYwIChFbGVjdHJvbmljKSYjeEQ7MDMwNi00NTMwIChMaW5raW5nKTwvaXNibj48YWNj
ZXNzaW9uLW51bT4yMzE0MTg1MTwvYWNjZXNzaW9uLW51bT48dXJscz48cmVsYXRlZC11cmxzPjx1
cmw+aHR0cDovL3d3dy5uY2JpLm5sbS5uaWguZ292L2VudHJlei9xdWVyeS5mY2dpP2NtZD1SZXRy
aWV2ZSZhbXA7ZGI9UHViTWVkJmFtcDtkb3B0PUNpdGF0aW9uJmFtcDtsaXN0X3VpZHM9MjMxNDE4
NTE8L3VybD48L3JlbGF0ZWQtdXJscz48L3VybHM+PGVsZWN0cm9uaWMtcmVzb3VyY2UtbnVtPlMw
MzA2LTQ1MzAoMTIpMDAzMzMtMiBbcGlpXSYjeEQ7MTAuMTAxNi9qLnBzeW5ldWVuLjIwMTIuMDku
MDE3PC9lbGVjdHJvbmljLXJlc291cmNlLW51bT48bGFuZ3VhZ2U+ZW5nPC9sYW5ndWFnZT48L3Jl
Y29yZD48L0NpdGU+PENpdGU+PEF1dGhvcj5Uc2FpPC9BdXRob3I+PFllYXI+MjAxMzwvWWVhcj48
UmVjTnVtPjU4MDwvUmVjTnVtPjxyZWNvcmQ+PHJlYy1udW1iZXI+NTgwPC9yZWMtbnVtYmVyPjxm
b3JlaWduLWtleXM+PGtleSBhcHA9IkVOIiBkYi1pZD0iYXR2dnd0ZHRsNTJ4NXdlNXBzMjV6ZmY2
YWF2MmZ6MnBldmVhIj41ODA8L2tleT48L2ZvcmVpZ24ta2V5cz48cmVmLXR5cGUgbmFtZT0iSm91
cm5hbCBBcnRpY2xlIj4xNzwvcmVmLXR5cGU+PGNvbnRyaWJ1dG9ycz48YXV0aG9ycz48YXV0aG9y
PlRzYWksIEouIEQuPC9hdXRob3I+PGF1dGhvcj5DaGFuZywgUy4gTi48L2F1dGhvcj48YXV0aG9y
Pk1vdSwgQy4gSC48L2F1dGhvcj48YXV0aG9yPlN1bmcsIEYuIEMuPC9hdXRob3I+PGF1dGhvcj5M
dWUsIEsuIEguPC9hdXRob3I+PC9hdXRob3JzPjwvY29udHJpYnV0b3JzPjxhdXRoLWFkZHJlc3M+
SW5zdGl0dXRlIG9mIE1lZGljaW5lLCBDaHVuZyBTaGFuIE1lZGljYWwgVW5pdmVyc2l0eSwgVGFp
Y2h1bmcsIFRhaXdhbi48L2F1dGgtYWRkcmVzcz48dGl0bGVzPjx0aXRsZT5Bc3NvY2lhdGlvbiBi
ZXR3ZWVuIGF0b3BpYyBkaXNlYXNlcyBhbmQgYXR0ZW50aW9uLWRlZmljaXQvaHlwZXJhY3Rpdml0
eSBkaXNvcmRlciBpbiBjaGlsZGhvb2Q6IGEgcG9wdWxhdGlvbi1iYXNlZCBjYXNlLWNvbnRyb2wg
c3R1ZHk8L3RpdGxlPjxzZWNvbmRhcnktdGl0bGU+QW5uIEVwaWRlbWlvbDwvc2Vjb25kYXJ5LXRp
dGxlPjwvdGl0bGVzPjxwZXJpb2RpY2FsPjxmdWxsLXRpdGxlPkFubiBFcGlkZW1pb2w8L2Z1bGwt
dGl0bGU+PC9wZXJpb2RpY2FsPjxwYWdlcz4xODUtODwvcGFnZXM+PHZvbHVtZT4yMzwvdm9sdW1l
PjxudW1iZXI+NDwvbnVtYmVyPjxlZGl0aW9uPjIwMTMvMDIvMDU8L2VkaXRpb24+PGtleXdvcmRz
PjxrZXl3b3JkPkFkb2xlc2NlbnQ8L2tleXdvcmQ+PGtleXdvcmQ+QWdlIERpc3RyaWJ1dGlvbjwv
a2V5d29yZD48a2V5d29yZD5Bc3RobWEvZGlhZ25vc2lzL2VwaWRlbWlvbG9neTwva2V5d29yZD48
a2V5d29yZD5BdHRlbnRpb24gRGVmaWNpdCBEaXNvcmRlciB3aXRoIEh5cGVyYWN0aXZpdHkvKmRp
YWdub3Npcy8qZXBpZGVtaW9sb2d5PC9rZXl3b3JkPjxrZXl3b3JkPkNhc2UtQ29udHJvbCBTdHVk
aWVzPC9rZXl3b3JkPjxrZXl3b3JkPkNoaWxkPC9rZXl3b3JkPjxrZXl3b3JkPkNvbmp1bmN0aXZp
dGlzLCBBbGxlcmdpYy9kaWFnbm9zaXMvZXBpZGVtaW9sb2d5PC9rZXl3b3JkPjxrZXl3b3JkPkZl
bWFsZTwva2V5d29yZD48a2V5d29yZD5IdW1hbnM8L2tleXdvcmQ+PGtleXdvcmQ+SHlwZXJzZW5z
aXRpdml0eSwgSW1tZWRpYXRlLyplcGlkZW1pb2xvZ3kvZXRpb2xvZ3k8L2tleXdvcmQ+PGtleXdv
cmQ+TG9naXN0aWMgTW9kZWxzPC9rZXl3b3JkPjxrZXl3b3JkPkxvbmdpdHVkaW5hbCBTdHVkaWVz
PC9rZXl3b3JkPjxrZXl3b3JkPk1hbGU8L2tleXdvcmQ+PGtleXdvcmQ+T2RkcyBSYXRpbzwva2V5
d29yZD48a2V5d29yZD5Qb3B1bGF0aW9uIFN1cnZlaWxsYW5jZTwva2V5d29yZD48a2V5d29yZD5Q
cmV2YWxlbmNlPC9rZXl3b3JkPjxrZXl3b3JkPlJoaW5pdGlzLCBBbGxlcmdpYywgUGVyZW5uaWFs
L2RpYWdub3Npcy9lcGlkZW1pb2xvZ3k8L2tleXdvcmQ+PGtleXdvcmQ+UmlzayBGYWN0b3JzPC9r
ZXl3b3JkPjxrZXl3b3JkPlNvY2lvZWNvbm9taWMgRmFjdG9yczwva2V5d29yZD48a2V5d29yZD5U
YWl3YW4vZXBpZGVtaW9sb2d5PC9rZXl3b3JkPjxrZXl3b3JkPlVyYmFuIFBvcHVsYXRpb248L2tl
eXdvcmQ+PC9rZXl3b3Jkcz48ZGF0ZXM+PHllYXI+MjAxMzwveWVhcj48cHViLWRhdGVzPjxkYXRl
PkFwcjwvZGF0ZT48L3B1Yi1kYXRlcz48L2RhdGVzPjxpc2JuPjE4NzMtMjU4NSAoRWxlY3Ryb25p
YykmI3hEOzEwNDctMjc5NyAoTGlua2luZyk8L2lzYm4+PGFjY2Vzc2lvbi1udW0+MjMzNzUzNDM8
L2FjY2Vzc2lvbi1udW0+PHVybHM+PHJlbGF0ZWQtdXJscz48dXJsPmh0dHA6Ly93d3cubmNiaS5u
bG0ubmloLmdvdi9lbnRyZXovcXVlcnkuZmNnaT9jbWQ9UmV0cmlldmUmYW1wO2RiPVB1Yk1lZCZh
bXA7ZG9wdD1DaXRhdGlvbiZhbXA7bGlzdF91aWRzPTIzMzc1MzQzPC91cmw+PC9yZWxhdGVkLXVy
bHM+PC91cmxzPjxlbGVjdHJvbmljLXJlc291cmNlLW51bT5TMTA0Ny0yNzk3KDEzKTAwMDA0LTUg
W3BpaV0mI3hEOzEwLjEwMTYvai5hbm5lcGlkZW0uMjAxMi4xMi4wMTU8L2VsZWN0cm9uaWMtcmVz
b3VyY2UtbnVtPjxsYW5ndWFnZT5lbmc8L2xhbmd1YWdlPjwvcmVjb3JkPjwvQ2l0ZT48L0VuZE5v
dGU+AG==
</w:fldData>
        </w:fldChar>
      </w:r>
      <w:r w:rsidR="001E4ADE" w:rsidRPr="004F2082">
        <w:instrText xml:space="preserve"> ADDIN EN.CITE </w:instrText>
      </w:r>
      <w:r w:rsidR="000872A8" w:rsidRPr="004F2082">
        <w:fldChar w:fldCharType="begin">
          <w:fldData xml:space="preserve">PEVuZE5vdGU+PENpdGU+PEF1dGhvcj5TY2htaXR0PC9BdXRob3I+PFllYXI+MjAxMDwvWWVhcj48
UmVjTnVtPjU3NjwvUmVjTnVtPjxyZWNvcmQ+PHJlYy1udW1iZXI+NTc2PC9yZWMtbnVtYmVyPjxm
b3JlaWduLWtleXM+PGtleSBhcHA9IkVOIiBkYi1pZD0iYXR2dnd0ZHRsNTJ4NXdlNXBzMjV6ZmY2
YWF2MmZ6MnBldmVhIj41NzY8L2tleT48L2ZvcmVpZ24ta2V5cz48cmVmLXR5cGUgbmFtZT0iSm91
cm5hbCBBcnRpY2xlIj4xNzwvcmVmLXR5cGU+PGNvbnRyaWJ1dG9ycz48YXV0aG9ycz48YXV0aG9y
PlNjaG1pdHQsIEouPC9hdXRob3I+PGF1dGhvcj5CdXNrZS1LaXJzY2hiYXVtLCBBLjwvYXV0aG9y
PjxhdXRob3I+Um9lc3NuZXIsIFYuPC9hdXRob3I+PC9hdXRob3JzPjwvY29udHJpYnV0b3JzPjxh
dXRoLWFkZHJlc3M+RGVwYXJ0bWVudCBvZiBEZXJtYXRvbG9neSwgVW5pdmVyc2l0eSBIb3NwaXRh
bCBDYXJsIEd1c3RhdiBDYXJ1cywgRmV0c2NoZXJzdHIsIERyZXNkZW4sIEdlcm1hbnkuIGpvY2hl
bi5zY2htaXR0QHVuaWtsaW5pa3VtZHJlc2Rlbi5kZTwvYXV0aC1hZGRyZXNzPjx0aXRsZXM+PHRp
dGxlPklzIGF0b3BpYyBkaXNlYXNlIGEgcmlzayBmYWN0b3IgZm9yIGF0dGVudGlvbi1kZWZpY2l0
L2h5cGVyYWN0aXZpdHkgZGlzb3JkZXI/IEEgc3lzdGVtYXRpYyByZXZpZXc8L3RpdGxlPjxzZWNv
bmRhcnktdGl0bGU+QWxsZXJneTwvc2Vjb25kYXJ5LXRpdGxlPjwvdGl0bGVzPjxwZXJpb2RpY2Fs
PjxmdWxsLXRpdGxlPkFsbGVyZ3k8L2Z1bGwtdGl0bGU+PC9wZXJpb2RpY2FsPjxwYWdlcz4xNTA2
LTI0PC9wYWdlcz48dm9sdW1lPjY1PC92b2x1bWU+PG51bWJlcj4xMjwvbnVtYmVyPjxlZGl0aW9u
PjIwMTAvMDgvMTk8L2VkaXRpb24+PGtleXdvcmRzPjxrZXl3b3JkPkFzdGhtYS9jb21wbGljYXRp
b25zL2VwaWRlbWlvbG9neTwva2V5d29yZD48a2V5d29yZD5BdHRlbnRpb24gRGVmaWNpdCBEaXNv
cmRlciB3aXRoIEh5cGVyYWN0aXZpdHkvKmVwaWRlbWlvbG9neS8qZXRpb2xvZ3k8L2tleXdvcmQ+
PGtleXdvcmQ+RWN6ZW1hL2NvbXBsaWNhdGlvbnMvZXBpZGVtaW9sb2d5PC9rZXl3b3JkPjxrZXl3
b3JkPkh1bWFuczwva2V5d29yZD48a2V5d29yZD5IeXBlcnNlbnNpdGl2aXR5LCBJbW1lZGlhdGUv
KmNvbXBsaWNhdGlvbnMvKmVwaWRlbWlvbG9neTwva2V5d29yZD48a2V5d29yZD5SaGluaXRpcy9j
b21wbGljYXRpb25zL2VwaWRlbWlvbG9neTwva2V5d29yZD48a2V5d29yZD5SaXNrIEZhY3RvcnM8
L2tleXdvcmQ+PC9rZXl3b3Jkcz48ZGF0ZXM+PHllYXI+MjAxMDwveWVhcj48cHViLWRhdGVzPjxk
YXRlPkRlYzwvZGF0ZT48L3B1Yi1kYXRlcz48L2RhdGVzPjxpc2JuPjEzOTgtOTk5NSAoRWxlY3Ry
b25pYykmI3hEOzAxMDUtNDUzOCAoTGlua2luZyk8L2lzYm4+PGFjY2Vzc2lvbi1udW0+MjA3MTYz
MjA8L2FjY2Vzc2lvbi1udW0+PHVybHM+PHJlbGF0ZWQtdXJscz48dXJsPmh0dHA6Ly93d3cubmNi
aS5ubG0ubmloLmdvdi9lbnRyZXovcXVlcnkuZmNnaT9jbWQ9UmV0cmlldmUmYW1wO2RiPVB1Yk1l
ZCZhbXA7ZG9wdD1DaXRhdGlvbiZhbXA7bGlzdF91aWRzPTIwNzE2MzIwPC91cmw+PC9yZWxhdGVk
LXVybHM+PC91cmxzPjxlbGVjdHJvbmljLXJlc291cmNlLW51bT5BTEwyNDQ5IFtwaWldJiN4RDsx
MC4xMTExL2ouMTM5OC05OTk1LjIwMTAuMDI0NDkueDwvZWxlY3Ryb25pYy1yZXNvdXJjZS1udW0+
PGxhbmd1YWdlPmVuZzwvbGFuZ3VhZ2U+PC9yZWNvcmQ+PC9DaXRlPjxDaXRlPjxBdXRob3I+QnVz
a2UtS2lyc2NoYmF1bTwvQXV0aG9yPjxZZWFyPjIwMTM8L1llYXI+PFJlY051bT4xNDc8L1JlY051
bT48cmVjb3JkPjxyZWMtbnVtYmVyPjE0NzwvcmVjLW51bWJlcj48Zm9yZWlnbi1rZXlzPjxrZXkg
YXBwPSJFTiIgZGItaWQ9ImF0dnZ3dGR0bDUyeDV3ZTVwczI1emZmNmFhdjJmejJwZXZlYSI+MTQ3
PC9rZXk+PC9mb3JlaWduLWtleXM+PHJlZi10eXBlIG5hbWU9IkpvdXJuYWwgQXJ0aWNsZSI+MTc8
L3JlZi10eXBlPjxjb250cmlidXRvcnM+PGF1dGhvcnM+PGF1dGhvcj5CdXNrZS1LaXJzY2hiYXVt
LCBBLjwvYXV0aG9yPjxhdXRob3I+U2NobWl0dCwgSi48L2F1dGhvcj48YXV0aG9yPlBsZXNzb3cs
IEYuPC9hdXRob3I+PGF1dGhvcj5Sb21hbm9zLCBNLjwvYXV0aG9yPjxhdXRob3I+V2VpZGluZ2Vy
LCBTLjwvYXV0aG9yPjxhdXRob3I+Um9lc3NuZXIsIFYuPC9hdXRob3I+PC9hdXRob3JzPjwvY29u
dHJpYnV0b3JzPjxhdXRoLWFkZHJlc3M+RGVwYXJ0bWVudCBvZiBCaW9wc3ljaG9sb2d5LCBUZWNo
bmljYWwgVW5pdmVyc2l0eSBvZiBEcmVzZGVuLCBEcmVzZGVuLCBHZXJtYW55LiBidXNrZUBiaW9w
c3ljaC50dS1kcmVzZGVuLmRlPC9hdXRoLWFkZHJlc3M+PHRpdGxlcz48dGl0bGU+UHN5Y2hvZW5k
b2NyaW5lIGFuZCBwc3ljaG9uZXVyb2ltbXVub2xvZ2ljYWwgbWVjaGFuaXNtcyBpbiB0aGUgY29t
b3JiaWRpdHkgb2YgYXRvcGljIGVjemVtYSBhbmQgYXR0ZW50aW9uIGRlZmljaXQvaHlwZXJhY3Rp
dml0eSBkaXNvcmRlcjwvdGl0bGU+PHNlY29uZGFyeS10aXRsZT5Qc3ljaG9uZXVyb2VuZG9jcmlu
b2xvZ3k8L3NlY29uZGFyeS10aXRsZT48L3RpdGxlcz48cGFnZXM+MTItMjM8L3BhZ2VzPjx2b2x1
bWU+Mzg8L3ZvbHVtZT48bnVtYmVyPjE8L251bWJlcj48ZWRpdGlvbj4yMDEyLzExLzEzPC9lZGl0
aW9uPjxrZXl3b3Jkcz48a2V5d29yZD5BdHRlbnRpb24gRGVmaWNpdCBEaXNvcmRlciB3aXRoPC9r
ZXl3b3JkPjxrZXl3b3JkPkh5cGVyYWN0aXZpdHkvZXBpZGVtaW9sb2d5L2ltbXVub2xvZ3kvKnBo
eXNpb3BhdGhvbG9neS9wc3ljaG9sb2d5PC9rZXl3b3JkPjxrZXl3b3JkPkJyYWluIENoZW1pc3Ry
eTwva2V5d29yZD48a2V5d29yZD5Db21vcmJpZGl0eTwva2V5d29yZD48a2V5d29yZD5DeXRva2lu
ZXMvYW5hbHlzaXMvcGh5c2lvbG9neTwva2V5d29yZD48a2V5d29yZD5EZXJtYXRpdGlzLCBBdG9w
aWMvZW1icnlvbG9neS9lcGlkZW1pb2xvZ3kvaW1tdW5vbG9neS8qcGh5c2lvcGF0aG9sb2d5L3Bz
eWNob2xvZ3k8L2tleXdvcmQ+PGtleXdvcmQ+RG9wYW1pbmUvcGh5c2lvbG9neTwva2V5d29yZD48
a2V5d29yZD5GZW1hbGU8L2tleXdvcmQ+PGtleXdvcmQ+R2VuZXRpYyBQcmVkaXNwb3NpdGlvbiB0
byBEaXNlYXNlPC9rZXl3b3JkPjxrZXl3b3JkPkd5cnVzIENpbmd1bGkvaW1tdW5vbG9neS9waHlz
aW9wYXRob2xvZ3k8L2tleXdvcmQ+PGtleXdvcmQ+SHVtYW5zPC9rZXl3b3JkPjxrZXl3b3JkPkh5
cG90aGFsYW1vLUh5cG9waHlzZWFsIFN5c3RlbS9waHlzaW9wYXRob2xvZ3k8L2tleXdvcmQ+PGtl
eXdvcmQ+SW1tdW5vZ2xvYnVsaW4gRS9pbW11bm9sb2d5PC9rZXl3b3JkPjxrZXl3b3JkPkluZmFu
dDwva2V5d29yZD48a2V5d29yZD5JbnRlcm1lZGlhdGUgRmlsYW1lbnQgUHJvdGVpbnMvZGVmaWNp
ZW5jeTwva2V5d29yZD48a2V5d29yZD5OZXVyb2ltbXVub21vZHVsYXRpb24vKnBoeXNpb2xvZ3k8
L2tleXdvcmQ+PGtleXdvcmQ+UGl0dWl0YXJ5LUFkcmVuYWwgU3lzdGVtL3BoeXNpb3BhdGhvbG9n
eTwva2V5d29yZD48a2V5d29yZD5QcmVmcm9udGFsIENvcnRleC9pbW11bm9sb2d5L3BoeXNpb3Bh
dGhvbG9neTwva2V5d29yZD48a2V5d29yZD5QcmVnbmFuY3k8L2tleXdvcmQ+PGtleXdvcmQ+UHJl
bmF0YWwgRXhwb3N1cmUgRGVsYXllZCBFZmZlY3RzPC9rZXl3b3JkPjxrZXl3b3JkPlBzeWNob25l
dXJvaW1tdW5vbG9neTwva2V5d29yZD48a2V5d29yZD5SaXNrPC9rZXl3b3JkPjxrZXl3b3JkPlNr
aW4vaW1tdW5vbG9neTwva2V5d29yZD48a2V5d29yZD5ULUx5bXBob2N5dGUgU3Vic2V0cy9pbW11
bm9sb2d5L3NlY3JldGlvbjwva2V5d29yZD48L2tleXdvcmRzPjxkYXRlcz48eWVhcj4yMDEzPC95
ZWFyPjxwdWItZGF0ZXM+PGRhdGU+SmFuPC9kYXRlPjwvcHViLWRhdGVzPjwvZGF0ZXM+PGlzYm4+
MTg3My0zMzYwIChFbGVjdHJvbmljKSYjeEQ7MDMwNi00NTMwIChMaW5raW5nKTwvaXNibj48YWNj
ZXNzaW9uLW51bT4yMzE0MTg1MTwvYWNjZXNzaW9uLW51bT48dXJscz48cmVsYXRlZC11cmxzPjx1
cmw+aHR0cDovL3d3dy5uY2JpLm5sbS5uaWguZ292L2VudHJlei9xdWVyeS5mY2dpP2NtZD1SZXRy
aWV2ZSZhbXA7ZGI9UHViTWVkJmFtcDtkb3B0PUNpdGF0aW9uJmFtcDtsaXN0X3VpZHM9MjMxNDE4
NTE8L3VybD48L3JlbGF0ZWQtdXJscz48L3VybHM+PGVsZWN0cm9uaWMtcmVzb3VyY2UtbnVtPlMw
MzA2LTQ1MzAoMTIpMDAzMzMtMiBbcGlpXSYjeEQ7MTAuMTAxNi9qLnBzeW5ldWVuLjIwMTIuMDku
MDE3PC9lbGVjdHJvbmljLXJlc291cmNlLW51bT48bGFuZ3VhZ2U+ZW5nPC9sYW5ndWFnZT48L3Jl
Y29yZD48L0NpdGU+PENpdGU+PEF1dGhvcj5Uc2FpPC9BdXRob3I+PFllYXI+MjAxMzwvWWVhcj48
UmVjTnVtPjU4MDwvUmVjTnVtPjxyZWNvcmQ+PHJlYy1udW1iZXI+NTgwPC9yZWMtbnVtYmVyPjxm
b3JlaWduLWtleXM+PGtleSBhcHA9IkVOIiBkYi1pZD0iYXR2dnd0ZHRsNTJ4NXdlNXBzMjV6ZmY2
YWF2MmZ6MnBldmVhIj41ODA8L2tleT48L2ZvcmVpZ24ta2V5cz48cmVmLXR5cGUgbmFtZT0iSm91
cm5hbCBBcnRpY2xlIj4xNzwvcmVmLXR5cGU+PGNvbnRyaWJ1dG9ycz48YXV0aG9ycz48YXV0aG9y
PlRzYWksIEouIEQuPC9hdXRob3I+PGF1dGhvcj5DaGFuZywgUy4gTi48L2F1dGhvcj48YXV0aG9y
Pk1vdSwgQy4gSC48L2F1dGhvcj48YXV0aG9yPlN1bmcsIEYuIEMuPC9hdXRob3I+PGF1dGhvcj5M
dWUsIEsuIEguPC9hdXRob3I+PC9hdXRob3JzPjwvY29udHJpYnV0b3JzPjxhdXRoLWFkZHJlc3M+
SW5zdGl0dXRlIG9mIE1lZGljaW5lLCBDaHVuZyBTaGFuIE1lZGljYWwgVW5pdmVyc2l0eSwgVGFp
Y2h1bmcsIFRhaXdhbi48L2F1dGgtYWRkcmVzcz48dGl0bGVzPjx0aXRsZT5Bc3NvY2lhdGlvbiBi
ZXR3ZWVuIGF0b3BpYyBkaXNlYXNlcyBhbmQgYXR0ZW50aW9uLWRlZmljaXQvaHlwZXJhY3Rpdml0
eSBkaXNvcmRlciBpbiBjaGlsZGhvb2Q6IGEgcG9wdWxhdGlvbi1iYXNlZCBjYXNlLWNvbnRyb2wg
c3R1ZHk8L3RpdGxlPjxzZWNvbmRhcnktdGl0bGU+QW5uIEVwaWRlbWlvbDwvc2Vjb25kYXJ5LXRp
dGxlPjwvdGl0bGVzPjxwZXJpb2RpY2FsPjxmdWxsLXRpdGxlPkFubiBFcGlkZW1pb2w8L2Z1bGwt
dGl0bGU+PC9wZXJpb2RpY2FsPjxwYWdlcz4xODUtODwvcGFnZXM+PHZvbHVtZT4yMzwvdm9sdW1l
PjxudW1iZXI+NDwvbnVtYmVyPjxlZGl0aW9uPjIwMTMvMDIvMDU8L2VkaXRpb24+PGtleXdvcmRz
PjxrZXl3b3JkPkFkb2xlc2NlbnQ8L2tleXdvcmQ+PGtleXdvcmQ+QWdlIERpc3RyaWJ1dGlvbjwv
a2V5d29yZD48a2V5d29yZD5Bc3RobWEvZGlhZ25vc2lzL2VwaWRlbWlvbG9neTwva2V5d29yZD48
a2V5d29yZD5BdHRlbnRpb24gRGVmaWNpdCBEaXNvcmRlciB3aXRoIEh5cGVyYWN0aXZpdHkvKmRp
YWdub3Npcy8qZXBpZGVtaW9sb2d5PC9rZXl3b3JkPjxrZXl3b3JkPkNhc2UtQ29udHJvbCBTdHVk
aWVzPC9rZXl3b3JkPjxrZXl3b3JkPkNoaWxkPC9rZXl3b3JkPjxrZXl3b3JkPkNvbmp1bmN0aXZp
dGlzLCBBbGxlcmdpYy9kaWFnbm9zaXMvZXBpZGVtaW9sb2d5PC9rZXl3b3JkPjxrZXl3b3JkPkZl
bWFsZTwva2V5d29yZD48a2V5d29yZD5IdW1hbnM8L2tleXdvcmQ+PGtleXdvcmQ+SHlwZXJzZW5z
aXRpdml0eSwgSW1tZWRpYXRlLyplcGlkZW1pb2xvZ3kvZXRpb2xvZ3k8L2tleXdvcmQ+PGtleXdv
cmQ+TG9naXN0aWMgTW9kZWxzPC9rZXl3b3JkPjxrZXl3b3JkPkxvbmdpdHVkaW5hbCBTdHVkaWVz
PC9rZXl3b3JkPjxrZXl3b3JkPk1hbGU8L2tleXdvcmQ+PGtleXdvcmQ+T2RkcyBSYXRpbzwva2V5
d29yZD48a2V5d29yZD5Qb3B1bGF0aW9uIFN1cnZlaWxsYW5jZTwva2V5d29yZD48a2V5d29yZD5Q
cmV2YWxlbmNlPC9rZXl3b3JkPjxrZXl3b3JkPlJoaW5pdGlzLCBBbGxlcmdpYywgUGVyZW5uaWFs
L2RpYWdub3Npcy9lcGlkZW1pb2xvZ3k8L2tleXdvcmQ+PGtleXdvcmQ+UmlzayBGYWN0b3JzPC9r
ZXl3b3JkPjxrZXl3b3JkPlNvY2lvZWNvbm9taWMgRmFjdG9yczwva2V5d29yZD48a2V5d29yZD5U
YWl3YW4vZXBpZGVtaW9sb2d5PC9rZXl3b3JkPjxrZXl3b3JkPlVyYmFuIFBvcHVsYXRpb248L2tl
eXdvcmQ+PC9rZXl3b3Jkcz48ZGF0ZXM+PHllYXI+MjAxMzwveWVhcj48cHViLWRhdGVzPjxkYXRl
PkFwcjwvZGF0ZT48L3B1Yi1kYXRlcz48L2RhdGVzPjxpc2JuPjE4NzMtMjU4NSAoRWxlY3Ryb25p
YykmI3hEOzEwNDctMjc5NyAoTGlua2luZyk8L2lzYm4+PGFjY2Vzc2lvbi1udW0+MjMzNzUzNDM8
L2FjY2Vzc2lvbi1udW0+PHVybHM+PHJlbGF0ZWQtdXJscz48dXJsPmh0dHA6Ly93d3cubmNiaS5u
bG0ubmloLmdvdi9lbnRyZXovcXVlcnkuZmNnaT9jbWQ9UmV0cmlldmUmYW1wO2RiPVB1Yk1lZCZh
bXA7ZG9wdD1DaXRhdGlvbiZhbXA7bGlzdF91aWRzPTIzMzc1MzQzPC91cmw+PC9yZWxhdGVkLXVy
bHM+PC91cmxzPjxlbGVjdHJvbmljLXJlc291cmNlLW51bT5TMTA0Ny0yNzk3KDEzKTAwMDA0LTUg
W3BpaV0mI3hEOzEwLjEwMTYvai5hbm5lcGlkZW0uMjAxMi4xMi4wMTU8L2VsZWN0cm9uaWMtcmVz
b3VyY2UtbnVtPjxsYW5ndWFnZT5lbmc8L2xhbmd1YWdlPjwvcmVjb3JkPjwvQ2l0ZT48L0VuZE5v
dGU+AG==
</w:fldData>
        </w:fldChar>
      </w:r>
      <w:r w:rsidR="001E4ADE" w:rsidRPr="004F2082">
        <w:instrText xml:space="preserve"> ADDIN EN.CITE.DATA </w:instrText>
      </w:r>
      <w:r w:rsidR="000872A8" w:rsidRPr="004F2082">
        <w:fldChar w:fldCharType="end"/>
      </w:r>
      <w:r w:rsidR="000872A8" w:rsidRPr="004F2082">
        <w:fldChar w:fldCharType="separate"/>
      </w:r>
      <w:r w:rsidR="007134F8" w:rsidRPr="004F2082">
        <w:rPr>
          <w:vertAlign w:val="superscript"/>
        </w:rPr>
        <w:t>[33,47,</w:t>
      </w:r>
      <w:r w:rsidR="001E4ADE" w:rsidRPr="004F2082">
        <w:rPr>
          <w:vertAlign w:val="superscript"/>
        </w:rPr>
        <w:t>48]</w:t>
      </w:r>
      <w:r w:rsidR="000872A8" w:rsidRPr="004F2082">
        <w:fldChar w:fldCharType="end"/>
      </w:r>
      <w:r w:rsidR="00AB3696" w:rsidRPr="004F2082">
        <w:t xml:space="preserve">. </w:t>
      </w:r>
    </w:p>
    <w:p w14:paraId="2304C620" w14:textId="29347BB8" w:rsidR="00052E1C" w:rsidRPr="004F2082" w:rsidRDefault="00F130A7" w:rsidP="007134F8">
      <w:pPr>
        <w:spacing w:after="0"/>
        <w:ind w:firstLineChars="100" w:firstLine="240"/>
        <w:jc w:val="both"/>
      </w:pPr>
      <w:r w:rsidRPr="004F2082">
        <w:t>Beside</w:t>
      </w:r>
      <w:r w:rsidR="00325808" w:rsidRPr="004F2082">
        <w:t xml:space="preserve"> atopies</w:t>
      </w:r>
      <w:r w:rsidRPr="004F2082">
        <w:t>,</w:t>
      </w:r>
      <w:r w:rsidR="00325808" w:rsidRPr="004F2082">
        <w:t xml:space="preserve"> </w:t>
      </w:r>
      <w:r w:rsidR="00F813C6" w:rsidRPr="004F2082">
        <w:t>chronic</w:t>
      </w:r>
      <w:r w:rsidR="00325808" w:rsidRPr="004F2082">
        <w:t xml:space="preserve"> </w:t>
      </w:r>
      <w:r w:rsidR="00137721" w:rsidRPr="004F2082">
        <w:t xml:space="preserve">or relapsing </w:t>
      </w:r>
      <w:r w:rsidR="00325808" w:rsidRPr="004F2082">
        <w:t xml:space="preserve">inflammatory diseases have been shown to be linked </w:t>
      </w:r>
      <w:r w:rsidR="00741FC9" w:rsidRPr="004F2082">
        <w:t>to</w:t>
      </w:r>
      <w:r w:rsidR="00325808" w:rsidRPr="004F2082">
        <w:t xml:space="preserve"> a great variety </w:t>
      </w:r>
      <w:r w:rsidR="00741FC9" w:rsidRPr="004F2082">
        <w:t>of</w:t>
      </w:r>
      <w:r w:rsidR="00811D57" w:rsidRPr="004F2082">
        <w:t xml:space="preserve"> CMD</w:t>
      </w:r>
      <w:r w:rsidR="004E2F58" w:rsidRPr="004F2082">
        <w:t xml:space="preserve">, and both </w:t>
      </w:r>
      <w:r w:rsidR="00137721" w:rsidRPr="004F2082">
        <w:t xml:space="preserve">theoretically </w:t>
      </w:r>
      <w:r w:rsidR="00741FC9" w:rsidRPr="004F2082">
        <w:t>qualify as triggers and as vulnerability markers.</w:t>
      </w:r>
      <w:r w:rsidR="004E2F58" w:rsidRPr="004F2082">
        <w:t xml:space="preserve"> </w:t>
      </w:r>
      <w:r w:rsidR="00672E7E" w:rsidRPr="004F2082">
        <w:t>S</w:t>
      </w:r>
      <w:r w:rsidR="00325808" w:rsidRPr="004F2082">
        <w:t>kin diseases such as acne</w:t>
      </w:r>
      <w:r w:rsidR="000872A8" w:rsidRPr="004F2082">
        <w:fldChar w:fldCharType="begin">
          <w:fldData xml:space="preserve">PEVuZE5vdGU+PENpdGU+PEF1dGhvcj5HdXB0YTwvQXV0aG9yPjxZZWFyPjIwMTQ8L1llYXI+PFJl
Y051bT41Mjc8L1JlY051bT48cmVjb3JkPjxyZWMtbnVtYmVyPjUyNzwvcmVjLW51bWJlcj48Zm9y
ZWlnbi1rZXlzPjxrZXkgYXBwPSJFTiIgZGItaWQ9ImF0dnZ3dGR0bDUyeDV3ZTVwczI1emZmNmFh
djJmejJwZXZlYSI+NTI3PC9rZXk+PC9mb3JlaWduLWtleXM+PHJlZi10eXBlIG5hbWU9IkpvdXJu
YWwgQXJ0aWNsZSI+MTc8L3JlZi10eXBlPjxjb250cmlidXRvcnM+PGF1dGhvcnM+PGF1dGhvcj5H
dXB0YSwgTS4gQS48L2F1dGhvcj48YXV0aG9yPkd1cHRhLCBBLiBLLjwvYXV0aG9yPjxhdXRob3I+
VnVqY2ljLCBCLjwvYXV0aG9yPjwvYXV0aG9ycz48L2NvbnRyaWJ1dG9ycz48YXV0aC1hZGRyZXNz
PkRlcGFydG1lbnQgb2YgUHN5Y2hpYXRyeSwgU2NodWxpY2ggU2Nob29sIG9mIE1lZGljaW5lIGFu
ZCBEZW50aXN0cnksIFVuaXZlcnNpdHkgb2YgV2VzdGVybiBPbnRhcmlvICwgTG9uZG9uLCBPbnRh
cmlvICwgQ2FuYWRhLjwvYXV0aC1hZGRyZXNzPjx0aXRsZXM+PHRpdGxlPkluY3JlYXNlZCBmcmVx
dWVuY3kgb2YgQXR0ZW50aW9uIERlZmljaXQgSHlwZXJhY3Rpdml0eSBEaXNvcmRlciAoQURIRCkg
aW4gYWNuZSB2ZXJzdXMgZGVybWF0b2xvZ2ljIGNvbnRyb2xzOiBhbmFseXNpcyBvZiBhbiBlcGlk
ZW1pb2xvZ2ljIGRhdGFiYXNlIGZyb20gdGhlIFVTPC90aXRsZT48c2Vjb25kYXJ5LXRpdGxlPkog
RGVybWF0b2xvZyBUcmVhdDwvc2Vjb25kYXJ5LXRpdGxlPjwvdGl0bGVzPjxwYWdlcz4xMTUtODwv
cGFnZXM+PHZvbHVtZT4yNTwvdm9sdW1lPjxudW1iZXI+MjwvbnVtYmVyPjxlZGl0aW9uPjIwMTIv
MTAvMDQ8L2VkaXRpb24+PGtleXdvcmRzPjxrZXl3b3JkPkFjbmUgVnVsZ2FyaXMvKmVwaWRlbWlv
bG9neS8qcHN5Y2hvbG9neTwva2V5d29yZD48a2V5d29yZD5BZG9sZXNjZW50PC9rZXl3b3JkPjxr
ZXl3b3JkPkFkdWx0PC9rZXl3b3JkPjxrZXl3b3JkPkF0dGVudGlvbiBEZWZpY2l0IERpc29yZGVy
IHdpdGggSHlwZXJhY3Rpdml0eS8qZXBpZGVtaW9sb2d5PC9rZXl3b3JkPjxrZXl3b3JkPkNvbW9y
YmlkaXR5PC9rZXl3b3JkPjxrZXl3b3JkPkNyb3NzLVNlY3Rpb25hbCBTdHVkaWVzPC9rZXl3b3Jk
PjxrZXl3b3JkPkZlbWFsZTwva2V5d29yZD48a2V5d29yZD5IZWFsdGggQ2FyZSBTdXJ2ZXlzPC9r
ZXl3b3JkPjxrZXl3b3JkPkh1bWFuczwva2V5d29yZD48a2V5d29yZD5NYWxlPC9rZXl3b3JkPjxr
ZXl3b3JkPlJldHJvc3BlY3RpdmUgU3R1ZGllczwva2V5d29yZD48a2V5d29yZD5TdWljaWRlLypw
c3ljaG9sb2d5PC9rZXl3b3JkPjxrZXl3b3JkPllvdW5nIEFkdWx0PC9rZXl3b3JkPjwva2V5d29y
ZHM+PGRhdGVzPjx5ZWFyPjIwMTQ8L3llYXI+PHB1Yi1kYXRlcz48ZGF0ZT5BcHI8L2RhdGU+PC9w
dWItZGF0ZXM+PC9kYXRlcz48aXNibj4xNDcxLTE3NTMgKEVsZWN0cm9uaWMpJiN4RDswOTU0LTY2
MzQgKExpbmtpbmcpPC9pc2JuPjxhY2Nlc3Npb24tbnVtPjIzMDMwNDYxPC9hY2Nlc3Npb24tbnVt
Pjx1cmxzPjxyZWxhdGVkLXVybHM+PHVybD5odHRwOi8vd3d3Lm5jYmkubmxtLm5paC5nb3YvZW50
cmV6L3F1ZXJ5LmZjZ2k/Y21kPVJldHJpZXZlJmFtcDtkYj1QdWJNZWQmYW1wO2RvcHQ9Q2l0YXRp
b24mYW1wO2xpc3RfdWlkcz0yMzAzMDQ2MTwvdXJsPjwvcmVsYXRlZC11cmxzPjwvdXJscz48ZWxl
Y3Ryb25pYy1yZXNvdXJjZS1udW0+MTAuMzEwOS8wOTU0NjYzNC4yMDEyLjczNjAyMTwvZWxlY3Ry
b25pYy1yZXNvdXJjZS1udW0+PGxhbmd1YWdlPmVuZzwvbGFuZ3VhZ2U+PC9yZWNvcmQ+PC9DaXRl
PjxDaXRlPjxBdXRob3I+QmV6PC9BdXRob3I+PFllYXI+MjAxMTwvWWVhcj48UmVjTnVtPjEzOTwv
UmVjTnVtPjxyZWNvcmQ+PHJlYy1udW1iZXI+MTM5PC9yZWMtbnVtYmVyPjxmb3JlaWduLWtleXM+
PGtleSBhcHA9IkVOIiBkYi1pZD0iYXR2dnd0ZHRsNTJ4NXdlNXBzMjV6ZmY2YWF2MmZ6MnBldmVh
Ij4xMzk8L2tleT48L2ZvcmVpZ24ta2V5cz48cmVmLXR5cGUgbmFtZT0iSm91cm5hbCBBcnRpY2xl
Ij4xNzwvcmVmLXR5cGU+PGNvbnRyaWJ1dG9ycz48YXV0aG9ycz48YXV0aG9yPkJleiwgWS48L2F1
dGhvcj48YXV0aG9yPlllc2lsb3ZhLCBZLjwvYXV0aG9yPjxhdXRob3I+S2F5YSwgTS4gQy48L2F1
dGhvcj48YXV0aG9yPlNpciwgQS48L2F1dGhvcj48L2F1dGhvcnM+PC9jb250cmlidXRvcnM+PGF1
dGgtYWRkcmVzcz5EaWNsZSBVbml2ZXJzaXR5IFNjaG9vbCBvZiBNZWRpY2luZSwgRGVwYXJ0bWVu
dCBvZiBQc3ljaGlhdHJ5LCBEaXlhcmJha2lyLCBUdXJrZXkuIHlhc2luYmV6QGdtYWlsLmNvbTwv
YXV0aC1hZGRyZXNzPjx0aXRsZXM+PHRpdGxlPkhpZ2ggc29jaWFsIHBob2JpYSBmcmVxdWVuY3kg
YW5kIHJlbGF0ZWQgZGlzYWJpbGl0eSBpbiBwYXRpZW50cyB3aXRoIGFjbmUgdnVsZ2FyaXM8L3Rp
dGxlPjxzZWNvbmRhcnktdGl0bGU+RXVyIEogRGVybWF0b2w8L3NlY29uZGFyeS10aXRsZT48L3Rp
dGxlcz48cGFnZXM+NzU2LTYwPC9wYWdlcz48dm9sdW1lPjIxPC92b2x1bWU+PG51bWJlcj41PC9u
dW1iZXI+PGVkaXRpb24+MjAxMS8wNi8yODwvZWRpdGlvbj48a2V5d29yZHM+PGtleXdvcmQ+QWNu
ZSBWdWxnYXJpcy8qZXBpZGVtaW9sb2d5L3BzeWNob2xvZ3k8L2tleXdvcmQ+PGtleXdvcmQ+QWRv
bGVzY2VudDwva2V5d29yZD48a2V5d29yZD5BZHVsdDwva2V5d29yZD48a2V5d29yZD5EaXNhYmxl
ZCBQZXJzb25zLypwc3ljaG9sb2d5PC9rZXl3b3JkPjxrZXl3b3JkPkVkdWNhdGlvbmFsIFN0YXR1
czwva2V5d29yZD48a2V5d29yZD5GZW1hbGU8L2tleXdvcmQ+PGtleXdvcmQ+SHVtYW5zPC9rZXl3
b3JkPjxrZXl3b3JkPk1hbGU8L2tleXdvcmQ+PGtleXdvcmQ+UGhvYmljIERpc29yZGVycy8qZXBp
ZGVtaW9sb2d5PC9rZXl3b3JkPjxrZXl3b3JkPllvdW5nIEFkdWx0PC9rZXl3b3JkPjwva2V5d29y
ZHM+PGRhdGVzPjx5ZWFyPjIwMTE8L3llYXI+PHB1Yi1kYXRlcz48ZGF0ZT5TZXAtT2N0PC9kYXRl
PjwvcHViLWRhdGVzPjwvZGF0ZXM+PGlzYm4+MTE2Ny0xMTIyIChQcmludCkmI3hEOzExNjctMTEy
MiAoTGlua2luZyk8L2lzYm4+PGFjY2Vzc2lvbi1udW0+MjE3MDA1MzU8L2FjY2Vzc2lvbi1udW0+
PHVybHM+PHJlbGF0ZWQtdXJscz48dXJsPmh0dHA6Ly93d3cubmNiaS5ubG0ubmloLmdvdi9lbnRy
ZXovcXVlcnkuZmNnaT9jbWQ9UmV0cmlldmUmYW1wO2RiPVB1Yk1lZCZhbXA7ZG9wdD1DaXRhdGlv
biZhbXA7bGlzdF91aWRzPTIxNzAwNTM1PC91cmw+PC9yZWxhdGVkLXVybHM+PC91cmxzPjxlbGVj
dHJvbmljLXJlc291cmNlLW51bT4xMC4xNjg0L2VqZC4yMDExLjE0MTg8L2VsZWN0cm9uaWMtcmVz
b3VyY2UtbnVtPjxsYW5ndWFnZT5lbmc8L2xhbmd1YWdlPjwvcmVjb3JkPjwvQ2l0ZT48L0VuZE5v
dGU+AG==
</w:fldData>
        </w:fldChar>
      </w:r>
      <w:r w:rsidR="001E4ADE" w:rsidRPr="004F2082">
        <w:instrText xml:space="preserve"> ADDIN EN.CITE </w:instrText>
      </w:r>
      <w:r w:rsidR="000872A8" w:rsidRPr="004F2082">
        <w:fldChar w:fldCharType="begin">
          <w:fldData xml:space="preserve">PEVuZE5vdGU+PENpdGU+PEF1dGhvcj5HdXB0YTwvQXV0aG9yPjxZZWFyPjIwMTQ8L1llYXI+PFJl
Y051bT41Mjc8L1JlY051bT48cmVjb3JkPjxyZWMtbnVtYmVyPjUyNzwvcmVjLW51bWJlcj48Zm9y
ZWlnbi1rZXlzPjxrZXkgYXBwPSJFTiIgZGItaWQ9ImF0dnZ3dGR0bDUyeDV3ZTVwczI1emZmNmFh
djJmejJwZXZlYSI+NTI3PC9rZXk+PC9mb3JlaWduLWtleXM+PHJlZi10eXBlIG5hbWU9IkpvdXJu
YWwgQXJ0aWNsZSI+MTc8L3JlZi10eXBlPjxjb250cmlidXRvcnM+PGF1dGhvcnM+PGF1dGhvcj5H
dXB0YSwgTS4gQS48L2F1dGhvcj48YXV0aG9yPkd1cHRhLCBBLiBLLjwvYXV0aG9yPjxhdXRob3I+
VnVqY2ljLCBCLjwvYXV0aG9yPjwvYXV0aG9ycz48L2NvbnRyaWJ1dG9ycz48YXV0aC1hZGRyZXNz
PkRlcGFydG1lbnQgb2YgUHN5Y2hpYXRyeSwgU2NodWxpY2ggU2Nob29sIG9mIE1lZGljaW5lIGFu
ZCBEZW50aXN0cnksIFVuaXZlcnNpdHkgb2YgV2VzdGVybiBPbnRhcmlvICwgTG9uZG9uLCBPbnRh
cmlvICwgQ2FuYWRhLjwvYXV0aC1hZGRyZXNzPjx0aXRsZXM+PHRpdGxlPkluY3JlYXNlZCBmcmVx
dWVuY3kgb2YgQXR0ZW50aW9uIERlZmljaXQgSHlwZXJhY3Rpdml0eSBEaXNvcmRlciAoQURIRCkg
aW4gYWNuZSB2ZXJzdXMgZGVybWF0b2xvZ2ljIGNvbnRyb2xzOiBhbmFseXNpcyBvZiBhbiBlcGlk
ZW1pb2xvZ2ljIGRhdGFiYXNlIGZyb20gdGhlIFVTPC90aXRsZT48c2Vjb25kYXJ5LXRpdGxlPkog
RGVybWF0b2xvZyBUcmVhdDwvc2Vjb25kYXJ5LXRpdGxlPjwvdGl0bGVzPjxwYWdlcz4xMTUtODwv
cGFnZXM+PHZvbHVtZT4yNTwvdm9sdW1lPjxudW1iZXI+MjwvbnVtYmVyPjxlZGl0aW9uPjIwMTIv
MTAvMDQ8L2VkaXRpb24+PGtleXdvcmRzPjxrZXl3b3JkPkFjbmUgVnVsZ2FyaXMvKmVwaWRlbWlv
bG9neS8qcHN5Y2hvbG9neTwva2V5d29yZD48a2V5d29yZD5BZG9sZXNjZW50PC9rZXl3b3JkPjxr
ZXl3b3JkPkFkdWx0PC9rZXl3b3JkPjxrZXl3b3JkPkF0dGVudGlvbiBEZWZpY2l0IERpc29yZGVy
IHdpdGggSHlwZXJhY3Rpdml0eS8qZXBpZGVtaW9sb2d5PC9rZXl3b3JkPjxrZXl3b3JkPkNvbW9y
YmlkaXR5PC9rZXl3b3JkPjxrZXl3b3JkPkNyb3NzLVNlY3Rpb25hbCBTdHVkaWVzPC9rZXl3b3Jk
PjxrZXl3b3JkPkZlbWFsZTwva2V5d29yZD48a2V5d29yZD5IZWFsdGggQ2FyZSBTdXJ2ZXlzPC9r
ZXl3b3JkPjxrZXl3b3JkPkh1bWFuczwva2V5d29yZD48a2V5d29yZD5NYWxlPC9rZXl3b3JkPjxr
ZXl3b3JkPlJldHJvc3BlY3RpdmUgU3R1ZGllczwva2V5d29yZD48a2V5d29yZD5TdWljaWRlLypw
c3ljaG9sb2d5PC9rZXl3b3JkPjxrZXl3b3JkPllvdW5nIEFkdWx0PC9rZXl3b3JkPjwva2V5d29y
ZHM+PGRhdGVzPjx5ZWFyPjIwMTQ8L3llYXI+PHB1Yi1kYXRlcz48ZGF0ZT5BcHI8L2RhdGU+PC9w
dWItZGF0ZXM+PC9kYXRlcz48aXNibj4xNDcxLTE3NTMgKEVsZWN0cm9uaWMpJiN4RDswOTU0LTY2
MzQgKExpbmtpbmcpPC9pc2JuPjxhY2Nlc3Npb24tbnVtPjIzMDMwNDYxPC9hY2Nlc3Npb24tbnVt
Pjx1cmxzPjxyZWxhdGVkLXVybHM+PHVybD5odHRwOi8vd3d3Lm5jYmkubmxtLm5paC5nb3YvZW50
cmV6L3F1ZXJ5LmZjZ2k/Y21kPVJldHJpZXZlJmFtcDtkYj1QdWJNZWQmYW1wO2RvcHQ9Q2l0YXRp
b24mYW1wO2xpc3RfdWlkcz0yMzAzMDQ2MTwvdXJsPjwvcmVsYXRlZC11cmxzPjwvdXJscz48ZWxl
Y3Ryb25pYy1yZXNvdXJjZS1udW0+MTAuMzEwOS8wOTU0NjYzNC4yMDEyLjczNjAyMTwvZWxlY3Ry
b25pYy1yZXNvdXJjZS1udW0+PGxhbmd1YWdlPmVuZzwvbGFuZ3VhZ2U+PC9yZWNvcmQ+PC9DaXRl
PjxDaXRlPjxBdXRob3I+QmV6PC9BdXRob3I+PFllYXI+MjAxMTwvWWVhcj48UmVjTnVtPjEzOTwv
UmVjTnVtPjxyZWNvcmQ+PHJlYy1udW1iZXI+MTM5PC9yZWMtbnVtYmVyPjxmb3JlaWduLWtleXM+
PGtleSBhcHA9IkVOIiBkYi1pZD0iYXR2dnd0ZHRsNTJ4NXdlNXBzMjV6ZmY2YWF2MmZ6MnBldmVh
Ij4xMzk8L2tleT48L2ZvcmVpZ24ta2V5cz48cmVmLXR5cGUgbmFtZT0iSm91cm5hbCBBcnRpY2xl
Ij4xNzwvcmVmLXR5cGU+PGNvbnRyaWJ1dG9ycz48YXV0aG9ycz48YXV0aG9yPkJleiwgWS48L2F1
dGhvcj48YXV0aG9yPlllc2lsb3ZhLCBZLjwvYXV0aG9yPjxhdXRob3I+S2F5YSwgTS4gQy48L2F1
dGhvcj48YXV0aG9yPlNpciwgQS48L2F1dGhvcj48L2F1dGhvcnM+PC9jb250cmlidXRvcnM+PGF1
dGgtYWRkcmVzcz5EaWNsZSBVbml2ZXJzaXR5IFNjaG9vbCBvZiBNZWRpY2luZSwgRGVwYXJ0bWVu
dCBvZiBQc3ljaGlhdHJ5LCBEaXlhcmJha2lyLCBUdXJrZXkuIHlhc2luYmV6QGdtYWlsLmNvbTwv
YXV0aC1hZGRyZXNzPjx0aXRsZXM+PHRpdGxlPkhpZ2ggc29jaWFsIHBob2JpYSBmcmVxdWVuY3kg
YW5kIHJlbGF0ZWQgZGlzYWJpbGl0eSBpbiBwYXRpZW50cyB3aXRoIGFjbmUgdnVsZ2FyaXM8L3Rp
dGxlPjxzZWNvbmRhcnktdGl0bGU+RXVyIEogRGVybWF0b2w8L3NlY29uZGFyeS10aXRsZT48L3Rp
dGxlcz48cGFnZXM+NzU2LTYwPC9wYWdlcz48dm9sdW1lPjIxPC92b2x1bWU+PG51bWJlcj41PC9u
dW1iZXI+PGVkaXRpb24+MjAxMS8wNi8yODwvZWRpdGlvbj48a2V5d29yZHM+PGtleXdvcmQ+QWNu
ZSBWdWxnYXJpcy8qZXBpZGVtaW9sb2d5L3BzeWNob2xvZ3k8L2tleXdvcmQ+PGtleXdvcmQ+QWRv
bGVzY2VudDwva2V5d29yZD48a2V5d29yZD5BZHVsdDwva2V5d29yZD48a2V5d29yZD5EaXNhYmxl
ZCBQZXJzb25zLypwc3ljaG9sb2d5PC9rZXl3b3JkPjxrZXl3b3JkPkVkdWNhdGlvbmFsIFN0YXR1
czwva2V5d29yZD48a2V5d29yZD5GZW1hbGU8L2tleXdvcmQ+PGtleXdvcmQ+SHVtYW5zPC9rZXl3
b3JkPjxrZXl3b3JkPk1hbGU8L2tleXdvcmQ+PGtleXdvcmQ+UGhvYmljIERpc29yZGVycy8qZXBp
ZGVtaW9sb2d5PC9rZXl3b3JkPjxrZXl3b3JkPllvdW5nIEFkdWx0PC9rZXl3b3JkPjwva2V5d29y
ZHM+PGRhdGVzPjx5ZWFyPjIwMTE8L3llYXI+PHB1Yi1kYXRlcz48ZGF0ZT5TZXAtT2N0PC9kYXRl
PjwvcHViLWRhdGVzPjwvZGF0ZXM+PGlzYm4+MTE2Ny0xMTIyIChQcmludCkmI3hEOzExNjctMTEy
MiAoTGlua2luZyk8L2lzYm4+PGFjY2Vzc2lvbi1udW0+MjE3MDA1MzU8L2FjY2Vzc2lvbi1udW0+
PHVybHM+PHJlbGF0ZWQtdXJscz48dXJsPmh0dHA6Ly93d3cubmNiaS5ubG0ubmloLmdvdi9lbnRy
ZXovcXVlcnkuZmNnaT9jbWQ9UmV0cmlldmUmYW1wO2RiPVB1Yk1lZCZhbXA7ZG9wdD1DaXRhdGlv
biZhbXA7bGlzdF91aWRzPTIxNzAwNTM1PC91cmw+PC9yZWxhdGVkLXVybHM+PC91cmxzPjxlbGVj
dHJvbmljLXJlc291cmNlLW51bT4xMC4xNjg0L2VqZC4yMDExLjE0MTg8L2VsZWN0cm9uaWMtcmVz
b3VyY2UtbnVtPjxsYW5ndWFnZT5lbmc8L2xhbmd1YWdlPjwvcmVjb3JkPjwvQ2l0ZT48L0VuZE5v
dGU+AG==
</w:fldData>
        </w:fldChar>
      </w:r>
      <w:r w:rsidR="001E4ADE" w:rsidRPr="004F2082">
        <w:instrText xml:space="preserve"> ADDIN EN.CITE.DATA </w:instrText>
      </w:r>
      <w:r w:rsidR="000872A8" w:rsidRPr="004F2082">
        <w:fldChar w:fldCharType="end"/>
      </w:r>
      <w:r w:rsidR="000872A8" w:rsidRPr="004F2082">
        <w:fldChar w:fldCharType="separate"/>
      </w:r>
      <w:r w:rsidR="007134F8" w:rsidRPr="004F2082">
        <w:rPr>
          <w:vertAlign w:val="superscript"/>
        </w:rPr>
        <w:t>[49,</w:t>
      </w:r>
      <w:r w:rsidR="001E4ADE" w:rsidRPr="004F2082">
        <w:rPr>
          <w:vertAlign w:val="superscript"/>
        </w:rPr>
        <w:t>50]</w:t>
      </w:r>
      <w:r w:rsidR="000872A8" w:rsidRPr="004F2082">
        <w:fldChar w:fldCharType="end"/>
      </w:r>
      <w:r w:rsidR="00672E7E" w:rsidRPr="004F2082">
        <w:t>,</w:t>
      </w:r>
      <w:r w:rsidR="00325808" w:rsidRPr="004F2082">
        <w:t xml:space="preserve"> </w:t>
      </w:r>
      <w:r w:rsidR="00672E7E" w:rsidRPr="004F2082">
        <w:t>psoriasis</w:t>
      </w:r>
      <w:r w:rsidR="000872A8" w:rsidRPr="004F2082">
        <w:fldChar w:fldCharType="begin">
          <w:fldData xml:space="preserve">PEVuZE5vdGU+PENpdGU+PEF1dGhvcj5DaGVuPC9BdXRob3I+PFllYXI+MjAxMjwvWWVhcj48UmVj
TnVtPjE2ODwvUmVjTnVtPjxyZWNvcmQ+PHJlYy1udW1iZXI+MTY4PC9yZWMtbnVtYmVyPjxmb3Jl
aWduLWtleXM+PGtleSBhcHA9IkVOIiBkYi1pZD0iYXR2dnd0ZHRsNTJ4NXdlNXBzMjV6ZmY2YWF2
MmZ6MnBldmVhIj4xNjg8L2tleT48L2ZvcmVpZ24ta2V5cz48cmVmLXR5cGUgbmFtZT0iSm91cm5h
bCBBcnRpY2xlIj4xNzwvcmVmLXR5cGU+PGNvbnRyaWJ1dG9ycz48YXV0aG9ycz48YXV0aG9yPkNo
ZW4sIFMuIEouPC9hdXRob3I+PGF1dGhvcj5DaGFvLCBZLiBMLjwvYXV0aG9yPjxhdXRob3I+Q2hl
biwgQy4gWS48L2F1dGhvcj48YXV0aG9yPkNoYW5nLCBDLiBNLjwvYXV0aG9yPjxhdXRob3I+V3Us
IEUuIEMuPC9hdXRob3I+PGF1dGhvcj5XdSwgQy4gUy48L2F1dGhvcj48YXV0aG9yPlllaCwgSC4g
SC48L2F1dGhvcj48YXV0aG9yPkNoZW4sIEMuIEguPC9hdXRob3I+PGF1dGhvcj5Uc2FpLCBILiBK
LjwvYXV0aG9yPjwvYXV0aG9ycz48L2NvbnRyaWJ1dG9ycz48YXV0aC1hZGRyZXNzPll1bGkgTWVu
dGFsIFJlc2VhcmNoIENlbnRlciwgRGVwYXJ0bWVudCBvZiBQc3ljaGlhdHJ5LCBZdWxpIFZldGVy
YW4gSG9zcGl0YWwsIEh1YWxpZW4sIGFuZCBJbnN0aXR1dGUgb2YgTWVkaWNhbCBTY2llbmNlLCBU
enUgQ2hpIFVuaXZlcnNpdHksIEh1YWxpZW4sIFRhaXdhbi48L2F1dGgtYWRkcmVzcz48dGl0bGVz
Pjx0aXRsZT5QcmV2YWxlbmNlIG9mIGF1dG9pbW11bmUgZGlzZWFzZXMgaW4gaW4tcGF0aWVudHMg
d2l0aCBzY2hpem9waHJlbmlhOiBuYXRpb253aWRlIHBvcHVsYXRpb24tYmFzZWQgc3R1ZHk8L3Rp
dGxlPjxzZWNvbmRhcnktdGl0bGU+QnIgSiBQc3ljaGlhdHJ5PC9zZWNvbmRhcnktdGl0bGU+PC90
aXRsZXM+PHBlcmlvZGljYWw+PGZ1bGwtdGl0bGU+QnIgSiBQc3ljaGlhdHJ5PC9mdWxsLXRpdGxl
PjwvcGVyaW9kaWNhbD48cGFnZXM+Mzc0LTgwPC9wYWdlcz48dm9sdW1lPjIwMDwvdm9sdW1lPjxu
dW1iZXI+NTwvbnVtYmVyPjxlZGl0aW9uPjIwMTIvMDMvMjQ8L2VkaXRpb24+PGtleXdvcmRzPjxr
ZXl3b3JkPkFkdWx0PC9rZXl3b3JkPjxrZXl3b3JkPkFnZSBEaXN0cmlidXRpb248L2tleXdvcmQ+
PGtleXdvcmQ+QWdlZDwva2V5d29yZD48a2V5d29yZD5BdXRvaW1tdW5lIERpc2Vhc2VzLyplcGlk
ZW1pb2xvZ3kvcHN5Y2hvbG9neTwva2V5d29yZD48a2V5d29yZD5DYXNlLUNvbnRyb2wgU3R1ZGll
czwva2V5d29yZD48a2V5d29yZD5GZW1hbGU8L2tleXdvcmQ+PGtleXdvcmQ+SHVtYW5zPC9rZXl3
b3JkPjxrZXl3b3JkPk1hbGU8L2tleXdvcmQ+PGtleXdvcmQ+TWlkZGxlIEFnZWQ8L2tleXdvcmQ+
PGtleXdvcmQ+UHJldmFsZW5jZTwva2V5d29yZD48a2V5d29yZD5SZWdyZXNzaW9uIEFuYWx5c2lz
PC9rZXl3b3JkPjxrZXl3b3JkPlNjaGl6b3BocmVuaWEvKmVwaWRlbWlvbG9neTwva2V5d29yZD48
a2V5d29yZD5TZXggRGlzdHJpYnV0aW9uPC9rZXl3b3JkPjxrZXl3b3JkPlNvY2lvZWNvbm9taWMg
RmFjdG9yczwva2V5d29yZD48a2V5d29yZD5UYWl3YW4vZXBpZGVtaW9sb2d5PC9rZXl3b3JkPjwv
a2V5d29yZHM+PGRhdGVzPjx5ZWFyPjIwMTI8L3llYXI+PHB1Yi1kYXRlcz48ZGF0ZT5NYXk8L2Rh
dGU+PC9wdWItZGF0ZXM+PC9kYXRlcz48aXNibj4xNDcyLTE0NjUgKEVsZWN0cm9uaWMpJiN4RDsw
MDA3LTEyNTAgKExpbmtpbmcpPC9pc2JuPjxhY2Nlc3Npb24tbnVtPjIyNDQyMDk5PC9hY2Nlc3Np
b24tbnVtPjx1cmxzPjxyZWxhdGVkLXVybHM+PHVybD5odHRwOi8vd3d3Lm5jYmkubmxtLm5paC5n
b3YvZW50cmV6L3F1ZXJ5LmZjZ2k/Y21kPVJldHJpZXZlJmFtcDtkYj1QdWJNZWQmYW1wO2RvcHQ9
Q2l0YXRpb24mYW1wO2xpc3RfdWlkcz0yMjQ0MjA5OTwvdXJsPjwvcmVsYXRlZC11cmxzPjwvdXJs
cz48ZWxlY3Ryb25pYy1yZXNvdXJjZS1udW0+YmpwLmJwLjExMS4wOTIwOTggW3BpaV0mI3hEOzEw
LjExOTIvYmpwLmJwLjExMS4wOTIwOTg8L2VsZWN0cm9uaWMtcmVzb3VyY2UtbnVtPjxsYW5ndWFn
ZT5lbmc8L2xhbmd1YWdlPjwvcmVjb3JkPjwvQ2l0ZT48L0VuZE5vdGU+
</w:fldData>
        </w:fldChar>
      </w:r>
      <w:r w:rsidR="001E4ADE" w:rsidRPr="004F2082">
        <w:instrText xml:space="preserve"> ADDIN EN.CITE </w:instrText>
      </w:r>
      <w:r w:rsidR="000872A8" w:rsidRPr="004F2082">
        <w:fldChar w:fldCharType="begin">
          <w:fldData xml:space="preserve">PEVuZE5vdGU+PENpdGU+PEF1dGhvcj5DaGVuPC9BdXRob3I+PFllYXI+MjAxMjwvWWVhcj48UmVj
TnVtPjE2ODwvUmVjTnVtPjxyZWNvcmQ+PHJlYy1udW1iZXI+MTY4PC9yZWMtbnVtYmVyPjxmb3Jl
aWduLWtleXM+PGtleSBhcHA9IkVOIiBkYi1pZD0iYXR2dnd0ZHRsNTJ4NXdlNXBzMjV6ZmY2YWF2
MmZ6MnBldmVhIj4xNjg8L2tleT48L2ZvcmVpZ24ta2V5cz48cmVmLXR5cGUgbmFtZT0iSm91cm5h
bCBBcnRpY2xlIj4xNzwvcmVmLXR5cGU+PGNvbnRyaWJ1dG9ycz48YXV0aG9ycz48YXV0aG9yPkNo
ZW4sIFMuIEouPC9hdXRob3I+PGF1dGhvcj5DaGFvLCBZLiBMLjwvYXV0aG9yPjxhdXRob3I+Q2hl
biwgQy4gWS48L2F1dGhvcj48YXV0aG9yPkNoYW5nLCBDLiBNLjwvYXV0aG9yPjxhdXRob3I+V3Us
IEUuIEMuPC9hdXRob3I+PGF1dGhvcj5XdSwgQy4gUy48L2F1dGhvcj48YXV0aG9yPlllaCwgSC4g
SC48L2F1dGhvcj48YXV0aG9yPkNoZW4sIEMuIEguPC9hdXRob3I+PGF1dGhvcj5Uc2FpLCBILiBK
LjwvYXV0aG9yPjwvYXV0aG9ycz48L2NvbnRyaWJ1dG9ycz48YXV0aC1hZGRyZXNzPll1bGkgTWVu
dGFsIFJlc2VhcmNoIENlbnRlciwgRGVwYXJ0bWVudCBvZiBQc3ljaGlhdHJ5LCBZdWxpIFZldGVy
YW4gSG9zcGl0YWwsIEh1YWxpZW4sIGFuZCBJbnN0aXR1dGUgb2YgTWVkaWNhbCBTY2llbmNlLCBU
enUgQ2hpIFVuaXZlcnNpdHksIEh1YWxpZW4sIFRhaXdhbi48L2F1dGgtYWRkcmVzcz48dGl0bGVz
Pjx0aXRsZT5QcmV2YWxlbmNlIG9mIGF1dG9pbW11bmUgZGlzZWFzZXMgaW4gaW4tcGF0aWVudHMg
d2l0aCBzY2hpem9waHJlbmlhOiBuYXRpb253aWRlIHBvcHVsYXRpb24tYmFzZWQgc3R1ZHk8L3Rp
dGxlPjxzZWNvbmRhcnktdGl0bGU+QnIgSiBQc3ljaGlhdHJ5PC9zZWNvbmRhcnktdGl0bGU+PC90
aXRsZXM+PHBlcmlvZGljYWw+PGZ1bGwtdGl0bGU+QnIgSiBQc3ljaGlhdHJ5PC9mdWxsLXRpdGxl
PjwvcGVyaW9kaWNhbD48cGFnZXM+Mzc0LTgwPC9wYWdlcz48dm9sdW1lPjIwMDwvdm9sdW1lPjxu
dW1iZXI+NTwvbnVtYmVyPjxlZGl0aW9uPjIwMTIvMDMvMjQ8L2VkaXRpb24+PGtleXdvcmRzPjxr
ZXl3b3JkPkFkdWx0PC9rZXl3b3JkPjxrZXl3b3JkPkFnZSBEaXN0cmlidXRpb248L2tleXdvcmQ+
PGtleXdvcmQ+QWdlZDwva2V5d29yZD48a2V5d29yZD5BdXRvaW1tdW5lIERpc2Vhc2VzLyplcGlk
ZW1pb2xvZ3kvcHN5Y2hvbG9neTwva2V5d29yZD48a2V5d29yZD5DYXNlLUNvbnRyb2wgU3R1ZGll
czwva2V5d29yZD48a2V5d29yZD5GZW1hbGU8L2tleXdvcmQ+PGtleXdvcmQ+SHVtYW5zPC9rZXl3
b3JkPjxrZXl3b3JkPk1hbGU8L2tleXdvcmQ+PGtleXdvcmQ+TWlkZGxlIEFnZWQ8L2tleXdvcmQ+
PGtleXdvcmQ+UHJldmFsZW5jZTwva2V5d29yZD48a2V5d29yZD5SZWdyZXNzaW9uIEFuYWx5c2lz
PC9rZXl3b3JkPjxrZXl3b3JkPlNjaGl6b3BocmVuaWEvKmVwaWRlbWlvbG9neTwva2V5d29yZD48
a2V5d29yZD5TZXggRGlzdHJpYnV0aW9uPC9rZXl3b3JkPjxrZXl3b3JkPlNvY2lvZWNvbm9taWMg
RmFjdG9yczwva2V5d29yZD48a2V5d29yZD5UYWl3YW4vZXBpZGVtaW9sb2d5PC9rZXl3b3JkPjwv
a2V5d29yZHM+PGRhdGVzPjx5ZWFyPjIwMTI8L3llYXI+PHB1Yi1kYXRlcz48ZGF0ZT5NYXk8L2Rh
dGU+PC9wdWItZGF0ZXM+PC9kYXRlcz48aXNibj4xNDcyLTE0NjUgKEVsZWN0cm9uaWMpJiN4RDsw
MDA3LTEyNTAgKExpbmtpbmcpPC9pc2JuPjxhY2Nlc3Npb24tbnVtPjIyNDQyMDk5PC9hY2Nlc3Np
b24tbnVtPjx1cmxzPjxyZWxhdGVkLXVybHM+PHVybD5odHRwOi8vd3d3Lm5jYmkubmxtLm5paC5n
b3YvZW50cmV6L3F1ZXJ5LmZjZ2k/Y21kPVJldHJpZXZlJmFtcDtkYj1QdWJNZWQmYW1wO2RvcHQ9
Q2l0YXRpb24mYW1wO2xpc3RfdWlkcz0yMjQ0MjA5OTwvdXJsPjwvcmVsYXRlZC11cmxzPjwvdXJs
cz48ZWxlY3Ryb25pYy1yZXNvdXJjZS1udW0+YmpwLmJwLjExMS4wOTIwOTggW3BpaV0mI3hEOzEw
LjExOTIvYmpwLmJwLjExMS4wOTIwOTg8L2VsZWN0cm9uaWMtcmVzb3VyY2UtbnVtPjxsYW5ndWFn
ZT5lbmc8L2xhbmd1YWdlPjwvcmVjb3JkPjwvQ2l0ZT48L0Vu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51]</w:t>
      </w:r>
      <w:r w:rsidR="000872A8" w:rsidRPr="004F2082">
        <w:fldChar w:fldCharType="end"/>
      </w:r>
      <w:r w:rsidR="007134F8" w:rsidRPr="004F2082">
        <w:t xml:space="preserve"> and rosaceae</w:t>
      </w:r>
      <w:r w:rsidR="000872A8" w:rsidRPr="004F2082">
        <w:fldChar w:fldCharType="begin"/>
      </w:r>
      <w:r w:rsidR="001E4ADE" w:rsidRPr="004F2082">
        <w:instrText xml:space="preserve"> ADDIN EN.CITE &lt;EndNote&gt;&lt;Cite&gt;&lt;Author&gt;Spoendlin&lt;/Author&gt;&lt;Year&gt;2014&lt;/Year&gt;&lt;RecNum&gt;519&lt;/RecNum&gt;&lt;record&gt;&lt;rec-number&gt;519&lt;/rec-number&gt;&lt;foreign-keys&gt;&lt;key app="EN" db-id="atvvwtdtl52x5we5ps25zff6aav2fz2pevea"&gt;519&lt;/key&gt;&lt;/foreign-keys&gt;&lt;ref-type name="Journal Article"&gt;17&lt;/ref-type&gt;&lt;contributors&gt;&lt;authors&gt;&lt;author&gt;Spoendlin, J.&lt;/author&gt;&lt;author&gt;Bichsel, F.&lt;/author&gt;&lt;author&gt;Voegel, J. J.&lt;/author&gt;&lt;author&gt;Jick, S. S.&lt;/author&gt;&lt;author&gt;Meier, C. R.&lt;/author&gt;&lt;/authors&gt;&lt;/contributors&gt;&lt;auth-address&gt;Basel Pharmacoepidemiology Unit, Division of Clinical Pharmacy and Epidemiology, Department of Pharmaceutical Sciences, University of Basel, Switzerland; Hospital Pharmacy, University Hospital Basel, Switzerland.&lt;/auth-address&gt;&lt;titles&gt;&lt;title&gt;The association between psychiatric diseases, psychotropic drugs and the risk of incident rosacea&lt;/title&gt;&lt;secondary-title&gt;Br J Dermatol&lt;/secondary-title&gt;&lt;/titles&gt;&lt;pages&gt;878-83&lt;/pages&gt;&lt;volume&gt;170&lt;/volume&gt;&lt;number&gt;4&lt;/number&gt;&lt;edition&gt;2013/11/19&lt;/edition&gt;&lt;dates&gt;&lt;year&gt;2014&lt;/year&gt;&lt;pub-dates&gt;&lt;date&gt;Apr&lt;/date&gt;&lt;/pub-dates&gt;&lt;/dates&gt;&lt;isbn&gt;1365-2133 (Electronic)&amp;#xD;0007-0963 (Linking)&lt;/isbn&gt;&lt;accession-num&gt;24236423&lt;/accession-num&gt;&lt;urls&gt;&lt;related-urls&gt;&lt;url&gt;http://www.ncbi.nlm.nih.gov/entrez/query.fcgi?cmd=Retrieve&amp;amp;db=PubMed&amp;amp;dopt=Citation&amp;amp;list_uids=24236423&lt;/url&gt;&lt;/related-urls&gt;&lt;/urls&gt;&lt;electronic-resource-num&gt;10.1111/bjd.12734&lt;/electronic-resource-num&gt;&lt;language&gt;eng&lt;/language&gt;&lt;/record&gt;&lt;/Cite&gt;&lt;/EndNote&gt;</w:instrText>
      </w:r>
      <w:r w:rsidR="000872A8" w:rsidRPr="004F2082">
        <w:fldChar w:fldCharType="separate"/>
      </w:r>
      <w:r w:rsidR="001E4ADE" w:rsidRPr="004F2082">
        <w:rPr>
          <w:vertAlign w:val="superscript"/>
        </w:rPr>
        <w:t>[52]</w:t>
      </w:r>
      <w:r w:rsidR="000872A8" w:rsidRPr="004F2082">
        <w:fldChar w:fldCharType="end"/>
      </w:r>
      <w:r w:rsidR="00672E7E" w:rsidRPr="004F2082">
        <w:t xml:space="preserve"> </w:t>
      </w:r>
      <w:r w:rsidRPr="004F2082">
        <w:t xml:space="preserve">also </w:t>
      </w:r>
      <w:r w:rsidR="00672E7E" w:rsidRPr="004F2082">
        <w:t>cont</w:t>
      </w:r>
      <w:r w:rsidR="00327970" w:rsidRPr="004F2082">
        <w:t>ribute to the list of associations</w:t>
      </w:r>
      <w:r w:rsidR="004E2F58" w:rsidRPr="004F2082">
        <w:t xml:space="preserve">. Moreover, this list includes gastric </w:t>
      </w:r>
      <w:r w:rsidR="006E75CC" w:rsidRPr="004F2082">
        <w:t xml:space="preserve">inflammatory </w:t>
      </w:r>
      <w:r w:rsidR="007134F8" w:rsidRPr="004F2082">
        <w:t>diseases</w:t>
      </w:r>
      <w:r w:rsidR="000872A8" w:rsidRPr="004F2082">
        <w:fldChar w:fldCharType="begin">
          <w:fldData xml:space="preserve">PEVuZE5vdGU+PENpdGU+PEF1dGhvcj5Hb29kd2luPC9BdXRob3I+PFllYXI+MjAxMzwvWWVhcj48
UmVjTnVtPjEzODwvUmVjTnVtPjxyZWNvcmQ+PHJlYy1udW1iZXI+MTM4PC9yZWMtbnVtYmVyPjxm
b3JlaWduLWtleXM+PGtleSBhcHA9IkVOIiBkYi1pZD0iYXR2dnd0ZHRsNTJ4NXdlNXBzMjV6ZmY2
YWF2MmZ6MnBldmVhIj4xMzg8L2tleT48L2ZvcmVpZ24ta2V5cz48cmVmLXR5cGUgbmFtZT0iSm91
cm5hbCBBcnRpY2xlIj4xNzwvcmVmLXR5cGU+PGNvbnRyaWJ1dG9ycz48YXV0aG9ycz48YXV0aG9y
Pkdvb2R3aW4sIFIuIEQuPC9hdXRob3I+PGF1dGhvcj5Db3dsZXMsIFIuIEEuPC9hdXRob3I+PGF1
dGhvcj5HYWxlYSwgUy48L2F1dGhvcj48YXV0aG9yPkphY29iaSwgRi48L2F1dGhvcj48L2F1dGhv
cnM+PC9jb250cmlidXRvcnM+PGF1dGgtYWRkcmVzcz5EZXBhcnRtZW50IG9mIFBzeWNob2xvZ3ks
IFF1ZWVucyBDb2xsZWdlLCBDaXR5IFVuaXZlcnNpdHkgb2YgTmV3IFlvcmssIEZsdXNoaW5nLCBO
WSAxMTM2NywgVVNBLiByZGc2NkBjb2x1bWJpYS5lZHU8L2F1dGgtYWRkcmVzcz48dGl0bGVzPjx0
aXRsZT5HYXN0cml0aXMgYW5kIG1lbnRhbCBkaXNvcmRlcnM8L3RpdGxlPjxzZWNvbmRhcnktdGl0
bGU+SiBQc3ljaGlhdHIgUmVzPC9zZWNvbmRhcnktdGl0bGU+PC90aXRsZXM+PHBlcmlvZGljYWw+
PGZ1bGwtdGl0bGU+SiBQc3ljaGlhdHIgUmVzPC9mdWxsLXRpdGxlPjwvcGVyaW9kaWNhbD48cGFn
ZXM+MTI4LTMyPC9wYWdlcz48dm9sdW1lPjQ3PC92b2x1bWU+PG51bWJlcj4xPC9udW1iZXI+PGVk
aXRpb24+MjAxMi8xMC8xODwvZWRpdGlvbj48a2V5d29yZHM+PGtleXdvcmQ+QWRvbGVzY2VudDwv
a2V5d29yZD48a2V5d29yZD5BZHVsdDwva2V5d29yZD48a2V5d29yZD5BZ2VkPC9rZXl3b3JkPjxr
ZXl3b3JkPkFueGlldHkgRGlzb3JkZXJzLyplcGlkZW1pb2xvZ3k8L2tleXdvcmQ+PGtleXdvcmQ+
Q29tb3JiaWRpdHk8L2tleXdvcmQ+PGtleXdvcmQ+RGVwcmVzc2l2ZSBEaXNvcmRlci8qZXBpZGVt
aW9sb2d5PC9rZXl3b3JkPjxrZXl3b3JkPkZlbWFsZTwva2V5d29yZD48a2V5d29yZD5HYXN0cml0
aXMvKmVwaWRlbWlvbG9neTwva2V5d29yZD48a2V5d29yZD5HZXJtYW55L2VwaWRlbWlvbG9neTwv
a2V5d29yZD48a2V5d29yZD5IZWFsdGggU3VydmV5czwva2V5d29yZD48a2V5d29yZD5IdW1hbnM8
L2tleXdvcmQ+PGtleXdvcmQ+TWFsZTwva2V5d29yZD48a2V5d29yZD5NaWRkbGUgQWdlZDwva2V5
d29yZD48a2V5d29yZD5TZXggRmFjdG9yczwva2V5d29yZD48a2V5d29yZD5Zb3VuZyBBZHVsdDwv
a2V5d29yZD48L2tleXdvcmRzPjxkYXRlcz48eWVhcj4yMDEzPC95ZWFyPjxwdWItZGF0ZXM+PGRh
dGU+SmFuPC9kYXRlPjwvcHViLWRhdGVzPjwvZGF0ZXM+PGlzYm4+MTg3OS0xMzc5IChFbGVjdHJv
bmljKSYjeEQ7MDAyMi0zOTU2IChMaW5raW5nKTwvaXNibj48YWNjZXNzaW9uLW51bT4yMzA3MzQ3
MjwvYWNjZXNzaW9uLW51bT48dXJscz48cmVsYXRlZC11cmxzPjx1cmw+aHR0cDovL3d3dy5uY2Jp
Lm5sbS5uaWguZ292L2VudHJlei9xdWVyeS5mY2dpP2NtZD1SZXRyaWV2ZSZhbXA7ZGI9UHViTWVk
JmFtcDtkb3B0PUNpdGF0aW9uJmFtcDtsaXN0X3VpZHM9MjMwNzM0NzI8L3VybD48L3JlbGF0ZWQt
dXJscz48L3VybHM+PGVsZWN0cm9uaWMtcmVzb3VyY2UtbnVtPjEwLjEwMTYvai5qcHN5Y2hpcmVz
LjIwMTIuMDkuMDE2PC9lbGVjdHJvbmljLXJlc291cmNlLW51bT48bGFuZ3VhZ2U+ZW5nPC9sYW5n
dWFnZT48L3JlY29yZD48L0NpdGU+PENpdGU+PEF1dGhvcj5Hb29kd2luPC9BdXRob3I+PFllYXI+
MjAxMzwvWWVhcj48UmVjTnVtPjEzNzwvUmVjTnVtPjxyZWNvcmQ+PHJlYy1udW1iZXI+MTM3PC9y
ZWMtbnVtYmVyPjxmb3JlaWduLWtleXM+PGtleSBhcHA9IkVOIiBkYi1pZD0iYXR2dnd0ZHRsNTJ4
NXdlNXBzMjV6ZmY2YWF2MmZ6MnBldmVhIj4xMzc8L2tleT48L2ZvcmVpZ24ta2V5cz48cmVmLXR5
cGUgbmFtZT0iSm91cm5hbCBBcnRpY2xlIj4xNzwvcmVmLXR5cGU+PGNvbnRyaWJ1dG9ycz48YXV0
aG9ycz48YXV0aG9yPkdvb2R3aW4sIFIuIEQuPC9hdXRob3I+PGF1dGhvcj5UYWxsZXksIE4uIEou
PC9hdXRob3I+PGF1dGhvcj5Ib3RvcGYsIE0uPC9hdXRob3I+PGF1dGhvcj5Db3dsZXMsIFIuIEEu
PC9hdXRob3I+PGF1dGhvcj5HYWxlYSwgUy48L2F1dGhvcj48YXV0aG9yPkphY29iaSwgRi48L2F1
dGhvcj48L2F1dGhvcnM+PC9jb250cmlidXRvcnM+PGF1dGgtYWRkcmVzcz5EZXBhcnRtZW50IG9m
IFBzeWNob2xvZ3ksIFF1ZWVucyBDb2xsZWdlIGFuZCBUaGUgR3JhZHVhdGUgQ2VudGVyLCBDaXR5
IFVuaXZlcnNpdHkgb2YgTmV3IFlvcmsgKENVTlkpLCBGbHVzaGluZywgTlksIFVTQS4gcmVuZWUu
Z29vZHdpbkBxYy5jdW55LmVkdTwvYXV0aC1hZGRyZXNzPjx0aXRsZXM+PHRpdGxlPkEgbGluayBi
ZXR3ZWVuIHBoeXNpY2lhbi1kaWFnbm9zZWQgdWxjZXIgYW5kIGFueGlldHkgZGlzb3JkZXJzIGFt
b25nIGFkdWx0czwvdGl0bGU+PHNlY29uZGFyeS10aXRsZT5Bbm4gRXBpZGVtaW9sPC9zZWNvbmRh
cnktdGl0bGU+PC90aXRsZXM+PHBlcmlvZGljYWw+PGZ1bGwtdGl0bGU+QW5uIEVwaWRlbWlvbDwv
ZnVsbC10aXRsZT48L3BlcmlvZGljYWw+PHBhZ2VzPjE4OS05MjwvcGFnZXM+PHZvbHVtZT4yMzwv
dm9sdW1lPjxudW1iZXI+NDwvbnVtYmVyPjxlZGl0aW9uPjIwMTMvMDMvMDU8L2VkaXRpb24+PGtl
eXdvcmRzPjxrZXl3b3JkPkFkb2xlc2NlbnQ8L2tleXdvcmQ+PGtleXdvcmQ+QWR1bHQ8L2tleXdv
cmQ+PGtleXdvcmQ+QWdlZDwva2V5d29yZD48a2V5d29yZD5BbnhpZXR5IERpc29yZGVycy9kaWFn
bm9zaXMvKmVwaWRlbWlvbG9neS9wc3ljaG9sb2d5PC9rZXl3b3JkPjxrZXl3b3JkPkRlcHJlc3Np
b24vZGlhZ25vc2lzLyplcGlkZW1pb2xvZ3kvcHN5Y2hvbG9neTwva2V5d29yZD48a2V5d29yZD5E
aWFnbm9zdGljIGFuZCBTdGF0aXN0aWNhbCBNYW51YWwgb2YgTWVudGFsIERpc29yZGVyczwva2V5
d29yZD48a2V5d29yZD5GZW1hbGU8L2tleXdvcmQ+PGtleXdvcmQ+R2VybWFueS9lcGlkZW1pb2xv
Z3k8L2tleXdvcmQ+PGtleXdvcmQ+SGVhbHRoIFN1cnZleXM8L2tleXdvcmQ+PGtleXdvcmQ+SHVt
YW5zPC9rZXl3b3JkPjxrZXl3b3JkPkxvZ2lzdGljIE1vZGVsczwva2V5d29yZD48a2V5d29yZD5N
YWxlPC9rZXl3b3JkPjxrZXl3b3JkPk1lbnRhbCBEaXNvcmRlcnMvZXBpZGVtaW9sb2d5PC9rZXl3
b3JkPjxrZXl3b3JkPk1pZGRsZSBBZ2VkPC9rZXl3b3JkPjxrZXl3b3JkPk9kZHMgUmF0aW88L2tl
eXdvcmQ+PGtleXdvcmQ+UGFuaWMgRGlzb3JkZXIvZXBpZGVtaW9sb2d5PC9rZXl3b3JkPjxrZXl3
b3JkPlBlcHRpYyBVbGNlci8qZGlhZ25vc2lzL2VwaWRlbWlvbG9neS9wc3ljaG9sb2d5PC9rZXl3
b3JkPjxrZXl3b3JkPipQaHlzaWNpYW5zPC9rZXl3b3JkPjxrZXl3b3JkPlBvcHVsYXRpb24gU3Vy
dmVpbGxhbmNlPC9rZXl3b3JkPjxrZXl3b3JkPlBzeWNob3BoeXNpb2xvZ2ljIERpc29yZGVycy9l
cGlkZW1pb2xvZ3kvcHN5Y2hvbG9neTwva2V5d29yZD48a2V5d29yZD5Tb2Npb2Vjb25vbWljIEZh
Y3RvcnM8L2tleXdvcmQ+PGtleXdvcmQ+WW91bmcgQWR1bHQ8L2tleXdvcmQ+PC9rZXl3b3Jkcz48
ZGF0ZXM+PHllYXI+MjAxMzwveWVhcj48cHViLWRhdGVzPjxkYXRlPkFwcjwvZGF0ZT48L3B1Yi1k
YXRlcz48L2RhdGVzPjxpc2JuPjE4NzMtMjU4NSAoRWxlY3Ryb25pYykmI3hEOzEwNDctMjc5NyAo
TGlua2luZyk8L2lzYm4+PGFjY2Vzc2lvbi1udW0+MjM0NTMzODc8L2FjY2Vzc2lvbi1udW0+PHVy
bHM+PHJlbGF0ZWQtdXJscz48dXJsPmh0dHA6Ly93d3cubmNiaS5ubG0ubmloLmdvdi9lbnRyZXov
cXVlcnkuZmNnaT9jbWQ9UmV0cmlldmUmYW1wO2RiPVB1Yk1lZCZhbXA7ZG9wdD1DaXRhdGlvbiZh
bXA7bGlzdF91aWRzPTIzNDUzMzg3PC91cmw+PC9yZWxhdGVkLXVybHM+PC91cmxzPjxlbGVjdHJv
bmljLXJlc291cmNlLW51bT4xMC4xMDE2L2ouYW5uZXBpZGVtLjIwMTMuMDEuMDAzPC9lbGVjdHJv
bmljLXJlc291cmNlLW51bT48bGFuZ3VhZ2U+ZW5nPC9sYW5ndWFnZT48L3JlY29yZD48L0NpdGU+
PENpdGU+PEF1dGhvcj5Hb29kd2luPC9BdXRob3I+PFllYXI+MjAwMjwvWWVhcj48UmVjTnVtPjE4
ODwvUmVjTnVtPjxyZWNvcmQ+PHJlYy1udW1iZXI+MTg4PC9yZWMtbnVtYmVyPjxmb3JlaWduLWtl
eXM+PGtleSBhcHA9IkVOIiBkYi1pZD0iYXR2dnd0ZHRsNTJ4NXdlNXBzMjV6ZmY2YWF2MmZ6MnBl
dmVhIj4xODg8L2tleT48L2ZvcmVpZ24ta2V5cz48cmVmLXR5cGUgbmFtZT0iSm91cm5hbCBBcnRp
Y2xlIj4xNzwvcmVmLXR5cGU+PGNvbnRyaWJ1dG9ycz48YXV0aG9ycz48YXV0aG9yPkdvb2R3aW4s
IFIuIEQuPC9hdXRob3I+PGF1dGhvcj5TdGVpbiwgTS4gQi48L2F1dGhvcj48L2F1dGhvcnM+PC9j
b250cmlidXRvcnM+PGF1dGgtYWRkcmVzcz5EZXBhcnRtZW50IG9mIEVwaWRlbWlvbG9neSwgTWFp
bG1hbiBTY2hvb2wgb2YgUHVibGljIEhlYWx0aCwgQ29sdW1iaWEgVW5pdmVyc2l0eSwgTmV3IFlv
cmssIE5ldyBZb3JrLCBVU0EuIHJkZzY2QGNvbHVtYmlhLmVkdTwvYXV0aC1hZGRyZXNzPjx0aXRs
ZXM+PHRpdGxlPkdlbmVyYWxpemVkIGFueGlldHkgZGlzb3JkZXIgYW5kIHBlcHRpYyB1bGNlciBk
aXNlYXNlIGFtb25nIGFkdWx0cyBpbiB0aGUgVW5pdGVkIFN0YXRlczwvdGl0bGU+PHNlY29uZGFy
eS10aXRsZT5Qc3ljaG9zb20gTWVkPC9zZWNvbmRhcnktdGl0bGU+PC90aXRsZXM+PHBlcmlvZGlj
YWw+PGZ1bGwtdGl0bGU+UHN5Y2hvc29tIE1lZDwvZnVsbC10aXRsZT48L3BlcmlvZGljYWw+PHBh
Z2VzPjg2Mi02PC9wYWdlcz48dm9sdW1lPjY0PC92b2x1bWU+PG51bWJlcj42PC9udW1iZXI+PGVk
aXRpb24+MjAwMi8xMi8wNDwvZWRpdGlvbj48a2V5d29yZHM+PGtleXdvcmQ+QWRvbGVzY2VudDwv
a2V5d29yZD48a2V5d29yZD5BZHVsdDwva2V5d29yZD48a2V5d29yZD5BbnhpZXR5IERpc29yZGVy
cy8qZXBpZGVtaW9sb2d5PC9rZXl3b3JkPjxrZXl3b3JkPkNvbW9yYmlkaXR5PC9rZXl3b3JkPjxr
ZXl3b3JkPkZlbWFsZTwva2V5d29yZD48a2V5d29yZD5IdW1hbnM8L2tleXdvcmQ+PGtleXdvcmQ+
TWFsZTwva2V5d29yZD48a2V5d29yZD5NZW50YWwgRGlzb3JkZXJzL2VwaWRlbWlvbG9neTwva2V5
d29yZD48a2V5d29yZD5NaWRkbGUgQWdlZDwva2V5d29yZD48a2V5d29yZD5PZGRzIFJhdGlvPC9r
ZXl3b3JkPjxrZXl3b3JkPlBlcHRpYyBVbGNlci8qZXBpZGVtaW9sb2d5PC9rZXl3b3JkPjxrZXl3
b3JkPlJlZ3Jlc3Npb24gQW5hbHlzaXM8L2tleXdvcmQ+PGtleXdvcmQ+UmlzayBGYWN0b3JzPC9r
ZXl3b3JkPjxrZXl3b3JkPlNlbGYgRGlzY2xvc3VyZTwva2V5d29yZD48a2V5d29yZD5Vbml0ZWQg
U3RhdGVzL2VwaWRlbWlvbG9neTwva2V5d29yZD48L2tleXdvcmRzPjxkYXRlcz48eWVhcj4yMDAy
PC95ZWFyPjxwdWItZGF0ZXM+PGRhdGU+Tm92LURlYzwvZGF0ZT48L3B1Yi1kYXRlcz48L2RhdGVz
Pjxpc2JuPjAwMzMtMzE3NCAoUHJpbnQpJiN4RDswMDMzLTMxNzQgKExpbmtpbmcpPC9pc2JuPjxh
Y2Nlc3Npb24tbnVtPjEyNDYxMTkwPC9hY2Nlc3Npb24tbnVtPjx1cmxzPjxyZWxhdGVkLXVybHM+
PHVybD5odHRwOi8vd3d3Lm5jYmkubmxtLm5paC5nb3YvZW50cmV6L3F1ZXJ5LmZjZ2k/Y21kPVJl
dHJpZXZlJmFtcDtkYj1QdWJNZWQmYW1wO2RvcHQ9Q2l0YXRpb24mYW1wO2xpc3RfdWlkcz0xMjQ2
MTE5MDwvdXJsPjwvcmVsYXRlZC11cmxzPjwvdXJscz48bGFuZ3VhZ2U+ZW5nPC9sYW5ndWFnZT48
L3JlY29yZD48L0NpdGU+PENpdGU+PEF1dGhvcj5Hb29kd2luPC9BdXRob3I+PFllYXI+MjAwOTwv
WWVhcj48UmVjTnVtPjE4NzwvUmVjTnVtPjxyZWNvcmQ+PHJlYy1udW1iZXI+MTg3PC9yZWMtbnVt
YmVyPjxmb3JlaWduLWtleXM+PGtleSBhcHA9IkVOIiBkYi1pZD0iYXR2dnd0ZHRsNTJ4NXdlNXBz
MjV6ZmY2YWF2MmZ6MnBldmVhIj4xODc8L2tleT48L2ZvcmVpZ24ta2V5cz48cmVmLXR5cGUgbmFt
ZT0iSm91cm5hbCBBcnRpY2xlIj4xNzwvcmVmLXR5cGU+PGNvbnRyaWJ1dG9ycz48YXV0aG9ycz48
YXV0aG9yPkdvb2R3aW4sIFIuIEQuPC9hdXRob3I+PGF1dGhvcj5LZXllcywgSy4gTS48L2F1dGhv
cj48YXV0aG9yPlN0ZWluLCBNLiBCLjwvYXV0aG9yPjxhdXRob3I+VGFsbGV5LCBOLiBKLjwvYXV0
aG9yPjwvYXV0aG9ycz48L2NvbnRyaWJ1dG9ycz48YXV0aC1hZGRyZXNzPkRlcGFydG1lbnQgb2Yg
RXBpZGVtaW9sb2d5LCBNYWlsbWFuIFNjaG9vbCBvZiBQdWJsaWMgSGVhbHRoLCBDb2x1bWJpYSBV
bml2ZXJzaXR5LCA3MjIgV2VzdCAxNjh0aCBTdC4sIE5ldyBZb3JrLCBOWSAxMDAzMiwgVVNBLiBy
ZGc2NkBjb2x1bWJpYS5lZHU8L2F1dGgtYWRkcmVzcz48dGl0bGVzPjx0aXRsZT5QZXB0aWMgdWxj
ZXIgYW5kIG1lbnRhbCBkaXNvcmRlcnMgYW1vbmcgYWR1bHRzIGluIHRoZSBjb21tdW5pdHk6IHRo
ZSByb2xlIG9mIG5pY290aW5lIGFuZCBhbGNvaG9sIHVzZSBkaXNvcmRlcnM8L3RpdGxlPjxzZWNv
bmRhcnktdGl0bGU+UHN5Y2hvc29tIE1lZDwvc2Vjb25kYXJ5LXRpdGxlPjwvdGl0bGVzPjxwZXJp
b2RpY2FsPjxmdWxsLXRpdGxlPlBzeWNob3NvbSBNZWQ8L2Z1bGwtdGl0bGU+PC9wZXJpb2RpY2Fs
PjxwYWdlcz40NjMtODwvcGFnZXM+PHZvbHVtZT43MTwvdm9sdW1lPjxudW1iZXI+NDwvbnVtYmVy
PjxlZGl0aW9uPjIwMDkvMDUvMTY8L2VkaXRpb24+PGtleXdvcmRzPjxrZXl3b3JkPkFkdWx0PC9r
ZXl3b3JkPjxrZXl3b3JkPkFnZWQ8L2tleXdvcmQ+PGtleXdvcmQ+QWxjb2hvbGlzbS8qZXBpZGVt
aW9sb2d5PC9rZXl3b3JkPjxrZXl3b3JkPkFueGlldHkgRGlzb3JkZXJzL2VwaWRlbWlvbG9neTwv
a2V5d29yZD48a2V5d29yZD5Db21vcmJpZGl0eTwva2V5d29yZD48a2V5d29yZD5EaXNlYXNlIFN1
c2NlcHRpYmlsaXR5PC9rZXl3b3JkPjxrZXl3b3JkPkZlbWFsZTwva2V5d29yZD48a2V5d29yZD5I
ZWFsdGggU3VydmV5czwva2V5d29yZD48a2V5d29yZD5IdW1hbnM8L2tleXdvcmQ+PGtleXdvcmQ+
TWFsZTwva2V5d29yZD48a2V5d29yZD5NZW50YWwgRGlzb3JkZXJzLyplcGlkZW1pb2xvZ3k8L2tl
eXdvcmQ+PGtleXdvcmQ+TWlkZGxlIEFnZWQ8L2tleXdvcmQ+PGtleXdvcmQ+TW9vZCBEaXNvcmRl
cnMvZXBpZGVtaW9sb2d5PC9rZXl3b3JkPjxrZXl3b3JkPlBhbmljIERpc29yZGVyL2VwaWRlbWlv
bG9neTwva2V5d29yZD48a2V5d29yZD5QZXB0aWMgVWxjZXIvKmVwaWRlbWlvbG9neS9wc3ljaG9s
b2d5PC9rZXl3b3JkPjxrZXl3b3JkPlBlcnNvbmFsaXR5IERpc29yZGVycy9lcGlkZW1pb2xvZ3k8
L2tleXdvcmQ+PGtleXdvcmQ+U29jaW9lY29ub21pYyBGYWN0b3JzPC9rZXl3b3JkPjxrZXl3b3Jk
PlRvYmFjY28gVXNlIERpc29yZGVyLyplcGlkZW1pb2xvZ3k8L2tleXdvcmQ+PGtleXdvcmQ+VW5p
dGVkIFN0YXRlcy9lcGlkZW1pb2xvZ3k8L2tleXdvcmQ+PGtleXdvcmQ+WW91bmcgQWR1bHQ8L2tl
eXdvcmQ+PC9rZXl3b3Jkcz48ZGF0ZXM+PHllYXI+MjAwOTwveWVhcj48cHViLWRhdGVzPjxkYXRl
Pk1heTwvZGF0ZT48L3B1Yi1kYXRlcz48L2RhdGVzPjxpc2JuPjE1MzQtNzc5NiAoRWxlY3Ryb25p
YykmI3hEOzAwMzMtMzE3NCAoTGlua2luZyk8L2lzYm4+PGFjY2Vzc2lvbi1udW0+MTk0NDM2OTQ8
L2FjY2Vzc2lvbi1udW0+PHVybHM+PHJlbGF0ZWQtdXJscz48dXJsPmh0dHA6Ly93d3cubmNiaS5u
bG0ubmloLmdvdi9lbnRyZXovcXVlcnkuZmNnaT9jbWQ9UmV0cmlldmUmYW1wO2RiPVB1Yk1lZCZh
bXA7ZG9wdD1DaXRhdGlvbiZhbXA7bGlzdF91aWRzPTE5NDQzNjk0PC91cmw+PC9yZWxhdGVkLXVy
bHM+PC91cmxzPjxjdXN0b20yPjMzNDA5MDc8L2N1c3RvbTI+PGVsZWN0cm9uaWMtcmVzb3VyY2Ut
bnVtPlBTWS4wYjAxM2UzMTgxOTg4MTM3IFtwaWldJiN4RDsxMC4xMDk3L1BTWS4wYjAxM2UzMTgx
OTg4MTM3PC9lbGVjdHJvbmljLXJlc291cmNlLW51bT48bGFuZ3VhZ2U+ZW5nPC9sYW5ndWFnZT48
L3JlY29yZD48L0NpdGU+PC9FbmROb3RlPn==
</w:fldData>
        </w:fldChar>
      </w:r>
      <w:r w:rsidR="001E4ADE" w:rsidRPr="004F2082">
        <w:instrText xml:space="preserve"> ADDIN EN.CITE </w:instrText>
      </w:r>
      <w:r w:rsidR="000872A8" w:rsidRPr="004F2082">
        <w:fldChar w:fldCharType="begin">
          <w:fldData xml:space="preserve">PEVuZE5vdGU+PENpdGU+PEF1dGhvcj5Hb29kd2luPC9BdXRob3I+PFllYXI+MjAxMzwvWWVhcj48
UmVjTnVtPjEzODwvUmVjTnVtPjxyZWNvcmQ+PHJlYy1udW1iZXI+MTM4PC9yZWMtbnVtYmVyPjxm
b3JlaWduLWtleXM+PGtleSBhcHA9IkVOIiBkYi1pZD0iYXR2dnd0ZHRsNTJ4NXdlNXBzMjV6ZmY2
YWF2MmZ6MnBldmVhIj4xMzg8L2tleT48L2ZvcmVpZ24ta2V5cz48cmVmLXR5cGUgbmFtZT0iSm91
cm5hbCBBcnRpY2xlIj4xNzwvcmVmLXR5cGU+PGNvbnRyaWJ1dG9ycz48YXV0aG9ycz48YXV0aG9y
Pkdvb2R3aW4sIFIuIEQuPC9hdXRob3I+PGF1dGhvcj5Db3dsZXMsIFIuIEEuPC9hdXRob3I+PGF1
dGhvcj5HYWxlYSwgUy48L2F1dGhvcj48YXV0aG9yPkphY29iaSwgRi48L2F1dGhvcj48L2F1dGhv
cnM+PC9jb250cmlidXRvcnM+PGF1dGgtYWRkcmVzcz5EZXBhcnRtZW50IG9mIFBzeWNob2xvZ3ks
IFF1ZWVucyBDb2xsZWdlLCBDaXR5IFVuaXZlcnNpdHkgb2YgTmV3IFlvcmssIEZsdXNoaW5nLCBO
WSAxMTM2NywgVVNBLiByZGc2NkBjb2x1bWJpYS5lZHU8L2F1dGgtYWRkcmVzcz48dGl0bGVzPjx0
aXRsZT5HYXN0cml0aXMgYW5kIG1lbnRhbCBkaXNvcmRlcnM8L3RpdGxlPjxzZWNvbmRhcnktdGl0
bGU+SiBQc3ljaGlhdHIgUmVzPC9zZWNvbmRhcnktdGl0bGU+PC90aXRsZXM+PHBlcmlvZGljYWw+
PGZ1bGwtdGl0bGU+SiBQc3ljaGlhdHIgUmVzPC9mdWxsLXRpdGxlPjwvcGVyaW9kaWNhbD48cGFn
ZXM+MTI4LTMyPC9wYWdlcz48dm9sdW1lPjQ3PC92b2x1bWU+PG51bWJlcj4xPC9udW1iZXI+PGVk
aXRpb24+MjAxMi8xMC8xODwvZWRpdGlvbj48a2V5d29yZHM+PGtleXdvcmQ+QWRvbGVzY2VudDwv
a2V5d29yZD48a2V5d29yZD5BZHVsdDwva2V5d29yZD48a2V5d29yZD5BZ2VkPC9rZXl3b3JkPjxr
ZXl3b3JkPkFueGlldHkgRGlzb3JkZXJzLyplcGlkZW1pb2xvZ3k8L2tleXdvcmQ+PGtleXdvcmQ+
Q29tb3JiaWRpdHk8L2tleXdvcmQ+PGtleXdvcmQ+RGVwcmVzc2l2ZSBEaXNvcmRlci8qZXBpZGVt
aW9sb2d5PC9rZXl3b3JkPjxrZXl3b3JkPkZlbWFsZTwva2V5d29yZD48a2V5d29yZD5HYXN0cml0
aXMvKmVwaWRlbWlvbG9neTwva2V5d29yZD48a2V5d29yZD5HZXJtYW55L2VwaWRlbWlvbG9neTwv
a2V5d29yZD48a2V5d29yZD5IZWFsdGggU3VydmV5czwva2V5d29yZD48a2V5d29yZD5IdW1hbnM8
L2tleXdvcmQ+PGtleXdvcmQ+TWFsZTwva2V5d29yZD48a2V5d29yZD5NaWRkbGUgQWdlZDwva2V5
d29yZD48a2V5d29yZD5TZXggRmFjdG9yczwva2V5d29yZD48a2V5d29yZD5Zb3VuZyBBZHVsdDwv
a2V5d29yZD48L2tleXdvcmRzPjxkYXRlcz48eWVhcj4yMDEzPC95ZWFyPjxwdWItZGF0ZXM+PGRh
dGU+SmFuPC9kYXRlPjwvcHViLWRhdGVzPjwvZGF0ZXM+PGlzYm4+MTg3OS0xMzc5IChFbGVjdHJv
bmljKSYjeEQ7MDAyMi0zOTU2IChMaW5raW5nKTwvaXNibj48YWNjZXNzaW9uLW51bT4yMzA3MzQ3
MjwvYWNjZXNzaW9uLW51bT48dXJscz48cmVsYXRlZC11cmxzPjx1cmw+aHR0cDovL3d3dy5uY2Jp
Lm5sbS5uaWguZ292L2VudHJlei9xdWVyeS5mY2dpP2NtZD1SZXRyaWV2ZSZhbXA7ZGI9UHViTWVk
JmFtcDtkb3B0PUNpdGF0aW9uJmFtcDtsaXN0X3VpZHM9MjMwNzM0NzI8L3VybD48L3JlbGF0ZWQt
dXJscz48L3VybHM+PGVsZWN0cm9uaWMtcmVzb3VyY2UtbnVtPjEwLjEwMTYvai5qcHN5Y2hpcmVz
LjIwMTIuMDkuMDE2PC9lbGVjdHJvbmljLXJlc291cmNlLW51bT48bGFuZ3VhZ2U+ZW5nPC9sYW5n
dWFnZT48L3JlY29yZD48L0NpdGU+PENpdGU+PEF1dGhvcj5Hb29kd2luPC9BdXRob3I+PFllYXI+
MjAxMzwvWWVhcj48UmVjTnVtPjEzNzwvUmVjTnVtPjxyZWNvcmQ+PHJlYy1udW1iZXI+MTM3PC9y
ZWMtbnVtYmVyPjxmb3JlaWduLWtleXM+PGtleSBhcHA9IkVOIiBkYi1pZD0iYXR2dnd0ZHRsNTJ4
NXdlNXBzMjV6ZmY2YWF2MmZ6MnBldmVhIj4xMzc8L2tleT48L2ZvcmVpZ24ta2V5cz48cmVmLXR5
cGUgbmFtZT0iSm91cm5hbCBBcnRpY2xlIj4xNzwvcmVmLXR5cGU+PGNvbnRyaWJ1dG9ycz48YXV0
aG9ycz48YXV0aG9yPkdvb2R3aW4sIFIuIEQuPC9hdXRob3I+PGF1dGhvcj5UYWxsZXksIE4uIEou
PC9hdXRob3I+PGF1dGhvcj5Ib3RvcGYsIE0uPC9hdXRob3I+PGF1dGhvcj5Db3dsZXMsIFIuIEEu
PC9hdXRob3I+PGF1dGhvcj5HYWxlYSwgUy48L2F1dGhvcj48YXV0aG9yPkphY29iaSwgRi48L2F1
dGhvcj48L2F1dGhvcnM+PC9jb250cmlidXRvcnM+PGF1dGgtYWRkcmVzcz5EZXBhcnRtZW50IG9m
IFBzeWNob2xvZ3ksIFF1ZWVucyBDb2xsZWdlIGFuZCBUaGUgR3JhZHVhdGUgQ2VudGVyLCBDaXR5
IFVuaXZlcnNpdHkgb2YgTmV3IFlvcmsgKENVTlkpLCBGbHVzaGluZywgTlksIFVTQS4gcmVuZWUu
Z29vZHdpbkBxYy5jdW55LmVkdTwvYXV0aC1hZGRyZXNzPjx0aXRsZXM+PHRpdGxlPkEgbGluayBi
ZXR3ZWVuIHBoeXNpY2lhbi1kaWFnbm9zZWQgdWxjZXIgYW5kIGFueGlldHkgZGlzb3JkZXJzIGFt
b25nIGFkdWx0czwvdGl0bGU+PHNlY29uZGFyeS10aXRsZT5Bbm4gRXBpZGVtaW9sPC9zZWNvbmRh
cnktdGl0bGU+PC90aXRsZXM+PHBlcmlvZGljYWw+PGZ1bGwtdGl0bGU+QW5uIEVwaWRlbWlvbDwv
ZnVsbC10aXRsZT48L3BlcmlvZGljYWw+PHBhZ2VzPjE4OS05MjwvcGFnZXM+PHZvbHVtZT4yMzwv
dm9sdW1lPjxudW1iZXI+NDwvbnVtYmVyPjxlZGl0aW9uPjIwMTMvMDMvMDU8L2VkaXRpb24+PGtl
eXdvcmRzPjxrZXl3b3JkPkFkb2xlc2NlbnQ8L2tleXdvcmQ+PGtleXdvcmQ+QWR1bHQ8L2tleXdv
cmQ+PGtleXdvcmQ+QWdlZDwva2V5d29yZD48a2V5d29yZD5BbnhpZXR5IERpc29yZGVycy9kaWFn
bm9zaXMvKmVwaWRlbWlvbG9neS9wc3ljaG9sb2d5PC9rZXl3b3JkPjxrZXl3b3JkPkRlcHJlc3Np
b24vZGlhZ25vc2lzLyplcGlkZW1pb2xvZ3kvcHN5Y2hvbG9neTwva2V5d29yZD48a2V5d29yZD5E
aWFnbm9zdGljIGFuZCBTdGF0aXN0aWNhbCBNYW51YWwgb2YgTWVudGFsIERpc29yZGVyczwva2V5
d29yZD48a2V5d29yZD5GZW1hbGU8L2tleXdvcmQ+PGtleXdvcmQ+R2VybWFueS9lcGlkZW1pb2xv
Z3k8L2tleXdvcmQ+PGtleXdvcmQ+SGVhbHRoIFN1cnZleXM8L2tleXdvcmQ+PGtleXdvcmQ+SHVt
YW5zPC9rZXl3b3JkPjxrZXl3b3JkPkxvZ2lzdGljIE1vZGVsczwva2V5d29yZD48a2V5d29yZD5N
YWxlPC9rZXl3b3JkPjxrZXl3b3JkPk1lbnRhbCBEaXNvcmRlcnMvZXBpZGVtaW9sb2d5PC9rZXl3
b3JkPjxrZXl3b3JkPk1pZGRsZSBBZ2VkPC9rZXl3b3JkPjxrZXl3b3JkPk9kZHMgUmF0aW88L2tl
eXdvcmQ+PGtleXdvcmQ+UGFuaWMgRGlzb3JkZXIvZXBpZGVtaW9sb2d5PC9rZXl3b3JkPjxrZXl3
b3JkPlBlcHRpYyBVbGNlci8qZGlhZ25vc2lzL2VwaWRlbWlvbG9neS9wc3ljaG9sb2d5PC9rZXl3
b3JkPjxrZXl3b3JkPipQaHlzaWNpYW5zPC9rZXl3b3JkPjxrZXl3b3JkPlBvcHVsYXRpb24gU3Vy
dmVpbGxhbmNlPC9rZXl3b3JkPjxrZXl3b3JkPlBzeWNob3BoeXNpb2xvZ2ljIERpc29yZGVycy9l
cGlkZW1pb2xvZ3kvcHN5Y2hvbG9neTwva2V5d29yZD48a2V5d29yZD5Tb2Npb2Vjb25vbWljIEZh
Y3RvcnM8L2tleXdvcmQ+PGtleXdvcmQ+WW91bmcgQWR1bHQ8L2tleXdvcmQ+PC9rZXl3b3Jkcz48
ZGF0ZXM+PHllYXI+MjAxMzwveWVhcj48cHViLWRhdGVzPjxkYXRlPkFwcjwvZGF0ZT48L3B1Yi1k
YXRlcz48L2RhdGVzPjxpc2JuPjE4NzMtMjU4NSAoRWxlY3Ryb25pYykmI3hEOzEwNDctMjc5NyAo
TGlua2luZyk8L2lzYm4+PGFjY2Vzc2lvbi1udW0+MjM0NTMzODc8L2FjY2Vzc2lvbi1udW0+PHVy
bHM+PHJlbGF0ZWQtdXJscz48dXJsPmh0dHA6Ly93d3cubmNiaS5ubG0ubmloLmdvdi9lbnRyZXov
cXVlcnkuZmNnaT9jbWQ9UmV0cmlldmUmYW1wO2RiPVB1Yk1lZCZhbXA7ZG9wdD1DaXRhdGlvbiZh
bXA7bGlzdF91aWRzPTIzNDUzMzg3PC91cmw+PC9yZWxhdGVkLXVybHM+PC91cmxzPjxlbGVjdHJv
bmljLXJlc291cmNlLW51bT4xMC4xMDE2L2ouYW5uZXBpZGVtLjIwMTMuMDEuMDAzPC9lbGVjdHJv
bmljLXJlc291cmNlLW51bT48bGFuZ3VhZ2U+ZW5nPC9sYW5ndWFnZT48L3JlY29yZD48L0NpdGU+
PENpdGU+PEF1dGhvcj5Hb29kd2luPC9BdXRob3I+PFllYXI+MjAwMjwvWWVhcj48UmVjTnVtPjE4
ODwvUmVjTnVtPjxyZWNvcmQ+PHJlYy1udW1iZXI+MTg4PC9yZWMtbnVtYmVyPjxmb3JlaWduLWtl
eXM+PGtleSBhcHA9IkVOIiBkYi1pZD0iYXR2dnd0ZHRsNTJ4NXdlNXBzMjV6ZmY2YWF2MmZ6MnBl
dmVhIj4xODg8L2tleT48L2ZvcmVpZ24ta2V5cz48cmVmLXR5cGUgbmFtZT0iSm91cm5hbCBBcnRp
Y2xlIj4xNzwvcmVmLXR5cGU+PGNvbnRyaWJ1dG9ycz48YXV0aG9ycz48YXV0aG9yPkdvb2R3aW4s
IFIuIEQuPC9hdXRob3I+PGF1dGhvcj5TdGVpbiwgTS4gQi48L2F1dGhvcj48L2F1dGhvcnM+PC9j
b250cmlidXRvcnM+PGF1dGgtYWRkcmVzcz5EZXBhcnRtZW50IG9mIEVwaWRlbWlvbG9neSwgTWFp
bG1hbiBTY2hvb2wgb2YgUHVibGljIEhlYWx0aCwgQ29sdW1iaWEgVW5pdmVyc2l0eSwgTmV3IFlv
cmssIE5ldyBZb3JrLCBVU0EuIHJkZzY2QGNvbHVtYmlhLmVkdTwvYXV0aC1hZGRyZXNzPjx0aXRs
ZXM+PHRpdGxlPkdlbmVyYWxpemVkIGFueGlldHkgZGlzb3JkZXIgYW5kIHBlcHRpYyB1bGNlciBk
aXNlYXNlIGFtb25nIGFkdWx0cyBpbiB0aGUgVW5pdGVkIFN0YXRlczwvdGl0bGU+PHNlY29uZGFy
eS10aXRsZT5Qc3ljaG9zb20gTWVkPC9zZWNvbmRhcnktdGl0bGU+PC90aXRsZXM+PHBlcmlvZGlj
YWw+PGZ1bGwtdGl0bGU+UHN5Y2hvc29tIE1lZDwvZnVsbC10aXRsZT48L3BlcmlvZGljYWw+PHBh
Z2VzPjg2Mi02PC9wYWdlcz48dm9sdW1lPjY0PC92b2x1bWU+PG51bWJlcj42PC9udW1iZXI+PGVk
aXRpb24+MjAwMi8xMi8wNDwvZWRpdGlvbj48a2V5d29yZHM+PGtleXdvcmQ+QWRvbGVzY2VudDwv
a2V5d29yZD48a2V5d29yZD5BZHVsdDwva2V5d29yZD48a2V5d29yZD5BbnhpZXR5IERpc29yZGVy
cy8qZXBpZGVtaW9sb2d5PC9rZXl3b3JkPjxrZXl3b3JkPkNvbW9yYmlkaXR5PC9rZXl3b3JkPjxr
ZXl3b3JkPkZlbWFsZTwva2V5d29yZD48a2V5d29yZD5IdW1hbnM8L2tleXdvcmQ+PGtleXdvcmQ+
TWFsZTwva2V5d29yZD48a2V5d29yZD5NZW50YWwgRGlzb3JkZXJzL2VwaWRlbWlvbG9neTwva2V5
d29yZD48a2V5d29yZD5NaWRkbGUgQWdlZDwva2V5d29yZD48a2V5d29yZD5PZGRzIFJhdGlvPC9r
ZXl3b3JkPjxrZXl3b3JkPlBlcHRpYyBVbGNlci8qZXBpZGVtaW9sb2d5PC9rZXl3b3JkPjxrZXl3
b3JkPlJlZ3Jlc3Npb24gQW5hbHlzaXM8L2tleXdvcmQ+PGtleXdvcmQ+UmlzayBGYWN0b3JzPC9r
ZXl3b3JkPjxrZXl3b3JkPlNlbGYgRGlzY2xvc3VyZTwva2V5d29yZD48a2V5d29yZD5Vbml0ZWQg
U3RhdGVzL2VwaWRlbWlvbG9neTwva2V5d29yZD48L2tleXdvcmRzPjxkYXRlcz48eWVhcj4yMDAy
PC95ZWFyPjxwdWItZGF0ZXM+PGRhdGU+Tm92LURlYzwvZGF0ZT48L3B1Yi1kYXRlcz48L2RhdGVz
Pjxpc2JuPjAwMzMtMzE3NCAoUHJpbnQpJiN4RDswMDMzLTMxNzQgKExpbmtpbmcpPC9pc2JuPjxh
Y2Nlc3Npb24tbnVtPjEyNDYxMTkwPC9hY2Nlc3Npb24tbnVtPjx1cmxzPjxyZWxhdGVkLXVybHM+
PHVybD5odHRwOi8vd3d3Lm5jYmkubmxtLm5paC5nb3YvZW50cmV6L3F1ZXJ5LmZjZ2k/Y21kPVJl
dHJpZXZlJmFtcDtkYj1QdWJNZWQmYW1wO2RvcHQ9Q2l0YXRpb24mYW1wO2xpc3RfdWlkcz0xMjQ2
MTE5MDwvdXJsPjwvcmVsYXRlZC11cmxzPjwvdXJscz48bGFuZ3VhZ2U+ZW5nPC9sYW5ndWFnZT48
L3JlY29yZD48L0NpdGU+PENpdGU+PEF1dGhvcj5Hb29kd2luPC9BdXRob3I+PFllYXI+MjAwOTwv
WWVhcj48UmVjTnVtPjE4NzwvUmVjTnVtPjxyZWNvcmQ+PHJlYy1udW1iZXI+MTg3PC9yZWMtbnVt
YmVyPjxmb3JlaWduLWtleXM+PGtleSBhcHA9IkVOIiBkYi1pZD0iYXR2dnd0ZHRsNTJ4NXdlNXBz
MjV6ZmY2YWF2MmZ6MnBldmVhIj4xODc8L2tleT48L2ZvcmVpZ24ta2V5cz48cmVmLXR5cGUgbmFt
ZT0iSm91cm5hbCBBcnRpY2xlIj4xNzwvcmVmLXR5cGU+PGNvbnRyaWJ1dG9ycz48YXV0aG9ycz48
YXV0aG9yPkdvb2R3aW4sIFIuIEQuPC9hdXRob3I+PGF1dGhvcj5LZXllcywgSy4gTS48L2F1dGhv
cj48YXV0aG9yPlN0ZWluLCBNLiBCLjwvYXV0aG9yPjxhdXRob3I+VGFsbGV5LCBOLiBKLjwvYXV0
aG9yPjwvYXV0aG9ycz48L2NvbnRyaWJ1dG9ycz48YXV0aC1hZGRyZXNzPkRlcGFydG1lbnQgb2Yg
RXBpZGVtaW9sb2d5LCBNYWlsbWFuIFNjaG9vbCBvZiBQdWJsaWMgSGVhbHRoLCBDb2x1bWJpYSBV
bml2ZXJzaXR5LCA3MjIgV2VzdCAxNjh0aCBTdC4sIE5ldyBZb3JrLCBOWSAxMDAzMiwgVVNBLiBy
ZGc2NkBjb2x1bWJpYS5lZHU8L2F1dGgtYWRkcmVzcz48dGl0bGVzPjx0aXRsZT5QZXB0aWMgdWxj
ZXIgYW5kIG1lbnRhbCBkaXNvcmRlcnMgYW1vbmcgYWR1bHRzIGluIHRoZSBjb21tdW5pdHk6IHRo
ZSByb2xlIG9mIG5pY290aW5lIGFuZCBhbGNvaG9sIHVzZSBkaXNvcmRlcnM8L3RpdGxlPjxzZWNv
bmRhcnktdGl0bGU+UHN5Y2hvc29tIE1lZDwvc2Vjb25kYXJ5LXRpdGxlPjwvdGl0bGVzPjxwZXJp
b2RpY2FsPjxmdWxsLXRpdGxlPlBzeWNob3NvbSBNZWQ8L2Z1bGwtdGl0bGU+PC9wZXJpb2RpY2Fs
PjxwYWdlcz40NjMtODwvcGFnZXM+PHZvbHVtZT43MTwvdm9sdW1lPjxudW1iZXI+NDwvbnVtYmVy
PjxlZGl0aW9uPjIwMDkvMDUvMTY8L2VkaXRpb24+PGtleXdvcmRzPjxrZXl3b3JkPkFkdWx0PC9r
ZXl3b3JkPjxrZXl3b3JkPkFnZWQ8L2tleXdvcmQ+PGtleXdvcmQ+QWxjb2hvbGlzbS8qZXBpZGVt
aW9sb2d5PC9rZXl3b3JkPjxrZXl3b3JkPkFueGlldHkgRGlzb3JkZXJzL2VwaWRlbWlvbG9neTwv
a2V5d29yZD48a2V5d29yZD5Db21vcmJpZGl0eTwva2V5d29yZD48a2V5d29yZD5EaXNlYXNlIFN1
c2NlcHRpYmlsaXR5PC9rZXl3b3JkPjxrZXl3b3JkPkZlbWFsZTwva2V5d29yZD48a2V5d29yZD5I
ZWFsdGggU3VydmV5czwva2V5d29yZD48a2V5d29yZD5IdW1hbnM8L2tleXdvcmQ+PGtleXdvcmQ+
TWFsZTwva2V5d29yZD48a2V5d29yZD5NZW50YWwgRGlzb3JkZXJzLyplcGlkZW1pb2xvZ3k8L2tl
eXdvcmQ+PGtleXdvcmQ+TWlkZGxlIEFnZWQ8L2tleXdvcmQ+PGtleXdvcmQ+TW9vZCBEaXNvcmRl
cnMvZXBpZGVtaW9sb2d5PC9rZXl3b3JkPjxrZXl3b3JkPlBhbmljIERpc29yZGVyL2VwaWRlbWlv
bG9neTwva2V5d29yZD48a2V5d29yZD5QZXB0aWMgVWxjZXIvKmVwaWRlbWlvbG9neS9wc3ljaG9s
b2d5PC9rZXl3b3JkPjxrZXl3b3JkPlBlcnNvbmFsaXR5IERpc29yZGVycy9lcGlkZW1pb2xvZ3k8
L2tleXdvcmQ+PGtleXdvcmQ+U29jaW9lY29ub21pYyBGYWN0b3JzPC9rZXl3b3JkPjxrZXl3b3Jk
PlRvYmFjY28gVXNlIERpc29yZGVyLyplcGlkZW1pb2xvZ3k8L2tleXdvcmQ+PGtleXdvcmQ+VW5p
dGVkIFN0YXRlcy9lcGlkZW1pb2xvZ3k8L2tleXdvcmQ+PGtleXdvcmQ+WW91bmcgQWR1bHQ8L2tl
eXdvcmQ+PC9rZXl3b3Jkcz48ZGF0ZXM+PHllYXI+MjAwOTwveWVhcj48cHViLWRhdGVzPjxkYXRl
Pk1heTwvZGF0ZT48L3B1Yi1kYXRlcz48L2RhdGVzPjxpc2JuPjE1MzQtNzc5NiAoRWxlY3Ryb25p
YykmI3hEOzAwMzMtMzE3NCAoTGlua2luZyk8L2lzYm4+PGFjY2Vzc2lvbi1udW0+MTk0NDM2OTQ8
L2FjY2Vzc2lvbi1udW0+PHVybHM+PHJlbGF0ZWQtdXJscz48dXJsPmh0dHA6Ly93d3cubmNiaS5u
bG0ubmloLmdvdi9lbnRyZXovcXVlcnkuZmNnaT9jbWQ9UmV0cmlldmUmYW1wO2RiPVB1Yk1lZCZh
bXA7ZG9wdD1DaXRhdGlvbiZhbXA7bGlzdF91aWRzPTE5NDQzNjk0PC91cmw+PC9yZWxhdGVkLXVy
bHM+PC91cmxzPjxjdXN0b20yPjMzNDA5MDc8L2N1c3RvbTI+PGVsZWN0cm9uaWMtcmVzb3VyY2Ut
bnVtPlBTWS4wYjAxM2UzMTgxOTg4MTM3IFtwaWldJiN4RDsxMC4xMDk3L1BTWS4wYjAxM2UzMTgx
OTg4MTM3PC9lbGVjdHJvbmljLXJlc291cmNlLW51bT48bGFuZ3VhZ2U+ZW5nPC9sYW5ndWFnZT48
L3JlY29yZD48L0NpdGU+PC9FbmROb3RlPn==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53-56]</w:t>
      </w:r>
      <w:r w:rsidR="000872A8" w:rsidRPr="004F2082">
        <w:fldChar w:fldCharType="end"/>
      </w:r>
      <w:r w:rsidR="004E2F58" w:rsidRPr="004F2082">
        <w:t xml:space="preserve">, </w:t>
      </w:r>
      <w:r w:rsidR="006E75CC" w:rsidRPr="004F2082">
        <w:t>and gastrointestinal diseases</w:t>
      </w:r>
      <w:r w:rsidR="00862C0D" w:rsidRPr="004F2082">
        <w:t>/syndromes</w:t>
      </w:r>
      <w:r w:rsidR="006E75CC" w:rsidRPr="004F2082">
        <w:t xml:space="preserve">: </w:t>
      </w:r>
      <w:r w:rsidR="007134F8" w:rsidRPr="004F2082">
        <w:t>Irritable bowel syndrome</w:t>
      </w:r>
      <w:r w:rsidR="000872A8" w:rsidRPr="004F2082">
        <w:fldChar w:fldCharType="begin">
          <w:fldData xml:space="preserve">PEVuZE5vdGU+PENpdGU+PEF1dGhvcj5Ub2JpbjwvQXV0aG9yPjxZZWFyPjIwMDg8L1llYXI+PFJl
Y051bT41NzU8L1JlY051bT48cmVjb3JkPjxyZWMtbnVtYmVyPjU3NTwvcmVjLW51bWJlcj48Zm9y
ZWlnbi1rZXlzPjxrZXkgYXBwPSJFTiIgZGItaWQ9ImF0dnZ3dGR0bDUyeDV3ZTVwczI1emZmNmFh
djJmejJwZXZlYSI+NTc1PC9rZXk+PC9mb3JlaWduLWtleXM+PHJlZi10eXBlIG5hbWU9IkpvdXJu
YWwgQXJ0aWNsZSI+MTc8L3JlZi10eXBlPjxjb250cmlidXRvcnM+PGF1dGhvcnM+PGF1dGhvcj5U
b2JpbiwgTS4gQy48L2F1dGhvcj48YXV0aG9yPk1vcGFydHksIEIuPC9hdXRob3I+PGF1dGhvcj5G
YXJoYWRpLCBBLjwvYXV0aG9yPjxhdXRob3I+RGVNZW8sIE0uIFQuPC9hdXRob3I+PGF1dGhvcj5C
YW5zYWwsIFAuIEouPC9hdXRob3I+PGF1dGhvcj5LZXNoYXZhcnppYW4sIEEuPC9hdXRob3I+PC9h
dXRob3JzPjwvY29udHJpYnV0b3JzPjxhdXRoLWFkZHJlc3M+RGVwYXJ0bWVudCBvZiBJbW11bm9s
b2d5L01pY3JvYmlvbG9neSwgUnVzaCBVbml2ZXJzaXR5IE1lZGljYWwgQ2VudGVyLCBKb2huIEgu
IFN0b2dlciwgSnIgSG9zcGl0YWwsIENoaWNhZ28sIElsbGlub2lzIDYwNjEyLCBVU0EuIG10b2Jp
bjFAcnVzaC5lZHU8L2F1dGgtYWRkcmVzcz48dGl0bGVzPjx0aXRsZT5BdG9waWMgaXJyaXRhYmxl
IGJvd2VsIHN5bmRyb21lOiBhIG5vdmVsIHN1Ymdyb3VwIG9mIGlycml0YWJsZSBib3dlbCBzeW5k
cm9tZSB3aXRoIGFsbGVyZ2ljIG1hbmlmZXN0YXRpb25zPC90aXRsZT48c2Vjb25kYXJ5LXRpdGxl
PkFubiBBbGxlcmd5IEFzdGhtYSBJbW11bm9sPC9zZWNvbmRhcnktdGl0bGU+PC90aXRsZXM+PHBl
cmlvZGljYWw+PGZ1bGwtdGl0bGU+QW5uIEFsbGVyZ3kgQXN0aG1hIEltbXVub2w8L2Z1bGwtdGl0
bGU+PC9wZXJpb2RpY2FsPjxwYWdlcz40OS01MzwvcGFnZXM+PHZvbHVtZT4xMDA8L3ZvbHVtZT48
bnVtYmVyPjE8L251bWJlcj48ZWRpdGlvbj4yMDA4LzAyLzA4PC9lZGl0aW9uPjxrZXl3b3Jkcz48
a2V5d29yZD5BZG9sZXNjZW50PC9rZXl3b3JkPjxrZXl3b3JkPkFkdWx0PC9rZXl3b3JkPjxrZXl3
b3JkPkFnZWQ8L2tleXdvcmQ+PGtleXdvcmQ+QWdlZCwgODAgYW5kIG92ZXI8L2tleXdvcmQ+PGtl
eXdvcmQ+QXN0aG1hL2ltbXVub2xvZ3k8L2tleXdvcmQ+PGtleXdvcmQ+RGVwcmVzc2lvbi9pbW11
bm9sb2d5PC9rZXl3b3JkPjxrZXl3b3JkPkRlcm1hdGl0aXMsIEFsbGVyZ2ljIENvbnRhY3QvaW1t
dW5vbG9neTwva2V5d29yZD48a2V5d29yZD5GZW1hbGU8L2tleXdvcmQ+PGtleXdvcmQ+Rm9vZCBI
eXBlcnNlbnNpdGl2aXR5L2ltbXVub2xvZ3k8L2tleXdvcmQ+PGtleXdvcmQ+SHVtYW5zPC9rZXl3
b3JkPjxrZXl3b3JkPkh5cGVyc2Vuc2l0aXZpdHkvKmRpYWdub3Npcy8qaW1tdW5vbG9neTwva2V5
d29yZD48a2V5d29yZD5JcnJpdGFibGUgQm93ZWwgU3luZHJvbWUvKmltbXVub2xvZ3k8L2tleXdv
cmQ+PGtleXdvcmQ+TWFsZTwva2V5d29yZD48a2V5d29yZD5NaWRkbGUgQWdlZDwva2V5d29yZD48
a2V5d29yZD5PZGRzIFJhdGlvPC9rZXl3b3JkPjxrZXl3b3JkPlByb3NwZWN0aXZlIFN0dWRpZXM8
L2tleXdvcmQ+PGtleXdvcmQ+Umhpbml0aXMsIEFsbGVyZ2ljLCBTZWFzb25hbC9pbW11bm9sb2d5
PC9rZXl3b3JkPjxrZXl3b3JkPlJpc2sgRmFjdG9yczwva2V5d29yZD48a2V5d29yZD4qU3VydmV5
cyBhbmQgUXVlc3Rpb25uYWlyZXM8L2tleXdvcmQ+PC9rZXl3b3Jkcz48ZGF0ZXM+PHllYXI+MjAw
ODwveWVhcj48cHViLWRhdGVzPjxkYXRlPkphbjwvZGF0ZT48L3B1Yi1kYXRlcz48L2RhdGVzPjxp
c2JuPjEwODEtMTIwNiAoUHJpbnQpJiN4RDsxMDgxLTEyMDYgKExpbmtpbmcpPC9pc2JuPjxhY2Nl
c3Npb24tbnVtPjE4MjU0NDgyPC9hY2Nlc3Npb24tbnVtPjx1cmxzPjxyZWxhdGVkLXVybHM+PHVy
bD5odHRwOi8vd3d3Lm5jYmkubmxtLm5paC5nb3YvZW50cmV6L3F1ZXJ5LmZjZ2k/Y21kPVJldHJp
ZXZlJmFtcDtkYj1QdWJNZWQmYW1wO2RvcHQ9Q2l0YXRpb24mYW1wO2xpc3RfdWlkcz0xODI1NDQ4
MjwvdXJsPjwvcmVsYXRlZC11cmxzPjwvdXJscz48ZWxlY3Ryb25pYy1yZXNvdXJjZS1udW0+UzEw
ODEtMTIwNigxMCk2MDQwNC04IFtwaWldJiN4RDsxMC4xMDE2L1MxMDgxLTEyMDYoMTApNjA0MDQt
ODwvZWxlY3Ryb25pYy1yZXNvdXJjZS1udW0+PGxhbmd1YWdlPmVuZzwvbGFuZ3VhZ2U+PC9yZWNv
cmQ+PC9DaXRlPjxDaXRlPjxBdXRob3I+Um95LUJ5cm5lPC9BdXRob3I+PFllYXI+MjAwODwvWWVh
cj48UmVjTnVtPjI5MDwvUmVjTnVtPjxyZWNvcmQ+PHJlYy1udW1iZXI+MjkwPC9yZWMtbnVtYmVy
Pjxmb3JlaWduLWtleXM+PGtleSBhcHA9IkVOIiBkYi1pZD0iYXR2dnd0ZHRsNTJ4NXdlNXBzMjV6
ZmY2YWF2MmZ6MnBldmVhIj4yOTA8L2tleT48L2ZvcmVpZ24ta2V5cz48cmVmLXR5cGUgbmFtZT0i
Sm91cm5hbCBBcnRpY2xlIj4xNzwvcmVmLXR5cGU+PGNvbnRyaWJ1dG9ycz48YXV0aG9ycz48YXV0
aG9yPlJveS1CeXJuZSwgUC4gUC48L2F1dGhvcj48YXV0aG9yPkRhdmlkc29uLCBLLiBXLjwvYXV0
aG9yPjxhdXRob3I+S2Vzc2xlciwgUi4gQy48L2F1dGhvcj48YXV0aG9yPkFzbXVuZHNvbiwgRy4g
Si48L2F1dGhvcj48YXV0aG9yPkdvb2R3aW4sIFIuIEQuPC9hdXRob3I+PGF1dGhvcj5LdWJ6YW5z
a3ksIEwuPC9hdXRob3I+PGF1dGhvcj5MeWRpYXJkLCBSLiBCLjwvYXV0aG9yPjxhdXRob3I+TWFz
c2llLCBNLiBKLjwvYXV0aG9yPjxhdXRob3I+S2F0b24sIFcuPC9hdXRob3I+PGF1dGhvcj5MYWRl
biwgUy4gSy48L2F1dGhvcj48YXV0aG9yPlN0ZWluLCBNLiBCLjwvYXV0aG9yPjwvYXV0aG9ycz48
L2NvbnRyaWJ1dG9ycz48YXV0aC1hZGRyZXNzPlVuaXZlcnNpdHkgb2YgV2FzaGluZ3RvbiBTY2hv
b2wgb2YgTWVkaWNpbmUsIFNlYXR0bGUsIFdBIDk4MTk1LCBVU0EuIHJveWJ5cm5lQHUud2FzaGlu
Z3Rvbi5lZHU8L2F1dGgtYWRkcmVzcz48dGl0bGVzPjx0aXRsZT5BbnhpZXR5IGRpc29yZGVycyBh
bmQgY29tb3JiaWQgbWVkaWNhbCBpbGxuZXNzPC90aXRsZT48c2Vjb25kYXJ5LXRpdGxlPkdlbiBI
b3NwIFBzeWNoaWF0cnk8L3NlY29uZGFyeS10aXRsZT48L3RpdGxlcz48cGFnZXM+MjA4LTI1PC9w
YWdlcz48dm9sdW1lPjMwPC92b2x1bWU+PG51bWJlcj4zPC9udW1iZXI+PGVkaXRpb24+MjAwOC8w
NC8yNTwvZWRpdGlvbj48a2V5d29yZHM+PGtleXdvcmQ+QW50aS1BbnhpZXR5IEFnZW50cy90aGVy
YXBldXRpYyB1c2U8L2tleXdvcmQ+PGtleXdvcmQ+QW54aWV0eSBEaXNvcmRlcnMvZGlhZ25vc2lz
LyplcGlkZW1pb2xvZ3kvcHN5Y2hvbG9neS90aGVyYXB5PC9rZXl3b3JkPjxrZXl3b3JkPkFzdGht
YS9kaWFnbm9zaXMvKmVwaWRlbWlvbG9neS9wc3ljaG9sb2d5L3RoZXJhcHk8L2tleXdvcmQ+PGtl
eXdvcmQ+Q2FyZGlvdmFzY3VsYXIgRGlzZWFzZXMvZGlhZ25vc2lzLyplcGlkZW1pb2xvZ3kvcHN5
Y2hvbG9neS90aGVyYXB5PC9rZXl3b3JkPjxrZXl3b3JkPkNocm9uaWMgRGlzZWFzZTwva2V5d29y
ZD48a2V5d29yZD5Db2duaXRpdmUgVGhlcmFweTwva2V5d29yZD48a2V5d29yZD5Db21iaW5lZCBN
b2RhbGl0eSBUaGVyYXB5PC9rZXl3b3JkPjxrZXl3b3JkPkNvbW9yYmlkaXR5PC9rZXl3b3JkPjxr
ZXl3b3JkPkNyb3NzLVNlY3Rpb25hbCBTdHVkaWVzPC9rZXl3b3JkPjxrZXl3b3JkPkRlcHJlc3Np
dmUgRGlzb3JkZXIvZGlhZ25vc2lzL2VwaWRlbWlvbG9neS9wc3ljaG9sb2d5L3RoZXJhcHk8L2tl
eXdvcmQ+PGtleXdvcmQ+SHVtYW5zPC9rZXl3b3JkPjxrZXl3b3JkPklycml0YWJsZSBCb3dlbCBT
eW5kcm9tZS9kaWFnbm9zaXMvKmVwaWRlbWlvbG9neS9wc3ljaG9sb2d5L3RoZXJhcHk8L2tleXdv
cmQ+PGtleXdvcmQ+TmVvcGxhc21zL2RpYWdub3Npcy8qZXBpZGVtaW9sb2d5L3BzeWNob2xvZ3kv
dGhlcmFweTwva2V5d29yZD48a2V5d29yZD5QYWluL2RpYWdub3Npcy8qZXBpZGVtaW9sb2d5L3Bz
eWNob2xvZ3k8L2tleXdvcmQ+PGtleXdvcmQ+UGFpbiBNYW5hZ2VtZW50PC9rZXl3b3JkPjxrZXl3
b3JkPlJpc2sgRmFjdG9yczwva2V5d29yZD48a2V5d29yZD5TZXJvdG9uaW4gVXB0YWtlIEluaGli
aXRvcnMvdGhlcmFwZXV0aWMgdXNlPC9rZXl3b3JkPjwva2V5d29yZHM+PGRhdGVzPjx5ZWFyPjIw
MDg8L3llYXI+PHB1Yi1kYXRlcz48ZGF0ZT5NYXktSnVuPC9kYXRlPjwvcHViLWRhdGVzPjwvZGF0
ZXM+PGlzYm4+MDE2My04MzQzIChQcmludCkmI3hEOzAxNjMtODM0MyAoTGlua2luZyk8L2lzYm4+
PGFjY2Vzc2lvbi1udW0+MTg0MzM2NTM8L2FjY2Vzc2lvbi1udW0+PHVybHM+PHJlbGF0ZWQtdXJs
cz48dXJsPmh0dHA6Ly93d3cubmNiaS5ubG0ubmloLmdvdi9lbnRyZXovcXVlcnkuZmNnaT9jbWQ9
UmV0cmlldmUmYW1wO2RiPVB1Yk1lZCZhbXA7ZG9wdD1DaXRhdGlvbiZhbXA7bGlzdF91aWRzPTE4
NDMzNjUzPC91cmw+PC9yZWxhdGVkLXVybHM+PC91cmxzPjxlbGVjdHJvbmljLXJlc291cmNlLW51
bT5TMDE2My04MzQzKDA3KTAwMjU5LTkgW3BpaV0mI3hEOzEwLjEwMTYvai5nZW5ob3NwcHN5Y2gu
MjAwNy4xMi4wMDY8L2VsZWN0cm9uaWMtcmVzb3VyY2UtbnVtPjxsYW5ndWFnZT5lbmc8L2xhbmd1
YWdlPjwvcmVjb3JkPjwvQ2l0ZT48L0VuZE5vdGU+AG==
</w:fldData>
        </w:fldChar>
      </w:r>
      <w:r w:rsidR="001E4ADE" w:rsidRPr="004F2082">
        <w:instrText xml:space="preserve"> ADDIN EN.CITE </w:instrText>
      </w:r>
      <w:r w:rsidR="000872A8" w:rsidRPr="004F2082">
        <w:fldChar w:fldCharType="begin">
          <w:fldData xml:space="preserve">PEVuZE5vdGU+PENpdGU+PEF1dGhvcj5Ub2JpbjwvQXV0aG9yPjxZZWFyPjIwMDg8L1llYXI+PFJl
Y051bT41NzU8L1JlY051bT48cmVjb3JkPjxyZWMtbnVtYmVyPjU3NTwvcmVjLW51bWJlcj48Zm9y
ZWlnbi1rZXlzPjxrZXkgYXBwPSJFTiIgZGItaWQ9ImF0dnZ3dGR0bDUyeDV3ZTVwczI1emZmNmFh
djJmejJwZXZlYSI+NTc1PC9rZXk+PC9mb3JlaWduLWtleXM+PHJlZi10eXBlIG5hbWU9IkpvdXJu
YWwgQXJ0aWNsZSI+MTc8L3JlZi10eXBlPjxjb250cmlidXRvcnM+PGF1dGhvcnM+PGF1dGhvcj5U
b2JpbiwgTS4gQy48L2F1dGhvcj48YXV0aG9yPk1vcGFydHksIEIuPC9hdXRob3I+PGF1dGhvcj5G
YXJoYWRpLCBBLjwvYXV0aG9yPjxhdXRob3I+RGVNZW8sIE0uIFQuPC9hdXRob3I+PGF1dGhvcj5C
YW5zYWwsIFAuIEouPC9hdXRob3I+PGF1dGhvcj5LZXNoYXZhcnppYW4sIEEuPC9hdXRob3I+PC9h
dXRob3JzPjwvY29udHJpYnV0b3JzPjxhdXRoLWFkZHJlc3M+RGVwYXJ0bWVudCBvZiBJbW11bm9s
b2d5L01pY3JvYmlvbG9neSwgUnVzaCBVbml2ZXJzaXR5IE1lZGljYWwgQ2VudGVyLCBKb2huIEgu
IFN0b2dlciwgSnIgSG9zcGl0YWwsIENoaWNhZ28sIElsbGlub2lzIDYwNjEyLCBVU0EuIG10b2Jp
bjFAcnVzaC5lZHU8L2F1dGgtYWRkcmVzcz48dGl0bGVzPjx0aXRsZT5BdG9waWMgaXJyaXRhYmxl
IGJvd2VsIHN5bmRyb21lOiBhIG5vdmVsIHN1Ymdyb3VwIG9mIGlycml0YWJsZSBib3dlbCBzeW5k
cm9tZSB3aXRoIGFsbGVyZ2ljIG1hbmlmZXN0YXRpb25zPC90aXRsZT48c2Vjb25kYXJ5LXRpdGxl
PkFubiBBbGxlcmd5IEFzdGhtYSBJbW11bm9sPC9zZWNvbmRhcnktdGl0bGU+PC90aXRsZXM+PHBl
cmlvZGljYWw+PGZ1bGwtdGl0bGU+QW5uIEFsbGVyZ3kgQXN0aG1hIEltbXVub2w8L2Z1bGwtdGl0
bGU+PC9wZXJpb2RpY2FsPjxwYWdlcz40OS01MzwvcGFnZXM+PHZvbHVtZT4xMDA8L3ZvbHVtZT48
bnVtYmVyPjE8L251bWJlcj48ZWRpdGlvbj4yMDA4LzAyLzA4PC9lZGl0aW9uPjxrZXl3b3Jkcz48
a2V5d29yZD5BZG9sZXNjZW50PC9rZXl3b3JkPjxrZXl3b3JkPkFkdWx0PC9rZXl3b3JkPjxrZXl3
b3JkPkFnZWQ8L2tleXdvcmQ+PGtleXdvcmQ+QWdlZCwgODAgYW5kIG92ZXI8L2tleXdvcmQ+PGtl
eXdvcmQ+QXN0aG1hL2ltbXVub2xvZ3k8L2tleXdvcmQ+PGtleXdvcmQ+RGVwcmVzc2lvbi9pbW11
bm9sb2d5PC9rZXl3b3JkPjxrZXl3b3JkPkRlcm1hdGl0aXMsIEFsbGVyZ2ljIENvbnRhY3QvaW1t
dW5vbG9neTwva2V5d29yZD48a2V5d29yZD5GZW1hbGU8L2tleXdvcmQ+PGtleXdvcmQ+Rm9vZCBI
eXBlcnNlbnNpdGl2aXR5L2ltbXVub2xvZ3k8L2tleXdvcmQ+PGtleXdvcmQ+SHVtYW5zPC9rZXl3
b3JkPjxrZXl3b3JkPkh5cGVyc2Vuc2l0aXZpdHkvKmRpYWdub3Npcy8qaW1tdW5vbG9neTwva2V5
d29yZD48a2V5d29yZD5JcnJpdGFibGUgQm93ZWwgU3luZHJvbWUvKmltbXVub2xvZ3k8L2tleXdv
cmQ+PGtleXdvcmQ+TWFsZTwva2V5d29yZD48a2V5d29yZD5NaWRkbGUgQWdlZDwva2V5d29yZD48
a2V5d29yZD5PZGRzIFJhdGlvPC9rZXl3b3JkPjxrZXl3b3JkPlByb3NwZWN0aXZlIFN0dWRpZXM8
L2tleXdvcmQ+PGtleXdvcmQ+Umhpbml0aXMsIEFsbGVyZ2ljLCBTZWFzb25hbC9pbW11bm9sb2d5
PC9rZXl3b3JkPjxrZXl3b3JkPlJpc2sgRmFjdG9yczwva2V5d29yZD48a2V5d29yZD4qU3VydmV5
cyBhbmQgUXVlc3Rpb25uYWlyZXM8L2tleXdvcmQ+PC9rZXl3b3Jkcz48ZGF0ZXM+PHllYXI+MjAw
ODwveWVhcj48cHViLWRhdGVzPjxkYXRlPkphbjwvZGF0ZT48L3B1Yi1kYXRlcz48L2RhdGVzPjxp
c2JuPjEwODEtMTIwNiAoUHJpbnQpJiN4RDsxMDgxLTEyMDYgKExpbmtpbmcpPC9pc2JuPjxhY2Nl
c3Npb24tbnVtPjE4MjU0NDgyPC9hY2Nlc3Npb24tbnVtPjx1cmxzPjxyZWxhdGVkLXVybHM+PHVy
bD5odHRwOi8vd3d3Lm5jYmkubmxtLm5paC5nb3YvZW50cmV6L3F1ZXJ5LmZjZ2k/Y21kPVJldHJp
ZXZlJmFtcDtkYj1QdWJNZWQmYW1wO2RvcHQ9Q2l0YXRpb24mYW1wO2xpc3RfdWlkcz0xODI1NDQ4
MjwvdXJsPjwvcmVsYXRlZC11cmxzPjwvdXJscz48ZWxlY3Ryb25pYy1yZXNvdXJjZS1udW0+UzEw
ODEtMTIwNigxMCk2MDQwNC04IFtwaWldJiN4RDsxMC4xMDE2L1MxMDgxLTEyMDYoMTApNjA0MDQt
ODwvZWxlY3Ryb25pYy1yZXNvdXJjZS1udW0+PGxhbmd1YWdlPmVuZzwvbGFuZ3VhZ2U+PC9yZWNv
cmQ+PC9DaXRlPjxDaXRlPjxBdXRob3I+Um95LUJ5cm5lPC9BdXRob3I+PFllYXI+MjAwODwvWWVh
cj48UmVjTnVtPjI5MDwvUmVjTnVtPjxyZWNvcmQ+PHJlYy1udW1iZXI+MjkwPC9yZWMtbnVtYmVy
Pjxmb3JlaWduLWtleXM+PGtleSBhcHA9IkVOIiBkYi1pZD0iYXR2dnd0ZHRsNTJ4NXdlNXBzMjV6
ZmY2YWF2MmZ6MnBldmVhIj4yOTA8L2tleT48L2ZvcmVpZ24ta2V5cz48cmVmLXR5cGUgbmFtZT0i
Sm91cm5hbCBBcnRpY2xlIj4xNzwvcmVmLXR5cGU+PGNvbnRyaWJ1dG9ycz48YXV0aG9ycz48YXV0
aG9yPlJveS1CeXJuZSwgUC4gUC48L2F1dGhvcj48YXV0aG9yPkRhdmlkc29uLCBLLiBXLjwvYXV0
aG9yPjxhdXRob3I+S2Vzc2xlciwgUi4gQy48L2F1dGhvcj48YXV0aG9yPkFzbXVuZHNvbiwgRy4g
Si48L2F1dGhvcj48YXV0aG9yPkdvb2R3aW4sIFIuIEQuPC9hdXRob3I+PGF1dGhvcj5LdWJ6YW5z
a3ksIEwuPC9hdXRob3I+PGF1dGhvcj5MeWRpYXJkLCBSLiBCLjwvYXV0aG9yPjxhdXRob3I+TWFz
c2llLCBNLiBKLjwvYXV0aG9yPjxhdXRob3I+S2F0b24sIFcuPC9hdXRob3I+PGF1dGhvcj5MYWRl
biwgUy4gSy48L2F1dGhvcj48YXV0aG9yPlN0ZWluLCBNLiBCLjwvYXV0aG9yPjwvYXV0aG9ycz48
L2NvbnRyaWJ1dG9ycz48YXV0aC1hZGRyZXNzPlVuaXZlcnNpdHkgb2YgV2FzaGluZ3RvbiBTY2hv
b2wgb2YgTWVkaWNpbmUsIFNlYXR0bGUsIFdBIDk4MTk1LCBVU0EuIHJveWJ5cm5lQHUud2FzaGlu
Z3Rvbi5lZHU8L2F1dGgtYWRkcmVzcz48dGl0bGVzPjx0aXRsZT5BbnhpZXR5IGRpc29yZGVycyBh
bmQgY29tb3JiaWQgbWVkaWNhbCBpbGxuZXNzPC90aXRsZT48c2Vjb25kYXJ5LXRpdGxlPkdlbiBI
b3NwIFBzeWNoaWF0cnk8L3NlY29uZGFyeS10aXRsZT48L3RpdGxlcz48cGFnZXM+MjA4LTI1PC9w
YWdlcz48dm9sdW1lPjMwPC92b2x1bWU+PG51bWJlcj4zPC9udW1iZXI+PGVkaXRpb24+MjAwOC8w
NC8yNTwvZWRpdGlvbj48a2V5d29yZHM+PGtleXdvcmQ+QW50aS1BbnhpZXR5IEFnZW50cy90aGVy
YXBldXRpYyB1c2U8L2tleXdvcmQ+PGtleXdvcmQ+QW54aWV0eSBEaXNvcmRlcnMvZGlhZ25vc2lz
LyplcGlkZW1pb2xvZ3kvcHN5Y2hvbG9neS90aGVyYXB5PC9rZXl3b3JkPjxrZXl3b3JkPkFzdGht
YS9kaWFnbm9zaXMvKmVwaWRlbWlvbG9neS9wc3ljaG9sb2d5L3RoZXJhcHk8L2tleXdvcmQ+PGtl
eXdvcmQ+Q2FyZGlvdmFzY3VsYXIgRGlzZWFzZXMvZGlhZ25vc2lzLyplcGlkZW1pb2xvZ3kvcHN5
Y2hvbG9neS90aGVyYXB5PC9rZXl3b3JkPjxrZXl3b3JkPkNocm9uaWMgRGlzZWFzZTwva2V5d29y
ZD48a2V5d29yZD5Db2duaXRpdmUgVGhlcmFweTwva2V5d29yZD48a2V5d29yZD5Db21iaW5lZCBN
b2RhbGl0eSBUaGVyYXB5PC9rZXl3b3JkPjxrZXl3b3JkPkNvbW9yYmlkaXR5PC9rZXl3b3JkPjxr
ZXl3b3JkPkNyb3NzLVNlY3Rpb25hbCBTdHVkaWVzPC9rZXl3b3JkPjxrZXl3b3JkPkRlcHJlc3Np
dmUgRGlzb3JkZXIvZGlhZ25vc2lzL2VwaWRlbWlvbG9neS9wc3ljaG9sb2d5L3RoZXJhcHk8L2tl
eXdvcmQ+PGtleXdvcmQ+SHVtYW5zPC9rZXl3b3JkPjxrZXl3b3JkPklycml0YWJsZSBCb3dlbCBT
eW5kcm9tZS9kaWFnbm9zaXMvKmVwaWRlbWlvbG9neS9wc3ljaG9sb2d5L3RoZXJhcHk8L2tleXdv
cmQ+PGtleXdvcmQ+TmVvcGxhc21zL2RpYWdub3Npcy8qZXBpZGVtaW9sb2d5L3BzeWNob2xvZ3kv
dGhlcmFweTwva2V5d29yZD48a2V5d29yZD5QYWluL2RpYWdub3Npcy8qZXBpZGVtaW9sb2d5L3Bz
eWNob2xvZ3k8L2tleXdvcmQ+PGtleXdvcmQ+UGFpbiBNYW5hZ2VtZW50PC9rZXl3b3JkPjxrZXl3
b3JkPlJpc2sgRmFjdG9yczwva2V5d29yZD48a2V5d29yZD5TZXJvdG9uaW4gVXB0YWtlIEluaGli
aXRvcnMvdGhlcmFwZXV0aWMgdXNlPC9rZXl3b3JkPjwva2V5d29yZHM+PGRhdGVzPjx5ZWFyPjIw
MDg8L3llYXI+PHB1Yi1kYXRlcz48ZGF0ZT5NYXktSnVuPC9kYXRlPjwvcHViLWRhdGVzPjwvZGF0
ZXM+PGlzYm4+MDE2My04MzQzIChQcmludCkmI3hEOzAxNjMtODM0MyAoTGlua2luZyk8L2lzYm4+
PGFjY2Vzc2lvbi1udW0+MTg0MzM2NTM8L2FjY2Vzc2lvbi1udW0+PHVybHM+PHJlbGF0ZWQtdXJs
cz48dXJsPmh0dHA6Ly93d3cubmNiaS5ubG0ubmloLmdvdi9lbnRyZXovcXVlcnkuZmNnaT9jbWQ9
UmV0cmlldmUmYW1wO2RiPVB1Yk1lZCZhbXA7ZG9wdD1DaXRhdGlvbiZhbXA7bGlzdF91aWRzPTE4
NDMzNjUzPC91cmw+PC9yZWxhdGVkLXVybHM+PC91cmxzPjxlbGVjdHJvbmljLXJlc291cmNlLW51
bT5TMDE2My04MzQzKDA3KTAwMjU5LTkgW3BpaV0mI3hEOzEwLjEwMTYvai5nZW5ob3NwcHN5Y2gu
MjAwNy4xMi4wMDY8L2VsZWN0cm9uaWMtcmVzb3VyY2UtbnVtPjxsYW5ndWFnZT5lbmc8L2xhbmd1
YWdlPjwvcmVjb3Jk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7134F8" w:rsidRPr="004F2082">
        <w:rPr>
          <w:vertAlign w:val="superscript"/>
        </w:rPr>
        <w:t>[57,</w:t>
      </w:r>
      <w:r w:rsidR="001E4ADE" w:rsidRPr="004F2082">
        <w:rPr>
          <w:vertAlign w:val="superscript"/>
        </w:rPr>
        <w:t>58]</w:t>
      </w:r>
      <w:r w:rsidR="000872A8" w:rsidRPr="004F2082">
        <w:fldChar w:fldCharType="end"/>
      </w:r>
      <w:r w:rsidR="00137721" w:rsidRPr="004F2082">
        <w:t xml:space="preserve">, </w:t>
      </w:r>
      <w:r w:rsidR="007134F8" w:rsidRPr="004F2082">
        <w:t>Crohn's disease</w:t>
      </w:r>
      <w:r w:rsidR="000872A8" w:rsidRPr="004F2082">
        <w:fldChar w:fldCharType="begin"/>
      </w:r>
      <w:r w:rsidR="001E4ADE" w:rsidRPr="004F2082">
        <w:instrText xml:space="preserve"> ADDIN EN.CITE &lt;EndNote&gt;&lt;Cite&gt;&lt;Author&gt;Eaton&lt;/Author&gt;&lt;Year&gt;2010&lt;/Year&gt;&lt;RecNum&gt;307&lt;/RecNum&gt;&lt;record&gt;&lt;rec-number&gt;307&lt;/rec-number&gt;&lt;foreign-keys&gt;&lt;key app="EN" db-id="atvvwtdtl52x5we5ps25zff6aav2fz2pevea"&gt;307&lt;/key&gt;&lt;/foreign-keys&gt;&lt;ref-type name="Journal Article"&gt;17&lt;/ref-type&gt;&lt;contributors&gt;&lt;authors&gt;&lt;author&gt;Eaton, W. W.&lt;/author&gt;&lt;author&gt;Pedersen, M. G.&lt;/author&gt;&lt;author&gt;Nielsen, P. R.&lt;/author&gt;&lt;author&gt;Mortensen, P. B.&lt;/author&gt;&lt;/authors&gt;&lt;/contributors&gt;&lt;auth-address&gt;Department of Mental Health, Johns Hopkins University, Baltimore, MD 21205, USA. weaton@jhsph.edu&lt;/auth-address&gt;&lt;titles&gt;&lt;title&gt;Autoimmune diseases, bipolar disorder, and non-affective psychosis&lt;/title&gt;&lt;secondary-title&gt;Bipolar Disord&lt;/secondary-title&gt;&lt;/titles&gt;&lt;pages&gt;638-46&lt;/pages&gt;&lt;volume&gt;12&lt;/volume&gt;&lt;number&gt;6&lt;/number&gt;&lt;edition&gt;2010/09/28&lt;/edition&gt;&lt;keywords&gt;&lt;keyword&gt;Adolescent&lt;/keyword&gt;&lt;keyword&gt;Adult&lt;/keyword&gt;&lt;keyword&gt;Autoimmune Diseases/*complications/genetics&lt;/keyword&gt;&lt;keyword&gt;Bipolar Disorder/*complications/genetics&lt;/keyword&gt;&lt;keyword&gt;Cohort Studies&lt;/keyword&gt;&lt;keyword&gt;Denmark&lt;/keyword&gt;&lt;keyword&gt;Female&lt;/keyword&gt;&lt;keyword&gt;Humans&lt;/keyword&gt;&lt;keyword&gt;Male&lt;/keyword&gt;&lt;keyword&gt;Psychotic Disorders/*complications/genetics&lt;/keyword&gt;&lt;keyword&gt;Registries&lt;/keyword&gt;&lt;keyword&gt;Young Adult&lt;/keyword&gt;&lt;/keywords&gt;&lt;dates&gt;&lt;year&gt;2010&lt;/year&gt;&lt;pub-dates&gt;&lt;date&gt;Sep&lt;/date&gt;&lt;/pub-dates&gt;&lt;/dates&gt;&lt;isbn&gt;1399-5618 (Electronic)&amp;#xD;1398-5647 (Linking)&lt;/isbn&gt;&lt;accession-num&gt;20868462&lt;/accession-num&gt;&lt;urls&gt;&lt;related-urls&gt;&lt;url&gt;http://www.ncbi.nlm.nih.gov/entrez/query.fcgi?cmd=Retrieve&amp;amp;db=PubMed&amp;amp;dopt=Citation&amp;amp;list_uids=20868462&lt;/url&gt;&lt;/related-urls&gt;&lt;/urls&gt;&lt;custom2&gt;2950824&lt;/custom2&gt;&lt;electronic-resource-num&gt;10.1111/j.1399-5618.2010.00853.x&lt;/electronic-resource-num&gt;&lt;language&gt;eng&lt;/language&gt;&lt;/record&gt;&lt;/Cite&gt;&lt;/EndNote&gt;</w:instrText>
      </w:r>
      <w:r w:rsidR="000872A8" w:rsidRPr="004F2082">
        <w:fldChar w:fldCharType="separate"/>
      </w:r>
      <w:r w:rsidR="001E4ADE" w:rsidRPr="004F2082">
        <w:rPr>
          <w:vertAlign w:val="superscript"/>
        </w:rPr>
        <w:t>[59]</w:t>
      </w:r>
      <w:r w:rsidR="000872A8" w:rsidRPr="004F2082">
        <w:fldChar w:fldCharType="end"/>
      </w:r>
      <w:r w:rsidR="007134F8" w:rsidRPr="004F2082">
        <w:t>, interstitial cystistis</w:t>
      </w:r>
      <w:r w:rsidR="000872A8" w:rsidRPr="004F2082">
        <w:fldChar w:fldCharType="begin">
          <w:fldData xml:space="preserve">PEVuZE5vdGU+PENpdGU+PEF1dGhvcj5DaHVuZzwvQXV0aG9yPjxZZWFyPjIwMTQ8L1llYXI+PFJl
Y051bT4zNTE8L1JlY051bT48cmVjb3JkPjxyZWMtbnVtYmVyPjM1MTwvcmVjLW51bWJlcj48Zm9y
ZWlnbi1rZXlzPjxrZXkgYXBwPSJFTiIgZGItaWQ9ImF0dnZ3dGR0bDUyeDV3ZTVwczI1emZmNmFh
djJmejJwZXZlYSI+MzUxPC9rZXk+PC9mb3JlaWduLWtleXM+PHJlZi10eXBlIG5hbWU9IkpvdXJu
YWwgQXJ0aWNsZSI+MTc8L3JlZi10eXBlPjxjb250cmlidXRvcnM+PGF1dGhvcnM+PGF1dGhvcj5D
aHVuZywgSy4gSC48L2F1dGhvcj48YXV0aG9yPkxpdSwgUy4gUC48L2F1dGhvcj48YXV0aG9yPkxp
biwgSC4gQy48L2F1dGhvcj48YXV0aG9yPkNodW5nLCBTLiBELjwvYXV0aG9yPjwvYXV0aG9ycz48
L2NvbnRyaWJ1dG9ycz48YXV0aC1hZGRyZXNzPkRlcGFydG1lbnRvZiBQc3ljaGlhdHJ5LCBUYWlw
ZWkgTWVkaWNhbCBVbml2ZXJzaXR5IEhvc3BpdGFsLCBUYWlwZWksIFRhaXdhbjsgUHN5Y2hpYXRy
aWMgUmVzZWFyY2ggQ2VudGVyLCBUYWlwZWkgTWVkaWNhbCBVbml2ZXJzaXR5IEhvc3BpdGFsLCBU
YWlwZWksIFRhaXdhbi48L2F1dGgtYWRkcmVzcz48dGl0bGVzPjx0aXRsZT5CbGFkZGVyIHBhaW4g
c3luZHJvbWUvaW50ZXJzdGl0aWFsIGN5c3RpdGlzIGlzIGFzc29jaWF0ZWQgd2l0aCBhbnhpZXR5
IGRpc29yZGVyPC90aXRsZT48c2Vjb25kYXJ5LXRpdGxlPk5ldXJvdXJvbCBVcm9keW48L3NlY29u
ZGFyeS10aXRsZT48L3RpdGxlcz48cGFnZXM+MTAxLTU8L3BhZ2VzPjx2b2x1bWU+MzM8L3ZvbHVt
ZT48bnVtYmVyPjE8L251bWJlcj48ZWRpdGlvbj4yMDEzLzA5LzE3PC9lZGl0aW9uPjxkYXRlcz48
eWVhcj4yMDE0PC95ZWFyPjxwdWItZGF0ZXM+PGRhdGU+SmFuPC9kYXRlPjwvcHViLWRhdGVzPjwv
ZGF0ZXM+PGlzYm4+MTUyMC02Nzc3IChFbGVjdHJvbmljKSYjeEQ7MDczMy0yNDY3IChMaW5raW5n
KTwvaXNibj48YWNjZXNzaW9uLW51bT4yNDAzODEzNTwvYWNjZXNzaW9uLW51bT48dXJscz48cmVs
YXRlZC11cmxzPjx1cmw+aHR0cDovL3d3dy5uY2JpLm5sbS5uaWguZ292L2VudHJlei9xdWVyeS5m
Y2dpP2NtZD1SZXRyaWV2ZSZhbXA7ZGI9UHViTWVkJmFtcDtkb3B0PUNpdGF0aW9uJmFtcDtsaXN0
X3VpZHM9MjQwMzgxMzU8L3VybD48L3JlbGF0ZWQtdXJscz48L3VybHM+PGVsZWN0cm9uaWMtcmVz
b3VyY2UtbnVtPjEwLjEwMDIvbmF1LjIyMzgyPC9lbGVjdHJvbmljLXJlc291cmNlLW51bT48bGFu
Z3VhZ2U+ZW5nPC9sYW5ndWFnZT48L3JlY29yZD48L0NpdGU+PENpdGU+PEF1dGhvcj5DbGVtZW5z
PC9BdXRob3I+PFllYXI+MjAxMjwvWWVhcj48UmVjTnVtPjQzNjwvUmVjTnVtPjxyZWNvcmQ+PHJl
Yy1udW1iZXI+NDM2PC9yZWMtbnVtYmVyPjxmb3JlaWduLWtleXM+PGtleSBhcHA9IkVOIiBkYi1p
ZD0iYXR2dnd0ZHRsNTJ4NXdlNXBzMjV6ZmY2YWF2MmZ6MnBldmVhIj40MzY8L2tleT48L2ZvcmVp
Z24ta2V5cz48cmVmLXR5cGUgbmFtZT0iSm91cm5hbCBBcnRpY2xlIj4xNzwvcmVmLXR5cGU+PGNv
bnRyaWJ1dG9ycz48YXV0aG9ycz48YXV0aG9yPkNsZW1lbnMsIEouIFEuPC9hdXRob3I+PGF1dGhv
cj5FbGxpb3R0LCBNLiBOLjwvYXV0aG9yPjxhdXRob3I+U3V0dG9ycCwgTS48L2F1dGhvcj48YXV0
aG9yPkJlcnJ5LCBTLiBILjwvYXV0aG9yPjwvYXV0aG9ycz48L2NvbnRyaWJ1dG9ycz48YXV0aC1h
ZGRyZXNzPkRlcGFydG1lbnQgb2YgVXJvbG9neSwgVW5pdmVyc2l0eSBvZiBNaWNoaWdhbiBNZWRp
Y2FsIENlbnRlciwgQW5uIEFyYm9yLCBNaWNoaWdhbiA0ODEwOS01MzMwLCBVU0EuIHFjbGVtZW5z
QHVtaWNoLmVkdTwvYXV0aC1hZGRyZXNzPjx0aXRsZXM+PHRpdGxlPlRlbXBvcmFsIG9yZGVyaW5n
IG9mIGludGVyc3RpdGlhbCBjeXN0aXRpcy9ibGFkZGVyIHBhaW4gc3luZHJvbWUgYW5kIG5vbi1i
bGFkZGVyIGNvbmRpdGlvbnM8L3RpdGxlPjxzZWNvbmRhcnktdGl0bGU+VXJvbG9neTwvc2Vjb25k
YXJ5LXRpdGxlPjwvdGl0bGVzPjxwYWdlcz4xMjI3LTMxPC9wYWdlcz48dm9sdW1lPjgwPC92b2x1
bWU+PG51bWJlcj42PC9udW1iZXI+PGVkaXRpb24+MjAxMi8xMi8wNTwvZWRpdGlvbj48a2V5d29y
ZHM+PGtleXdvcmQ+QWR1bHQ8L2tleXdvcmQ+PGtleXdvcmQ+QWdlIG9mIE9uc2V0PC9rZXl3b3Jk
PjxrZXl3b3JkPkNvbW9yYmlkaXR5PC9rZXl3b3JkPjxrZXl3b3JkPkN5c3RpdGlzLCBJbnRlcnN0
aXRpYWwvKmVwaWRlbWlvbG9neTwva2V5d29yZD48a2V5d29yZD5EZXByZXNzaW9uL2VwaWRlbWlv
bG9neTwva2V5d29yZD48a2V5d29yZD5GYXRpZ3VlIFN5bmRyb21lLCBDaHJvbmljL2VwaWRlbWlv
bG9neTwva2V5d29yZD48a2V5d29yZD5GZW1hbGU8L2tleXdvcmQ+PGtleXdvcmQ+Rmlicm9teWFs
Z2lhL2VwaWRlbWlvbG9neTwva2V5d29yZD48a2V5d29yZD5IdW1hbnM8L2tleXdvcmQ+PGtleXdv
cmQ+SXJyaXRhYmxlIEJvd2VsIFN5bmRyb21lL2VwaWRlbWlvbG9neTwva2V5d29yZD48a2V5d29y
ZD5NaWdyYWluZSBEaXNvcmRlcnMvZXBpZGVtaW9sb2d5PC9rZXl3b3JkPjxrZXl3b3JkPlBhbmlj
IERpc29yZGVyL2VwaWRlbWlvbG9neTwva2V5d29yZD48a2V5d29yZD5QcmV2YWxlbmNlPC9rZXl3
b3JkPjwva2V5d29yZHM+PGRhdGVzPjx5ZWFyPjIwMTI8L3llYXI+PHB1Yi1kYXRlcz48ZGF0ZT5E
ZWM8L2RhdGU+PC9wdWItZGF0ZXM+PC9kYXRlcz48aXNibj4xNTI3LTk5OTUgKEVsZWN0cm9uaWMp
JiN4RDswMDkwLTQyOTUgKExpbmtpbmcpPC9pc2JuPjxhY2Nlc3Npb24tbnVtPjIzMjA2NzY1PC9h
Y2Nlc3Npb24tbnVtPjx1cmxzPjxyZWxhdGVkLXVybHM+PHVybD5odHRwOi8vd3d3Lm5jYmkubmxt
Lm5paC5nb3YvZW50cmV6L3F1ZXJ5LmZjZ2k/Y21kPVJldHJpZXZlJmFtcDtkYj1QdWJNZWQmYW1w
O2RvcHQ9Q2l0YXRpb24mYW1wO2xpc3RfdWlkcz0yMzIwNjc2NTwvdXJsPjwvcmVsYXRlZC11cmxz
PjwvdXJscz48Y3VzdG9tMj4zODA0NDE5PC9jdXN0b20yPjxlbGVjdHJvbmljLXJlc291cmNlLW51
bT5TMDA5MC00Mjk1KDEyKTAwODAyLTMgW3BpaV0mI3hEOzEwLjEwMTYvai51cm9sb2d5LjIwMTIu
MDYuMDU5PC9lbGVjdHJvbmljLXJlc291cmNlLW51bT48bGFuZ3VhZ2U+ZW5nPC9sYW5ndWFnZT48
L3JlY29yZD48L0NpdGU+PC9FbmROb3RlPn==
</w:fldData>
        </w:fldChar>
      </w:r>
      <w:r w:rsidR="001E4ADE" w:rsidRPr="004F2082">
        <w:instrText xml:space="preserve"> ADDIN EN.CITE </w:instrText>
      </w:r>
      <w:r w:rsidR="000872A8" w:rsidRPr="004F2082">
        <w:fldChar w:fldCharType="begin">
          <w:fldData xml:space="preserve">PEVuZE5vdGU+PENpdGU+PEF1dGhvcj5DaHVuZzwvQXV0aG9yPjxZZWFyPjIwMTQ8L1llYXI+PFJl
Y051bT4zNTE8L1JlY051bT48cmVjb3JkPjxyZWMtbnVtYmVyPjM1MTwvcmVjLW51bWJlcj48Zm9y
ZWlnbi1rZXlzPjxrZXkgYXBwPSJFTiIgZGItaWQ9ImF0dnZ3dGR0bDUyeDV3ZTVwczI1emZmNmFh
djJmejJwZXZlYSI+MzUxPC9rZXk+PC9mb3JlaWduLWtleXM+PHJlZi10eXBlIG5hbWU9IkpvdXJu
YWwgQXJ0aWNsZSI+MTc8L3JlZi10eXBlPjxjb250cmlidXRvcnM+PGF1dGhvcnM+PGF1dGhvcj5D
aHVuZywgSy4gSC48L2F1dGhvcj48YXV0aG9yPkxpdSwgUy4gUC48L2F1dGhvcj48YXV0aG9yPkxp
biwgSC4gQy48L2F1dGhvcj48YXV0aG9yPkNodW5nLCBTLiBELjwvYXV0aG9yPjwvYXV0aG9ycz48
L2NvbnRyaWJ1dG9ycz48YXV0aC1hZGRyZXNzPkRlcGFydG1lbnRvZiBQc3ljaGlhdHJ5LCBUYWlw
ZWkgTWVkaWNhbCBVbml2ZXJzaXR5IEhvc3BpdGFsLCBUYWlwZWksIFRhaXdhbjsgUHN5Y2hpYXRy
aWMgUmVzZWFyY2ggQ2VudGVyLCBUYWlwZWkgTWVkaWNhbCBVbml2ZXJzaXR5IEhvc3BpdGFsLCBU
YWlwZWksIFRhaXdhbi48L2F1dGgtYWRkcmVzcz48dGl0bGVzPjx0aXRsZT5CbGFkZGVyIHBhaW4g
c3luZHJvbWUvaW50ZXJzdGl0aWFsIGN5c3RpdGlzIGlzIGFzc29jaWF0ZWQgd2l0aCBhbnhpZXR5
IGRpc29yZGVyPC90aXRsZT48c2Vjb25kYXJ5LXRpdGxlPk5ldXJvdXJvbCBVcm9keW48L3NlY29u
ZGFyeS10aXRsZT48L3RpdGxlcz48cGFnZXM+MTAxLTU8L3BhZ2VzPjx2b2x1bWU+MzM8L3ZvbHVt
ZT48bnVtYmVyPjE8L251bWJlcj48ZWRpdGlvbj4yMDEzLzA5LzE3PC9lZGl0aW9uPjxkYXRlcz48
eWVhcj4yMDE0PC95ZWFyPjxwdWItZGF0ZXM+PGRhdGU+SmFuPC9kYXRlPjwvcHViLWRhdGVzPjwv
ZGF0ZXM+PGlzYm4+MTUyMC02Nzc3IChFbGVjdHJvbmljKSYjeEQ7MDczMy0yNDY3IChMaW5raW5n
KTwvaXNibj48YWNjZXNzaW9uLW51bT4yNDAzODEzNTwvYWNjZXNzaW9uLW51bT48dXJscz48cmVs
YXRlZC11cmxzPjx1cmw+aHR0cDovL3d3dy5uY2JpLm5sbS5uaWguZ292L2VudHJlei9xdWVyeS5m
Y2dpP2NtZD1SZXRyaWV2ZSZhbXA7ZGI9UHViTWVkJmFtcDtkb3B0PUNpdGF0aW9uJmFtcDtsaXN0
X3VpZHM9MjQwMzgxMzU8L3VybD48L3JlbGF0ZWQtdXJscz48L3VybHM+PGVsZWN0cm9uaWMtcmVz
b3VyY2UtbnVtPjEwLjEwMDIvbmF1LjIyMzgyPC9lbGVjdHJvbmljLXJlc291cmNlLW51bT48bGFu
Z3VhZ2U+ZW5nPC9sYW5ndWFnZT48L3JlY29yZD48L0NpdGU+PENpdGU+PEF1dGhvcj5DbGVtZW5z
PC9BdXRob3I+PFllYXI+MjAxMjwvWWVhcj48UmVjTnVtPjQzNjwvUmVjTnVtPjxyZWNvcmQ+PHJl
Yy1udW1iZXI+NDM2PC9yZWMtbnVtYmVyPjxmb3JlaWduLWtleXM+PGtleSBhcHA9IkVOIiBkYi1p
ZD0iYXR2dnd0ZHRsNTJ4NXdlNXBzMjV6ZmY2YWF2MmZ6MnBldmVhIj40MzY8L2tleT48L2ZvcmVp
Z24ta2V5cz48cmVmLXR5cGUgbmFtZT0iSm91cm5hbCBBcnRpY2xlIj4xNzwvcmVmLXR5cGU+PGNv
bnRyaWJ1dG9ycz48YXV0aG9ycz48YXV0aG9yPkNsZW1lbnMsIEouIFEuPC9hdXRob3I+PGF1dGhv
cj5FbGxpb3R0LCBNLiBOLjwvYXV0aG9yPjxhdXRob3I+U3V0dG9ycCwgTS48L2F1dGhvcj48YXV0
aG9yPkJlcnJ5LCBTLiBILjwvYXV0aG9yPjwvYXV0aG9ycz48L2NvbnRyaWJ1dG9ycz48YXV0aC1h
ZGRyZXNzPkRlcGFydG1lbnQgb2YgVXJvbG9neSwgVW5pdmVyc2l0eSBvZiBNaWNoaWdhbiBNZWRp
Y2FsIENlbnRlciwgQW5uIEFyYm9yLCBNaWNoaWdhbiA0ODEwOS01MzMwLCBVU0EuIHFjbGVtZW5z
QHVtaWNoLmVkdTwvYXV0aC1hZGRyZXNzPjx0aXRsZXM+PHRpdGxlPlRlbXBvcmFsIG9yZGVyaW5n
IG9mIGludGVyc3RpdGlhbCBjeXN0aXRpcy9ibGFkZGVyIHBhaW4gc3luZHJvbWUgYW5kIG5vbi1i
bGFkZGVyIGNvbmRpdGlvbnM8L3RpdGxlPjxzZWNvbmRhcnktdGl0bGU+VXJvbG9neTwvc2Vjb25k
YXJ5LXRpdGxlPjwvdGl0bGVzPjxwYWdlcz4xMjI3LTMxPC9wYWdlcz48dm9sdW1lPjgwPC92b2x1
bWU+PG51bWJlcj42PC9udW1iZXI+PGVkaXRpb24+MjAxMi8xMi8wNTwvZWRpdGlvbj48a2V5d29y
ZHM+PGtleXdvcmQ+QWR1bHQ8L2tleXdvcmQ+PGtleXdvcmQ+QWdlIG9mIE9uc2V0PC9rZXl3b3Jk
PjxrZXl3b3JkPkNvbW9yYmlkaXR5PC9rZXl3b3JkPjxrZXl3b3JkPkN5c3RpdGlzLCBJbnRlcnN0
aXRpYWwvKmVwaWRlbWlvbG9neTwva2V5d29yZD48a2V5d29yZD5EZXByZXNzaW9uL2VwaWRlbWlv
bG9neTwva2V5d29yZD48a2V5d29yZD5GYXRpZ3VlIFN5bmRyb21lLCBDaHJvbmljL2VwaWRlbWlv
bG9neTwva2V5d29yZD48a2V5d29yZD5GZW1hbGU8L2tleXdvcmQ+PGtleXdvcmQ+Rmlicm9teWFs
Z2lhL2VwaWRlbWlvbG9neTwva2V5d29yZD48a2V5d29yZD5IdW1hbnM8L2tleXdvcmQ+PGtleXdv
cmQ+SXJyaXRhYmxlIEJvd2VsIFN5bmRyb21lL2VwaWRlbWlvbG9neTwva2V5d29yZD48a2V5d29y
ZD5NaWdyYWluZSBEaXNvcmRlcnMvZXBpZGVtaW9sb2d5PC9rZXl3b3JkPjxrZXl3b3JkPlBhbmlj
IERpc29yZGVyL2VwaWRlbWlvbG9neTwva2V5d29yZD48a2V5d29yZD5QcmV2YWxlbmNlPC9rZXl3
b3JkPjwva2V5d29yZHM+PGRhdGVzPjx5ZWFyPjIwMTI8L3llYXI+PHB1Yi1kYXRlcz48ZGF0ZT5E
ZWM8L2RhdGU+PC9wdWItZGF0ZXM+PC9kYXRlcz48aXNibj4xNTI3LTk5OTUgKEVsZWN0cm9uaWMp
JiN4RDswMDkwLTQyOTUgKExpbmtpbmcpPC9pc2JuPjxhY2Nlc3Npb24tbnVtPjIzMjA2NzY1PC9h
Y2Nlc3Npb24tbnVtPjx1cmxzPjxyZWxhdGVkLXVybHM+PHVybD5odHRwOi8vd3d3Lm5jYmkubmxt
Lm5paC5nb3YvZW50cmV6L3F1ZXJ5LmZjZ2k/Y21kPVJldHJpZXZlJmFtcDtkYj1QdWJNZWQmYW1w
O2RvcHQ9Q2l0YXRpb24mYW1wO2xpc3RfdWlkcz0yMzIwNjc2NTwvdXJsPjwvcmVsYXRlZC11cmxz
PjwvdXJscz48Y3VzdG9tMj4zODA0NDE5PC9jdXN0b20yPjxlbGVjdHJvbmljLXJlc291cmNlLW51
bT5TMDA5MC00Mjk1KDEyKTAwODAyLTMgW3BpaV0mI3hEOzEwLjEwMTYvai51cm9sb2d5LjIwMTIu
MDYuMDU5PC9lbGVjdHJvbmljLXJlc291cmNlLW51bT48bGFuZ3VhZ2U+ZW5nPC9sYW5ndWFnZT48
L3JlY29yZD48L0NpdGU+PC9FbmROb3RlPn==
</w:fldData>
        </w:fldChar>
      </w:r>
      <w:r w:rsidR="001E4ADE" w:rsidRPr="004F2082">
        <w:instrText xml:space="preserve"> ADDIN EN.CITE.DATA </w:instrText>
      </w:r>
      <w:r w:rsidR="000872A8" w:rsidRPr="004F2082">
        <w:fldChar w:fldCharType="end"/>
      </w:r>
      <w:r w:rsidR="000872A8" w:rsidRPr="004F2082">
        <w:fldChar w:fldCharType="separate"/>
      </w:r>
      <w:r w:rsidR="007134F8" w:rsidRPr="004F2082">
        <w:rPr>
          <w:vertAlign w:val="superscript"/>
        </w:rPr>
        <w:t>[60,</w:t>
      </w:r>
      <w:r w:rsidR="001E4ADE" w:rsidRPr="004F2082">
        <w:rPr>
          <w:vertAlign w:val="superscript"/>
        </w:rPr>
        <w:t>61]</w:t>
      </w:r>
      <w:r w:rsidR="000872A8" w:rsidRPr="004F2082">
        <w:fldChar w:fldCharType="end"/>
      </w:r>
      <w:r w:rsidR="007134F8" w:rsidRPr="004F2082">
        <w:t xml:space="preserve"> as well as recurrent cystitis</w:t>
      </w:r>
      <w:r w:rsidR="000872A8" w:rsidRPr="004F2082">
        <w:fldChar w:fldCharType="begin">
          <w:fldData xml:space="preserve">PEVuZE5vdGU+PENpdGU+PEF1dGhvcj5NaWxsZXI8L0F1dGhvcj48WWVhcj4yMDEzPC9ZZWFyPjxS
ZWNOdW0+NTk0PC9SZWNOdW0+PHJlY29yZD48cmVjLW51bWJlcj41OTQ8L3JlYy1udW1iZXI+PGZv
cmVpZ24ta2V5cz48a2V5IGFwcD0iRU4iIGRiLWlkPSJhdHZ2d3RkdGw1Mng1d2U1cHMyNXpmZjZh
YXYyZnoycGV2ZWEiPjU5NDwva2V5PjwvZm9yZWlnbi1rZXlzPjxyZWYtdHlwZSBuYW1lPSJKb3Vy
bmFsIEFydGljbGUiPjE3PC9yZWYtdHlwZT48Y29udHJpYnV0b3JzPjxhdXRob3JzPjxhdXRob3I+
TWlsbGVyLCBCLiBKLjwvYXV0aG9yPjxhdXRob3I+R3JhaGFtLCBLLiBMLjwvYXV0aG9yPjxhdXRo
b3I+Qm9kZW5oZWltZXIsIEMuIE0uPC9hdXRob3I+PGF1dGhvcj5DdWxwZXBwZXIsIE4uIEguPC9h
dXRob3I+PGF1dGhvcj5XYWxsZXIsIEouIEwuPC9hdXRob3I+PGF1dGhvcj5CdWNrbGV5LCBQLiBG
LjwvYXV0aG9yPjwvYXV0aG9ycz48L2NvbnRyaWJ1dG9ycz48YXV0aC1hZGRyZXNzPkRlcGFydG1l
bnQgb2YgUHN5Y2hpYXRyeSBhbmQgSGVhbHRoIEJlaGF2aW9yLCBHZW9yZ2lhIEhlYWx0aCBTY2ll
bmNlcyBVbml2ZXJzaXR5LCA5OTcgU2FpbnQgU2ViYXN0aWFuIFdheSwgQXVndXN0YSwgR0EgMzA5
MTIsIFVTQS4gYnJtaWxsZXJAZ2VvcmdpYWhlYWx0aC5lZHU8L2F1dGgtYWRkcmVzcz48dGl0bGVz
Pjx0aXRsZT5BIHByZXZhbGVuY2Ugc3R1ZHkgb2YgdXJpbmFyeSB0cmFjdCBpbmZlY3Rpb25zIGlu
IGFjdXRlIHJlbGFwc2Ugb2Ygc2NoaXpvcGhyZW5pYTwvdGl0bGU+PHNlY29uZGFyeS10aXRsZT5K
IENsaW4gUHN5Y2hpYXRyeTwvc2Vjb25kYXJ5LXRpdGxlPjwvdGl0bGVzPjxwZXJpb2RpY2FsPjxm
dWxsLXRpdGxlPkogQ2xpbiBQc3ljaGlhdHJ5PC9mdWxsLXRpdGxlPjwvcGVyaW9kaWNhbD48cGFn
ZXM+MjcxLTc8L3BhZ2VzPjx2b2x1bWU+NzQ8L3ZvbHVtZT48bnVtYmVyPjM8L251bWJlcj48ZWRp
dGlvbj4yMDEzLzA0LzA5PC9lZGl0aW9uPjxrZXl3b3Jkcz48a2V5d29yZD5BZHVsdDwva2V5d29y
ZD48a2V5d29yZD5BbnRpLUJhY3RlcmlhbCBBZ2VudHMvdGhlcmFwZXV0aWMgdXNlPC9rZXl3b3Jk
PjxrZXl3b3JkPkNvbW9yYmlkaXR5PC9rZXl3b3JkPjxrZXl3b3JkPkNvbmZvdW5kaW5nIEZhY3Rv
cnMgKEVwaWRlbWlvbG9neSk8L2tleXdvcmQ+PGtleXdvcmQ+Q3Jvc3MtU2VjdGlvbmFsIFN0dWRp
ZXM8L2tleXdvcmQ+PGtleXdvcmQ+RGlhZ25vc3RpYyBhbmQgU3RhdGlzdGljYWwgTWFudWFsIG9m
IE1lbnRhbCBEaXNvcmRlcnM8L2tleXdvcmQ+PGtleXdvcmQ+RmVtYWxlPC9rZXl3b3JkPjxrZXl3
b3JkPkdlb3JnaWEvZXBpZGVtaW9sb2d5PC9rZXl3b3JkPjxrZXl3b3JkPkhvc3BpdGFsaXphdGlv
bi8qc3RhdGlzdGljcyAmYW1wOyBudW1lcmljYWwgZGF0YTwva2V5d29yZD48a2V5d29yZD5IdW1h
bnM8L2tleXdvcmQ+PGtleXdvcmQ+TWFsZTwva2V5d29yZD48a2V5d29yZD5PZGRzIFJhdGlvPC9r
ZXl3b3JkPjxrZXl3b3JkPk91dHBhdGllbnRzLypzdGF0aXN0aWNzICZhbXA7IG51bWVyaWNhbCBk
YXRhPC9rZXl3b3JkPjxrZXl3b3JkPlByZXZhbGVuY2U8L2tleXdvcmQ+PGtleXdvcmQ+UmVjdXJy
ZW5jZTwva2V5d29yZD48a2V5d29yZD5SaXNrIEZhY3RvcnM8L2tleXdvcmQ+PGtleXdvcmQ+KlNj
aGl6b3BocmVuaWEvZGlhZ25vc2lzL2VwaWRlbWlvbG9neS9waHlzaW9wYXRob2xvZ3k8L2tleXdv
cmQ+PGtleXdvcmQ+U3RhdGlzdGljcyBhcyBUb3BpYzwva2V5d29yZD48a2V5d29yZD5VcmluYWx5
c2lzL21ldGhvZHM8L2tleXdvcmQ+PGtleXdvcmQ+KlVyaW5hcnkgVHJhY3QgSW5mZWN0aW9ucy9k
aWFnbm9zaXMvZHJ1ZyB0aGVyYXB5L2VwaWRlbWlvbG9neS9wc3ljaG9sb2d5L3VyaW5lPC9rZXl3
b3JkPjwva2V5d29yZHM+PGRhdGVzPjx5ZWFyPjIwMTM8L3llYXI+PHB1Yi1kYXRlcz48ZGF0ZT5N
YXI8L2RhdGU+PC9wdWItZGF0ZXM+PC9kYXRlcz48aXNibj4xNTU1LTIxMDEgKEVsZWN0cm9uaWMp
JiN4RDswMTYwLTY2ODkgKExpbmtpbmcpPC9pc2JuPjxhY2Nlc3Npb24tbnVtPjIzNTYxMjM0PC9h
Y2Nlc3Npb24tbnVtPjx1cmxzPjxyZWxhdGVkLXVybHM+PHVybD5odHRwOi8vd3d3Lm5jYmkubmxt
Lm5paC5nb3YvZW50cmV6L3F1ZXJ5LmZjZ2k/Y21kPVJldHJpZXZlJmFtcDtkYj1QdWJNZWQmYW1w
O2RvcHQ9Q2l0YXRpb24mYW1wO2xpc3RfdWlkcz0yMzU2MTIzNDwvdXJsPjwvcmVsYXRlZC11cmxz
PjwvdXJscz48ZWxlY3Ryb25pYy1yZXNvdXJjZS1udW0+MTAuNDA4OC9KQ1AuMTJtMDgwNTA8L2Vs
ZWN0cm9uaWMtcmVzb3VyY2UtbnVtPjxsYW5ndWFnZT5lbmc8L2xhbmd1YWdlPjwvcmVjb3JkPjwv
Q2l0ZT48L0VuZE5vdGU+
</w:fldData>
        </w:fldChar>
      </w:r>
      <w:r w:rsidR="001E4ADE" w:rsidRPr="004F2082">
        <w:instrText xml:space="preserve"> ADDIN EN.CITE </w:instrText>
      </w:r>
      <w:r w:rsidR="000872A8" w:rsidRPr="004F2082">
        <w:fldChar w:fldCharType="begin">
          <w:fldData xml:space="preserve">PEVuZE5vdGU+PENpdGU+PEF1dGhvcj5NaWxsZXI8L0F1dGhvcj48WWVhcj4yMDEzPC9ZZWFyPjxS
ZWNOdW0+NTk0PC9SZWNOdW0+PHJlY29yZD48cmVjLW51bWJlcj41OTQ8L3JlYy1udW1iZXI+PGZv
cmVpZ24ta2V5cz48a2V5IGFwcD0iRU4iIGRiLWlkPSJhdHZ2d3RkdGw1Mng1d2U1cHMyNXpmZjZh
YXYyZnoycGV2ZWEiPjU5NDwva2V5PjwvZm9yZWlnbi1rZXlzPjxyZWYtdHlwZSBuYW1lPSJKb3Vy
bmFsIEFydGljbGUiPjE3PC9yZWYtdHlwZT48Y29udHJpYnV0b3JzPjxhdXRob3JzPjxhdXRob3I+
TWlsbGVyLCBCLiBKLjwvYXV0aG9yPjxhdXRob3I+R3JhaGFtLCBLLiBMLjwvYXV0aG9yPjxhdXRo
b3I+Qm9kZW5oZWltZXIsIEMuIE0uPC9hdXRob3I+PGF1dGhvcj5DdWxwZXBwZXIsIE4uIEguPC9h
dXRob3I+PGF1dGhvcj5XYWxsZXIsIEouIEwuPC9hdXRob3I+PGF1dGhvcj5CdWNrbGV5LCBQLiBG
LjwvYXV0aG9yPjwvYXV0aG9ycz48L2NvbnRyaWJ1dG9ycz48YXV0aC1hZGRyZXNzPkRlcGFydG1l
bnQgb2YgUHN5Y2hpYXRyeSBhbmQgSGVhbHRoIEJlaGF2aW9yLCBHZW9yZ2lhIEhlYWx0aCBTY2ll
bmNlcyBVbml2ZXJzaXR5LCA5OTcgU2FpbnQgU2ViYXN0aWFuIFdheSwgQXVndXN0YSwgR0EgMzA5
MTIsIFVTQS4gYnJtaWxsZXJAZ2VvcmdpYWhlYWx0aC5lZHU8L2F1dGgtYWRkcmVzcz48dGl0bGVz
Pjx0aXRsZT5BIHByZXZhbGVuY2Ugc3R1ZHkgb2YgdXJpbmFyeSB0cmFjdCBpbmZlY3Rpb25zIGlu
IGFjdXRlIHJlbGFwc2Ugb2Ygc2NoaXpvcGhyZW5pYTwvdGl0bGU+PHNlY29uZGFyeS10aXRsZT5K
IENsaW4gUHN5Y2hpYXRyeTwvc2Vjb25kYXJ5LXRpdGxlPjwvdGl0bGVzPjxwZXJpb2RpY2FsPjxm
dWxsLXRpdGxlPkogQ2xpbiBQc3ljaGlhdHJ5PC9mdWxsLXRpdGxlPjwvcGVyaW9kaWNhbD48cGFn
ZXM+MjcxLTc8L3BhZ2VzPjx2b2x1bWU+NzQ8L3ZvbHVtZT48bnVtYmVyPjM8L251bWJlcj48ZWRp
dGlvbj4yMDEzLzA0LzA5PC9lZGl0aW9uPjxrZXl3b3Jkcz48a2V5d29yZD5BZHVsdDwva2V5d29y
ZD48a2V5d29yZD5BbnRpLUJhY3RlcmlhbCBBZ2VudHMvdGhlcmFwZXV0aWMgdXNlPC9rZXl3b3Jk
PjxrZXl3b3JkPkNvbW9yYmlkaXR5PC9rZXl3b3JkPjxrZXl3b3JkPkNvbmZvdW5kaW5nIEZhY3Rv
cnMgKEVwaWRlbWlvbG9neSk8L2tleXdvcmQ+PGtleXdvcmQ+Q3Jvc3MtU2VjdGlvbmFsIFN0dWRp
ZXM8L2tleXdvcmQ+PGtleXdvcmQ+RGlhZ25vc3RpYyBhbmQgU3RhdGlzdGljYWwgTWFudWFsIG9m
IE1lbnRhbCBEaXNvcmRlcnM8L2tleXdvcmQ+PGtleXdvcmQ+RmVtYWxlPC9rZXl3b3JkPjxrZXl3
b3JkPkdlb3JnaWEvZXBpZGVtaW9sb2d5PC9rZXl3b3JkPjxrZXl3b3JkPkhvc3BpdGFsaXphdGlv
bi8qc3RhdGlzdGljcyAmYW1wOyBudW1lcmljYWwgZGF0YTwva2V5d29yZD48a2V5d29yZD5IdW1h
bnM8L2tleXdvcmQ+PGtleXdvcmQ+TWFsZTwva2V5d29yZD48a2V5d29yZD5PZGRzIFJhdGlvPC9r
ZXl3b3JkPjxrZXl3b3JkPk91dHBhdGllbnRzLypzdGF0aXN0aWNzICZhbXA7IG51bWVyaWNhbCBk
YXRhPC9rZXl3b3JkPjxrZXl3b3JkPlByZXZhbGVuY2U8L2tleXdvcmQ+PGtleXdvcmQ+UmVjdXJy
ZW5jZTwva2V5d29yZD48a2V5d29yZD5SaXNrIEZhY3RvcnM8L2tleXdvcmQ+PGtleXdvcmQ+KlNj
aGl6b3BocmVuaWEvZGlhZ25vc2lzL2VwaWRlbWlvbG9neS9waHlzaW9wYXRob2xvZ3k8L2tleXdv
cmQ+PGtleXdvcmQ+U3RhdGlzdGljcyBhcyBUb3BpYzwva2V5d29yZD48a2V5d29yZD5VcmluYWx5
c2lzL21ldGhvZHM8L2tleXdvcmQ+PGtleXdvcmQ+KlVyaW5hcnkgVHJhY3QgSW5mZWN0aW9ucy9k
aWFnbm9zaXMvZHJ1ZyB0aGVyYXB5L2VwaWRlbWlvbG9neS9wc3ljaG9sb2d5L3VyaW5lPC9rZXl3
b3JkPjwva2V5d29yZHM+PGRhdGVzPjx5ZWFyPjIwMTM8L3llYXI+PHB1Yi1kYXRlcz48ZGF0ZT5N
YXI8L2RhdGU+PC9wdWItZGF0ZXM+PC9kYXRlcz48aXNibj4xNTU1LTIxMDEgKEVsZWN0cm9uaWMp
JiN4RDswMTYwLTY2ODkgKExpbmtpbmcpPC9pc2JuPjxhY2Nlc3Npb24tbnVtPjIzNTYxMjM0PC9h
Y2Nlc3Npb24tbnVtPjx1cmxzPjxyZWxhdGVkLXVybHM+PHVybD5odHRwOi8vd3d3Lm5jYmkubmxt
Lm5paC5nb3YvZW50cmV6L3F1ZXJ5LmZjZ2k/Y21kPVJldHJpZXZlJmFtcDtkYj1QdWJNZWQmYW1w
O2RvcHQ9Q2l0YXRpb24mYW1wO2xpc3RfdWlkcz0yMzU2MTIzNDwvdXJsPjwvcmVsYXRlZC11cmxz
PjwvdXJscz48ZWxlY3Ryb25pYy1yZXNvdXJjZS1udW0+MTAuNDA4OC9KQ1AuMTJtMDgwNTA8L2Vs
ZWN0cm9uaWMtcmVzb3VyY2UtbnVtPjxsYW5ndWFnZT5lbmc8L2xhbmd1YWdlPjwvcmVjb3JkPjwv
Q2l0ZT48L0Vu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62]</w:t>
      </w:r>
      <w:r w:rsidR="000872A8" w:rsidRPr="004F2082">
        <w:fldChar w:fldCharType="end"/>
      </w:r>
      <w:r w:rsidR="007134F8" w:rsidRPr="004F2082">
        <w:t>, autoimmune diseases</w:t>
      </w:r>
      <w:r w:rsidR="000872A8" w:rsidRPr="004F2082">
        <w:fldChar w:fldCharType="begin">
          <w:fldData xml:space="preserve">PEVuZE5vdGU+PENpdGU+PEF1dGhvcj5CZW5yb3M8L0F1dGhvcj48WWVhcj4yMDExPC9ZZWFyPjxS
ZWNOdW0+MTYxPC9SZWNOdW0+PHJlY29yZD48cmVjLW51bWJlcj4xNjE8L3JlYy1udW1iZXI+PGZv
cmVpZ24ta2V5cz48a2V5IGFwcD0iRU4iIGRiLWlkPSJhdHZ2d3RkdGw1Mng1d2U1cHMyNXpmZjZh
YXYyZnoycGV2ZWEiPjE2MTwva2V5PjwvZm9yZWlnbi1rZXlzPjxyZWYtdHlwZSBuYW1lPSJKb3Vy
bmFsIEFydGljbGUiPjE3PC9yZWYtdHlwZT48Y29udHJpYnV0b3JzPjxhdXRob3JzPjxhdXRob3I+
QmVucm9zLCBNLiBFLjwvYXV0aG9yPjxhdXRob3I+TmllbHNlbiwgUC4gUi48L2F1dGhvcj48YXV0
aG9yPk5vcmRlbnRvZnQsIE0uPC9hdXRob3I+PGF1dGhvcj5FYXRvbiwgVy4gVy48L2F1dGhvcj48
YXV0aG9yPkRhbHRvbiwgUy4gTy48L2F1dGhvcj48YXV0aG9yPk1vcnRlbnNlbiwgUC4gQi48L2F1
dGhvcj48L2F1dGhvcnM+PC9jb250cmlidXRvcnM+PGF1dGgtYWRkcmVzcz5OYXRpb25hbCBDZW50
ZXIgZm9yIFJlZ2lzdGVyLUJhc2VkIFJlc2VhcmNoLCBVbml2ZXJzaXR5IG9mIEFhcmh1cywgRGVu
bWFyay4gQmVucm9zQG5jcnIuZGs8L2F1dGgtYWRkcmVzcz48dGl0bGVzPjx0aXRsZT5BdXRvaW1t
dW5lIGRpc2Vhc2VzIGFuZCBzZXZlcmUgaW5mZWN0aW9ucyBhcyByaXNrIGZhY3RvcnMgZm9yIHNj
aGl6b3BocmVuaWE6IGEgMzAteWVhciBwb3B1bGF0aW9uLWJhc2VkIHJlZ2lzdGVyIHN0dWR5PC90
aXRsZT48c2Vjb25kYXJ5LXRpdGxlPkFtIEogUHN5Y2hpYXRyeTwvc2Vjb25kYXJ5LXRpdGxlPjwv
dGl0bGVzPjxwZXJpb2RpY2FsPjxmdWxsLXRpdGxlPkFtIEogUHN5Y2hpYXRyeTwvZnVsbC10aXRs
ZT48L3BlcmlvZGljYWw+PHBhZ2VzPjEzMDMtMTA8L3BhZ2VzPjx2b2x1bWU+MTY4PC92b2x1bWU+
PG51bWJlcj4xMjwvbnVtYmVyPjxlZGl0aW9uPjIwMTEvMTIvMjQ8L2VkaXRpb24+PGtleXdvcmRz
PjxrZXl3b3JkPkFkb2xlc2NlbnQ8L2tleXdvcmQ+PGtleXdvcmQ+QWR1bHQ8L2tleXdvcmQ+PGtl
eXdvcmQ+QXV0b2ltbXVuZSBEaXNlYXNlcy8qY29tcGxpY2F0aW9ucy9lcGlkZW1pb2xvZ3k8L2tl
eXdvcmQ+PGtleXdvcmQ+Q29ob3J0IFN0dWRpZXM8L2tleXdvcmQ+PGtleXdvcmQ+RGVubWFyay9l
cGlkZW1pb2xvZ3k8L2tleXdvcmQ+PGtleXdvcmQ+RmVtYWxlPC9rZXl3b3JkPjxrZXl3b3JkPkh1
bWFuczwva2V5d29yZD48a2V5d29yZD5JbmNpZGVuY2U8L2tleXdvcmQ+PGtleXdvcmQ+SW5mZWN0
aW9uLypjb21wbGljYXRpb25zL2VwaWRlbWlvbG9neTwva2V5d29yZD48a2V5d29yZD5NYWxlPC9r
ZXl3b3JkPjxrZXl3b3JkPk1pZGRsZSBBZ2VkPC9rZXl3b3JkPjxrZXl3b3JkPlJlZ2lzdHJpZXM8
L2tleXdvcmQ+PGtleXdvcmQ+Umlzazwva2V5d29yZD48a2V5d29yZD5SaXNrIEZhY3RvcnM8L2tl
eXdvcmQ+PGtleXdvcmQ+U2NoaXpvcGhyZW5pYS9kaWFnbm9zaXMvKmVwaWRlbWlvbG9neS8qZXRp
b2xvZ3k8L2tleXdvcmQ+PC9rZXl3b3Jkcz48ZGF0ZXM+PHllYXI+MjAxMTwveWVhcj48cHViLWRh
dGVzPjxkYXRlPkRlYzwvZGF0ZT48L3B1Yi1kYXRlcz48L2RhdGVzPjxpc2JuPjE1MzUtNzIyOCAo
RWxlY3Ryb25pYykmI3hEOzAwMDItOTUzWCAoTGlua2luZyk8L2lzYm4+PGFjY2Vzc2lvbi1udW0+
MjIxOTM2NzM8L2FjY2Vzc2lvbi1udW0+PHVybHM+PHJlbGF0ZWQtdXJscz48dXJsPmh0dHA6Ly93
d3cubmNiaS5ubG0ubmloLmdvdi9lbnRyZXovcXVlcnkuZmNnaT9jbWQ9UmV0cmlldmUmYW1wO2Ri
PVB1Yk1lZCZhbXA7ZG9wdD1DaXRhdGlvbiZhbXA7bGlzdF91aWRzPTIyMTkzNjczPC91cmw+PC9y
ZWxhdGVkLXVybHM+PC91cmxzPjxlbGVjdHJvbmljLXJlc291cmNlLW51bT4xMC4xMTc2L2FwcGku
YWpwLjIwMTEuMTEwMzA1MTY8L2VsZWN0cm9uaWMtcmVzb3VyY2UtbnVtPjxsYW5ndWFnZT5lbmc8
L2xhbmd1YWdlPjwvcmVjb3JkPjwvQ2l0ZT48Q2l0ZT48QXV0aG9yPkJlbml0by1MZW9uPC9BdXRo
b3I+PFllYXI+MjAxNDwvWWVhcj48UmVjTnVtPjU5NTwvUmVjTnVtPjxyZWNvcmQ+PHJlYy1udW1i
ZXI+NTk1PC9yZWMtbnVtYmVyPjxmb3JlaWduLWtleXM+PGtleSBhcHA9IkVOIiBkYi1pZD0iYXR2
dnd0ZHRsNTJ4NXdlNXBzMjV6ZmY2YWF2MmZ6MnBldmVhIj41OTU8L2tleT48L2ZvcmVpZ24ta2V5
cz48cmVmLXR5cGUgbmFtZT0iSm91cm5hbCBBcnRpY2xlIj4xNzwvcmVmLXR5cGU+PGNvbnRyaWJ1
dG9ycz48YXV0aG9ycz48YXV0aG9yPkJlbml0by1MZW9uLCBKLjwvYXV0aG9yPjxhdXRob3I+TGFi
aWFuby1Gb250Y3ViZXJ0YSwgQS48L2F1dGhvcj48YXV0aG9yPk1pdGNoZWxsLCBBLiBKLjwvYXV0
aG9yPjxhdXRob3I+TW9yZW5vLUdhcmNpYSwgUy48L2F1dGhvcj48YXV0aG9yPk1hcnRpbmV6LU1h
cnRpbiwgUC48L2F1dGhvcj48L2F1dGhvcnM+PC9jb250cmlidXRvcnM+PGF1dGgtYWRkcmVzcz5E
ZXBhcnRtZW50IG9mIE5ldXJvbG9neSwgVW5pdmVyc2l0eSBIb3NwaXRhbCAmcXVvdDsxMiBkZSBP
Y3R1YnJlJnF1b3Q7LCBNYWRyaWQsIFNwYWluOyBDZW50cm8gZGUgSW52ZXN0aWdhY2lvbiBCaW9t
ZWRpY2EgZW4gUmVkIHNvYnJlIEVuZmVybWVkYWRlcyBOZXVyb2RlZ2VuZXJhdGl2YXMgKENJQkVS
TkVEKSwgTWFkcmlkLCBTcGFpbjsgRGVwYXJ0bWVudCBvZiBNZWRpY2luZSwgRmFjdWx0eSBvZiBN
ZWRpY2luZSwgQ29tcGx1dGVuc2UgVW5pdmVyc2l0eSwgTWFkcmlkLCBTcGFpbi4gRWxlY3Ryb25p
YyBhZGRyZXNzOiBqYmVuaXRvbEBtZWRpdGV4LmVzLiYjeEQ7RGVwYXJ0bWVudCBvZiBOZXVyb2xv
Z3ksIFVuaXZlcnNpdHkgSG9zcGl0YWwgJnF1b3Q7MTIgZGUgT2N0dWJyZSZxdW90OywgTWFkcmlk
LCBTcGFpbjsgQ2VudHJvIGRlIEludmVzdGlnYWNpb24gQmlvbWVkaWNhIGVuIFJlZCBzb2JyZSBF
bmZlcm1lZGFkZXMgTmV1cm9kZWdlbmVyYXRpdmFzIChDSUJFUk5FRCksIE1hZHJpZCwgU3BhaW47
IERlcGFydG1lbnQgb2YgTWVkaWNpbmUsIEZhY3VsdHkgb2YgTWVkaWNpbmUsIENvbXBsdXRlbnNl
IFVuaXZlcnNpdHksIE1hZHJpZCwgU3BhaW4uJiN4RDtEZXBhcnRtZW50IG9mIFBzeWNoby1vbmNv
bG9neSBhbmQgTGlhaXNvbiBQc3ljaGlhdHJ5LCBVbml2ZXJzaXR5IG9mIExlaWNlc3RlciwgTGVp
Y2VzdGVyLCBVSy4mI3hEO0NlbnRybyBkZSBJbnZlc3RpZ2FjaW9uIEJpb21lZGljYSBlbiBSZWQg
c29icmUgRW5mZXJtZWRhZGVzIE5ldXJvZGVnZW5lcmF0aXZhcyAoQ0lCRVJORUQpLCBNYWRyaWQs
IFNwYWluOyBOYXRpb25hbCBDZW50ZXIgb2YgRXBpZGVtaW9sb2d5LCBDYXJsb3MgSUlJIEluc3Rp
dHV0ZSBvZiBIZWFsdGgsIE1hZHJpZCwgU3BhaW4uPC9hdXRoLWFkZHJlc3M+PHRpdGxlcz48dGl0
bGU+TXVsdGlwbGUgc2NsZXJvc2lzIGlzIGFzc29jaWF0ZWQgd2l0aCBoaWdoIHRyYWl0IGFuZ2Vy
OiBhIGNhc2UtY29udHJvbCBzdHVkeTwvdGl0bGU+PHNlY29uZGFyeS10aXRsZT5KIE5ldXJvbCBT
Y2k8L3NlY29uZGFyeS10aXRsZT48L3RpdGxlcz48cGVyaW9kaWNhbD48ZnVsbC10aXRsZT5KIE5l
dXJvbCBTY2k8L2Z1bGwtdGl0bGU+PC9wZXJpb2RpY2FsPjxwYWdlcz42OS03NDwvcGFnZXM+PHZv
bHVtZT4zNDA8L3ZvbHVtZT48bnVtYmVyPjEtMjwvbnVtYmVyPjxlZGl0aW9uPjIwMTQvMDMvMTk8
L2VkaXRpb24+PGRhdGVzPjx5ZWFyPjIwMTQ8L3llYXI+PHB1Yi1kYXRlcz48ZGF0ZT5NYXkgMTU8
L2RhdGU+PC9wdWItZGF0ZXM+PC9kYXRlcz48aXNibj4xODc4LTU4ODMgKEVsZWN0cm9uaWMpJiN4
RDswMDIyLTUxMFggKExpbmtpbmcpPC9pc2JuPjxhY2Nlc3Npb24tbnVtPjI0NjM1ODg3PC9hY2Nl
c3Npb24tbnVtPjx1cmxzPjxyZWxhdGVkLXVybHM+PHVybD5odHRwOi8vd3d3Lm5jYmkubmxtLm5p
aC5nb3YvZW50cmV6L3F1ZXJ5LmZjZ2k/Y21kPVJldHJpZXZlJmFtcDtkYj1QdWJNZWQmYW1wO2Rv
cHQ9Q2l0YXRpb24mYW1wO2xpc3RfdWlkcz0yNDYzNTg4NzwvdXJsPjwvcmVsYXRlZC11cmxzPjwv
dXJscz48ZWxlY3Ryb25pYy1yZXNvdXJjZS1udW0+UzAwMjItNTEwWCgxNCkwMDEzMi00IFtwaWld
JiN4RDsxMC4xMDE2L2ouam5zLjIwMTQuMDIuMDI5PC9lbGVjdHJvbmljLXJlc291cmNlLW51bT48
bGFuZ3VhZ2U+ZW5nPC9sYW5ndWFnZT48L3JlY29yZD48L0NpdGU+PENpdGU+PEF1dGhvcj5GZWln
ZW5zb248L0F1dGhvcj48WWVhcj4yMDE0PC9ZZWFyPjxSZWNOdW0+MzA0PC9SZWNOdW0+PHJlY29y
ZD48cmVjLW51bWJlcj4zMDQ8L3JlYy1udW1iZXI+PGZvcmVpZ24ta2V5cz48a2V5IGFwcD0iRU4i
IGRiLWlkPSJhdHZ2d3RkdGw1Mng1d2U1cHMyNXpmZjZhYXYyZnoycGV2ZWEiPjMwNDwva2V5Pjwv
Zm9yZWlnbi1rZXlzPjxyZWYtdHlwZSBuYW1lPSJKb3VybmFsIEFydGljbGUiPjE3PC9yZWYtdHlw
ZT48Y29udHJpYnV0b3JzPjxhdXRob3JzPjxhdXRob3I+RmVpZ2Vuc29uLCBLLiBBLjwvYXV0aG9y
PjxhdXRob3I+S3VzbmVjb3YsIEEuIFcuPC9hdXRob3I+PGF1dGhvcj5TaWx2ZXJzdGVpbiwgUy4g
TS48L2F1dGhvcj48L2F1dGhvcnM+PC9jb250cmlidXRvcnM+PGF1dGgtYWRkcmVzcz5Sb2JlcnQg
V29vZCBKb2huc29uIE1lZGljYWwgU2Nob29sIGF0IFJ1dGdlcnMsIFRoZSBTdGF0ZSBVbml2ZXJz
aXR5IG9mIE5ldyBKZXJzZXksIDY3NSBIb2VzIExhbmUsIFBpc2NhdGF3YXksIE5KIDA4ODU0LCBV
U0EuIEVsZWN0cm9uaWMgYWRkcmVzczogRmVpZ2Vua2FAcndqbXMucnV0Z2Vycy5lZHUuJiN4RDtE
ZXBhcnRtZW50IG9mIFBzeWNob2xvZ3ksIEJlaGF2aW9yYWwgYW5kIFN5c3RlbXMgTmV1cm9zY2ll
bmNlIFByb2dyYW0gYW5kIEpvaW50IEdyYWR1YXRlIFByb2dyYW0gaW4gVG94aWNvbG9neSwgUnV0
Z2VycyBVbml2ZXJzaXR5LCA1MiBGcmVsaW5naHV5c2VuIFJvYWQsIFBpc2NhdGF3YXksIE5KIDA4
ODU0LTgwMjAsIFVTQS4gRWxlY3Ryb25pYyBhZGRyZXNzOiBLdXNuZWNvdkByY2kucnV0Z2Vycy5l
ZHUuJiN4RDtSb2JlcnQgV29vZCBKb2huc29uIE1lZGljYWwgU2Nob29sIGF0IFJ1dGdlcnMsIFRo
ZSBTdGF0ZSBVbml2ZXJzaXR5IG9mIE5ldyBKZXJzZXksIDY3NSBIb2VzIExhbmUsIFBpc2NhdGF3
YXksIE5KIDA4ODU0LCBVU0E7IFVuaXZlcnNpdHkgQmVoYXZpb3JhbCBIZWFsdGggQ2FyZSBhdCBS
dXRnZXJzLCBUaGUgU3RhdGUgVW5pdmVyc2l0eSBvZiBOZXcgSmVyc2V5LCA2NzEgSG9lcyBMYW5l
LCBQaXNjYXRhd2F5LCBOSiAwODg1NSwgVVNBLiBFbGVjdHJvbmljIGFkZHJlc3M6IFNpbHZlcnMx
QHViaGMucnV0Z2Vycy5lZHUuPC9hdXRoLWFkZHJlc3M+PHRpdGxlcz48dGl0bGU+SW5mbGFtbWF0
aW9uIGFuZCB0aGUgdHdvLWhpdCBoeXBvdGhlc2lzIG9mIHNjaGl6b3BocmVuaWE8L3RpdGxlPjxz
ZWNvbmRhcnktdGl0bGU+TmV1cm9zY2kgQmlvYmVoYXYgUmV2PC9zZWNvbmRhcnktdGl0bGU+PC90
aXRsZXM+PHBhZ2VzPjcyLTkzPC9wYWdlcz48dm9sdW1lPjM4PC92b2x1bWU+PGVkaXRpb24+MjAx
My8xMS8yMDwvZWRpdGlvbj48ZGF0ZXM+PHllYXI+MjAxNDwveWVhcj48cHViLWRhdGVzPjxkYXRl
PkphbjwvZGF0ZT48L3B1Yi1kYXRlcz48L2RhdGVzPjxpc2JuPjE4NzMtNzUyOCAoRWxlY3Ryb25p
YykmI3hEOzAxNDktNzYzNCAoTGlua2luZyk8L2lzYm4+PGFjY2Vzc2lvbi1udW0+MjQyNDcwMjM8
L2FjY2Vzc2lvbi1udW0+PHVybHM+PHJlbGF0ZWQtdXJscz48dXJsPmh0dHA6Ly93d3cubmNiaS5u
bG0ubmloLmdvdi9lbnRyZXovcXVlcnkuZmNnaT9jbWQ9UmV0cmlldmUmYW1wO2RiPVB1Yk1lZCZh
bXA7ZG9wdD1DaXRhdGlvbiZhbXA7bGlzdF91aWRzPTI0MjQ3MDIzPC91cmw+PC9yZWxhdGVkLXVy
bHM+PC91cmxzPjxlbGVjdHJvbmljLXJlc291cmNlLW51bT5TMDE0OS03NjM0KDEzKTAwMjc1LTMg
W3BpaV0mI3hEOzEwLjEwMTYvai5uZXViaW9yZXYuMjAxMy4xMS4wMDY8L2VsZWN0cm9uaWMtcmVz
b3VyY2UtbnVtPjxsYW5ndWFnZT5lbmc8L2xhbmd1YWdlPjwvcmVjb3JkPjwvQ2l0ZT48L0VuZE5v
dGU+
</w:fldData>
        </w:fldChar>
      </w:r>
      <w:r w:rsidR="001E4ADE" w:rsidRPr="004F2082">
        <w:instrText xml:space="preserve"> ADDIN EN.CITE </w:instrText>
      </w:r>
      <w:r w:rsidR="000872A8" w:rsidRPr="004F2082">
        <w:fldChar w:fldCharType="begin">
          <w:fldData xml:space="preserve">PEVuZE5vdGU+PENpdGU+PEF1dGhvcj5CZW5yb3M8L0F1dGhvcj48WWVhcj4yMDExPC9ZZWFyPjxS
ZWNOdW0+MTYxPC9SZWNOdW0+PHJlY29yZD48cmVjLW51bWJlcj4xNjE8L3JlYy1udW1iZXI+PGZv
cmVpZ24ta2V5cz48a2V5IGFwcD0iRU4iIGRiLWlkPSJhdHZ2d3RkdGw1Mng1d2U1cHMyNXpmZjZh
YXYyZnoycGV2ZWEiPjE2MTwva2V5PjwvZm9yZWlnbi1rZXlzPjxyZWYtdHlwZSBuYW1lPSJKb3Vy
bmFsIEFydGljbGUiPjE3PC9yZWYtdHlwZT48Y29udHJpYnV0b3JzPjxhdXRob3JzPjxhdXRob3I+
QmVucm9zLCBNLiBFLjwvYXV0aG9yPjxhdXRob3I+TmllbHNlbiwgUC4gUi48L2F1dGhvcj48YXV0
aG9yPk5vcmRlbnRvZnQsIE0uPC9hdXRob3I+PGF1dGhvcj5FYXRvbiwgVy4gVy48L2F1dGhvcj48
YXV0aG9yPkRhbHRvbiwgUy4gTy48L2F1dGhvcj48YXV0aG9yPk1vcnRlbnNlbiwgUC4gQi48L2F1
dGhvcj48L2F1dGhvcnM+PC9jb250cmlidXRvcnM+PGF1dGgtYWRkcmVzcz5OYXRpb25hbCBDZW50
ZXIgZm9yIFJlZ2lzdGVyLUJhc2VkIFJlc2VhcmNoLCBVbml2ZXJzaXR5IG9mIEFhcmh1cywgRGVu
bWFyay4gQmVucm9zQG5jcnIuZGs8L2F1dGgtYWRkcmVzcz48dGl0bGVzPjx0aXRsZT5BdXRvaW1t
dW5lIGRpc2Vhc2VzIGFuZCBzZXZlcmUgaW5mZWN0aW9ucyBhcyByaXNrIGZhY3RvcnMgZm9yIHNj
aGl6b3BocmVuaWE6IGEgMzAteWVhciBwb3B1bGF0aW9uLWJhc2VkIHJlZ2lzdGVyIHN0dWR5PC90
aXRsZT48c2Vjb25kYXJ5LXRpdGxlPkFtIEogUHN5Y2hpYXRyeTwvc2Vjb25kYXJ5LXRpdGxlPjwv
dGl0bGVzPjxwZXJpb2RpY2FsPjxmdWxsLXRpdGxlPkFtIEogUHN5Y2hpYXRyeTwvZnVsbC10aXRs
ZT48L3BlcmlvZGljYWw+PHBhZ2VzPjEzMDMtMTA8L3BhZ2VzPjx2b2x1bWU+MTY4PC92b2x1bWU+
PG51bWJlcj4xMjwvbnVtYmVyPjxlZGl0aW9uPjIwMTEvMTIvMjQ8L2VkaXRpb24+PGtleXdvcmRz
PjxrZXl3b3JkPkFkb2xlc2NlbnQ8L2tleXdvcmQ+PGtleXdvcmQ+QWR1bHQ8L2tleXdvcmQ+PGtl
eXdvcmQ+QXV0b2ltbXVuZSBEaXNlYXNlcy8qY29tcGxpY2F0aW9ucy9lcGlkZW1pb2xvZ3k8L2tl
eXdvcmQ+PGtleXdvcmQ+Q29ob3J0IFN0dWRpZXM8L2tleXdvcmQ+PGtleXdvcmQ+RGVubWFyay9l
cGlkZW1pb2xvZ3k8L2tleXdvcmQ+PGtleXdvcmQ+RmVtYWxlPC9rZXl3b3JkPjxrZXl3b3JkPkh1
bWFuczwva2V5d29yZD48a2V5d29yZD5JbmNpZGVuY2U8L2tleXdvcmQ+PGtleXdvcmQ+SW5mZWN0
aW9uLypjb21wbGljYXRpb25zL2VwaWRlbWlvbG9neTwva2V5d29yZD48a2V5d29yZD5NYWxlPC9r
ZXl3b3JkPjxrZXl3b3JkPk1pZGRsZSBBZ2VkPC9rZXl3b3JkPjxrZXl3b3JkPlJlZ2lzdHJpZXM8
L2tleXdvcmQ+PGtleXdvcmQ+Umlzazwva2V5d29yZD48a2V5d29yZD5SaXNrIEZhY3RvcnM8L2tl
eXdvcmQ+PGtleXdvcmQ+U2NoaXpvcGhyZW5pYS9kaWFnbm9zaXMvKmVwaWRlbWlvbG9neS8qZXRp
b2xvZ3k8L2tleXdvcmQ+PC9rZXl3b3Jkcz48ZGF0ZXM+PHllYXI+MjAxMTwveWVhcj48cHViLWRh
dGVzPjxkYXRlPkRlYzwvZGF0ZT48L3B1Yi1kYXRlcz48L2RhdGVzPjxpc2JuPjE1MzUtNzIyOCAo
RWxlY3Ryb25pYykmI3hEOzAwMDItOTUzWCAoTGlua2luZyk8L2lzYm4+PGFjY2Vzc2lvbi1udW0+
MjIxOTM2NzM8L2FjY2Vzc2lvbi1udW0+PHVybHM+PHJlbGF0ZWQtdXJscz48dXJsPmh0dHA6Ly93
d3cubmNiaS5ubG0ubmloLmdvdi9lbnRyZXovcXVlcnkuZmNnaT9jbWQ9UmV0cmlldmUmYW1wO2Ri
PVB1Yk1lZCZhbXA7ZG9wdD1DaXRhdGlvbiZhbXA7bGlzdF91aWRzPTIyMTkzNjczPC91cmw+PC9y
ZWxhdGVkLXVybHM+PC91cmxzPjxlbGVjdHJvbmljLXJlc291cmNlLW51bT4xMC4xMTc2L2FwcGku
YWpwLjIwMTEuMTEwMzA1MTY8L2VsZWN0cm9uaWMtcmVzb3VyY2UtbnVtPjxsYW5ndWFnZT5lbmc8
L2xhbmd1YWdlPjwvcmVjb3JkPjwvQ2l0ZT48Q2l0ZT48QXV0aG9yPkJlbml0by1MZW9uPC9BdXRo
b3I+PFllYXI+MjAxNDwvWWVhcj48UmVjTnVtPjU5NTwvUmVjTnVtPjxyZWNvcmQ+PHJlYy1udW1i
ZXI+NTk1PC9yZWMtbnVtYmVyPjxmb3JlaWduLWtleXM+PGtleSBhcHA9IkVOIiBkYi1pZD0iYXR2
dnd0ZHRsNTJ4NXdlNXBzMjV6ZmY2YWF2MmZ6MnBldmVhIj41OTU8L2tleT48L2ZvcmVpZ24ta2V5
cz48cmVmLXR5cGUgbmFtZT0iSm91cm5hbCBBcnRpY2xlIj4xNzwvcmVmLXR5cGU+PGNvbnRyaWJ1
dG9ycz48YXV0aG9ycz48YXV0aG9yPkJlbml0by1MZW9uLCBKLjwvYXV0aG9yPjxhdXRob3I+TGFi
aWFuby1Gb250Y3ViZXJ0YSwgQS48L2F1dGhvcj48YXV0aG9yPk1pdGNoZWxsLCBBLiBKLjwvYXV0
aG9yPjxhdXRob3I+TW9yZW5vLUdhcmNpYSwgUy48L2F1dGhvcj48YXV0aG9yPk1hcnRpbmV6LU1h
cnRpbiwgUC48L2F1dGhvcj48L2F1dGhvcnM+PC9jb250cmlidXRvcnM+PGF1dGgtYWRkcmVzcz5E
ZXBhcnRtZW50IG9mIE5ldXJvbG9neSwgVW5pdmVyc2l0eSBIb3NwaXRhbCAmcXVvdDsxMiBkZSBP
Y3R1YnJlJnF1b3Q7LCBNYWRyaWQsIFNwYWluOyBDZW50cm8gZGUgSW52ZXN0aWdhY2lvbiBCaW9t
ZWRpY2EgZW4gUmVkIHNvYnJlIEVuZmVybWVkYWRlcyBOZXVyb2RlZ2VuZXJhdGl2YXMgKENJQkVS
TkVEKSwgTWFkcmlkLCBTcGFpbjsgRGVwYXJ0bWVudCBvZiBNZWRpY2luZSwgRmFjdWx0eSBvZiBN
ZWRpY2luZSwgQ29tcGx1dGVuc2UgVW5pdmVyc2l0eSwgTWFkcmlkLCBTcGFpbi4gRWxlY3Ryb25p
YyBhZGRyZXNzOiBqYmVuaXRvbEBtZWRpdGV4LmVzLiYjeEQ7RGVwYXJ0bWVudCBvZiBOZXVyb2xv
Z3ksIFVuaXZlcnNpdHkgSG9zcGl0YWwgJnF1b3Q7MTIgZGUgT2N0dWJyZSZxdW90OywgTWFkcmlk
LCBTcGFpbjsgQ2VudHJvIGRlIEludmVzdGlnYWNpb24gQmlvbWVkaWNhIGVuIFJlZCBzb2JyZSBF
bmZlcm1lZGFkZXMgTmV1cm9kZWdlbmVyYXRpdmFzIChDSUJFUk5FRCksIE1hZHJpZCwgU3BhaW47
IERlcGFydG1lbnQgb2YgTWVkaWNpbmUsIEZhY3VsdHkgb2YgTWVkaWNpbmUsIENvbXBsdXRlbnNl
IFVuaXZlcnNpdHksIE1hZHJpZCwgU3BhaW4uJiN4RDtEZXBhcnRtZW50IG9mIFBzeWNoby1vbmNv
bG9neSBhbmQgTGlhaXNvbiBQc3ljaGlhdHJ5LCBVbml2ZXJzaXR5IG9mIExlaWNlc3RlciwgTGVp
Y2VzdGVyLCBVSy4mI3hEO0NlbnRybyBkZSBJbnZlc3RpZ2FjaW9uIEJpb21lZGljYSBlbiBSZWQg
c29icmUgRW5mZXJtZWRhZGVzIE5ldXJvZGVnZW5lcmF0aXZhcyAoQ0lCRVJORUQpLCBNYWRyaWQs
IFNwYWluOyBOYXRpb25hbCBDZW50ZXIgb2YgRXBpZGVtaW9sb2d5LCBDYXJsb3MgSUlJIEluc3Rp
dHV0ZSBvZiBIZWFsdGgsIE1hZHJpZCwgU3BhaW4uPC9hdXRoLWFkZHJlc3M+PHRpdGxlcz48dGl0
bGU+TXVsdGlwbGUgc2NsZXJvc2lzIGlzIGFzc29jaWF0ZWQgd2l0aCBoaWdoIHRyYWl0IGFuZ2Vy
OiBhIGNhc2UtY29udHJvbCBzdHVkeTwvdGl0bGU+PHNlY29uZGFyeS10aXRsZT5KIE5ldXJvbCBT
Y2k8L3NlY29uZGFyeS10aXRsZT48L3RpdGxlcz48cGVyaW9kaWNhbD48ZnVsbC10aXRsZT5KIE5l
dXJvbCBTY2k8L2Z1bGwtdGl0bGU+PC9wZXJpb2RpY2FsPjxwYWdlcz42OS03NDwvcGFnZXM+PHZv
bHVtZT4zNDA8L3ZvbHVtZT48bnVtYmVyPjEtMjwvbnVtYmVyPjxlZGl0aW9uPjIwMTQvMDMvMTk8
L2VkaXRpb24+PGRhdGVzPjx5ZWFyPjIwMTQ8L3llYXI+PHB1Yi1kYXRlcz48ZGF0ZT5NYXkgMTU8
L2RhdGU+PC9wdWItZGF0ZXM+PC9kYXRlcz48aXNibj4xODc4LTU4ODMgKEVsZWN0cm9uaWMpJiN4
RDswMDIyLTUxMFggKExpbmtpbmcpPC9pc2JuPjxhY2Nlc3Npb24tbnVtPjI0NjM1ODg3PC9hY2Nl
c3Npb24tbnVtPjx1cmxzPjxyZWxhdGVkLXVybHM+PHVybD5odHRwOi8vd3d3Lm5jYmkubmxtLm5p
aC5nb3YvZW50cmV6L3F1ZXJ5LmZjZ2k/Y21kPVJldHJpZXZlJmFtcDtkYj1QdWJNZWQmYW1wO2Rv
cHQ9Q2l0YXRpb24mYW1wO2xpc3RfdWlkcz0yNDYzNTg4NzwvdXJsPjwvcmVsYXRlZC11cmxzPjwv
dXJscz48ZWxlY3Ryb25pYy1yZXNvdXJjZS1udW0+UzAwMjItNTEwWCgxNCkwMDEzMi00IFtwaWld
JiN4RDsxMC4xMDE2L2ouam5zLjIwMTQuMDIuMDI5PC9lbGVjdHJvbmljLXJlc291cmNlLW51bT48
bGFuZ3VhZ2U+ZW5nPC9sYW5ndWFnZT48L3JlY29yZD48L0NpdGU+PENpdGU+PEF1dGhvcj5GZWln
ZW5zb248L0F1dGhvcj48WWVhcj4yMDE0PC9ZZWFyPjxSZWNOdW0+MzA0PC9SZWNOdW0+PHJlY29y
ZD48cmVjLW51bWJlcj4zMDQ8L3JlYy1udW1iZXI+PGZvcmVpZ24ta2V5cz48a2V5IGFwcD0iRU4i
IGRiLWlkPSJhdHZ2d3RkdGw1Mng1d2U1cHMyNXpmZjZhYXYyZnoycGV2ZWEiPjMwNDwva2V5Pjwv
Zm9yZWlnbi1rZXlzPjxyZWYtdHlwZSBuYW1lPSJKb3VybmFsIEFydGljbGUiPjE3PC9yZWYtdHlw
ZT48Y29udHJpYnV0b3JzPjxhdXRob3JzPjxhdXRob3I+RmVpZ2Vuc29uLCBLLiBBLjwvYXV0aG9y
PjxhdXRob3I+S3VzbmVjb3YsIEEuIFcuPC9hdXRob3I+PGF1dGhvcj5TaWx2ZXJzdGVpbiwgUy4g
TS48L2F1dGhvcj48L2F1dGhvcnM+PC9jb250cmlidXRvcnM+PGF1dGgtYWRkcmVzcz5Sb2JlcnQg
V29vZCBKb2huc29uIE1lZGljYWwgU2Nob29sIGF0IFJ1dGdlcnMsIFRoZSBTdGF0ZSBVbml2ZXJz
aXR5IG9mIE5ldyBKZXJzZXksIDY3NSBIb2VzIExhbmUsIFBpc2NhdGF3YXksIE5KIDA4ODU0LCBV
U0EuIEVsZWN0cm9uaWMgYWRkcmVzczogRmVpZ2Vua2FAcndqbXMucnV0Z2Vycy5lZHUuJiN4RDtE
ZXBhcnRtZW50IG9mIFBzeWNob2xvZ3ksIEJlaGF2aW9yYWwgYW5kIFN5c3RlbXMgTmV1cm9zY2ll
bmNlIFByb2dyYW0gYW5kIEpvaW50IEdyYWR1YXRlIFByb2dyYW0gaW4gVG94aWNvbG9neSwgUnV0
Z2VycyBVbml2ZXJzaXR5LCA1MiBGcmVsaW5naHV5c2VuIFJvYWQsIFBpc2NhdGF3YXksIE5KIDA4
ODU0LTgwMjAsIFVTQS4gRWxlY3Ryb25pYyBhZGRyZXNzOiBLdXNuZWNvdkByY2kucnV0Z2Vycy5l
ZHUuJiN4RDtSb2JlcnQgV29vZCBKb2huc29uIE1lZGljYWwgU2Nob29sIGF0IFJ1dGdlcnMsIFRo
ZSBTdGF0ZSBVbml2ZXJzaXR5IG9mIE5ldyBKZXJzZXksIDY3NSBIb2VzIExhbmUsIFBpc2NhdGF3
YXksIE5KIDA4ODU0LCBVU0E7IFVuaXZlcnNpdHkgQmVoYXZpb3JhbCBIZWFsdGggQ2FyZSBhdCBS
dXRnZXJzLCBUaGUgU3RhdGUgVW5pdmVyc2l0eSBvZiBOZXcgSmVyc2V5LCA2NzEgSG9lcyBMYW5l
LCBQaXNjYXRhd2F5LCBOSiAwODg1NSwgVVNBLiBFbGVjdHJvbmljIGFkZHJlc3M6IFNpbHZlcnMx
QHViaGMucnV0Z2Vycy5lZHUuPC9hdXRoLWFkZHJlc3M+PHRpdGxlcz48dGl0bGU+SW5mbGFtbWF0
aW9uIGFuZCB0aGUgdHdvLWhpdCBoeXBvdGhlc2lzIG9mIHNjaGl6b3BocmVuaWE8L3RpdGxlPjxz
ZWNvbmRhcnktdGl0bGU+TmV1cm9zY2kgQmlvYmVoYXYgUmV2PC9zZWNvbmRhcnktdGl0bGU+PC90
aXRsZXM+PHBhZ2VzPjcyLTkzPC9wYWdlcz48dm9sdW1lPjM4PC92b2x1bWU+PGVkaXRpb24+MjAx
My8xMS8yMDwvZWRpdGlvbj48ZGF0ZXM+PHllYXI+MjAxNDwveWVhcj48cHViLWRhdGVzPjxkYXRl
PkphbjwvZGF0ZT48L3B1Yi1kYXRlcz48L2RhdGVzPjxpc2JuPjE4NzMtNzUyOCAoRWxlY3Ryb25p
YykmI3hEOzAxNDktNzYzNCAoTGlua2luZyk8L2lzYm4+PGFjY2Vzc2lvbi1udW0+MjQyNDcwMjM8
L2FjY2Vzc2lvbi1udW0+PHVybHM+PHJlbGF0ZWQtdXJscz48dXJsPmh0dHA6Ly93d3cubmNiaS5u
bG0ubmloLmdvdi9lbnRyZXovcXVlcnkuZmNnaT9jbWQ9UmV0cmlldmUmYW1wO2RiPVB1Yk1lZCZh
bXA7ZG9wdD1DaXRhdGlvbiZhbXA7bGlzdF91aWRzPTI0MjQ3MDIzPC91cmw+PC9yZWxhdGVkLXVy
bHM+PC91cmxzPjxlbGVjdHJvbmljLXJlc291cmNlLW51bT5TMDE0OS03NjM0KDEzKTAwMjc1LTMg
W3BpaV0mI3hEOzEwLjEwMTYvai5uZXViaW9yZXYuMjAxMy4xMS4wMDY8L2VsZWN0cm9uaWMtcmVz
b3VyY2UtbnVtPjxsYW5ndWFnZT5lbmc8L2xhbmd1YWdlPjwvcmVjb3JkPjwvQ2l0ZT48L0VuZE5v
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63-65]</w:t>
      </w:r>
      <w:r w:rsidR="000872A8" w:rsidRPr="004F2082">
        <w:fldChar w:fldCharType="end"/>
      </w:r>
      <w:r w:rsidR="007134F8" w:rsidRPr="004F2082">
        <w:t xml:space="preserve"> and others</w:t>
      </w:r>
      <w:r w:rsidR="000872A8" w:rsidRPr="004F2082">
        <w:fldChar w:fldCharType="begin">
          <w:fldData xml:space="preserve">PEVuZE5vdGU+PENpdGU+PEF1dGhvcj5DaGVuPC9BdXRob3I+PFllYXI+MjAxMjwvWWVhcj48UmVj
TnVtPjE2ODwvUmVjTnVtPjxyZWNvcmQ+PHJlYy1udW1iZXI+MTY4PC9yZWMtbnVtYmVyPjxmb3Jl
aWduLWtleXM+PGtleSBhcHA9IkVOIiBkYi1pZD0iYXR2dnd0ZHRsNTJ4NXdlNXBzMjV6ZmY2YWF2
MmZ6MnBldmVhIj4xNjg8L2tleT48L2ZvcmVpZ24ta2V5cz48cmVmLXR5cGUgbmFtZT0iSm91cm5h
bCBBcnRpY2xlIj4xNzwvcmVmLXR5cGU+PGNvbnRyaWJ1dG9ycz48YXV0aG9ycz48YXV0aG9yPkNo
ZW4sIFMuIEouPC9hdXRob3I+PGF1dGhvcj5DaGFvLCBZLiBMLjwvYXV0aG9yPjxhdXRob3I+Q2hl
biwgQy4gWS48L2F1dGhvcj48YXV0aG9yPkNoYW5nLCBDLiBNLjwvYXV0aG9yPjxhdXRob3I+V3Us
IEUuIEMuPC9hdXRob3I+PGF1dGhvcj5XdSwgQy4gUy48L2F1dGhvcj48YXV0aG9yPlllaCwgSC4g
SC48L2F1dGhvcj48YXV0aG9yPkNoZW4sIEMuIEguPC9hdXRob3I+PGF1dGhvcj5Uc2FpLCBILiBK
LjwvYXV0aG9yPjwvYXV0aG9ycz48L2NvbnRyaWJ1dG9ycz48YXV0aC1hZGRyZXNzPll1bGkgTWVu
dGFsIFJlc2VhcmNoIENlbnRlciwgRGVwYXJ0bWVudCBvZiBQc3ljaGlhdHJ5LCBZdWxpIFZldGVy
YW4gSG9zcGl0YWwsIEh1YWxpZW4sIGFuZCBJbnN0aXR1dGUgb2YgTWVkaWNhbCBTY2llbmNlLCBU
enUgQ2hpIFVuaXZlcnNpdHksIEh1YWxpZW4sIFRhaXdhbi48L2F1dGgtYWRkcmVzcz48dGl0bGVz
Pjx0aXRsZT5QcmV2YWxlbmNlIG9mIGF1dG9pbW11bmUgZGlzZWFzZXMgaW4gaW4tcGF0aWVudHMg
d2l0aCBzY2hpem9waHJlbmlhOiBuYXRpb253aWRlIHBvcHVsYXRpb24tYmFzZWQgc3R1ZHk8L3Rp
dGxlPjxzZWNvbmRhcnktdGl0bGU+QnIgSiBQc3ljaGlhdHJ5PC9zZWNvbmRhcnktdGl0bGU+PC90
aXRsZXM+PHBlcmlvZGljYWw+PGZ1bGwtdGl0bGU+QnIgSiBQc3ljaGlhdHJ5PC9mdWxsLXRpdGxl
PjwvcGVyaW9kaWNhbD48cGFnZXM+Mzc0LTgwPC9wYWdlcz48dm9sdW1lPjIwMDwvdm9sdW1lPjxu
dW1iZXI+NTwvbnVtYmVyPjxlZGl0aW9uPjIwMTIvMDMvMjQ8L2VkaXRpb24+PGtleXdvcmRzPjxr
ZXl3b3JkPkFkdWx0PC9rZXl3b3JkPjxrZXl3b3JkPkFnZSBEaXN0cmlidXRpb248L2tleXdvcmQ+
PGtleXdvcmQ+QWdlZDwva2V5d29yZD48a2V5d29yZD5BdXRvaW1tdW5lIERpc2Vhc2VzLyplcGlk
ZW1pb2xvZ3kvcHN5Y2hvbG9neTwva2V5d29yZD48a2V5d29yZD5DYXNlLUNvbnRyb2wgU3R1ZGll
czwva2V5d29yZD48a2V5d29yZD5GZW1hbGU8L2tleXdvcmQ+PGtleXdvcmQ+SHVtYW5zPC9rZXl3
b3JkPjxrZXl3b3JkPk1hbGU8L2tleXdvcmQ+PGtleXdvcmQ+TWlkZGxlIEFnZWQ8L2tleXdvcmQ+
PGtleXdvcmQ+UHJldmFsZW5jZTwva2V5d29yZD48a2V5d29yZD5SZWdyZXNzaW9uIEFuYWx5c2lz
PC9rZXl3b3JkPjxrZXl3b3JkPlNjaGl6b3BocmVuaWEvKmVwaWRlbWlvbG9neTwva2V5d29yZD48
a2V5d29yZD5TZXggRGlzdHJpYnV0aW9uPC9rZXl3b3JkPjxrZXl3b3JkPlNvY2lvZWNvbm9taWMg
RmFjdG9yczwva2V5d29yZD48a2V5d29yZD5UYWl3YW4vZXBpZGVtaW9sb2d5PC9rZXl3b3JkPjwv
a2V5d29yZHM+PGRhdGVzPjx5ZWFyPjIwMTI8L3llYXI+PHB1Yi1kYXRlcz48ZGF0ZT5NYXk8L2Rh
dGU+PC9wdWItZGF0ZXM+PC9kYXRlcz48aXNibj4xNDcyLTE0NjUgKEVsZWN0cm9uaWMpJiN4RDsw
MDA3LTEyNTAgKExpbmtpbmcpPC9pc2JuPjxhY2Nlc3Npb24tbnVtPjIyNDQyMDk5PC9hY2Nlc3Np
b24tbnVtPjx1cmxzPjxyZWxhdGVkLXVybHM+PHVybD5odHRwOi8vd3d3Lm5jYmkubmxtLm5paC5n
b3YvZW50cmV6L3F1ZXJ5LmZjZ2k/Y21kPVJldHJpZXZlJmFtcDtkYj1QdWJNZWQmYW1wO2RvcHQ9
Q2l0YXRpb24mYW1wO2xpc3RfdWlkcz0yMjQ0MjA5OTwvdXJsPjwvcmVsYXRlZC11cmxzPjwvdXJs
cz48ZWxlY3Ryb25pYy1yZXNvdXJjZS1udW0+YmpwLmJwLjExMS4wOTIwOTggW3BpaV0mI3hEOzEw
LjExOTIvYmpwLmJwLjExMS4wOTIwOTg8L2VsZWN0cm9uaWMtcmVzb3VyY2UtbnVtPjxsYW5ndWFn
ZT5lbmc8L2xhbmd1YWdlPjwvcmVjb3JkPjwvQ2l0ZT48L0VuZE5vdGU+
</w:fldData>
        </w:fldChar>
      </w:r>
      <w:r w:rsidR="001E4ADE" w:rsidRPr="004F2082">
        <w:instrText xml:space="preserve"> ADDIN EN.CITE </w:instrText>
      </w:r>
      <w:r w:rsidR="000872A8" w:rsidRPr="004F2082">
        <w:fldChar w:fldCharType="begin">
          <w:fldData xml:space="preserve">PEVuZE5vdGU+PENpdGU+PEF1dGhvcj5DaGVuPC9BdXRob3I+PFllYXI+MjAxMjwvWWVhcj48UmVj
TnVtPjE2ODwvUmVjTnVtPjxyZWNvcmQ+PHJlYy1udW1iZXI+MTY4PC9yZWMtbnVtYmVyPjxmb3Jl
aWduLWtleXM+PGtleSBhcHA9IkVOIiBkYi1pZD0iYXR2dnd0ZHRsNTJ4NXdlNXBzMjV6ZmY2YWF2
MmZ6MnBldmVhIj4xNjg8L2tleT48L2ZvcmVpZ24ta2V5cz48cmVmLXR5cGUgbmFtZT0iSm91cm5h
bCBBcnRpY2xlIj4xNzwvcmVmLXR5cGU+PGNvbnRyaWJ1dG9ycz48YXV0aG9ycz48YXV0aG9yPkNo
ZW4sIFMuIEouPC9hdXRob3I+PGF1dGhvcj5DaGFvLCBZLiBMLjwvYXV0aG9yPjxhdXRob3I+Q2hl
biwgQy4gWS48L2F1dGhvcj48YXV0aG9yPkNoYW5nLCBDLiBNLjwvYXV0aG9yPjxhdXRob3I+V3Us
IEUuIEMuPC9hdXRob3I+PGF1dGhvcj5XdSwgQy4gUy48L2F1dGhvcj48YXV0aG9yPlllaCwgSC4g
SC48L2F1dGhvcj48YXV0aG9yPkNoZW4sIEMuIEguPC9hdXRob3I+PGF1dGhvcj5Uc2FpLCBILiBK
LjwvYXV0aG9yPjwvYXV0aG9ycz48L2NvbnRyaWJ1dG9ycz48YXV0aC1hZGRyZXNzPll1bGkgTWVu
dGFsIFJlc2VhcmNoIENlbnRlciwgRGVwYXJ0bWVudCBvZiBQc3ljaGlhdHJ5LCBZdWxpIFZldGVy
YW4gSG9zcGl0YWwsIEh1YWxpZW4sIGFuZCBJbnN0aXR1dGUgb2YgTWVkaWNhbCBTY2llbmNlLCBU
enUgQ2hpIFVuaXZlcnNpdHksIEh1YWxpZW4sIFRhaXdhbi48L2F1dGgtYWRkcmVzcz48dGl0bGVz
Pjx0aXRsZT5QcmV2YWxlbmNlIG9mIGF1dG9pbW11bmUgZGlzZWFzZXMgaW4gaW4tcGF0aWVudHMg
d2l0aCBzY2hpem9waHJlbmlhOiBuYXRpb253aWRlIHBvcHVsYXRpb24tYmFzZWQgc3R1ZHk8L3Rp
dGxlPjxzZWNvbmRhcnktdGl0bGU+QnIgSiBQc3ljaGlhdHJ5PC9zZWNvbmRhcnktdGl0bGU+PC90
aXRsZXM+PHBlcmlvZGljYWw+PGZ1bGwtdGl0bGU+QnIgSiBQc3ljaGlhdHJ5PC9mdWxsLXRpdGxl
PjwvcGVyaW9kaWNhbD48cGFnZXM+Mzc0LTgwPC9wYWdlcz48dm9sdW1lPjIwMDwvdm9sdW1lPjxu
dW1iZXI+NTwvbnVtYmVyPjxlZGl0aW9uPjIwMTIvMDMvMjQ8L2VkaXRpb24+PGtleXdvcmRzPjxr
ZXl3b3JkPkFkdWx0PC9rZXl3b3JkPjxrZXl3b3JkPkFnZSBEaXN0cmlidXRpb248L2tleXdvcmQ+
PGtleXdvcmQ+QWdlZDwva2V5d29yZD48a2V5d29yZD5BdXRvaW1tdW5lIERpc2Vhc2VzLyplcGlk
ZW1pb2xvZ3kvcHN5Y2hvbG9neTwva2V5d29yZD48a2V5d29yZD5DYXNlLUNvbnRyb2wgU3R1ZGll
czwva2V5d29yZD48a2V5d29yZD5GZW1hbGU8L2tleXdvcmQ+PGtleXdvcmQ+SHVtYW5zPC9rZXl3
b3JkPjxrZXl3b3JkPk1hbGU8L2tleXdvcmQ+PGtleXdvcmQ+TWlkZGxlIEFnZWQ8L2tleXdvcmQ+
PGtleXdvcmQ+UHJldmFsZW5jZTwva2V5d29yZD48a2V5d29yZD5SZWdyZXNzaW9uIEFuYWx5c2lz
PC9rZXl3b3JkPjxrZXl3b3JkPlNjaGl6b3BocmVuaWEvKmVwaWRlbWlvbG9neTwva2V5d29yZD48
a2V5d29yZD5TZXggRGlzdHJpYnV0aW9uPC9rZXl3b3JkPjxrZXl3b3JkPlNvY2lvZWNvbm9taWMg
RmFjdG9yczwva2V5d29yZD48a2V5d29yZD5UYWl3YW4vZXBpZGVtaW9sb2d5PC9rZXl3b3JkPjwv
a2V5d29yZHM+PGRhdGVzPjx5ZWFyPjIwMTI8L3llYXI+PHB1Yi1kYXRlcz48ZGF0ZT5NYXk8L2Rh
dGU+PC9wdWItZGF0ZXM+PC9kYXRlcz48aXNibj4xNDcyLTE0NjUgKEVsZWN0cm9uaWMpJiN4RDsw
MDA3LTEyNTAgKExpbmtpbmcpPC9pc2JuPjxhY2Nlc3Npb24tbnVtPjIyNDQyMDk5PC9hY2Nlc3Np
b24tbnVtPjx1cmxzPjxyZWxhdGVkLXVybHM+PHVybD5odHRwOi8vd3d3Lm5jYmkubmxtLm5paC5n
b3YvZW50cmV6L3F1ZXJ5LmZjZ2k/Y21kPVJldHJpZXZlJmFtcDtkYj1QdWJNZWQmYW1wO2RvcHQ9
Q2l0YXRpb24mYW1wO2xpc3RfdWlkcz0yMjQ0MjA5OTwvdXJsPjwvcmVsYXRlZC11cmxzPjwvdXJs
cz48ZWxlY3Ryb25pYy1yZXNvdXJjZS1udW0+YmpwLmJwLjExMS4wOTIwOTggW3BpaV0mI3hEOzEw
LjExOTIvYmpwLmJwLjExMS4wOTIwOTg8L2VsZWN0cm9uaWMtcmVzb3VyY2UtbnVtPjxsYW5ndWFn
ZT5lbmc8L2xhbmd1YWdlPjwvcmVjb3JkPjwvQ2l0ZT48L0Vu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51]</w:t>
      </w:r>
      <w:r w:rsidR="000872A8" w:rsidRPr="004F2082">
        <w:fldChar w:fldCharType="end"/>
      </w:r>
      <w:r w:rsidR="00052E1C" w:rsidRPr="004F2082">
        <w:t xml:space="preserve">. This is only a small selection of </w:t>
      </w:r>
      <w:r w:rsidR="00D27D11" w:rsidRPr="004F2082">
        <w:t>associations</w:t>
      </w:r>
      <w:r w:rsidR="00052E1C" w:rsidRPr="004F2082">
        <w:t xml:space="preserve">, and the list could be extended with ease. </w:t>
      </w:r>
    </w:p>
    <w:p w14:paraId="5D7B032E" w14:textId="77777777" w:rsidR="007134F8" w:rsidRPr="004F2082" w:rsidRDefault="007134F8" w:rsidP="009E2C95">
      <w:pPr>
        <w:spacing w:after="0"/>
        <w:jc w:val="both"/>
        <w:rPr>
          <w:lang w:eastAsia="zh-CN"/>
        </w:rPr>
      </w:pPr>
    </w:p>
    <w:p w14:paraId="06B96E0A" w14:textId="77777777" w:rsidR="00ED0D60" w:rsidRPr="004F2082" w:rsidRDefault="00ED0D60" w:rsidP="009E2C95">
      <w:pPr>
        <w:spacing w:after="0"/>
        <w:jc w:val="both"/>
        <w:rPr>
          <w:b/>
          <w:i/>
        </w:rPr>
      </w:pPr>
      <w:r w:rsidRPr="004F2082">
        <w:rPr>
          <w:b/>
          <w:i/>
        </w:rPr>
        <w:t>Aims of the analysis</w:t>
      </w:r>
    </w:p>
    <w:p w14:paraId="12BF18ED" w14:textId="13D9489C" w:rsidR="00E72958" w:rsidRPr="004F2082" w:rsidRDefault="00A2460D" w:rsidP="009E2C95">
      <w:pPr>
        <w:spacing w:after="0"/>
        <w:jc w:val="both"/>
      </w:pPr>
      <w:r w:rsidRPr="004F2082">
        <w:t>To summarize</w:t>
      </w:r>
      <w:r w:rsidR="00062EC6" w:rsidRPr="004F2082">
        <w:t>, t</w:t>
      </w:r>
      <w:r w:rsidR="00FD2989" w:rsidRPr="004F2082">
        <w:t xml:space="preserve">he complex picture of associations entails any variant of temporal sequences and </w:t>
      </w:r>
      <w:r w:rsidR="002D1905" w:rsidRPr="004F2082">
        <w:t xml:space="preserve">almost </w:t>
      </w:r>
      <w:r w:rsidR="00FD2989" w:rsidRPr="004F2082">
        <w:t xml:space="preserve">any combination between groups of somatic diseases and groups of </w:t>
      </w:r>
      <w:r w:rsidR="00D61505" w:rsidRPr="004F2082">
        <w:t>ND</w:t>
      </w:r>
      <w:r w:rsidR="00811D57" w:rsidRPr="004F2082">
        <w:t xml:space="preserve"> and CMD</w:t>
      </w:r>
      <w:r w:rsidR="00FD2989" w:rsidRPr="004F2082">
        <w:t xml:space="preserve">. Thus, </w:t>
      </w:r>
      <w:r w:rsidR="001932BB" w:rsidRPr="004F2082">
        <w:t>in so far</w:t>
      </w:r>
      <w:r w:rsidR="004E2F58" w:rsidRPr="004F2082">
        <w:t xml:space="preserve"> as infectious, atopic and chronic inflammatory diseases precede ND and CMD or share a mutual vulnerability with them,</w:t>
      </w:r>
      <w:r w:rsidR="00901C89" w:rsidRPr="004F2082">
        <w:t xml:space="preserve"> </w:t>
      </w:r>
      <w:r w:rsidR="002D1905" w:rsidRPr="004F2082">
        <w:t>the relevant mechanisms can</w:t>
      </w:r>
      <w:r w:rsidR="00901C89" w:rsidRPr="004F2082">
        <w:t xml:space="preserve">not </w:t>
      </w:r>
      <w:r w:rsidR="002D1905" w:rsidRPr="004F2082">
        <w:t xml:space="preserve">be determined </w:t>
      </w:r>
      <w:r w:rsidR="00901C89" w:rsidRPr="004F2082">
        <w:t>on the level of sin</w:t>
      </w:r>
      <w:r w:rsidR="001932BB" w:rsidRPr="004F2082">
        <w:t>gle</w:t>
      </w:r>
      <w:r w:rsidR="002D1905" w:rsidRPr="004F2082">
        <w:t xml:space="preserve"> </w:t>
      </w:r>
      <w:r w:rsidR="002D1905" w:rsidRPr="004F2082">
        <w:lastRenderedPageBreak/>
        <w:t>pathogens</w:t>
      </w:r>
      <w:r w:rsidR="004E2F58" w:rsidRPr="004F2082">
        <w:t xml:space="preserve">. </w:t>
      </w:r>
      <w:r w:rsidR="001932BB" w:rsidRPr="004F2082">
        <w:t xml:space="preserve">Taken </w:t>
      </w:r>
      <w:r w:rsidR="008231ED" w:rsidRPr="004F2082">
        <w:t>together, the</w:t>
      </w:r>
      <w:r w:rsidR="00C45C7D" w:rsidRPr="004F2082">
        <w:t xml:space="preserve"> literature provides important pieces of a larger puzzle with, however, still blurred contours. </w:t>
      </w:r>
      <w:r w:rsidR="00CB76F3" w:rsidRPr="004F2082">
        <w:t xml:space="preserve">Comprehensive analyses enabling a broader understanding of these links are still missing. </w:t>
      </w:r>
      <w:r w:rsidR="00C45C7D" w:rsidRPr="004F2082">
        <w:t>The present study takes advantage of a large epidemiological data base</w:t>
      </w:r>
      <w:r w:rsidR="007C0411" w:rsidRPr="004F2082">
        <w:t xml:space="preserve"> from the PsyCoLaus study</w:t>
      </w:r>
      <w:r w:rsidR="000872A8" w:rsidRPr="004F2082">
        <w:fldChar w:fldCharType="begin">
          <w:fldData xml:space="preserve">PEVuZE5vdGU+PENpdGU+PEF1dGhvcj5QcmVpc2lnPC9BdXRob3I+PFllYXI+MjAwOTwvWWVhcj48
UmVjTnVtPjk4PC9SZWNOdW0+PHJlY29yZD48cmVjLW51bWJlcj45ODwvcmVjLW51bWJlcj48Zm9y
ZWlnbi1rZXlzPjxrZXkgYXBwPSJFTiIgZGItaWQ9ImF0dnZ3dGR0bDUyeDV3ZTVwczI1emZmNmFh
djJmejJwZXZlYSI+OTg8L2tleT48L2ZvcmVpZ24ta2V5cz48cmVmLXR5cGUgbmFtZT0iSm91cm5h
bCBBcnRpY2xlIj4xNzwvcmVmLXR5cGU+PGNvbnRyaWJ1dG9ycz48YXV0aG9ycz48YXV0aG9yPlBy
ZWlzaWcsIE0uPC9hdXRob3I+PGF1dGhvcj5XYWViZXIsIEcuPC9hdXRob3I+PGF1dGhvcj5Wb2xs
ZW53ZWlkZXIsIFAuPC9hdXRob3I+PGF1dGhvcj5Cb3ZldCwgUC48L2F1dGhvcj48YXV0aG9yPlJv
dGhlbiwgUy48L2F1dGhvcj48YXV0aG9yPlZhbmRlbGV1ciwgQy48L2F1dGhvcj48YXV0aG9yPkd1
ZXgsIFAuPC9hdXRob3I+PGF1dGhvcj5NaWRkbGV0b24sIEwuPC9hdXRob3I+PGF1dGhvcj5XYXRl
cndvcnRoLCBELjwvYXV0aG9yPjxhdXRob3I+TW9vc2VyLCBWLjwvYXV0aG9yPjxhdXRob3I+VG96
emksIEYuPC9hdXRob3I+PGF1dGhvcj5NdWdsaWEsIFAuPC9hdXRob3I+PC9hdXRob3JzPjwvY29u
dHJpYnV0b3JzPjxhdXRoLWFkZHJlc3M+RGVwYXJ0bWVudCBvZiBQc3ljaGlhdHJ5LCBDSFVWLCBM
YXVzYW5uZSwgU3dpdHplcmxhbmQuIG1hcnRpbi5wcmVpc2lnQGNodXYuY2g8L2F1dGgtYWRkcmVz
cz48dGl0bGVzPjx0aXRsZT5UaGUgUHN5Q29MYXVzIHN0dWR5OiBtZXRob2RvbG9neSBhbmQgY2hh
cmFjdGVyaXN0aWNzIG9mIHRoZSBzYW1wbGUgb2YgYSBwb3B1bGF0aW9uLWJhc2VkIHN1cnZleSBv
biBwc3ljaGlhdHJpYyBkaXNvcmRlcnMgYW5kIHRoZWlyIGFzc29jaWF0aW9uIHdpdGggZ2VuZXRp
YyBhbmQgY2FyZGlvdmFzY3VsYXIgcmlzayBmYWN0b3JzPC90aXRsZT48c2Vjb25kYXJ5LXRpdGxl
PkJNQyBQc3ljaGlhdHJ5PC9zZWNvbmRhcnktdGl0bGU+PGFsdC10aXRsZT5CTUMgUHN5Y2hpYXRy
eTwvYWx0LXRpdGxlPjwvdGl0bGVzPjxwYWdlcz45PC9wYWdlcz48dm9sdW1lPjk8L3ZvbHVtZT48
ZWRpdGlvbj4yMDA5LzAzLzE5PC9lZGl0aW9uPjxrZXl3b3Jkcz48a2V5d29yZD5BZHVsdDwva2V5
d29yZD48a2V5d29yZD5BZ2UgRGlzdHJpYnV0aW9uPC9rZXl3b3JkPjxrZXl3b3JkPkFnZWQ8L2tl
eXdvcmQ+PGtleXdvcmQ+QmlvbG9naWNhbCBNYXJrZXJzL2FuYWx5c2lzPC9rZXl3b3JkPjxrZXl3
b3JkPkNhcmRpb3Zhc2N1bGFyIERpc2Vhc2VzLyplcGlkZW1pb2xvZ3k8L2tleXdvcmQ+PGtleXdv
cmQ+Q29tb3JiaWRpdHk8L2tleXdvcmQ+PGtleXdvcmQ+Q3Jvc3MtU2VjdGlvbmFsIFN0dWRpZXM8
L2tleXdvcmQ+PGtleXdvcmQ+RmFtaWx5IEhlYWx0aDwva2V5d29yZD48a2V5d29yZD5GZWFzaWJp
bGl0eSBTdHVkaWVzPC9rZXl3b3JkPjxrZXl3b3JkPkZlbWFsZTwva2V5d29yZD48a2V5d29yZD4q
R2VuZXRpYyBWYXJpYXRpb248L2tleXdvcmQ+PGtleXdvcmQ+SHVtYW5zPC9rZXl3b3JkPjxrZXl3
b3JkPk1hbGU8L2tleXdvcmQ+PGtleXdvcmQ+TWVudGFsIERpc29yZGVycy9kaWFnbm9zaXMvKmVw
aWRlbWlvbG9neS9nZW5ldGljczwva2V5d29yZD48a2V5d29yZD5NaWRkbGUgQWdlZDwva2V5d29y
ZD48a2V5d29yZD5QZXJzb25hbGl0eTwva2V5d29yZD48a2V5d29yZD5Qb3B1bGF0aW9uIFN1cnZl
aWxsYW5jZS8qbWV0aG9kczwva2V5d29yZD48a2V5d29yZD5SaXNrIEZhY3RvcnM8L2tleXdvcmQ+
PGtleXdvcmQ+U3dpdHplcmxhbmQvZXBpZGVtaW9sb2d5PC9rZXl3b3JkPjwva2V5d29yZHM+PGRh
dGVzPjx5ZWFyPjIwMDk8L3llYXI+PC9kYXRlcz48aXNibj4xNDcxLTI0NFggKEVsZWN0cm9uaWMp
JiN4RDsxNDcxLTI0NFggKExpbmtpbmcpPC9pc2JuPjxhY2Nlc3Npb24tbnVtPjE5MjkyODk5PC9h
Y2Nlc3Npb24tbnVtPjx1cmxzPjxyZWxhdGVkLXVybHM+PHVybD5odHRwOi8vd3d3Lm5jYmkubmxt
Lm5paC5nb3YvcHVibWVkLzE5MjkyODk5PC91cmw+PC9yZWxhdGVkLXVybHM+PC91cmxzPjxjdXN0
b20yPjI2Njc1MDY8L2N1c3RvbTI+PGVsZWN0cm9uaWMtcmVzb3VyY2UtbnVtPjEwLjExODYvMTQ3
MS0yNDRYLTktOTwvZWxlY3Ryb25pYy1yZXNvdXJjZS1udW0+PGxhbmd1YWdlPmVuZzwvbGFuZ3Vh
Z2U+PC9yZWNvcmQ+PC9DaXRlPjwvRW5kTm90ZT4A
</w:fldData>
        </w:fldChar>
      </w:r>
      <w:r w:rsidR="001E4ADE" w:rsidRPr="004F2082">
        <w:instrText xml:space="preserve"> ADDIN EN.CITE </w:instrText>
      </w:r>
      <w:r w:rsidR="000872A8" w:rsidRPr="004F2082">
        <w:fldChar w:fldCharType="begin">
          <w:fldData xml:space="preserve">PEVuZE5vdGU+PENpdGU+PEF1dGhvcj5QcmVpc2lnPC9BdXRob3I+PFllYXI+MjAwOTwvWWVhcj48
UmVjTnVtPjk4PC9SZWNOdW0+PHJlY29yZD48cmVjLW51bWJlcj45ODwvcmVjLW51bWJlcj48Zm9y
ZWlnbi1rZXlzPjxrZXkgYXBwPSJFTiIgZGItaWQ9ImF0dnZ3dGR0bDUyeDV3ZTVwczI1emZmNmFh
djJmejJwZXZlYSI+OTg8L2tleT48L2ZvcmVpZ24ta2V5cz48cmVmLXR5cGUgbmFtZT0iSm91cm5h
bCBBcnRpY2xlIj4xNzwvcmVmLXR5cGU+PGNvbnRyaWJ1dG9ycz48YXV0aG9ycz48YXV0aG9yPlBy
ZWlzaWcsIE0uPC9hdXRob3I+PGF1dGhvcj5XYWViZXIsIEcuPC9hdXRob3I+PGF1dGhvcj5Wb2xs
ZW53ZWlkZXIsIFAuPC9hdXRob3I+PGF1dGhvcj5Cb3ZldCwgUC48L2F1dGhvcj48YXV0aG9yPlJv
dGhlbiwgUy48L2F1dGhvcj48YXV0aG9yPlZhbmRlbGV1ciwgQy48L2F1dGhvcj48YXV0aG9yPkd1
ZXgsIFAuPC9hdXRob3I+PGF1dGhvcj5NaWRkbGV0b24sIEwuPC9hdXRob3I+PGF1dGhvcj5XYXRl
cndvcnRoLCBELjwvYXV0aG9yPjxhdXRob3I+TW9vc2VyLCBWLjwvYXV0aG9yPjxhdXRob3I+VG96
emksIEYuPC9hdXRob3I+PGF1dGhvcj5NdWdsaWEsIFAuPC9hdXRob3I+PC9hdXRob3JzPjwvY29u
dHJpYnV0b3JzPjxhdXRoLWFkZHJlc3M+RGVwYXJ0bWVudCBvZiBQc3ljaGlhdHJ5LCBDSFVWLCBM
YXVzYW5uZSwgU3dpdHplcmxhbmQuIG1hcnRpbi5wcmVpc2lnQGNodXYuY2g8L2F1dGgtYWRkcmVz
cz48dGl0bGVzPjx0aXRsZT5UaGUgUHN5Q29MYXVzIHN0dWR5OiBtZXRob2RvbG9neSBhbmQgY2hh
cmFjdGVyaXN0aWNzIG9mIHRoZSBzYW1wbGUgb2YgYSBwb3B1bGF0aW9uLWJhc2VkIHN1cnZleSBv
biBwc3ljaGlhdHJpYyBkaXNvcmRlcnMgYW5kIHRoZWlyIGFzc29jaWF0aW9uIHdpdGggZ2VuZXRp
YyBhbmQgY2FyZGlvdmFzY3VsYXIgcmlzayBmYWN0b3JzPC90aXRsZT48c2Vjb25kYXJ5LXRpdGxl
PkJNQyBQc3ljaGlhdHJ5PC9zZWNvbmRhcnktdGl0bGU+PGFsdC10aXRsZT5CTUMgUHN5Y2hpYXRy
eTwvYWx0LXRpdGxlPjwvdGl0bGVzPjxwYWdlcz45PC9wYWdlcz48dm9sdW1lPjk8L3ZvbHVtZT48
ZWRpdGlvbj4yMDA5LzAzLzE5PC9lZGl0aW9uPjxrZXl3b3Jkcz48a2V5d29yZD5BZHVsdDwva2V5
d29yZD48a2V5d29yZD5BZ2UgRGlzdHJpYnV0aW9uPC9rZXl3b3JkPjxrZXl3b3JkPkFnZWQ8L2tl
eXdvcmQ+PGtleXdvcmQ+QmlvbG9naWNhbCBNYXJrZXJzL2FuYWx5c2lzPC9rZXl3b3JkPjxrZXl3
b3JkPkNhcmRpb3Zhc2N1bGFyIERpc2Vhc2VzLyplcGlkZW1pb2xvZ3k8L2tleXdvcmQ+PGtleXdv
cmQ+Q29tb3JiaWRpdHk8L2tleXdvcmQ+PGtleXdvcmQ+Q3Jvc3MtU2VjdGlvbmFsIFN0dWRpZXM8
L2tleXdvcmQ+PGtleXdvcmQ+RmFtaWx5IEhlYWx0aDwva2V5d29yZD48a2V5d29yZD5GZWFzaWJp
bGl0eSBTdHVkaWVzPC9rZXl3b3JkPjxrZXl3b3JkPkZlbWFsZTwva2V5d29yZD48a2V5d29yZD4q
R2VuZXRpYyBWYXJpYXRpb248L2tleXdvcmQ+PGtleXdvcmQ+SHVtYW5zPC9rZXl3b3JkPjxrZXl3
b3JkPk1hbGU8L2tleXdvcmQ+PGtleXdvcmQ+TWVudGFsIERpc29yZGVycy9kaWFnbm9zaXMvKmVw
aWRlbWlvbG9neS9nZW5ldGljczwva2V5d29yZD48a2V5d29yZD5NaWRkbGUgQWdlZDwva2V5d29y
ZD48a2V5d29yZD5QZXJzb25hbGl0eTwva2V5d29yZD48a2V5d29yZD5Qb3B1bGF0aW9uIFN1cnZl
aWxsYW5jZS8qbWV0aG9kczwva2V5d29yZD48a2V5d29yZD5SaXNrIEZhY3RvcnM8L2tleXdvcmQ+
PGtleXdvcmQ+U3dpdHplcmxhbmQvZXBpZGVtaW9sb2d5PC9rZXl3b3JkPjwva2V5d29yZHM+PGRh
dGVzPjx5ZWFyPjIwMDk8L3llYXI+PC9kYXRlcz48aXNibj4xNDcxLTI0NFggKEVsZWN0cm9uaWMp
JiN4RDsxNDcxLTI0NFggKExpbmtpbmcpPC9pc2JuPjxhY2Nlc3Npb24tbnVtPjE5MjkyODk5PC9h
Y2Nlc3Npb24tbnVtPjx1cmxzPjxyZWxhdGVkLXVybHM+PHVybD5odHRwOi8vd3d3Lm5jYmkubmxt
Lm5paC5nb3YvcHVibWVkLzE5MjkyODk5PC91cmw+PC9yZWxhdGVkLXVybHM+PC91cmxzPjxjdXN0
b20yPjI2Njc1MDY8L2N1c3RvbTI+PGVsZWN0cm9uaWMtcmVzb3VyY2UtbnVtPjEwLjExODYvMTQ3
MS0yNDRYLTktOTwvZWxlY3Ryb25pYy1yZXNvdXJjZS1udW0+PGxhbmd1YWdlPmVuZzwvbGFuZ3Vh
Z2U+PC9yZWNvcmQ+PC9DaXRlPjwvRW5kTm90ZT4A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66]</w:t>
      </w:r>
      <w:r w:rsidR="000872A8" w:rsidRPr="004F2082">
        <w:fldChar w:fldCharType="end"/>
      </w:r>
      <w:r w:rsidR="00C45C7D" w:rsidRPr="004F2082">
        <w:t xml:space="preserve"> to further investigate </w:t>
      </w:r>
      <w:r w:rsidR="00D077E5" w:rsidRPr="004F2082">
        <w:t>whether major groups of infectious</w:t>
      </w:r>
      <w:r w:rsidR="00034760" w:rsidRPr="004F2082">
        <w:t>, atopic and inflammatory</w:t>
      </w:r>
      <w:r w:rsidR="00D077E5" w:rsidRPr="004F2082">
        <w:t xml:space="preserve"> diseases </w:t>
      </w:r>
      <w:r w:rsidR="00034760" w:rsidRPr="004F2082">
        <w:t xml:space="preserve">are associated with </w:t>
      </w:r>
      <w:r w:rsidR="002D2D31" w:rsidRPr="004F2082">
        <w:t>major groups of mental disorders</w:t>
      </w:r>
      <w:r w:rsidR="00D077E5" w:rsidRPr="004F2082">
        <w:t xml:space="preserve">. </w:t>
      </w:r>
    </w:p>
    <w:p w14:paraId="09CD70A5" w14:textId="77777777" w:rsidR="007C0411" w:rsidRPr="004F2082" w:rsidRDefault="007C0411" w:rsidP="009E2C95">
      <w:pPr>
        <w:pStyle w:val="1"/>
        <w:jc w:val="both"/>
        <w:rPr>
          <w:rFonts w:eastAsia="宋体"/>
          <w:lang w:eastAsia="zh-CN"/>
        </w:rPr>
      </w:pPr>
    </w:p>
    <w:p w14:paraId="5BC02779" w14:textId="11C33B7A" w:rsidR="002951E0" w:rsidRPr="004F2082" w:rsidRDefault="00E56127" w:rsidP="009E2C95">
      <w:pPr>
        <w:pStyle w:val="1"/>
        <w:jc w:val="both"/>
      </w:pPr>
      <w:r w:rsidRPr="004F2082">
        <w:t>MATERIALS AND METHODS</w:t>
      </w:r>
    </w:p>
    <w:p w14:paraId="75B73D59" w14:textId="2B82322E" w:rsidR="007D7B60" w:rsidRPr="004F2082" w:rsidRDefault="007D7B60" w:rsidP="009E2C95">
      <w:pPr>
        <w:pStyle w:val="TitelUnterkapitel"/>
        <w:jc w:val="both"/>
        <w:rPr>
          <w:b/>
        </w:rPr>
      </w:pPr>
      <w:r w:rsidRPr="004F2082">
        <w:rPr>
          <w:b/>
        </w:rPr>
        <w:t>The Colaus</w:t>
      </w:r>
      <w:r w:rsidR="007C0411" w:rsidRPr="004F2082">
        <w:rPr>
          <w:rFonts w:hint="eastAsia"/>
          <w:b/>
          <w:lang w:eastAsia="zh-CN"/>
        </w:rPr>
        <w:t>/</w:t>
      </w:r>
      <w:r w:rsidRPr="004F2082">
        <w:rPr>
          <w:b/>
        </w:rPr>
        <w:t xml:space="preserve">PsyCoLaus </w:t>
      </w:r>
      <w:r w:rsidR="007C0411" w:rsidRPr="004F2082">
        <w:rPr>
          <w:b/>
        </w:rPr>
        <w:t>s</w:t>
      </w:r>
      <w:r w:rsidRPr="004F2082">
        <w:rPr>
          <w:b/>
        </w:rPr>
        <w:t>tudy</w:t>
      </w:r>
    </w:p>
    <w:p w14:paraId="11B96ADB" w14:textId="0D313A7C" w:rsidR="007D7B60" w:rsidRPr="004F2082" w:rsidRDefault="007D7B60" w:rsidP="009E2C95">
      <w:pPr>
        <w:pStyle w:val="Standart1"/>
        <w:jc w:val="both"/>
      </w:pPr>
      <w:r w:rsidRPr="004F2082">
        <w:t>The data used in this analysis stem from CoLaus</w:t>
      </w:r>
      <w:r w:rsidR="00825334" w:rsidRPr="004F2082">
        <w:rPr>
          <w:rFonts w:eastAsia="宋体" w:hint="eastAsia"/>
          <w:lang w:eastAsia="zh-CN"/>
        </w:rPr>
        <w:t>/</w:t>
      </w:r>
      <w:r w:rsidR="00825334" w:rsidRPr="004F2082">
        <w:t>PsyCoLaus</w:t>
      </w:r>
      <w:r w:rsidR="000872A8" w:rsidRPr="004F2082">
        <w:fldChar w:fldCharType="begin">
          <w:fldData xml:space="preserve">PEVuZE5vdGU+PENpdGU+PEF1dGhvcj5QcmVpc2lnPC9BdXRob3I+PFllYXI+MjAwOTwvWWVhcj48
UmVjTnVtPjk4PC9SZWNOdW0+PHJlY29yZD48cmVjLW51bWJlcj45ODwvcmVjLW51bWJlcj48Zm9y
ZWlnbi1rZXlzPjxrZXkgYXBwPSJFTiIgZGItaWQ9ImF0dnZ3dGR0bDUyeDV3ZTVwczI1emZmNmFh
djJmejJwZXZlYSI+OTg8L2tleT48L2ZvcmVpZ24ta2V5cz48cmVmLXR5cGUgbmFtZT0iSm91cm5h
bCBBcnRpY2xlIj4xNzwvcmVmLXR5cGU+PGNvbnRyaWJ1dG9ycz48YXV0aG9ycz48YXV0aG9yPlBy
ZWlzaWcsIE0uPC9hdXRob3I+PGF1dGhvcj5XYWViZXIsIEcuPC9hdXRob3I+PGF1dGhvcj5Wb2xs
ZW53ZWlkZXIsIFAuPC9hdXRob3I+PGF1dGhvcj5Cb3ZldCwgUC48L2F1dGhvcj48YXV0aG9yPlJv
dGhlbiwgUy48L2F1dGhvcj48YXV0aG9yPlZhbmRlbGV1ciwgQy48L2F1dGhvcj48YXV0aG9yPkd1
ZXgsIFAuPC9hdXRob3I+PGF1dGhvcj5NaWRkbGV0b24sIEwuPC9hdXRob3I+PGF1dGhvcj5XYXRl
cndvcnRoLCBELjwvYXV0aG9yPjxhdXRob3I+TW9vc2VyLCBWLjwvYXV0aG9yPjxhdXRob3I+VG96
emksIEYuPC9hdXRob3I+PGF1dGhvcj5NdWdsaWEsIFAuPC9hdXRob3I+PC9hdXRob3JzPjwvY29u
dHJpYnV0b3JzPjxhdXRoLWFkZHJlc3M+RGVwYXJ0bWVudCBvZiBQc3ljaGlhdHJ5LCBDSFVWLCBM
YXVzYW5uZSwgU3dpdHplcmxhbmQuIG1hcnRpbi5wcmVpc2lnQGNodXYuY2g8L2F1dGgtYWRkcmVz
cz48dGl0bGVzPjx0aXRsZT5UaGUgUHN5Q29MYXVzIHN0dWR5OiBtZXRob2RvbG9neSBhbmQgY2hh
cmFjdGVyaXN0aWNzIG9mIHRoZSBzYW1wbGUgb2YgYSBwb3B1bGF0aW9uLWJhc2VkIHN1cnZleSBv
biBwc3ljaGlhdHJpYyBkaXNvcmRlcnMgYW5kIHRoZWlyIGFzc29jaWF0aW9uIHdpdGggZ2VuZXRp
YyBhbmQgY2FyZGlvdmFzY3VsYXIgcmlzayBmYWN0b3JzPC90aXRsZT48c2Vjb25kYXJ5LXRpdGxl
PkJNQyBQc3ljaGlhdHJ5PC9zZWNvbmRhcnktdGl0bGU+PGFsdC10aXRsZT5CTUMgUHN5Y2hpYXRy
eTwvYWx0LXRpdGxlPjwvdGl0bGVzPjxwYWdlcz45PC9wYWdlcz48dm9sdW1lPjk8L3ZvbHVtZT48
ZWRpdGlvbj4yMDA5LzAzLzE5PC9lZGl0aW9uPjxrZXl3b3Jkcz48a2V5d29yZD5BZHVsdDwva2V5
d29yZD48a2V5d29yZD5BZ2UgRGlzdHJpYnV0aW9uPC9rZXl3b3JkPjxrZXl3b3JkPkFnZWQ8L2tl
eXdvcmQ+PGtleXdvcmQ+QmlvbG9naWNhbCBNYXJrZXJzL2FuYWx5c2lzPC9rZXl3b3JkPjxrZXl3
b3JkPkNhcmRpb3Zhc2N1bGFyIERpc2Vhc2VzLyplcGlkZW1pb2xvZ3k8L2tleXdvcmQ+PGtleXdv
cmQ+Q29tb3JiaWRpdHk8L2tleXdvcmQ+PGtleXdvcmQ+Q3Jvc3MtU2VjdGlvbmFsIFN0dWRpZXM8
L2tleXdvcmQ+PGtleXdvcmQ+RmFtaWx5IEhlYWx0aDwva2V5d29yZD48a2V5d29yZD5GZWFzaWJp
bGl0eSBTdHVkaWVzPC9rZXl3b3JkPjxrZXl3b3JkPkZlbWFsZTwva2V5d29yZD48a2V5d29yZD4q
R2VuZXRpYyBWYXJpYXRpb248L2tleXdvcmQ+PGtleXdvcmQ+SHVtYW5zPC9rZXl3b3JkPjxrZXl3
b3JkPk1hbGU8L2tleXdvcmQ+PGtleXdvcmQ+TWVudGFsIERpc29yZGVycy9kaWFnbm9zaXMvKmVw
aWRlbWlvbG9neS9nZW5ldGljczwva2V5d29yZD48a2V5d29yZD5NaWRkbGUgQWdlZDwva2V5d29y
ZD48a2V5d29yZD5QZXJzb25hbGl0eTwva2V5d29yZD48a2V5d29yZD5Qb3B1bGF0aW9uIFN1cnZl
aWxsYW5jZS8qbWV0aG9kczwva2V5d29yZD48a2V5d29yZD5SaXNrIEZhY3RvcnM8L2tleXdvcmQ+
PGtleXdvcmQ+U3dpdHplcmxhbmQvZXBpZGVtaW9sb2d5PC9rZXl3b3JkPjwva2V5d29yZHM+PGRh
dGVzPjx5ZWFyPjIwMDk8L3llYXI+PC9kYXRlcz48aXNibj4xNDcxLTI0NFggKEVsZWN0cm9uaWMp
JiN4RDsxNDcxLTI0NFggKExpbmtpbmcpPC9pc2JuPjxhY2Nlc3Npb24tbnVtPjE5MjkyODk5PC9h
Y2Nlc3Npb24tbnVtPjx1cmxzPjxyZWxhdGVkLXVybHM+PHVybD5odHRwOi8vd3d3Lm5jYmkubmxt
Lm5paC5nb3YvcHVibWVkLzE5MjkyODk5PC91cmw+PC9yZWxhdGVkLXVybHM+PC91cmxzPjxjdXN0
b20yPjI2Njc1MDY8L2N1c3RvbTI+PGVsZWN0cm9uaWMtcmVzb3VyY2UtbnVtPjEwLjExODYvMTQ3
MS0yNDRYLTktOTwvZWxlY3Ryb25pYy1yZXNvdXJjZS1udW0+PGxhbmd1YWdlPmVuZzwvbGFuZ3Vh
Z2U+PC9yZWNvcmQ+PC9DaXRlPjxDaXRlPjxBdXRob3I+RmlybWFubjwvQXV0aG9yPjxZZWFyPjIw
MDg8L1llYXI+PFJlY051bT45MTwvUmVjTnVtPjxyZWNvcmQ+PHJlYy1udW1iZXI+OTE8L3JlYy1u
dW1iZXI+PGZvcmVpZ24ta2V5cz48a2V5IGFwcD0iRU4iIGRiLWlkPSJhdHZ2d3RkdGw1Mng1d2U1
cHMyNXpmZjZhYXYyZnoycGV2ZWEiPjkxPC9rZXk+PC9mb3JlaWduLWtleXM+PHJlZi10eXBlIG5h
bWU9IkpvdXJuYWwgQXJ0aWNsZSI+MTc8L3JlZi10eXBlPjxjb250cmlidXRvcnM+PGF1dGhvcnM+
PGF1dGhvcj5GaXJtYW5uLCBNLjwvYXV0aG9yPjxhdXRob3I+TWF5b3IsIFYuPC9hdXRob3I+PGF1
dGhvcj5WaWRhbCwgUC4gTS48L2F1dGhvcj48YXV0aG9yPkJvY2h1ZCwgTS48L2F1dGhvcj48YXV0
aG9yPlBlY291ZCwgQS48L2F1dGhvcj48YXV0aG9yPkhheW96LCBELjwvYXV0aG9yPjxhdXRob3I+
UGFjY2F1ZCwgRi48L2F1dGhvcj48YXV0aG9yPlByZWlzaWcsIE0uPC9hdXRob3I+PGF1dGhvcj5T
b25nLCBLLiBTLjwvYXV0aG9yPjxhdXRob3I+WXVhbiwgWC48L2F1dGhvcj48YXV0aG9yPkRhbm9m
ZiwgVC4gTS48L2F1dGhvcj48YXV0aG9yPlN0aXJuYWRlbCwgSC4gQS48L2F1dGhvcj48YXV0aG9y
PldhdGVyd29ydGgsIEQuPC9hdXRob3I+PGF1dGhvcj5Nb29zZXIsIFYuPC9hdXRob3I+PGF1dGhv
cj5XYWViZXIsIEcuPC9hdXRob3I+PGF1dGhvcj5Wb2xsZW53ZWlkZXIsIFAuPC9hdXRob3I+PC9h
dXRob3JzPjwvY29udHJpYnV0b3JzPjxhdXRoLWFkZHJlc3M+RGVwYXJ0bWVudCBvZiBNZWRpY2lu
ZSwgSW50ZXJuYWwgTWVkaWNpbmUsIENIVVYsIExhdXNhbm5lLCBTd2l0emVybGFuZC4gTWF0aGll
dS5GaXJtYW5uQGNodXYuY2g8L2F1dGgtYWRkcmVzcz48dGl0bGVzPjx0aXRsZT5UaGUgQ29MYXVz
IHN0dWR5OiBhIHBvcHVsYXRpb24tYmFzZWQgc3R1ZHkgdG8gaW52ZXN0aWdhdGUgdGhlIGVwaWRl
bWlvbG9neSBhbmQgZ2VuZXRpYyBkZXRlcm1pbmFudHMgb2YgY2FyZGlvdmFzY3VsYXIgcmlzayBm
YWN0b3JzIGFuZCBtZXRhYm9saWMgc3luZHJvbWU8L3RpdGxlPjxzZWNvbmRhcnktdGl0bGU+Qk1D
IENhcmRpb3Zhc2N1bGFyIERpc29yZGVyczwvc2Vjb25kYXJ5LXRpdGxlPjxhbHQtdGl0bGU+Qk1D
IENhcmRpb3Zhc2MgRGlzb3JkPC9hbHQtdGl0bGU+PC90aXRsZXM+PHBhZ2VzPjY8L3BhZ2VzPjx2
b2x1bWU+ODwvdm9sdW1lPjxlZGl0aW9uPjIwMDgvMDMvMjg8L2VkaXRpb24+PGtleXdvcmRzPjxr
ZXl3b3JkPkFkdWx0PC9rZXl3b3JkPjxrZXl3b3JkPkFnZSBGYWN0b3JzPC9rZXl3b3JkPjxrZXl3
b3JkPkFnZWQ8L2tleXdvcmQ+PGtleXdvcmQ+Qmxvb2QgUHJlc3N1cmU8L2tleXdvcmQ+PGtleXdv
cmQ+Q2FyZGlvdmFzY3VsYXIgRGlzZWFzZXMvKmVwaWRlbWlvbG9neS8qZ2VuZXRpY3MvcHJldmVu
dGlvbiAmYW1wOyBjb250cm9sPC9rZXl3b3JkPjxrZXl3b3JkPkNhc2UtQ29udHJvbCBTdHVkaWVz
PC9rZXl3b3JkPjxrZXl3b3JkPkROQSBQcm9iZXM8L2tleXdvcmQ+PGtleXdvcmQ+RGlhYmV0ZXMg
TWVsbGl0dXMsIFR5cGUgMi9lcGlkZW1pb2xvZ3kvZ2VuZXRpY3M8L2tleXdvcmQ+PGtleXdvcmQ+
RmVtYWxlPC9rZXl3b3JkPjxrZXl3b3JkPkdlbm90eXBlPC9rZXl3b3JkPjxrZXl3b3JkPkh1bWFu
czwva2V5d29yZD48a2V5d29yZD5IeXBlcmdseWNlbWlhL2VwaWRlbWlvbG9neS9nZW5ldGljczwv
a2V5d29yZD48a2V5d29yZD5NYWxlPC9rZXl3b3JkPjxrZXl3b3JkPk1ldGFib2xpYyBTeW5kcm9t
ZSBYLyplcGlkZW1pb2xvZ3kvKmdlbmV0aWNzL3ByZXZlbnRpb24gJmFtcDsgY29udHJvbDwva2V5
d29yZD48a2V5d29yZD5NaWRkbGUgQWdlZDwva2V5d29yZD48a2V5d29yZD5PYmVzaXR5L2VwaWRl
bWlvbG9neS9nZW5ldGljczwva2V5d29yZD48a2V5d29yZD5QcmV2YWxlbmNlPC9rZXl3b3JkPjxr
ZXl3b3JkPlF1ZXN0aW9ubmFpcmVzPC9rZXl3b3JkPjxrZXl3b3JkPlJlcHJvZHVjaWJpbGl0eSBv
ZiBSZXN1bHRzPC9rZXl3b3JkPjxrZXl3b3JkPlJpc2sgRmFjdG9yczwva2V5d29yZD48a2V5d29y
ZD5TZXggRmFjdG9yczwva2V5d29yZD48a2V5d29yZD5TbW9raW5nPC9rZXl3b3JkPjxrZXl3b3Jk
PlN3aXR6ZXJsYW5kL2VwaWRlbWlvbG9neTwva2V5d29yZD48L2tleXdvcmRzPjxkYXRlcz48eWVh
cj4yMDA4PC95ZWFyPjwvZGF0ZXM+PGlzYm4+MTQ3MS0yMjYxIChFbGVjdHJvbmljKSYjeEQ7MTQ3
MS0yMjYxIChMaW5raW5nKTwvaXNibj48YWNjZXNzaW9uLW51bT4xODM2NjY0MjwvYWNjZXNzaW9u
LW51bT48dXJscz48cmVsYXRlZC11cmxzPjx1cmw+aHR0cDovL3d3dy5uY2JpLm5sbS5uaWguZ292
L3B1Ym1lZC8xODM2NjY0MjwvdXJsPjwvcmVsYXRlZC11cmxzPjwvdXJscz48Y3VzdG9tMj4yMzEx
MjY5PC9jdXN0b20yPjxlbGVjdHJvbmljLXJlc291cmNlLW51bT4xMC4xMTg2LzE0NzEtMjI2MS04
LTY8L2VsZWN0cm9uaWMtcmVzb3VyY2UtbnVtPjxsYW5ndWFnZT5lbmc8L2xhbmd1YWdlPjwvcmVj
b3JkPjwvQ2l0ZT48L0VuZE5vdGU+AG==
</w:fldData>
        </w:fldChar>
      </w:r>
      <w:r w:rsidR="001E4ADE" w:rsidRPr="004F2082">
        <w:instrText xml:space="preserve"> ADDIN EN.CITE </w:instrText>
      </w:r>
      <w:r w:rsidR="000872A8" w:rsidRPr="004F2082">
        <w:fldChar w:fldCharType="begin">
          <w:fldData xml:space="preserve">PEVuZE5vdGU+PENpdGU+PEF1dGhvcj5QcmVpc2lnPC9BdXRob3I+PFllYXI+MjAwOTwvWWVhcj48
UmVjTnVtPjk4PC9SZWNOdW0+PHJlY29yZD48cmVjLW51bWJlcj45ODwvcmVjLW51bWJlcj48Zm9y
ZWlnbi1rZXlzPjxrZXkgYXBwPSJFTiIgZGItaWQ9ImF0dnZ3dGR0bDUyeDV3ZTVwczI1emZmNmFh
djJmejJwZXZlYSI+OTg8L2tleT48L2ZvcmVpZ24ta2V5cz48cmVmLXR5cGUgbmFtZT0iSm91cm5h
bCBBcnRpY2xlIj4xNzwvcmVmLXR5cGU+PGNvbnRyaWJ1dG9ycz48YXV0aG9ycz48YXV0aG9yPlBy
ZWlzaWcsIE0uPC9hdXRob3I+PGF1dGhvcj5XYWViZXIsIEcuPC9hdXRob3I+PGF1dGhvcj5Wb2xs
ZW53ZWlkZXIsIFAuPC9hdXRob3I+PGF1dGhvcj5Cb3ZldCwgUC48L2F1dGhvcj48YXV0aG9yPlJv
dGhlbiwgUy48L2F1dGhvcj48YXV0aG9yPlZhbmRlbGV1ciwgQy48L2F1dGhvcj48YXV0aG9yPkd1
ZXgsIFAuPC9hdXRob3I+PGF1dGhvcj5NaWRkbGV0b24sIEwuPC9hdXRob3I+PGF1dGhvcj5XYXRl
cndvcnRoLCBELjwvYXV0aG9yPjxhdXRob3I+TW9vc2VyLCBWLjwvYXV0aG9yPjxhdXRob3I+VG96
emksIEYuPC9hdXRob3I+PGF1dGhvcj5NdWdsaWEsIFAuPC9hdXRob3I+PC9hdXRob3JzPjwvY29u
dHJpYnV0b3JzPjxhdXRoLWFkZHJlc3M+RGVwYXJ0bWVudCBvZiBQc3ljaGlhdHJ5LCBDSFVWLCBM
YXVzYW5uZSwgU3dpdHplcmxhbmQuIG1hcnRpbi5wcmVpc2lnQGNodXYuY2g8L2F1dGgtYWRkcmVz
cz48dGl0bGVzPjx0aXRsZT5UaGUgUHN5Q29MYXVzIHN0dWR5OiBtZXRob2RvbG9neSBhbmQgY2hh
cmFjdGVyaXN0aWNzIG9mIHRoZSBzYW1wbGUgb2YgYSBwb3B1bGF0aW9uLWJhc2VkIHN1cnZleSBv
biBwc3ljaGlhdHJpYyBkaXNvcmRlcnMgYW5kIHRoZWlyIGFzc29jaWF0aW9uIHdpdGggZ2VuZXRp
YyBhbmQgY2FyZGlvdmFzY3VsYXIgcmlzayBmYWN0b3JzPC90aXRsZT48c2Vjb25kYXJ5LXRpdGxl
PkJNQyBQc3ljaGlhdHJ5PC9zZWNvbmRhcnktdGl0bGU+PGFsdC10aXRsZT5CTUMgUHN5Y2hpYXRy
eTwvYWx0LXRpdGxlPjwvdGl0bGVzPjxwYWdlcz45PC9wYWdlcz48dm9sdW1lPjk8L3ZvbHVtZT48
ZWRpdGlvbj4yMDA5LzAzLzE5PC9lZGl0aW9uPjxrZXl3b3Jkcz48a2V5d29yZD5BZHVsdDwva2V5
d29yZD48a2V5d29yZD5BZ2UgRGlzdHJpYnV0aW9uPC9rZXl3b3JkPjxrZXl3b3JkPkFnZWQ8L2tl
eXdvcmQ+PGtleXdvcmQ+QmlvbG9naWNhbCBNYXJrZXJzL2FuYWx5c2lzPC9rZXl3b3JkPjxrZXl3
b3JkPkNhcmRpb3Zhc2N1bGFyIERpc2Vhc2VzLyplcGlkZW1pb2xvZ3k8L2tleXdvcmQ+PGtleXdv
cmQ+Q29tb3JiaWRpdHk8L2tleXdvcmQ+PGtleXdvcmQ+Q3Jvc3MtU2VjdGlvbmFsIFN0dWRpZXM8
L2tleXdvcmQ+PGtleXdvcmQ+RmFtaWx5IEhlYWx0aDwva2V5d29yZD48a2V5d29yZD5GZWFzaWJp
bGl0eSBTdHVkaWVzPC9rZXl3b3JkPjxrZXl3b3JkPkZlbWFsZTwva2V5d29yZD48a2V5d29yZD4q
R2VuZXRpYyBWYXJpYXRpb248L2tleXdvcmQ+PGtleXdvcmQ+SHVtYW5zPC9rZXl3b3JkPjxrZXl3
b3JkPk1hbGU8L2tleXdvcmQ+PGtleXdvcmQ+TWVudGFsIERpc29yZGVycy9kaWFnbm9zaXMvKmVw
aWRlbWlvbG9neS9nZW5ldGljczwva2V5d29yZD48a2V5d29yZD5NaWRkbGUgQWdlZDwva2V5d29y
ZD48a2V5d29yZD5QZXJzb25hbGl0eTwva2V5d29yZD48a2V5d29yZD5Qb3B1bGF0aW9uIFN1cnZl
aWxsYW5jZS8qbWV0aG9kczwva2V5d29yZD48a2V5d29yZD5SaXNrIEZhY3RvcnM8L2tleXdvcmQ+
PGtleXdvcmQ+U3dpdHplcmxhbmQvZXBpZGVtaW9sb2d5PC9rZXl3b3JkPjwva2V5d29yZHM+PGRh
dGVzPjx5ZWFyPjIwMDk8L3llYXI+PC9kYXRlcz48aXNibj4xNDcxLTI0NFggKEVsZWN0cm9uaWMp
JiN4RDsxNDcxLTI0NFggKExpbmtpbmcpPC9pc2JuPjxhY2Nlc3Npb24tbnVtPjE5MjkyODk5PC9h
Y2Nlc3Npb24tbnVtPjx1cmxzPjxyZWxhdGVkLXVybHM+PHVybD5odHRwOi8vd3d3Lm5jYmkubmxt
Lm5paC5nb3YvcHVibWVkLzE5MjkyODk5PC91cmw+PC9yZWxhdGVkLXVybHM+PC91cmxzPjxjdXN0
b20yPjI2Njc1MDY8L2N1c3RvbTI+PGVsZWN0cm9uaWMtcmVzb3VyY2UtbnVtPjEwLjExODYvMTQ3
MS0yNDRYLTktOTwvZWxlY3Ryb25pYy1yZXNvdXJjZS1udW0+PGxhbmd1YWdlPmVuZzwvbGFuZ3Vh
Z2U+PC9yZWNvcmQ+PC9DaXRlPjxDaXRlPjxBdXRob3I+RmlybWFubjwvQXV0aG9yPjxZZWFyPjIw
MDg8L1llYXI+PFJlY051bT45MTwvUmVjTnVtPjxyZWNvcmQ+PHJlYy1udW1iZXI+OTE8L3JlYy1u
dW1iZXI+PGZvcmVpZ24ta2V5cz48a2V5IGFwcD0iRU4iIGRiLWlkPSJhdHZ2d3RkdGw1Mng1d2U1
cHMyNXpmZjZhYXYyZnoycGV2ZWEiPjkxPC9rZXk+PC9mb3JlaWduLWtleXM+PHJlZi10eXBlIG5h
bWU9IkpvdXJuYWwgQXJ0aWNsZSI+MTc8L3JlZi10eXBlPjxjb250cmlidXRvcnM+PGF1dGhvcnM+
PGF1dGhvcj5GaXJtYW5uLCBNLjwvYXV0aG9yPjxhdXRob3I+TWF5b3IsIFYuPC9hdXRob3I+PGF1
dGhvcj5WaWRhbCwgUC4gTS48L2F1dGhvcj48YXV0aG9yPkJvY2h1ZCwgTS48L2F1dGhvcj48YXV0
aG9yPlBlY291ZCwgQS48L2F1dGhvcj48YXV0aG9yPkhheW96LCBELjwvYXV0aG9yPjxhdXRob3I+
UGFjY2F1ZCwgRi48L2F1dGhvcj48YXV0aG9yPlByZWlzaWcsIE0uPC9hdXRob3I+PGF1dGhvcj5T
b25nLCBLLiBTLjwvYXV0aG9yPjxhdXRob3I+WXVhbiwgWC48L2F1dGhvcj48YXV0aG9yPkRhbm9m
ZiwgVC4gTS48L2F1dGhvcj48YXV0aG9yPlN0aXJuYWRlbCwgSC4gQS48L2F1dGhvcj48YXV0aG9y
PldhdGVyd29ydGgsIEQuPC9hdXRob3I+PGF1dGhvcj5Nb29zZXIsIFYuPC9hdXRob3I+PGF1dGhv
cj5XYWViZXIsIEcuPC9hdXRob3I+PGF1dGhvcj5Wb2xsZW53ZWlkZXIsIFAuPC9hdXRob3I+PC9h
dXRob3JzPjwvY29udHJpYnV0b3JzPjxhdXRoLWFkZHJlc3M+RGVwYXJ0bWVudCBvZiBNZWRpY2lu
ZSwgSW50ZXJuYWwgTWVkaWNpbmUsIENIVVYsIExhdXNhbm5lLCBTd2l0emVybGFuZC4gTWF0aGll
dS5GaXJtYW5uQGNodXYuY2g8L2F1dGgtYWRkcmVzcz48dGl0bGVzPjx0aXRsZT5UaGUgQ29MYXVz
IHN0dWR5OiBhIHBvcHVsYXRpb24tYmFzZWQgc3R1ZHkgdG8gaW52ZXN0aWdhdGUgdGhlIGVwaWRl
bWlvbG9neSBhbmQgZ2VuZXRpYyBkZXRlcm1pbmFudHMgb2YgY2FyZGlvdmFzY3VsYXIgcmlzayBm
YWN0b3JzIGFuZCBtZXRhYm9saWMgc3luZHJvbWU8L3RpdGxlPjxzZWNvbmRhcnktdGl0bGU+Qk1D
IENhcmRpb3Zhc2N1bGFyIERpc29yZGVyczwvc2Vjb25kYXJ5LXRpdGxlPjxhbHQtdGl0bGU+Qk1D
IENhcmRpb3Zhc2MgRGlzb3JkPC9hbHQtdGl0bGU+PC90aXRsZXM+PHBhZ2VzPjY8L3BhZ2VzPjx2
b2x1bWU+ODwvdm9sdW1lPjxlZGl0aW9uPjIwMDgvMDMvMjg8L2VkaXRpb24+PGtleXdvcmRzPjxr
ZXl3b3JkPkFkdWx0PC9rZXl3b3JkPjxrZXl3b3JkPkFnZSBGYWN0b3JzPC9rZXl3b3JkPjxrZXl3
b3JkPkFnZWQ8L2tleXdvcmQ+PGtleXdvcmQ+Qmxvb2QgUHJlc3N1cmU8L2tleXdvcmQ+PGtleXdv
cmQ+Q2FyZGlvdmFzY3VsYXIgRGlzZWFzZXMvKmVwaWRlbWlvbG9neS8qZ2VuZXRpY3MvcHJldmVu
dGlvbiAmYW1wOyBjb250cm9sPC9rZXl3b3JkPjxrZXl3b3JkPkNhc2UtQ29udHJvbCBTdHVkaWVz
PC9rZXl3b3JkPjxrZXl3b3JkPkROQSBQcm9iZXM8L2tleXdvcmQ+PGtleXdvcmQ+RGlhYmV0ZXMg
TWVsbGl0dXMsIFR5cGUgMi9lcGlkZW1pb2xvZ3kvZ2VuZXRpY3M8L2tleXdvcmQ+PGtleXdvcmQ+
RmVtYWxlPC9rZXl3b3JkPjxrZXl3b3JkPkdlbm90eXBlPC9rZXl3b3JkPjxrZXl3b3JkPkh1bWFu
czwva2V5d29yZD48a2V5d29yZD5IeXBlcmdseWNlbWlhL2VwaWRlbWlvbG9neS9nZW5ldGljczwv
a2V5d29yZD48a2V5d29yZD5NYWxlPC9rZXl3b3JkPjxrZXl3b3JkPk1ldGFib2xpYyBTeW5kcm9t
ZSBYLyplcGlkZW1pb2xvZ3kvKmdlbmV0aWNzL3ByZXZlbnRpb24gJmFtcDsgY29udHJvbDwva2V5
d29yZD48a2V5d29yZD5NaWRkbGUgQWdlZDwva2V5d29yZD48a2V5d29yZD5PYmVzaXR5L2VwaWRl
bWlvbG9neS9nZW5ldGljczwva2V5d29yZD48a2V5d29yZD5QcmV2YWxlbmNlPC9rZXl3b3JkPjxr
ZXl3b3JkPlF1ZXN0aW9ubmFpcmVzPC9rZXl3b3JkPjxrZXl3b3JkPlJlcHJvZHVjaWJpbGl0eSBv
ZiBSZXN1bHRzPC9rZXl3b3JkPjxrZXl3b3JkPlJpc2sgRmFjdG9yczwva2V5d29yZD48a2V5d29y
ZD5TZXggRmFjdG9yczwva2V5d29yZD48a2V5d29yZD5TbW9raW5nPC9rZXl3b3JkPjxrZXl3b3Jk
PlN3aXR6ZXJsYW5kL2VwaWRlbWlvbG9neTwva2V5d29yZD48L2tleXdvcmRzPjxkYXRlcz48eWVh
cj4yMDA4PC95ZWFyPjwvZGF0ZXM+PGlzYm4+MTQ3MS0yMjYxIChFbGVjdHJvbmljKSYjeEQ7MTQ3
MS0yMjYxIChMaW5raW5nKTwvaXNibj48YWNjZXNzaW9uLW51bT4xODM2NjY0MjwvYWNjZXNzaW9u
LW51bT48dXJscz48cmVsYXRlZC11cmxzPjx1cmw+aHR0cDovL3d3dy5uY2JpLm5sbS5uaWguZ292
L3B1Ym1lZC8xODM2NjY0MjwvdXJsPjwvcmVsYXRlZC11cmxzPjwvdXJscz48Y3VzdG9tMj4yMzEx
MjY5PC9jdXN0b20yPjxlbGVjdHJvbmljLXJlc291cmNlLW51bT4xMC4xMTg2LzE0NzEtMjI2MS04
LTY8L2VsZWN0cm9uaWMtcmVzb3VyY2UtbnVtPjxsYW5ndWFnZT5lbmc8L2xhbmd1YWdlPjwvcmVj
b3Jk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825334" w:rsidRPr="004F2082">
        <w:rPr>
          <w:vertAlign w:val="superscript"/>
        </w:rPr>
        <w:t>[66,</w:t>
      </w:r>
      <w:r w:rsidR="001E4ADE" w:rsidRPr="004F2082">
        <w:rPr>
          <w:vertAlign w:val="superscript"/>
        </w:rPr>
        <w:t>67]</w:t>
      </w:r>
      <w:r w:rsidR="000872A8" w:rsidRPr="004F2082">
        <w:fldChar w:fldCharType="end"/>
      </w:r>
      <w:r w:rsidRPr="004F2082">
        <w:rPr>
          <w:rFonts w:cs="Arial"/>
        </w:rPr>
        <w:t xml:space="preserve">, a cohort study designed to study mental disorders and cardio-vascular risk factors in the community and to </w:t>
      </w:r>
      <w:r w:rsidRPr="004F2082">
        <w:rPr>
          <w:rFonts w:cs="Arial"/>
          <w:iCs/>
        </w:rPr>
        <w:t>de</w:t>
      </w:r>
      <w:r w:rsidRPr="004F2082">
        <w:rPr>
          <w:rFonts w:cs="Arial"/>
          <w:bCs/>
        </w:rPr>
        <w:t>termine their associations</w:t>
      </w:r>
      <w:r w:rsidRPr="004F2082">
        <w:t>.</w:t>
      </w:r>
      <w:r w:rsidRPr="004F2082">
        <w:rPr>
          <w:rFonts w:cs="Arial"/>
        </w:rPr>
        <w:t>The sample was randomly selected from the residents of the city of Lausanne (Switzerland) from 2003 to 2006 according to the civil register. Sixty-seven percent of the 35 to 66 year</w:t>
      </w:r>
      <w:r w:rsidR="00825334" w:rsidRPr="004F2082">
        <w:rPr>
          <w:rFonts w:eastAsia="宋体" w:cs="Arial" w:hint="eastAsia"/>
          <w:lang w:eastAsia="zh-CN"/>
        </w:rPr>
        <w:t xml:space="preserve">s </w:t>
      </w:r>
      <w:r w:rsidRPr="004F2082">
        <w:rPr>
          <w:rFonts w:cs="Arial"/>
        </w:rPr>
        <w:t>old participants of the physical baseline exam (</w:t>
      </w:r>
      <w:r w:rsidRPr="004F2082">
        <w:rPr>
          <w:rFonts w:cs="Arial"/>
          <w:i/>
        </w:rPr>
        <w:t>n</w:t>
      </w:r>
      <w:r w:rsidR="00825334" w:rsidRPr="004F2082">
        <w:rPr>
          <w:rFonts w:eastAsia="宋体" w:cs="Arial" w:hint="eastAsia"/>
          <w:lang w:eastAsia="zh-CN"/>
        </w:rPr>
        <w:t xml:space="preserve"> </w:t>
      </w:r>
      <w:r w:rsidRPr="004F2082">
        <w:rPr>
          <w:rFonts w:cs="Arial"/>
        </w:rPr>
        <w:t>=</w:t>
      </w:r>
      <w:r w:rsidR="00825334" w:rsidRPr="004F2082">
        <w:rPr>
          <w:rFonts w:eastAsia="宋体" w:cs="Arial" w:hint="eastAsia"/>
          <w:lang w:eastAsia="zh-CN"/>
        </w:rPr>
        <w:t xml:space="preserve"> </w:t>
      </w:r>
      <w:r w:rsidRPr="004F2082">
        <w:rPr>
          <w:rFonts w:cs="Arial"/>
        </w:rPr>
        <w:t>5535) also accepted the psychiatric evaluation, whi</w:t>
      </w:r>
      <w:r w:rsidR="00825334" w:rsidRPr="004F2082">
        <w:rPr>
          <w:rFonts w:cs="Arial"/>
        </w:rPr>
        <w:t>ch resulted in a sample of 3</w:t>
      </w:r>
      <w:r w:rsidR="00506C1F" w:rsidRPr="004F2082">
        <w:rPr>
          <w:rFonts w:cs="Arial"/>
        </w:rPr>
        <w:t>720</w:t>
      </w:r>
      <w:r w:rsidRPr="004F2082">
        <w:rPr>
          <w:rFonts w:cs="Arial"/>
        </w:rPr>
        <w:t xml:space="preserve"> individuals who underwent both the somatic and psychiatric exams. </w:t>
      </w:r>
    </w:p>
    <w:p w14:paraId="11452037" w14:textId="77777777" w:rsidR="005670D8" w:rsidRPr="004F2082" w:rsidRDefault="005670D8" w:rsidP="009E2C95">
      <w:pPr>
        <w:pStyle w:val="Standart1"/>
        <w:jc w:val="both"/>
      </w:pPr>
    </w:p>
    <w:p w14:paraId="23F18A7D" w14:textId="77777777" w:rsidR="005670D8" w:rsidRPr="004F2082" w:rsidRDefault="00695FE8" w:rsidP="009E2C95">
      <w:pPr>
        <w:pStyle w:val="TitelUnterkapitel"/>
        <w:jc w:val="both"/>
        <w:rPr>
          <w:b/>
        </w:rPr>
      </w:pPr>
      <w:r w:rsidRPr="004F2082">
        <w:rPr>
          <w:b/>
        </w:rPr>
        <w:t>Measures</w:t>
      </w:r>
    </w:p>
    <w:p w14:paraId="045AB335" w14:textId="52B3CBBF" w:rsidR="005670D8" w:rsidRPr="004F2082" w:rsidRDefault="00695FE8" w:rsidP="009E2C95">
      <w:pPr>
        <w:pStyle w:val="Standart1"/>
        <w:jc w:val="both"/>
      </w:pPr>
      <w:r w:rsidRPr="004F2082">
        <w:t>A French version of the semi-structured Diagnostic Interview for Genetic Studies (DIGS)</w:t>
      </w:r>
      <w:r w:rsidR="000872A8" w:rsidRPr="004F2082">
        <w:fldChar w:fldCharType="begin">
          <w:fldData xml:space="preserve">PEVuZE5vdGU+PENpdGU+PEF1dGhvcj5OdXJuYmVyZ2VyPC9BdXRob3I+PFllYXI+MTk5NDwvWWVh
cj48UmVjTnVtPjk2PC9SZWNOdW0+PHJlY29yZD48cmVjLW51bWJlcj45NjwvcmVjLW51bWJlcj48
Zm9yZWlnbi1rZXlzPjxrZXkgYXBwPSJFTiIgZGItaWQ9ImF0dnZ3dGR0bDUyeDV3ZTVwczI1emZm
NmFhdjJmejJwZXZlYSI+OTY8L2tleT48L2ZvcmVpZ24ta2V5cz48cmVmLXR5cGUgbmFtZT0iSm91
cm5hbCBBcnRpY2xlIj4xNzwvcmVmLXR5cGU+PGNvbnRyaWJ1dG9ycz48YXV0aG9ycz48YXV0aG9y
Pk51cm5iZXJnZXIsIEouIEkuLCBKci48L2F1dGhvcj48YXV0aG9yPkJsZWhhciwgTS4gQy48L2F1
dGhvcj48YXV0aG9yPkthdWZtYW5uLCBDLiBBLjwvYXV0aG9yPjxhdXRob3I+WW9yay1Db29sZXIs
IEMuPC9hdXRob3I+PGF1dGhvcj5TaW1wc29uLCBTLiBHLjwvYXV0aG9yPjxhdXRob3I+SGFya2F2
eS1GcmllZG1hbiwgSi48L2F1dGhvcj48YXV0aG9yPlNldmVyZSwgSi4gQi48L2F1dGhvcj48YXV0
aG9yPk1hbGFzcGluYSwgRC48L2F1dGhvcj48YXV0aG9yPlJlaWNoLCBULjwvYXV0aG9yPjwvYXV0
aG9ycz48L2NvbnRyaWJ1dG9ycz48YXV0aC1hZGRyZXNzPkRlcGFydG1lbnQgb2YgUHN5Y2hpYXRy
eSwgSW5kaWFuYSBVbml2ZXJzaXR5IE1lZGljYWwgQ2VudGVyLCBJbmRpYW5hcG9saXMuPC9hdXRo
LWFkZHJlc3M+PHRpdGxlcz48dGl0bGU+RGlhZ25vc3RpYyBpbnRlcnZpZXcgZm9yIGdlbmV0aWMg
c3R1ZGllcy4gUmF0aW9uYWxlLCB1bmlxdWUgZmVhdHVyZXMsIGFuZCB0cmFpbmluZy4gTklNSCBH
ZW5ldGljcyBJbml0aWF0aXZlPC90aXRsZT48c2Vjb25kYXJ5LXRpdGxlPkFyY2hpdmVzIG9mIEdl
bmVyYWwgUHN5Y2hpYXRyeTwvc2Vjb25kYXJ5LXRpdGxlPjxhbHQtdGl0bGU+QXJjaCBHZW4gUHN5
Y2hpYXRyeTwvYWx0LXRpdGxlPjwvdGl0bGVzPjxwYWdlcz44NDktNTk8L3BhZ2VzPjx2b2x1bWU+
NTE8L3ZvbHVtZT48bnVtYmVyPjExPC9udW1iZXI+PGVkaXRpb24+MTk5NC8xMS8wMTwvZWRpdGlv
bj48a2V5d29yZHM+PGtleXdvcmQ+QWR1bHQ8L2tleXdvcmQ+PGtleXdvcmQ+QWxnb3JpdGhtczwv
a2V5d29yZD48a2V5d29yZD5CaXBvbGFyIERpc29yZGVyL2RpYWdub3Npcy9nZW5ldGljczwva2V5
d29yZD48a2V5d29yZD5Db21vcmJpZGl0eTwva2V5d29yZD48a2V5d29yZD5EZXByZXNzaXZlIERp
c29yZGVyL2RpYWdub3Npcy9nZW5ldGljczwva2V5d29yZD48a2V5d29yZD5GZW1hbGU8L2tleXdv
cmQ+PGtleXdvcmQ+SHVtYW5zPC9rZXl3b3JkPjxrZXl3b3JkPk1hbGU8L2tleXdvcmQ+PGtleXdv
cmQ+TWVudGFsIERpc29yZGVycy8qZGlhZ25vc2lzLypnZW5ldGljczwva2V5d29yZD48a2V5d29y
ZD5OYXRpb25hbCBJbnN0aXR1dGUgb2YgTWVudGFsIEhlYWx0aCAoVS5TLik8L2tleXdvcmQ+PGtl
eXdvcmQ+UHN5Y2hpYXRyaWMgU3RhdHVzIFJhdGluZyBTY2FsZXMvKnN0YW5kYXJkcy9zdGF0aXN0
aWNzICZhbXA7IG51bWVyaWNhbCBkYXRhPC9rZXl3b3JkPjxrZXl3b3JkPlBzeWNoaWF0cnkvZWR1
Y2F0aW9uPC9rZXl3b3JkPjxrZXl3b3JkPlBzeWNob21ldHJpY3M8L2tleXdvcmQ+PGtleXdvcmQ+
UHN5Y2hvdGljIERpc29yZGVycy9kaWFnbm9zaXMvZ2VuZXRpY3M8L2tleXdvcmQ+PGtleXdvcmQ+
UmVwcm9kdWNpYmlsaXR5IG9mIFJlc3VsdHM8L2tleXdvcmQ+PGtleXdvcmQ+U2NoaXpvcGhyZW5p
YS9kaWFnbm9zaXMvZ2VuZXRpY3M8L2tleXdvcmQ+PGtleXdvcmQ+VW5pdGVkIFN0YXRlczwva2V5
d29yZD48L2tleXdvcmRzPjxkYXRlcz48eWVhcj4xOTk0PC95ZWFyPjxwdWItZGF0ZXM+PGRhdGU+
Tm92PC9kYXRlPjwvcHViLWRhdGVzPjwvZGF0ZXM+PGlzYm4+MDAwMy05OTBYIChQcmludCkmI3hE
OzAwMDMtOTkwWCAoTGlua2luZyk8L2lzYm4+PGFjY2Vzc2lvbi1udW0+Nzk0NDg3NDwvYWNjZXNz
aW9uLW51bT48dXJscz48cmVsYXRlZC11cmxzPjx1cmw+aHR0cDovL3d3dy5uY2JpLm5sbS5uaWgu
Z292L3B1Ym1lZC83OTQ0ODc0PC91cmw+PC9yZWxhdGVkLXVybHM+PC91cmxzPjxsYW5ndWFnZT5l
bmc8L2xhbmd1YWdlPjwvcmVjb3JkPjwvQ2l0ZT48L0VuZE5vdGU+AG==
</w:fldData>
        </w:fldChar>
      </w:r>
      <w:r w:rsidR="001E4ADE" w:rsidRPr="004F2082">
        <w:instrText xml:space="preserve"> ADDIN EN.CITE </w:instrText>
      </w:r>
      <w:r w:rsidR="000872A8" w:rsidRPr="004F2082">
        <w:fldChar w:fldCharType="begin">
          <w:fldData xml:space="preserve">PEVuZE5vdGU+PENpdGU+PEF1dGhvcj5OdXJuYmVyZ2VyPC9BdXRob3I+PFllYXI+MTk5NDwvWWVh
cj48UmVjTnVtPjk2PC9SZWNOdW0+PHJlY29yZD48cmVjLW51bWJlcj45NjwvcmVjLW51bWJlcj48
Zm9yZWlnbi1rZXlzPjxrZXkgYXBwPSJFTiIgZGItaWQ9ImF0dnZ3dGR0bDUyeDV3ZTVwczI1emZm
NmFhdjJmejJwZXZlYSI+OTY8L2tleT48L2ZvcmVpZ24ta2V5cz48cmVmLXR5cGUgbmFtZT0iSm91
cm5hbCBBcnRpY2xlIj4xNzwvcmVmLXR5cGU+PGNvbnRyaWJ1dG9ycz48YXV0aG9ycz48YXV0aG9y
Pk51cm5iZXJnZXIsIEouIEkuLCBKci48L2F1dGhvcj48YXV0aG9yPkJsZWhhciwgTS4gQy48L2F1
dGhvcj48YXV0aG9yPkthdWZtYW5uLCBDLiBBLjwvYXV0aG9yPjxhdXRob3I+WW9yay1Db29sZXIs
IEMuPC9hdXRob3I+PGF1dGhvcj5TaW1wc29uLCBTLiBHLjwvYXV0aG9yPjxhdXRob3I+SGFya2F2
eS1GcmllZG1hbiwgSi48L2F1dGhvcj48YXV0aG9yPlNldmVyZSwgSi4gQi48L2F1dGhvcj48YXV0
aG9yPk1hbGFzcGluYSwgRC48L2F1dGhvcj48YXV0aG9yPlJlaWNoLCBULjwvYXV0aG9yPjwvYXV0
aG9ycz48L2NvbnRyaWJ1dG9ycz48YXV0aC1hZGRyZXNzPkRlcGFydG1lbnQgb2YgUHN5Y2hpYXRy
eSwgSW5kaWFuYSBVbml2ZXJzaXR5IE1lZGljYWwgQ2VudGVyLCBJbmRpYW5hcG9saXMuPC9hdXRo
LWFkZHJlc3M+PHRpdGxlcz48dGl0bGU+RGlhZ25vc3RpYyBpbnRlcnZpZXcgZm9yIGdlbmV0aWMg
c3R1ZGllcy4gUmF0aW9uYWxlLCB1bmlxdWUgZmVhdHVyZXMsIGFuZCB0cmFpbmluZy4gTklNSCBH
ZW5ldGljcyBJbml0aWF0aXZlPC90aXRsZT48c2Vjb25kYXJ5LXRpdGxlPkFyY2hpdmVzIG9mIEdl
bmVyYWwgUHN5Y2hpYXRyeTwvc2Vjb25kYXJ5LXRpdGxlPjxhbHQtdGl0bGU+QXJjaCBHZW4gUHN5
Y2hpYXRyeTwvYWx0LXRpdGxlPjwvdGl0bGVzPjxwYWdlcz44NDktNTk8L3BhZ2VzPjx2b2x1bWU+
NTE8L3ZvbHVtZT48bnVtYmVyPjExPC9udW1iZXI+PGVkaXRpb24+MTk5NC8xMS8wMTwvZWRpdGlv
bj48a2V5d29yZHM+PGtleXdvcmQ+QWR1bHQ8L2tleXdvcmQ+PGtleXdvcmQ+QWxnb3JpdGhtczwv
a2V5d29yZD48a2V5d29yZD5CaXBvbGFyIERpc29yZGVyL2RpYWdub3Npcy9nZW5ldGljczwva2V5
d29yZD48a2V5d29yZD5Db21vcmJpZGl0eTwva2V5d29yZD48a2V5d29yZD5EZXByZXNzaXZlIERp
c29yZGVyL2RpYWdub3Npcy9nZW5ldGljczwva2V5d29yZD48a2V5d29yZD5GZW1hbGU8L2tleXdv
cmQ+PGtleXdvcmQ+SHVtYW5zPC9rZXl3b3JkPjxrZXl3b3JkPk1hbGU8L2tleXdvcmQ+PGtleXdv
cmQ+TWVudGFsIERpc29yZGVycy8qZGlhZ25vc2lzLypnZW5ldGljczwva2V5d29yZD48a2V5d29y
ZD5OYXRpb25hbCBJbnN0aXR1dGUgb2YgTWVudGFsIEhlYWx0aCAoVS5TLik8L2tleXdvcmQ+PGtl
eXdvcmQ+UHN5Y2hpYXRyaWMgU3RhdHVzIFJhdGluZyBTY2FsZXMvKnN0YW5kYXJkcy9zdGF0aXN0
aWNzICZhbXA7IG51bWVyaWNhbCBkYXRhPC9rZXl3b3JkPjxrZXl3b3JkPlBzeWNoaWF0cnkvZWR1
Y2F0aW9uPC9rZXl3b3JkPjxrZXl3b3JkPlBzeWNob21ldHJpY3M8L2tleXdvcmQ+PGtleXdvcmQ+
UHN5Y2hvdGljIERpc29yZGVycy9kaWFnbm9zaXMvZ2VuZXRpY3M8L2tleXdvcmQ+PGtleXdvcmQ+
UmVwcm9kdWNpYmlsaXR5IG9mIFJlc3VsdHM8L2tleXdvcmQ+PGtleXdvcmQ+U2NoaXpvcGhyZW5p
YS9kaWFnbm9zaXMvZ2VuZXRpY3M8L2tleXdvcmQ+PGtleXdvcmQ+VW5pdGVkIFN0YXRlczwva2V5
d29yZD48L2tleXdvcmRzPjxkYXRlcz48eWVhcj4xOTk0PC95ZWFyPjxwdWItZGF0ZXM+PGRhdGU+
Tm92PC9kYXRlPjwvcHViLWRhdGVzPjwvZGF0ZXM+PGlzYm4+MDAwMy05OTBYIChQcmludCkmI3hE
OzAwMDMtOTkwWCAoTGlua2luZyk8L2lzYm4+PGFjY2Vzc2lvbi1udW0+Nzk0NDg3NDwvYWNjZXNz
aW9uLW51bT48dXJscz48cmVsYXRlZC11cmxzPjx1cmw+aHR0cDovL3d3dy5uY2JpLm5sbS5uaWgu
Z292L3B1Ym1lZC83OTQ0ODc0PC91cmw+PC9yZWxhdGVkLXVybHM+PC91cmxzPjxsYW5ndWFnZT5l
bmc8L2xhbmd1YWdlPjwvcmVjb3Jk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68]</w:t>
      </w:r>
      <w:r w:rsidR="000872A8" w:rsidRPr="004F2082">
        <w:fldChar w:fldCharType="end"/>
      </w:r>
      <w:r w:rsidRPr="004F2082">
        <w:t xml:space="preserve"> was used in the PsyCoLaus study to assess a broad spectrum of lifetime DSM-IV Axis I criteria. The French version has shown excellent inter-rater and adequate test-retest reliability for maj</w:t>
      </w:r>
      <w:r w:rsidR="00825334" w:rsidRPr="004F2082">
        <w:t>or mood and psychotic disorders</w:t>
      </w:r>
      <w:r w:rsidR="000872A8" w:rsidRPr="004F2082">
        <w:fldChar w:fldCharType="begin"/>
      </w:r>
      <w:r w:rsidR="001E4ADE" w:rsidRPr="004F2082">
        <w:instrText xml:space="preserve"> ADDIN EN.CITE &lt;EndNote&gt;&lt;Cite&gt;&lt;Author&gt;Preisig&lt;/Author&gt;&lt;Year&gt;1999&lt;/Year&gt;&lt;RecNum&gt;97&lt;/RecNum&gt;&lt;record&gt;&lt;rec-number&gt;97&lt;/rec-number&gt;&lt;foreign-keys&gt;&lt;key app="EN" db-id="atvvwtdtl52x5we5ps25zff6aav2fz2pevea"&gt;97&lt;/key&gt;&lt;/foreign-keys&gt;&lt;ref-type name="Journal Article"&gt;17&lt;/ref-type&gt;&lt;contributors&gt;&lt;authors&gt;&lt;author&gt;Preisig, M.&lt;/author&gt;&lt;author&gt;Fenton, B. T.&lt;/author&gt;&lt;author&gt;Matthey, M. L.&lt;/author&gt;&lt;author&gt;Berney, A.&lt;/author&gt;&lt;author&gt;Ferrero, F.&lt;/author&gt;&lt;/authors&gt;&lt;/contributors&gt;&lt;auth-address&gt;University Department of Adult Psychiatry, Hopital de Cery, CH-1008 Prilly-Lausanne, Switzerland.&lt;/auth-address&gt;&lt;titles&gt;&lt;title&gt;Diagnostic interview for genetic studies (DIGS): inter-rater and test-retest reliability of the French version&lt;/title&gt;&lt;secondary-title&gt;Eur Arch Psychiatry Clin Neurosci&lt;/secondary-title&gt;&lt;alt-title&gt;European Archives of Psychiatry and Clinical Neuroscience &lt;/alt-title&gt;&lt;/titles&gt;&lt;periodical&gt;&lt;full-title&gt;Eur Arch Psychiatry Clin Neurosci&lt;/full-title&gt;&lt;/periodical&gt;&lt;pages&gt;174-9&lt;/pages&gt;&lt;volume&gt;249&lt;/volume&gt;&lt;number&gt;4&lt;/number&gt;&lt;edition&gt;1999/08/17&lt;/edition&gt;&lt;keywords&gt;&lt;keyword&gt;Adolescent&lt;/keyword&gt;&lt;keyword&gt;Adult&lt;/keyword&gt;&lt;keyword&gt;Aged&lt;/keyword&gt;&lt;keyword&gt;Diagnosis, Differential&lt;/keyword&gt;&lt;keyword&gt;Female&lt;/keyword&gt;&lt;keyword&gt;France&lt;/keyword&gt;&lt;keyword&gt;Genetic Testing/*methods&lt;/keyword&gt;&lt;keyword&gt;Humans&lt;/keyword&gt;&lt;keyword&gt;Language&lt;/keyword&gt;&lt;keyword&gt;Male&lt;/keyword&gt;&lt;keyword&gt;Middle Aged&lt;/keyword&gt;&lt;keyword&gt;Mood Disorders/*diagnosis&lt;/keyword&gt;&lt;keyword&gt;Observer Variation&lt;/keyword&gt;&lt;keyword&gt;Psychiatric Status Rating Scales/*standards&lt;/keyword&gt;&lt;keyword&gt;Psychotic Disorders/*diagnosis&lt;/keyword&gt;&lt;keyword&gt;Reproducibility of Results&lt;/keyword&gt;&lt;keyword&gt;Schizophrenia/*diagnosis&lt;/keyword&gt;&lt;/keywords&gt;&lt;dates&gt;&lt;year&gt;1999&lt;/year&gt;&lt;/dates&gt;&lt;isbn&gt;0940-1334 (Print)&amp;#xD;0940-1334 (Linking)&lt;/isbn&gt;&lt;accession-num&gt;10449592&lt;/accession-num&gt;&lt;urls&gt;&lt;related-urls&gt;&lt;url&gt;http://www.ncbi.nlm.nih.gov/pubmed/10449592&lt;/url&gt;&lt;/related-urls&gt;&lt;/urls&gt;&lt;language&gt;eng&lt;/language&gt;&lt;/record&gt;&lt;/Cite&gt;&lt;/EndNote&gt;</w:instrText>
      </w:r>
      <w:r w:rsidR="000872A8" w:rsidRPr="004F2082">
        <w:fldChar w:fldCharType="separate"/>
      </w:r>
      <w:r w:rsidR="001E4ADE" w:rsidRPr="004F2082">
        <w:rPr>
          <w:vertAlign w:val="superscript"/>
        </w:rPr>
        <w:t>[69]</w:t>
      </w:r>
      <w:r w:rsidR="000872A8" w:rsidRPr="004F2082">
        <w:fldChar w:fldCharType="end"/>
      </w:r>
      <w:r w:rsidRPr="004F2082">
        <w:t xml:space="preserve"> as well as for substance use disorders</w:t>
      </w:r>
      <w:r w:rsidR="000872A8" w:rsidRPr="004F2082">
        <w:fldChar w:fldCharType="begin"/>
      </w:r>
      <w:r w:rsidR="001E4ADE" w:rsidRPr="004F2082">
        <w:instrText xml:space="preserve"> ADDIN EN.CITE &lt;EndNote&gt;&lt;Cite&gt;&lt;Author&gt;Berney&lt;/Author&gt;&lt;Year&gt;2002&lt;/Year&gt;&lt;RecNum&gt;88&lt;/RecNum&gt;&lt;record&gt;&lt;rec-number&gt;88&lt;/rec-number&gt;&lt;foreign-keys&gt;&lt;key app="EN" db-id="atvvwtdtl52x5we5ps25zff6aav2fz2pevea"&gt;88&lt;/key&gt;&lt;/foreign-keys&gt;&lt;ref-type name="Journal Article"&gt;17&lt;/ref-type&gt;&lt;contributors&gt;&lt;authors&gt;&lt;author&gt;Berney, A.&lt;/author&gt;&lt;author&gt;Preisig, M.&lt;/author&gt;&lt;author&gt;Matthey, M. L.&lt;/author&gt;&lt;author&gt;Ferrero, F.&lt;/author&gt;&lt;author&gt;Fenton, B. T.&lt;/author&gt;&lt;/authors&gt;&lt;/contributors&gt;&lt;auth-address&gt;University Department of Adult Psychiatry, Hopital de Cery, CH-1008 Prilly-Lausanne, Switzerland.&lt;/auth-address&gt;&lt;titles&gt;&lt;title&gt;Diagnostic interview for genetic studies (DIGS): inter-rater and test-retest reliability of alcohol and drug diagnoses&lt;/title&gt;&lt;secondary-title&gt;Drug and Alcohol Dependence&lt;/secondary-title&gt;&lt;alt-title&gt;Drug Alcohol Depend&lt;/alt-title&gt;&lt;/titles&gt;&lt;pages&gt;149-58&lt;/pages&gt;&lt;volume&gt;65&lt;/volume&gt;&lt;number&gt;2&lt;/number&gt;&lt;edition&gt;2002/01/05&lt;/edition&gt;&lt;keywords&gt;&lt;keyword&gt;Adolescent&lt;/keyword&gt;&lt;keyword&gt;Adult&lt;/keyword&gt;&lt;keyword&gt;Aged&lt;/keyword&gt;&lt;keyword&gt;Alcoholism/epidemiology/*genetics&lt;/keyword&gt;&lt;keyword&gt;Antisocial Personality Disorder/epidemiology/genetics&lt;/keyword&gt;&lt;keyword&gt;Comorbidity&lt;/keyword&gt;&lt;keyword&gt;Female&lt;/keyword&gt;&lt;keyword&gt;Genetic Predisposition to Disease&lt;/keyword&gt;&lt;keyword&gt;Humans&lt;/keyword&gt;&lt;keyword&gt;*Interview, Psychological&lt;/keyword&gt;&lt;keyword&gt;Male&lt;/keyword&gt;&lt;keyword&gt;Mental Disorders/epidemiology&lt;/keyword&gt;&lt;keyword&gt;Middle Aged&lt;/keyword&gt;&lt;keyword&gt;Observer Variation&lt;/keyword&gt;&lt;keyword&gt;Reproducibility of Results&lt;/keyword&gt;&lt;keyword&gt;Substance-Related Disorders/epidemiology/*genetics&lt;/keyword&gt;&lt;/keywords&gt;&lt;dates&gt;&lt;year&gt;2002&lt;/year&gt;&lt;pub-dates&gt;&lt;date&gt;Jan 1&lt;/date&gt;&lt;/pub-dates&gt;&lt;/dates&gt;&lt;isbn&gt;0376-8716 (Print)&amp;#xD;0376-8716 (Linking)&lt;/isbn&gt;&lt;accession-num&gt;11772476&lt;/accession-num&gt;&lt;work-type&gt;Research Support, Non-U.S. Gov&amp;apos;t&amp;#xD;Validation Studies&lt;/work-type&gt;&lt;urls&gt;&lt;related-urls&gt;&lt;url&gt;http://www.ncbi.nlm.nih.gov/pubmed/11772476&lt;/url&gt;&lt;/related-urls&gt;&lt;/urls&gt;&lt;language&gt;eng&lt;/language&gt;&lt;/record&gt;&lt;/Cite&gt;&lt;/EndNote&gt;</w:instrText>
      </w:r>
      <w:r w:rsidR="000872A8" w:rsidRPr="004F2082">
        <w:fldChar w:fldCharType="separate"/>
      </w:r>
      <w:r w:rsidR="001E4ADE" w:rsidRPr="004F2082">
        <w:rPr>
          <w:vertAlign w:val="superscript"/>
        </w:rPr>
        <w:t>[70]</w:t>
      </w:r>
      <w:r w:rsidR="000872A8" w:rsidRPr="004F2082">
        <w:fldChar w:fldCharType="end"/>
      </w:r>
      <w:r w:rsidR="00DD1A3C" w:rsidRPr="004F2082">
        <w:t>.</w:t>
      </w:r>
      <w:r w:rsidRPr="004F2082">
        <w:t xml:space="preserve"> Moreover, the DIGS allowed for gathering additional information on the course and chronology of comorbid features</w:t>
      </w:r>
      <w:r w:rsidR="000872A8" w:rsidRPr="004F2082">
        <w:fldChar w:fldCharType="begin">
          <w:fldData xml:space="preserve">PEVuZE5vdGU+PENpdGU+PEF1dGhvcj5QcmVpc2lnPC9BdXRob3I+PFllYXI+MjAwOTwvWWVhcj48
UmVjTnVtPjk4PC9SZWNOdW0+PHJlY29yZD48cmVjLW51bWJlcj45ODwvcmVjLW51bWJlcj48Zm9y
ZWlnbi1rZXlzPjxrZXkgYXBwPSJFTiIgZGItaWQ9ImF0dnZ3dGR0bDUyeDV3ZTVwczI1emZmNmFh
djJmejJwZXZlYSI+OTg8L2tleT48L2ZvcmVpZ24ta2V5cz48cmVmLXR5cGUgbmFtZT0iSm91cm5h
bCBBcnRpY2xlIj4xNzwvcmVmLXR5cGU+PGNvbnRyaWJ1dG9ycz48YXV0aG9ycz48YXV0aG9yPlBy
ZWlzaWcsIE0uPC9hdXRob3I+PGF1dGhvcj5XYWViZXIsIEcuPC9hdXRob3I+PGF1dGhvcj5Wb2xs
ZW53ZWlkZXIsIFAuPC9hdXRob3I+PGF1dGhvcj5Cb3ZldCwgUC48L2F1dGhvcj48YXV0aG9yPlJv
dGhlbiwgUy48L2F1dGhvcj48YXV0aG9yPlZhbmRlbGV1ciwgQy48L2F1dGhvcj48YXV0aG9yPkd1
ZXgsIFAuPC9hdXRob3I+PGF1dGhvcj5NaWRkbGV0b24sIEwuPC9hdXRob3I+PGF1dGhvcj5XYXRl
cndvcnRoLCBELjwvYXV0aG9yPjxhdXRob3I+TW9vc2VyLCBWLjwvYXV0aG9yPjxhdXRob3I+VG96
emksIEYuPC9hdXRob3I+PGF1dGhvcj5NdWdsaWEsIFAuPC9hdXRob3I+PC9hdXRob3JzPjwvY29u
dHJpYnV0b3JzPjxhdXRoLWFkZHJlc3M+RGVwYXJ0bWVudCBvZiBQc3ljaGlhdHJ5LCBDSFVWLCBM
YXVzYW5uZSwgU3dpdHplcmxhbmQuIG1hcnRpbi5wcmVpc2lnQGNodXYuY2g8L2F1dGgtYWRkcmVz
cz48dGl0bGVzPjx0aXRsZT5UaGUgUHN5Q29MYXVzIHN0dWR5OiBtZXRob2RvbG9neSBhbmQgY2hh
cmFjdGVyaXN0aWNzIG9mIHRoZSBzYW1wbGUgb2YgYSBwb3B1bGF0aW9uLWJhc2VkIHN1cnZleSBv
biBwc3ljaGlhdHJpYyBkaXNvcmRlcnMgYW5kIHRoZWlyIGFzc29jaWF0aW9uIHdpdGggZ2VuZXRp
YyBhbmQgY2FyZGlvdmFzY3VsYXIgcmlzayBmYWN0b3JzPC90aXRsZT48c2Vjb25kYXJ5LXRpdGxl
PkJNQyBQc3ljaGlhdHJ5PC9zZWNvbmRhcnktdGl0bGU+PGFsdC10aXRsZT5CTUMgUHN5Y2hpYXRy
eTwvYWx0LXRpdGxlPjwvdGl0bGVzPjxwYWdlcz45PC9wYWdlcz48dm9sdW1lPjk8L3ZvbHVtZT48
ZWRpdGlvbj4yMDA5LzAzLzE5PC9lZGl0aW9uPjxrZXl3b3Jkcz48a2V5d29yZD5BZHVsdDwva2V5
d29yZD48a2V5d29yZD5BZ2UgRGlzdHJpYnV0aW9uPC9rZXl3b3JkPjxrZXl3b3JkPkFnZWQ8L2tl
eXdvcmQ+PGtleXdvcmQ+QmlvbG9naWNhbCBNYXJrZXJzL2FuYWx5c2lzPC9rZXl3b3JkPjxrZXl3
b3JkPkNhcmRpb3Zhc2N1bGFyIERpc2Vhc2VzLyplcGlkZW1pb2xvZ3k8L2tleXdvcmQ+PGtleXdv
cmQ+Q29tb3JiaWRpdHk8L2tleXdvcmQ+PGtleXdvcmQ+Q3Jvc3MtU2VjdGlvbmFsIFN0dWRpZXM8
L2tleXdvcmQ+PGtleXdvcmQ+RmFtaWx5IEhlYWx0aDwva2V5d29yZD48a2V5d29yZD5GZWFzaWJp
bGl0eSBTdHVkaWVzPC9rZXl3b3JkPjxrZXl3b3JkPkZlbWFsZTwva2V5d29yZD48a2V5d29yZD4q
R2VuZXRpYyBWYXJpYXRpb248L2tleXdvcmQ+PGtleXdvcmQ+SHVtYW5zPC9rZXl3b3JkPjxrZXl3
b3JkPk1hbGU8L2tleXdvcmQ+PGtleXdvcmQ+TWVudGFsIERpc29yZGVycy9kaWFnbm9zaXMvKmVw
aWRlbWlvbG9neS9nZW5ldGljczwva2V5d29yZD48a2V5d29yZD5NaWRkbGUgQWdlZDwva2V5d29y
ZD48a2V5d29yZD5QZXJzb25hbGl0eTwva2V5d29yZD48a2V5d29yZD5Qb3B1bGF0aW9uIFN1cnZl
aWxsYW5jZS8qbWV0aG9kczwva2V5d29yZD48a2V5d29yZD5SaXNrIEZhY3RvcnM8L2tleXdvcmQ+
PGtleXdvcmQ+U3dpdHplcmxhbmQvZXBpZGVtaW9sb2d5PC9rZXl3b3JkPjwva2V5d29yZHM+PGRh
dGVzPjx5ZWFyPjIwMDk8L3llYXI+PC9kYXRlcz48aXNibj4xNDcxLTI0NFggKEVsZWN0cm9uaWMp
JiN4RDsxNDcxLTI0NFggKExpbmtpbmcpPC9pc2JuPjxhY2Nlc3Npb24tbnVtPjE5MjkyODk5PC9h
Y2Nlc3Npb24tbnVtPjx1cmxzPjxyZWxhdGVkLXVybHM+PHVybD5odHRwOi8vd3d3Lm5jYmkubmxt
Lm5paC5nb3YvcHVibWVkLzE5MjkyODk5PC91cmw+PC9yZWxhdGVkLXVybHM+PC91cmxzPjxjdXN0
b20yPjI2Njc1MDY8L2N1c3RvbTI+PGVsZWN0cm9uaWMtcmVzb3VyY2UtbnVtPjEwLjExODYvMTQ3
MS0yNDRYLTktOTwvZWxlY3Ryb25pYy1yZXNvdXJjZS1udW0+PGxhbmd1YWdlPmVuZzwvbGFuZ3Vh
Z2U+PC9yZWNvcmQ+PC9DaXRlPjwvRW5kTm90ZT4A
</w:fldData>
        </w:fldChar>
      </w:r>
      <w:r w:rsidR="001E4ADE" w:rsidRPr="004F2082">
        <w:instrText xml:space="preserve"> ADDIN EN.CITE </w:instrText>
      </w:r>
      <w:r w:rsidR="000872A8" w:rsidRPr="004F2082">
        <w:fldChar w:fldCharType="begin">
          <w:fldData xml:space="preserve">PEVuZE5vdGU+PENpdGU+PEF1dGhvcj5QcmVpc2lnPC9BdXRob3I+PFllYXI+MjAwOTwvWWVhcj48
UmVjTnVtPjk4PC9SZWNOdW0+PHJlY29yZD48cmVjLW51bWJlcj45ODwvcmVjLW51bWJlcj48Zm9y
ZWlnbi1rZXlzPjxrZXkgYXBwPSJFTiIgZGItaWQ9ImF0dnZ3dGR0bDUyeDV3ZTVwczI1emZmNmFh
djJmejJwZXZlYSI+OTg8L2tleT48L2ZvcmVpZ24ta2V5cz48cmVmLXR5cGUgbmFtZT0iSm91cm5h
bCBBcnRpY2xlIj4xNzwvcmVmLXR5cGU+PGNvbnRyaWJ1dG9ycz48YXV0aG9ycz48YXV0aG9yPlBy
ZWlzaWcsIE0uPC9hdXRob3I+PGF1dGhvcj5XYWViZXIsIEcuPC9hdXRob3I+PGF1dGhvcj5Wb2xs
ZW53ZWlkZXIsIFAuPC9hdXRob3I+PGF1dGhvcj5Cb3ZldCwgUC48L2F1dGhvcj48YXV0aG9yPlJv
dGhlbiwgUy48L2F1dGhvcj48YXV0aG9yPlZhbmRlbGV1ciwgQy48L2F1dGhvcj48YXV0aG9yPkd1
ZXgsIFAuPC9hdXRob3I+PGF1dGhvcj5NaWRkbGV0b24sIEwuPC9hdXRob3I+PGF1dGhvcj5XYXRl
cndvcnRoLCBELjwvYXV0aG9yPjxhdXRob3I+TW9vc2VyLCBWLjwvYXV0aG9yPjxhdXRob3I+VG96
emksIEYuPC9hdXRob3I+PGF1dGhvcj5NdWdsaWEsIFAuPC9hdXRob3I+PC9hdXRob3JzPjwvY29u
dHJpYnV0b3JzPjxhdXRoLWFkZHJlc3M+RGVwYXJ0bWVudCBvZiBQc3ljaGlhdHJ5LCBDSFVWLCBM
YXVzYW5uZSwgU3dpdHplcmxhbmQuIG1hcnRpbi5wcmVpc2lnQGNodXYuY2g8L2F1dGgtYWRkcmVz
cz48dGl0bGVzPjx0aXRsZT5UaGUgUHN5Q29MYXVzIHN0dWR5OiBtZXRob2RvbG9neSBhbmQgY2hh
cmFjdGVyaXN0aWNzIG9mIHRoZSBzYW1wbGUgb2YgYSBwb3B1bGF0aW9uLWJhc2VkIHN1cnZleSBv
biBwc3ljaGlhdHJpYyBkaXNvcmRlcnMgYW5kIHRoZWlyIGFzc29jaWF0aW9uIHdpdGggZ2VuZXRp
YyBhbmQgY2FyZGlvdmFzY3VsYXIgcmlzayBmYWN0b3JzPC90aXRsZT48c2Vjb25kYXJ5LXRpdGxl
PkJNQyBQc3ljaGlhdHJ5PC9zZWNvbmRhcnktdGl0bGU+PGFsdC10aXRsZT5CTUMgUHN5Y2hpYXRy
eTwvYWx0LXRpdGxlPjwvdGl0bGVzPjxwYWdlcz45PC9wYWdlcz48dm9sdW1lPjk8L3ZvbHVtZT48
ZWRpdGlvbj4yMDA5LzAzLzE5PC9lZGl0aW9uPjxrZXl3b3Jkcz48a2V5d29yZD5BZHVsdDwva2V5
d29yZD48a2V5d29yZD5BZ2UgRGlzdHJpYnV0aW9uPC9rZXl3b3JkPjxrZXl3b3JkPkFnZWQ8L2tl
eXdvcmQ+PGtleXdvcmQ+QmlvbG9naWNhbCBNYXJrZXJzL2FuYWx5c2lzPC9rZXl3b3JkPjxrZXl3
b3JkPkNhcmRpb3Zhc2N1bGFyIERpc2Vhc2VzLyplcGlkZW1pb2xvZ3k8L2tleXdvcmQ+PGtleXdv
cmQ+Q29tb3JiaWRpdHk8L2tleXdvcmQ+PGtleXdvcmQ+Q3Jvc3MtU2VjdGlvbmFsIFN0dWRpZXM8
L2tleXdvcmQ+PGtleXdvcmQ+RmFtaWx5IEhlYWx0aDwva2V5d29yZD48a2V5d29yZD5GZWFzaWJp
bGl0eSBTdHVkaWVzPC9rZXl3b3JkPjxrZXl3b3JkPkZlbWFsZTwva2V5d29yZD48a2V5d29yZD4q
R2VuZXRpYyBWYXJpYXRpb248L2tleXdvcmQ+PGtleXdvcmQ+SHVtYW5zPC9rZXl3b3JkPjxrZXl3
b3JkPk1hbGU8L2tleXdvcmQ+PGtleXdvcmQ+TWVudGFsIERpc29yZGVycy9kaWFnbm9zaXMvKmVw
aWRlbWlvbG9neS9nZW5ldGljczwva2V5d29yZD48a2V5d29yZD5NaWRkbGUgQWdlZDwva2V5d29y
ZD48a2V5d29yZD5QZXJzb25hbGl0eTwva2V5d29yZD48a2V5d29yZD5Qb3B1bGF0aW9uIFN1cnZl
aWxsYW5jZS8qbWV0aG9kczwva2V5d29yZD48a2V5d29yZD5SaXNrIEZhY3RvcnM8L2tleXdvcmQ+
PGtleXdvcmQ+U3dpdHplcmxhbmQvZXBpZGVtaW9sb2d5PC9rZXl3b3JkPjwva2V5d29yZHM+PGRh
dGVzPjx5ZWFyPjIwMDk8L3llYXI+PC9kYXRlcz48aXNibj4xNDcxLTI0NFggKEVsZWN0cm9uaWMp
JiN4RDsxNDcxLTI0NFggKExpbmtpbmcpPC9pc2JuPjxhY2Nlc3Npb24tbnVtPjE5MjkyODk5PC9h
Y2Nlc3Npb24tbnVtPjx1cmxzPjxyZWxhdGVkLXVybHM+PHVybD5odHRwOi8vd3d3Lm5jYmkubmxt
Lm5paC5nb3YvcHVibWVkLzE5MjkyODk5PC91cmw+PC9yZWxhdGVkLXVybHM+PC91cmxzPjxjdXN0
b20yPjI2Njc1MDY8L2N1c3RvbTI+PGVsZWN0cm9uaWMtcmVzb3VyY2UtbnVtPjEwLjExODYvMTQ3
MS0yNDRYLTktOTwvZWxlY3Ryb25pYy1yZXNvdXJjZS1udW0+PGxhbmd1YWdlPmVuZzwvbGFuZ3Vh
Z2U+PC9yZWNvcmQ+PC9DaXRlPjwvRW5kTm90ZT4A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66]</w:t>
      </w:r>
      <w:r w:rsidR="000872A8" w:rsidRPr="004F2082">
        <w:fldChar w:fldCharType="end"/>
      </w:r>
      <w:r w:rsidR="00DD1A3C" w:rsidRPr="004F2082">
        <w:t>.</w:t>
      </w:r>
      <w:r w:rsidRPr="004F2082">
        <w:t xml:space="preserve"> However, the brief phobia section of the DIGS was replaced by the corresponding sections from the Schedule for Affective Disorders and Schizophrenia </w:t>
      </w:r>
      <w:r w:rsidR="00825334" w:rsidRPr="004F2082">
        <w:rPr>
          <w:rFonts w:eastAsia="宋体" w:hint="eastAsia"/>
          <w:lang w:eastAsia="zh-CN"/>
        </w:rPr>
        <w:t>-</w:t>
      </w:r>
      <w:r w:rsidRPr="004F2082">
        <w:t xml:space="preserve"> Lifetime Version (SADS-L)</w:t>
      </w:r>
      <w:r w:rsidR="000872A8" w:rsidRPr="004F2082">
        <w:fldChar w:fldCharType="begin"/>
      </w:r>
      <w:r w:rsidR="001E4ADE" w:rsidRPr="004F2082">
        <w:instrText xml:space="preserve"> ADDIN EN.CITE &lt;EndNote&gt;&lt;Cite&gt;&lt;Author&gt;Endicott&lt;/Author&gt;&lt;Year&gt;1978&lt;/Year&gt;&lt;RecNum&gt;101&lt;/RecNum&gt;&lt;record&gt;&lt;rec-number&gt;101&lt;/rec-number&gt;&lt;foreign-keys&gt;&lt;key app="EN" db-id="atvvwtdtl52x5we5ps25zff6aav2fz2pevea"&gt;101&lt;/key&gt;&lt;/foreign-keys&gt;&lt;ref-type name="Journal Article"&gt;17&lt;/ref-type&gt;&lt;contributors&gt;&lt;authors&gt;&lt;author&gt;Endicott, J.&lt;/author&gt;&lt;author&gt;Spitzer, R. L.&lt;/author&gt;&lt;/authors&gt;&lt;/contributors&gt;&lt;titles&gt;&lt;title&gt;A diagnostic interview: the schedule for affective disorders and schizophrenia&lt;/title&gt;&lt;secondary-title&gt;Arch Gen Psychiatry&lt;/secondary-title&gt;&lt;alt-title&gt;Archives of General Psychiatry&lt;/alt-title&gt;&lt;/titles&gt;&lt;pages&gt;837-44&lt;/pages&gt;&lt;volume&gt;35&lt;/volume&gt;&lt;number&gt;7&lt;/number&gt;&lt;edition&gt;1978/07/01&lt;/edition&gt;&lt;keywords&gt;&lt;keyword&gt;Bipolar Disorder/*diagnosis&lt;/keyword&gt;&lt;keyword&gt;Humans&lt;/keyword&gt;&lt;keyword&gt;Interview, Psychological/*methods&lt;/keyword&gt;&lt;keyword&gt;Psychopathology&lt;/keyword&gt;&lt;keyword&gt;Schizophrenia/*diagnosis&lt;/keyword&gt;&lt;keyword&gt;Social Adjustment&lt;/keyword&gt;&lt;/keywords&gt;&lt;dates&gt;&lt;year&gt;1978&lt;/year&gt;&lt;pub-dates&gt;&lt;date&gt;Jul&lt;/date&gt;&lt;/pub-dates&gt;&lt;/dates&gt;&lt;isbn&gt;0003-990X (Print)&amp;#xD;0003-990X (Linking)&lt;/isbn&gt;&lt;accession-num&gt;678037&lt;/accession-num&gt;&lt;urls&gt;&lt;related-urls&gt;&lt;url&gt;http://www.ncbi.nlm.nih.gov/entrez/query.fcgi?cmd=Retrieve&amp;amp;db=PubMed&amp;amp;dopt=Citation&amp;amp;list_uids=678037&lt;/url&gt;&lt;/related-urls&gt;&lt;/urls&gt;&lt;language&gt;eng&lt;/language&gt;&lt;/record&gt;&lt;/Cite&gt;&lt;/EndNote&gt;</w:instrText>
      </w:r>
      <w:r w:rsidR="000872A8" w:rsidRPr="004F2082">
        <w:fldChar w:fldCharType="separate"/>
      </w:r>
      <w:r w:rsidR="001E4ADE" w:rsidRPr="004F2082">
        <w:rPr>
          <w:vertAlign w:val="superscript"/>
        </w:rPr>
        <w:t>[71]</w:t>
      </w:r>
      <w:r w:rsidR="000872A8" w:rsidRPr="004F2082">
        <w:fldChar w:fldCharType="end"/>
      </w:r>
      <w:r w:rsidRPr="004F2082">
        <w:t xml:space="preserve"> </w:t>
      </w:r>
      <w:r w:rsidR="00DD1A3C" w:rsidRPr="004F2082">
        <w:t>in</w:t>
      </w:r>
      <w:r w:rsidRPr="004F2082">
        <w:t xml:space="preserve"> the current study. The anxiety sections of the French version of the SADS-L also revealed satisfactory reliability</w:t>
      </w:r>
      <w:r w:rsidR="000872A8" w:rsidRPr="004F2082">
        <w:fldChar w:fldCharType="begin">
          <w:fldData xml:space="preserve">PEVuZE5vdGU+PENpdGU+PEF1dGhvcj5MZWJveWVyPC9BdXRob3I+PFllYXI+MTk5MTwvWWVhcj48
UmVjTnVtPjQ3NzwvUmVjTnVtPjxyZWNvcmQ+PHJlYy1udW1iZXI+NDc3PC9yZWMtbnVtYmVyPjxm
b3JlaWduLWtleXM+PGtleSBhcHA9IkVOIiBkYi1pZD0iYXR2dnd0ZHRsNTJ4NXdlNXBzMjV6ZmY2
YWF2MmZ6MnBldmVhIj40Nzc8L2tleT48L2ZvcmVpZ24ta2V5cz48cmVmLXR5cGUgbmFtZT0iSm91
cm5hbCBBcnRpY2xlIj4xNzwvcmVmLXR5cGU+PGNvbnRyaWJ1dG9ycz48YXV0aG9ycz48YXV0aG9y
PkxlYm95ZXIsIE0uPC9hdXRob3I+PGF1dGhvcj5NYWllciwgVy48L2F1dGhvcj48YXV0aG9yPlRl
aGVyYW5pLCBNLjwvYXV0aG9yPjxhdXRob3I+TGljaHRlcm1hbm4sIEQuPC9hdXRob3I+PGF1dGhv
cj5EJmFwb3M7QW1hdG8sIFQuPC9hdXRob3I+PGF1dGhvcj5GcmFua2UsIFAuPC9hdXRob3I+PGF1
dGhvcj5MZXBpbmUsIEouIFAuPC9hdXRob3I+PGF1dGhvcj5NaW5nZXMsIEouPC9hdXRob3I+PGF1
dGhvcj5NY0d1ZmZpbiwgUC48L2F1dGhvcj48L2F1dGhvcnM+PC9jb250cmlidXRvcnM+PGF1dGgt
YWRkcmVzcz5JTlNFUk0sIFVuaXRlIDE1NSwgQ2hhdGVhdSBkZSBMb25nY2hhbXAsIFBhcmlzLCBG
cmFuY2UuPC9hdXRoLWFkZHJlc3M+PHRpdGxlcz48dGl0bGU+VGhlIHJlbGlhYmlsaXR5IG9mIHRo
ZSBTQURTLUxBIGluIGEgZmFtaWx5IHN0dWR5IHNldHRpbmc8L3RpdGxlPjxzZWNvbmRhcnktdGl0
bGU+RXVyb3BlYW4gQXJjaGl2ZXMgb2YgUHN5Y2hpYXRyeSBhbmQgQ2xpbmljYWwgTmV1cm9zY2ll
bmNlPC9zZWNvbmRhcnktdGl0bGU+PGFsdC10aXRsZT5FdXIgQXJjaCBQc3ljaGlhdHJ5IENsaW4g
TmV1cm9zY2k8L2FsdC10aXRsZT48L3RpdGxlcz48YWx0LXBlcmlvZGljYWw+PGZ1bGwtdGl0bGU+
RXVyIEFyY2ggUHN5Y2hpYXRyeSBDbGluIE5ldXJvc2NpPC9mdWxsLXRpdGxlPjwvYWx0LXBlcmlv
ZGljYWw+PHBhZ2VzPjE2NS05PC9wYWdlcz48dm9sdW1lPjI0MTwvdm9sdW1lPjxudW1iZXI+Mzwv
bnVtYmVyPjxlZGl0aW9uPjE5OTEvMDEvMDE8L2VkaXRpb24+PGtleXdvcmRzPjxrZXl3b3JkPkFk
dWx0PC9rZXl3b3JkPjxrZXl3b3JkPkJpcG9sYXIgRGlzb3JkZXIvZGlhZ25vc2lzLypnZW5ldGlj
cy8qcHN5Y2hvbG9neTwva2V5d29yZD48a2V5d29yZD5EZXByZXNzaXZlIERpc29yZGVyL2RpYWdu
b3Npcy8qZ2VuZXRpY3MvKnBzeWNob2xvZ3k8L2tleXdvcmQ+PGtleXdvcmQ+RmVtYWxlPC9rZXl3
b3JkPjxrZXl3b3JkPkZvbGxvdy1VcCBTdHVkaWVzPC9rZXl3b3JkPjxrZXl3b3JkPkdlbmV0aWMg
TGlua2FnZS9nZW5ldGljczwva2V5d29yZD48a2V5d29yZD5IdW1hbnM8L2tleXdvcmQ+PGtleXdv
cmQ+TWFsZTwva2V5d29yZD48a2V5d29yZD5Qc3ljaGlhdHJpYyBTdGF0dXMgUmF0aW5nIFNjYWxl
cy8qc3RhdGlzdGljcyAmYW1wOyBudW1lcmljYWwgZGF0YTwva2V5d29yZD48a2V5d29yZD5Qc3lj
aG9tZXRyaWNzPC9rZXl3b3JkPjxrZXl3b3JkPlBzeWNob3RpYyBEaXNvcmRlcnMvZGlhZ25vc2lz
LypnZW5ldGljcy8qcHN5Y2hvbG9neTwva2V5d29yZD48a2V5d29yZD5SZXByb2R1Y2liaWxpdHkg
b2YgUmVzdWx0czwva2V5d29yZD48a2V5d29yZD5TY2hpem9waHJlbmlhL2RpYWdub3Npcy8qZ2Vu
ZXRpY3M8L2tleXdvcmQ+PGtleXdvcmQ+KlNjaGl6b3BocmVuaWMgUHN5Y2hvbG9neTwva2V5d29y
ZD48L2tleXdvcmRzPjxkYXRlcz48eWVhcj4xOTkxPC95ZWFyPjwvZGF0ZXM+PGlzYm4+MDk0MC0x
MzM0IChQcmludCkmI3hEOzA5NDAtMTMzNCAoTGlua2luZyk8L2lzYm4+PGFjY2Vzc2lvbi1udW0+
MTc5MDE2MjwvYWNjZXNzaW9uLW51bT48dXJscz48cmVsYXRlZC11cmxzPjx1cmw+aHR0cDovL3d3
dy5uY2JpLm5sbS5uaWguZ292L2VudHJlei9xdWVyeS5mY2dpP2NtZD1SZXRyaWV2ZSZhbXA7ZGI9
UHViTWVkJmFtcDtkb3B0PUNpdGF0aW9uJmFtcDtsaXN0X3VpZHM9MTc5MDE2MjwvdXJsPjwvcmVs
YXRlZC11cmxzPjwvdXJscz48bGFuZ3VhZ2U+ZW5nPC9sYW5ndWFnZT48L3JlY29yZD48L0NpdGU+
PC9FbmROb3RlPn==
</w:fldData>
        </w:fldChar>
      </w:r>
      <w:r w:rsidR="001E4ADE" w:rsidRPr="004F2082">
        <w:instrText xml:space="preserve"> ADDIN EN.CITE </w:instrText>
      </w:r>
      <w:r w:rsidR="000872A8" w:rsidRPr="004F2082">
        <w:fldChar w:fldCharType="begin">
          <w:fldData xml:space="preserve">PEVuZE5vdGU+PENpdGU+PEF1dGhvcj5MZWJveWVyPC9BdXRob3I+PFllYXI+MTk5MTwvWWVhcj48
UmVjTnVtPjQ3NzwvUmVjTnVtPjxyZWNvcmQ+PHJlYy1udW1iZXI+NDc3PC9yZWMtbnVtYmVyPjxm
b3JlaWduLWtleXM+PGtleSBhcHA9IkVOIiBkYi1pZD0iYXR2dnd0ZHRsNTJ4NXdlNXBzMjV6ZmY2
YWF2MmZ6MnBldmVhIj40Nzc8L2tleT48L2ZvcmVpZ24ta2V5cz48cmVmLXR5cGUgbmFtZT0iSm91
cm5hbCBBcnRpY2xlIj4xNzwvcmVmLXR5cGU+PGNvbnRyaWJ1dG9ycz48YXV0aG9ycz48YXV0aG9y
PkxlYm95ZXIsIE0uPC9hdXRob3I+PGF1dGhvcj5NYWllciwgVy48L2F1dGhvcj48YXV0aG9yPlRl
aGVyYW5pLCBNLjwvYXV0aG9yPjxhdXRob3I+TGljaHRlcm1hbm4sIEQuPC9hdXRob3I+PGF1dGhv
cj5EJmFwb3M7QW1hdG8sIFQuPC9hdXRob3I+PGF1dGhvcj5GcmFua2UsIFAuPC9hdXRob3I+PGF1
dGhvcj5MZXBpbmUsIEouIFAuPC9hdXRob3I+PGF1dGhvcj5NaW5nZXMsIEouPC9hdXRob3I+PGF1
dGhvcj5NY0d1ZmZpbiwgUC48L2F1dGhvcj48L2F1dGhvcnM+PC9jb250cmlidXRvcnM+PGF1dGgt
YWRkcmVzcz5JTlNFUk0sIFVuaXRlIDE1NSwgQ2hhdGVhdSBkZSBMb25nY2hhbXAsIFBhcmlzLCBG
cmFuY2UuPC9hdXRoLWFkZHJlc3M+PHRpdGxlcz48dGl0bGU+VGhlIHJlbGlhYmlsaXR5IG9mIHRo
ZSBTQURTLUxBIGluIGEgZmFtaWx5IHN0dWR5IHNldHRpbmc8L3RpdGxlPjxzZWNvbmRhcnktdGl0
bGU+RXVyb3BlYW4gQXJjaGl2ZXMgb2YgUHN5Y2hpYXRyeSBhbmQgQ2xpbmljYWwgTmV1cm9zY2ll
bmNlPC9zZWNvbmRhcnktdGl0bGU+PGFsdC10aXRsZT5FdXIgQXJjaCBQc3ljaGlhdHJ5IENsaW4g
TmV1cm9zY2k8L2FsdC10aXRsZT48L3RpdGxlcz48YWx0LXBlcmlvZGljYWw+PGZ1bGwtdGl0bGU+
RXVyIEFyY2ggUHN5Y2hpYXRyeSBDbGluIE5ldXJvc2NpPC9mdWxsLXRpdGxlPjwvYWx0LXBlcmlv
ZGljYWw+PHBhZ2VzPjE2NS05PC9wYWdlcz48dm9sdW1lPjI0MTwvdm9sdW1lPjxudW1iZXI+Mzwv
bnVtYmVyPjxlZGl0aW9uPjE5OTEvMDEvMDE8L2VkaXRpb24+PGtleXdvcmRzPjxrZXl3b3JkPkFk
dWx0PC9rZXl3b3JkPjxrZXl3b3JkPkJpcG9sYXIgRGlzb3JkZXIvZGlhZ25vc2lzLypnZW5ldGlj
cy8qcHN5Y2hvbG9neTwva2V5d29yZD48a2V5d29yZD5EZXByZXNzaXZlIERpc29yZGVyL2RpYWdu
b3Npcy8qZ2VuZXRpY3MvKnBzeWNob2xvZ3k8L2tleXdvcmQ+PGtleXdvcmQ+RmVtYWxlPC9rZXl3
b3JkPjxrZXl3b3JkPkZvbGxvdy1VcCBTdHVkaWVzPC9rZXl3b3JkPjxrZXl3b3JkPkdlbmV0aWMg
TGlua2FnZS9nZW5ldGljczwva2V5d29yZD48a2V5d29yZD5IdW1hbnM8L2tleXdvcmQ+PGtleXdv
cmQ+TWFsZTwva2V5d29yZD48a2V5d29yZD5Qc3ljaGlhdHJpYyBTdGF0dXMgUmF0aW5nIFNjYWxl
cy8qc3RhdGlzdGljcyAmYW1wOyBudW1lcmljYWwgZGF0YTwva2V5d29yZD48a2V5d29yZD5Qc3lj
aG9tZXRyaWNzPC9rZXl3b3JkPjxrZXl3b3JkPlBzeWNob3RpYyBEaXNvcmRlcnMvZGlhZ25vc2lz
LypnZW5ldGljcy8qcHN5Y2hvbG9neTwva2V5d29yZD48a2V5d29yZD5SZXByb2R1Y2liaWxpdHkg
b2YgUmVzdWx0czwva2V5d29yZD48a2V5d29yZD5TY2hpem9waHJlbmlhL2RpYWdub3Npcy8qZ2Vu
ZXRpY3M8L2tleXdvcmQ+PGtleXdvcmQ+KlNjaGl6b3BocmVuaWMgUHN5Y2hvbG9neTwva2V5d29y
ZD48L2tleXdvcmRzPjxkYXRlcz48eWVhcj4xOTkxPC95ZWFyPjwvZGF0ZXM+PGlzYm4+MDk0MC0x
MzM0IChQcmludCkmI3hEOzA5NDAtMTMzNCAoTGlua2luZyk8L2lzYm4+PGFjY2Vzc2lvbi1udW0+
MTc5MDE2MjwvYWNjZXNzaW9uLW51bT48dXJscz48cmVsYXRlZC11cmxzPjx1cmw+aHR0cDovL3d3
dy5uY2JpLm5sbS5uaWguZ292L2VudHJlei9xdWVyeS5mY2dpP2NtZD1SZXRyaWV2ZSZhbXA7ZGI9
UHViTWVkJmFtcDtkb3B0PUNpdGF0aW9uJmFtcDtsaXN0X3VpZHM9MTc5MDE2MjwvdXJsPjwvcmVs
YXRlZC11cmxzPjwvdXJscz48bGFuZ3VhZ2U+ZW5nPC9sYW5ndWFnZT48L3JlY29yZD48L0NpdGU+
PC9FbmROb3RlPn==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72]</w:t>
      </w:r>
      <w:r w:rsidR="000872A8" w:rsidRPr="004F2082">
        <w:fldChar w:fldCharType="end"/>
      </w:r>
      <w:r w:rsidR="00DD1A3C" w:rsidRPr="004F2082">
        <w:t>.</w:t>
      </w:r>
      <w:r w:rsidRPr="004F2082">
        <w:t xml:space="preserve"> All diagnoses are lifetime diagnoses.</w:t>
      </w:r>
    </w:p>
    <w:p w14:paraId="2699AAE8" w14:textId="77777777" w:rsidR="005670D8" w:rsidRPr="004F2082" w:rsidRDefault="005670D8" w:rsidP="009E2C95">
      <w:pPr>
        <w:pStyle w:val="Standart1"/>
        <w:jc w:val="both"/>
      </w:pPr>
    </w:p>
    <w:p w14:paraId="703E5807" w14:textId="77777777" w:rsidR="005670D8" w:rsidRPr="004F2082" w:rsidRDefault="00695FE8" w:rsidP="009E2C95">
      <w:pPr>
        <w:pStyle w:val="TitelUnterkapitel"/>
        <w:jc w:val="both"/>
        <w:rPr>
          <w:b/>
        </w:rPr>
      </w:pPr>
      <w:r w:rsidRPr="004F2082">
        <w:rPr>
          <w:b/>
        </w:rPr>
        <w:lastRenderedPageBreak/>
        <w:t>Grouping of mental disorders</w:t>
      </w:r>
    </w:p>
    <w:p w14:paraId="149F3955" w14:textId="33DB4C15" w:rsidR="00FF4A97" w:rsidRPr="004F2082" w:rsidRDefault="00695FE8" w:rsidP="009E2C95">
      <w:pPr>
        <w:pStyle w:val="Standart1"/>
        <w:jc w:val="both"/>
        <w:rPr>
          <w:rFonts w:eastAsia="宋体"/>
          <w:lang w:eastAsia="zh-CN"/>
        </w:rPr>
      </w:pPr>
      <w:r w:rsidRPr="004F2082">
        <w:t xml:space="preserve">We considered the following </w:t>
      </w:r>
      <w:r w:rsidR="00862C0D" w:rsidRPr="004F2082">
        <w:t xml:space="preserve">major </w:t>
      </w:r>
      <w:r w:rsidRPr="004F2082">
        <w:t>groups of mental disorders</w:t>
      </w:r>
      <w:r w:rsidR="00862C0D" w:rsidRPr="004F2082">
        <w:t xml:space="preserve"> based on the typical age of onset and common classifications</w:t>
      </w:r>
      <w:r w:rsidRPr="004F2082">
        <w:t>:</w:t>
      </w:r>
      <w:r w:rsidR="00825334" w:rsidRPr="004F2082">
        <w:rPr>
          <w:rFonts w:eastAsia="宋体" w:hint="eastAsia"/>
          <w:lang w:eastAsia="zh-CN"/>
        </w:rPr>
        <w:t xml:space="preserve"> (1) </w:t>
      </w:r>
      <w:r w:rsidRPr="004F2082">
        <w:t xml:space="preserve">neurodevelopmental diseases </w:t>
      </w:r>
      <w:r w:rsidR="00825334" w:rsidRPr="004F2082">
        <w:rPr>
          <w:rFonts w:eastAsia="宋体" w:hint="eastAsia"/>
          <w:lang w:eastAsia="zh-CN"/>
        </w:rPr>
        <w:t>[</w:t>
      </w:r>
      <w:r w:rsidRPr="004F2082">
        <w:t xml:space="preserve">typically starting during childhood: </w:t>
      </w:r>
      <w:r w:rsidR="00825334" w:rsidRPr="004F2082">
        <w:t>T</w:t>
      </w:r>
      <w:r w:rsidRPr="004F2082">
        <w:t xml:space="preserve">ic disorders, ADHD, conduct disorder (CD), </w:t>
      </w:r>
      <w:r w:rsidR="00825334" w:rsidRPr="004F2082">
        <w:t>ODD</w:t>
      </w:r>
      <w:r w:rsidR="00825334" w:rsidRPr="004F2082">
        <w:rPr>
          <w:rFonts w:eastAsia="宋体" w:hint="eastAsia"/>
          <w:lang w:eastAsia="zh-CN"/>
        </w:rPr>
        <w:t>]</w:t>
      </w:r>
      <w:r w:rsidR="0096156D" w:rsidRPr="004F2082">
        <w:t>;</w:t>
      </w:r>
      <w:r w:rsidR="00825334" w:rsidRPr="004F2082">
        <w:rPr>
          <w:rFonts w:eastAsia="宋体" w:hint="eastAsia"/>
          <w:lang w:eastAsia="zh-CN"/>
        </w:rPr>
        <w:t xml:space="preserve"> (2) </w:t>
      </w:r>
      <w:r w:rsidRPr="004F2082">
        <w:t xml:space="preserve">early-onset anxiety disorders (typically starting during childhood: separation anxiety disorder, overanxious disorder, </w:t>
      </w:r>
      <w:r w:rsidR="0063663F" w:rsidRPr="004F2082">
        <w:t>animal phobias</w:t>
      </w:r>
      <w:r w:rsidRPr="004F2082">
        <w:t>, social phobia)</w:t>
      </w:r>
      <w:r w:rsidR="0096156D" w:rsidRPr="004F2082">
        <w:t>;</w:t>
      </w:r>
      <w:r w:rsidR="00825334" w:rsidRPr="004F2082">
        <w:rPr>
          <w:rFonts w:eastAsia="宋体" w:hint="eastAsia"/>
          <w:lang w:eastAsia="zh-CN"/>
        </w:rPr>
        <w:t xml:space="preserve"> (3) </w:t>
      </w:r>
      <w:r w:rsidRPr="004F2082">
        <w:t xml:space="preserve">late-onset anxiety disorders </w:t>
      </w:r>
      <w:r w:rsidR="006106AB" w:rsidRPr="004F2082">
        <w:rPr>
          <w:rFonts w:eastAsia="宋体" w:hint="eastAsia"/>
          <w:lang w:eastAsia="zh-CN"/>
        </w:rPr>
        <w:t>[</w:t>
      </w:r>
      <w:r w:rsidRPr="004F2082">
        <w:t xml:space="preserve">typically starting after adolescence: </w:t>
      </w:r>
      <w:r w:rsidR="006106AB" w:rsidRPr="004F2082">
        <w:t>G</w:t>
      </w:r>
      <w:r w:rsidRPr="004F2082">
        <w:t>eneralized anxiety disorder (GAD), panic, agoraphobia, specific phobias (excl. animal</w:t>
      </w:r>
      <w:r w:rsidR="0063663F" w:rsidRPr="004F2082">
        <w:t xml:space="preserve"> phobia</w:t>
      </w:r>
      <w:r w:rsidRPr="004F2082">
        <w:t>s</w:t>
      </w:r>
      <w:r w:rsidR="000872A8" w:rsidRPr="004F2082">
        <w:fldChar w:fldCharType="begin">
          <w:fldData xml:space="preserve">PEVuZE5vdGU+PENpdGU+PEF1dGhvcj5BamRhY2ljLUdyb3NzPC9BdXRob3I+PFllYXI+MjAxNjwv
WWVhcj48UmVjTnVtPjYwODwvUmVjTnVtPjxyZWNvcmQ+PHJlYy1udW1iZXI+NjA4PC9yZWMtbnVt
YmVyPjxmb3JlaWduLWtleXM+PGtleSBhcHA9IkVOIiBkYi1pZD0iYXR2dnd0ZHRsNTJ4NXdlNXBz
MjV6ZmY2YWF2MmZ6MnBldmVhIj42MDg8L2tleT48L2ZvcmVpZ24ta2V5cz48cmVmLXR5cGUgbmFt
ZT0iSm91cm5hbCBBcnRpY2xlIj4xNzwvcmVmLXR5cGU+PGNvbnRyaWJ1dG9ycz48YXV0aG9ycz48
YXV0aG9yPkFqZGFjaWMtR3Jvc3MsIFYuPC9hdXRob3I+PGF1dGhvcj5Sb2RnZXJzLCBTLjwvYXV0
aG9yPjxhdXRob3I+TXVsbGVyLCBNLjwvYXV0aG9yPjxhdXRob3I+SGVuZ2FydG5lciwgTS4gUC48
L2F1dGhvcj48YXV0aG9yPkFsZWtzYW5kcm93aWN6LCBBLjwvYXV0aG9yPjxhdXRob3I+S2F3b2hs
LCBXLjwvYXV0aG9yPjxhdXRob3I+SGVla2VyZW4sIEsuPC9hdXRob3I+PGF1dGhvcj5Sb3NzbGVy
LCBXLjwvYXV0aG9yPjxhdXRob3I+QW5nc3QsIEouPC9hdXRob3I+PGF1dGhvcj5DYXN0ZWxhbywg
RS48L2F1dGhvcj48YXV0aG9yPlZhbmRlbGV1ciwgQy48L2F1dGhvcj48YXV0aG9yPlByZWlzaWcs
IE0uPC9hdXRob3I+PC9hdXRob3JzPjwvY29udHJpYnV0b3JzPjxhdXRoLWFkZHJlc3M+RGVwYXJ0
bWVudCBvZiBQc3ljaGlhdHJ5LCBQc3ljaG90aGVyYXB5IGFuZCBQc3ljaG9zb21hdGljcywgUHN5
Y2hpYXRyaWMgSG9zcGl0YWwsIFVuaXZlcnNpdHkgb2YgWnVyaWNoLCBQTyBCb3ggMTkzMCwgODAy
MSwgWnVyaWNoLCBTd2l0emVybGFuZC4gdmFqZGFjaWNAZGdzcC51emguY2guJiN4RDtaSW5FUCwg
VGhlIFp1cmljaCBQcm9ncmFtIGZvciBTdXN0YWluYWJsZSBEZXZlbG9wbWVudCBvZiBNZW50YWwg
SGVhbHRoIFNlcnZpY2VzLCBVbml2ZXJzaXR5IG9mIFp1cmljaCwgWnVyaWNoLCBTd2l0emVybGFu
ZC4gdmFqZGFjaWNAZGdzcC51emguY2guJiN4RDtEZXBhcnRtZW50IG9mIFBzeWNoaWF0cnksIFBz
eWNob3RoZXJhcHkgYW5kIFBzeWNob3NvbWF0aWNzLCBQc3ljaGlhdHJpYyBIb3NwaXRhbCwgVW5p
dmVyc2l0eSBvZiBadXJpY2gsIFBPIEJveCAxOTMwLCA4MDIxLCBadXJpY2gsIFN3aXR6ZXJsYW5k
LiYjeEQ7WkluRVAsIFRoZSBadXJpY2ggUHJvZ3JhbSBmb3IgU3VzdGFpbmFibGUgRGV2ZWxvcG1l
bnQgb2YgTWVudGFsIEhlYWx0aCBTZXJ2aWNlcywgVW5pdmVyc2l0eSBvZiBadXJpY2gsIFp1cmlj
aCwgU3dpdHplcmxhbmQuJiN4RDtEZXBhcnRtZW50IG9mIEFwcGxpZWQgUHN5Y2hvbG9neSwgWnVy
aWNoIFVuaXZlcnNpdHkgb2YgQXBwbGllZCBTY2llbmNlcyAoWkhBVyksIFp1cmljaCwgU3dpdHpl
cmxhbmQuJiN4RDtDb2xsZWdpdW0gSGVsdmV0aWN1bSwgVW5pdmVyc2l0eSBvZiBadXJpY2ggYW5k
IFN3aXNzIEZlZGVyYWwgSW5zdGl0dXRlIG9mIFRlY2hub2xvZ3ksIFp1cmljaCwgU3dpdHplcmxh
bmQuJiN4RDtMYWJvcmF0b3J5IG9mIE5ldXJvc2NpZW5jZSAoTElNMjcpLCBJbnN0aXR1dGUgb2Yg
UHN5Y2hpYXRyeSwgVW5pdmVyc2l0eSBvZiBTYW8gUGF1bG8sIFNhbyBQYXVsbywgQnJhemlsLiYj
eEQ7RGVwYXJ0bWVudCBvZiBQc3ljaGlhdHJ5LCBDSFVWLCBMYXVzYW5uZSwgU3dpdHplcmxhbmQu
PC9hdXRoLWFkZHJlc3M+PHRpdGxlcz48dGl0bGU+UHVyZSBhbmltYWwgcGhvYmlhIGlzIG1vcmUg
c3BlY2lmaWMgdGhhbiBvdGhlciBzcGVjaWZpYyBwaG9iaWFzOiBlcGlkZW1pb2xvZ2ljYWwgZXZp
ZGVuY2UgZnJvbSB0aGUgWnVyaWNoIFN0dWR5LCB0aGUgWkluRVAgYW5kIHRoZSBQc3lDb0xhdXM8
L3RpdGxlPjxzZWNvbmRhcnktdGl0bGU+RXVyIEFyY2ggUHN5Y2hpYXRyeSBDbGluIE5ldXJvc2Np
PC9zZWNvbmRhcnktdGl0bGU+PC90aXRsZXM+PHBlcmlvZGljYWw+PGZ1bGwtdGl0bGU+RXVyIEFy
Y2ggUHN5Y2hpYXRyeSBDbGluIE5ldXJvc2NpPC9mdWxsLXRpdGxlPjwvcGVyaW9kaWNhbD48ZWRp
dGlvbj4yMDE2LzAzLzI0PC9lZGl0aW9uPjxkYXRlcz48eWVhcj4yMDE2PC95ZWFyPjxwdWItZGF0
ZXM+PGRhdGU+TWFyIDIxPC9kYXRlPjwvcHViLWRhdGVzPjwvZGF0ZXM+PGlzYm4+MTQzMy04NDkx
IChFbGVjdHJvbmljKSYjeEQ7MDk0MC0xMzM0IChMaW5raW5nKTwvaXNibj48YWNjZXNzaW9uLW51
bT4yNzAwMTM4MzwvYWNjZXNzaW9uLW51bT48dXJscz48cmVsYXRlZC11cmxzPjx1cmw+aHR0cDov
L3d3dy5uY2JpLm5sbS5uaWguZ292L2VudHJlei9xdWVyeS5mY2dpP2NtZD1SZXRyaWV2ZSZhbXA7
ZGI9UHViTWVkJmFtcDtkb3B0PUNpdGF0aW9uJmFtcDtsaXN0X3VpZHM9MjcwMDEzODM8L3VybD48
L3JlbGF0ZWQtdXJscz48L3VybHM+PGVsZWN0cm9uaWMtcmVzb3VyY2UtbnVtPjEwLjEwMDcvczAw
NDA2LTAxNi0wNjg3LTQmI3hEOzEwLjEwMDcvczAwNDA2LTAxNi0wNjg3LTQgW3BpaV08L2VsZWN0
cm9uaWMtcmVzb3VyY2UtbnVtPjxsYW5ndWFnZT5Fbmc8L2xhbmd1YWdlPjwvcmVjb3JkPjwvQ2l0
ZT48L0VuZE5vdGU+
</w:fldData>
        </w:fldChar>
      </w:r>
      <w:r w:rsidR="001E4ADE" w:rsidRPr="004F2082">
        <w:instrText xml:space="preserve"> ADDIN EN.CITE </w:instrText>
      </w:r>
      <w:r w:rsidR="000872A8" w:rsidRPr="004F2082">
        <w:fldChar w:fldCharType="begin">
          <w:fldData xml:space="preserve">PEVuZE5vdGU+PENpdGU+PEF1dGhvcj5BamRhY2ljLUdyb3NzPC9BdXRob3I+PFllYXI+MjAxNjwv
WWVhcj48UmVjTnVtPjYwODwvUmVjTnVtPjxyZWNvcmQ+PHJlYy1udW1iZXI+NjA4PC9yZWMtbnVt
YmVyPjxmb3JlaWduLWtleXM+PGtleSBhcHA9IkVOIiBkYi1pZD0iYXR2dnd0ZHRsNTJ4NXdlNXBz
MjV6ZmY2YWF2MmZ6MnBldmVhIj42MDg8L2tleT48L2ZvcmVpZ24ta2V5cz48cmVmLXR5cGUgbmFt
ZT0iSm91cm5hbCBBcnRpY2xlIj4xNzwvcmVmLXR5cGU+PGNvbnRyaWJ1dG9ycz48YXV0aG9ycz48
YXV0aG9yPkFqZGFjaWMtR3Jvc3MsIFYuPC9hdXRob3I+PGF1dGhvcj5Sb2RnZXJzLCBTLjwvYXV0
aG9yPjxhdXRob3I+TXVsbGVyLCBNLjwvYXV0aG9yPjxhdXRob3I+SGVuZ2FydG5lciwgTS4gUC48
L2F1dGhvcj48YXV0aG9yPkFsZWtzYW5kcm93aWN6LCBBLjwvYXV0aG9yPjxhdXRob3I+S2F3b2hs
LCBXLjwvYXV0aG9yPjxhdXRob3I+SGVla2VyZW4sIEsuPC9hdXRob3I+PGF1dGhvcj5Sb3NzbGVy
LCBXLjwvYXV0aG9yPjxhdXRob3I+QW5nc3QsIEouPC9hdXRob3I+PGF1dGhvcj5DYXN0ZWxhbywg
RS48L2F1dGhvcj48YXV0aG9yPlZhbmRlbGV1ciwgQy48L2F1dGhvcj48YXV0aG9yPlByZWlzaWcs
IE0uPC9hdXRob3I+PC9hdXRob3JzPjwvY29udHJpYnV0b3JzPjxhdXRoLWFkZHJlc3M+RGVwYXJ0
bWVudCBvZiBQc3ljaGlhdHJ5LCBQc3ljaG90aGVyYXB5IGFuZCBQc3ljaG9zb21hdGljcywgUHN5
Y2hpYXRyaWMgSG9zcGl0YWwsIFVuaXZlcnNpdHkgb2YgWnVyaWNoLCBQTyBCb3ggMTkzMCwgODAy
MSwgWnVyaWNoLCBTd2l0emVybGFuZC4gdmFqZGFjaWNAZGdzcC51emguY2guJiN4RDtaSW5FUCwg
VGhlIFp1cmljaCBQcm9ncmFtIGZvciBTdXN0YWluYWJsZSBEZXZlbG9wbWVudCBvZiBNZW50YWwg
SGVhbHRoIFNlcnZpY2VzLCBVbml2ZXJzaXR5IG9mIFp1cmljaCwgWnVyaWNoLCBTd2l0emVybGFu
ZC4gdmFqZGFjaWNAZGdzcC51emguY2guJiN4RDtEZXBhcnRtZW50IG9mIFBzeWNoaWF0cnksIFBz
eWNob3RoZXJhcHkgYW5kIFBzeWNob3NvbWF0aWNzLCBQc3ljaGlhdHJpYyBIb3NwaXRhbCwgVW5p
dmVyc2l0eSBvZiBadXJpY2gsIFBPIEJveCAxOTMwLCA4MDIxLCBadXJpY2gsIFN3aXR6ZXJsYW5k
LiYjeEQ7WkluRVAsIFRoZSBadXJpY2ggUHJvZ3JhbSBmb3IgU3VzdGFpbmFibGUgRGV2ZWxvcG1l
bnQgb2YgTWVudGFsIEhlYWx0aCBTZXJ2aWNlcywgVW5pdmVyc2l0eSBvZiBadXJpY2gsIFp1cmlj
aCwgU3dpdHplcmxhbmQuJiN4RDtEZXBhcnRtZW50IG9mIEFwcGxpZWQgUHN5Y2hvbG9neSwgWnVy
aWNoIFVuaXZlcnNpdHkgb2YgQXBwbGllZCBTY2llbmNlcyAoWkhBVyksIFp1cmljaCwgU3dpdHpl
cmxhbmQuJiN4RDtDb2xsZWdpdW0gSGVsdmV0aWN1bSwgVW5pdmVyc2l0eSBvZiBadXJpY2ggYW5k
IFN3aXNzIEZlZGVyYWwgSW5zdGl0dXRlIG9mIFRlY2hub2xvZ3ksIFp1cmljaCwgU3dpdHplcmxh
bmQuJiN4RDtMYWJvcmF0b3J5IG9mIE5ldXJvc2NpZW5jZSAoTElNMjcpLCBJbnN0aXR1dGUgb2Yg
UHN5Y2hpYXRyeSwgVW5pdmVyc2l0eSBvZiBTYW8gUGF1bG8sIFNhbyBQYXVsbywgQnJhemlsLiYj
eEQ7RGVwYXJ0bWVudCBvZiBQc3ljaGlhdHJ5LCBDSFVWLCBMYXVzYW5uZSwgU3dpdHplcmxhbmQu
PC9hdXRoLWFkZHJlc3M+PHRpdGxlcz48dGl0bGU+UHVyZSBhbmltYWwgcGhvYmlhIGlzIG1vcmUg
c3BlY2lmaWMgdGhhbiBvdGhlciBzcGVjaWZpYyBwaG9iaWFzOiBlcGlkZW1pb2xvZ2ljYWwgZXZp
ZGVuY2UgZnJvbSB0aGUgWnVyaWNoIFN0dWR5LCB0aGUgWkluRVAgYW5kIHRoZSBQc3lDb0xhdXM8
L3RpdGxlPjxzZWNvbmRhcnktdGl0bGU+RXVyIEFyY2ggUHN5Y2hpYXRyeSBDbGluIE5ldXJvc2Np
PC9zZWNvbmRhcnktdGl0bGU+PC90aXRsZXM+PHBlcmlvZGljYWw+PGZ1bGwtdGl0bGU+RXVyIEFy
Y2ggUHN5Y2hpYXRyeSBDbGluIE5ldXJvc2NpPC9mdWxsLXRpdGxlPjwvcGVyaW9kaWNhbD48ZWRp
dGlvbj4yMDE2LzAzLzI0PC9lZGl0aW9uPjxkYXRlcz48eWVhcj4yMDE2PC95ZWFyPjxwdWItZGF0
ZXM+PGRhdGU+TWFyIDIxPC9kYXRlPjwvcHViLWRhdGVzPjwvZGF0ZXM+PGlzYm4+MTQzMy04NDkx
IChFbGVjdHJvbmljKSYjeEQ7MDk0MC0xMzM0IChMaW5raW5nKTwvaXNibj48YWNjZXNzaW9uLW51
bT4yNzAwMTM4MzwvYWNjZXNzaW9uLW51bT48dXJscz48cmVsYXRlZC11cmxzPjx1cmw+aHR0cDov
L3d3dy5uY2JpLm5sbS5uaWguZ292L2VudHJlei9xdWVyeS5mY2dpP2NtZD1SZXRyaWV2ZSZhbXA7
ZGI9UHViTWVkJmFtcDtkb3B0PUNpdGF0aW9uJmFtcDtsaXN0X3VpZHM9MjcwMDEzODM8L3VybD48
L3JlbGF0ZWQtdXJscz48L3VybHM+PGVsZWN0cm9uaWMtcmVzb3VyY2UtbnVtPjEwLjEwMDcvczAw
NDA2LTAxNi0wNjg3LTQmI3hEOzEwLjEwMDcvczAwNDA2LTAxNi0wNjg3LTQgW3BpaV08L2VsZWN0
cm9uaWMtcmVzb3VyY2UtbnVtPjxsYW5ndWFnZT5Fbmc8L2xhbmd1YWdlPjwvcmVjb3JkPjwvQ2l0
ZT48L0Vu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73]</w:t>
      </w:r>
      <w:r w:rsidR="000872A8" w:rsidRPr="004F2082">
        <w:fldChar w:fldCharType="end"/>
      </w:r>
      <w:r w:rsidRPr="004F2082">
        <w:t>)</w:t>
      </w:r>
      <w:r w:rsidR="006106AB" w:rsidRPr="004F2082">
        <w:rPr>
          <w:rFonts w:eastAsia="宋体" w:hint="eastAsia"/>
          <w:lang w:eastAsia="zh-CN"/>
        </w:rPr>
        <w:t>]</w:t>
      </w:r>
      <w:r w:rsidR="0096156D" w:rsidRPr="004F2082">
        <w:t>;</w:t>
      </w:r>
      <w:r w:rsidR="00825334" w:rsidRPr="004F2082">
        <w:rPr>
          <w:rFonts w:eastAsia="宋体" w:hint="eastAsia"/>
          <w:lang w:eastAsia="zh-CN"/>
        </w:rPr>
        <w:t xml:space="preserve"> (4)</w:t>
      </w:r>
      <w:r w:rsidR="006106AB" w:rsidRPr="004F2082">
        <w:rPr>
          <w:rFonts w:eastAsia="宋体" w:hint="eastAsia"/>
          <w:lang w:eastAsia="zh-CN"/>
        </w:rPr>
        <w:t xml:space="preserve"> </w:t>
      </w:r>
      <w:r w:rsidRPr="004F2082">
        <w:t>mood disorders (typically starting after adolescence: major depressive disorder</w:t>
      </w:r>
      <w:r w:rsidR="0096156D" w:rsidRPr="004F2082">
        <w:t>, dysthymia, bipolar disorders);</w:t>
      </w:r>
      <w:r w:rsidR="00825334" w:rsidRPr="004F2082">
        <w:rPr>
          <w:rFonts w:eastAsia="宋体" w:hint="eastAsia"/>
          <w:lang w:eastAsia="zh-CN"/>
        </w:rPr>
        <w:t xml:space="preserve"> and (5)</w:t>
      </w:r>
      <w:r w:rsidR="004F2082" w:rsidRPr="004F2082">
        <w:rPr>
          <w:rFonts w:eastAsia="宋体" w:hint="eastAsia"/>
          <w:lang w:eastAsia="zh-CN"/>
        </w:rPr>
        <w:t xml:space="preserve"> </w:t>
      </w:r>
      <w:r w:rsidRPr="004F2082">
        <w:t>substance use disorders (typically starting after adolescence: alcohol, can</w:t>
      </w:r>
      <w:r w:rsidR="004F2082" w:rsidRPr="004F2082">
        <w:t>nabis, other illicit drug abuse/</w:t>
      </w:r>
      <w:r w:rsidRPr="004F2082">
        <w:t>dependence)</w:t>
      </w:r>
      <w:r w:rsidR="0096156D" w:rsidRPr="004F2082">
        <w:t>.</w:t>
      </w:r>
    </w:p>
    <w:p w14:paraId="3B673311" w14:textId="01DBCA26" w:rsidR="00FF4A97" w:rsidRPr="004F2082" w:rsidRDefault="00FF4A97" w:rsidP="004F2082">
      <w:pPr>
        <w:pStyle w:val="Standart1"/>
        <w:ind w:firstLineChars="100" w:firstLine="240"/>
        <w:jc w:val="both"/>
        <w:rPr>
          <w:rFonts w:cs="Helvetica"/>
          <w:noProof w:val="0"/>
        </w:rPr>
      </w:pPr>
      <w:r w:rsidRPr="004F2082">
        <w:t xml:space="preserve">Disorders with low frequencies (schizophrenia, </w:t>
      </w:r>
      <w:r w:rsidRPr="004F2082">
        <w:rPr>
          <w:rFonts w:cs="Helvetica"/>
          <w:noProof w:val="0"/>
        </w:rPr>
        <w:t>schizoaffective disorders) or inadequately fitting in with the major groups (</w:t>
      </w:r>
      <w:r w:rsidR="009E2C95" w:rsidRPr="004F2082">
        <w:t>OCD</w:t>
      </w:r>
      <w:r w:rsidRPr="004F2082">
        <w:rPr>
          <w:rFonts w:cs="Helvetica"/>
          <w:noProof w:val="0"/>
        </w:rPr>
        <w:t xml:space="preserve">, personality disorders, eating disorders) were not included in the analyses. </w:t>
      </w:r>
    </w:p>
    <w:p w14:paraId="011EEE11" w14:textId="77777777" w:rsidR="005670D8" w:rsidRPr="004F2082" w:rsidRDefault="005670D8" w:rsidP="009E2C95">
      <w:pPr>
        <w:pStyle w:val="Standart1"/>
        <w:jc w:val="both"/>
      </w:pPr>
    </w:p>
    <w:p w14:paraId="1A9FC251" w14:textId="77777777" w:rsidR="005670D8" w:rsidRPr="004F2082" w:rsidRDefault="00682F2F" w:rsidP="009E2C95">
      <w:pPr>
        <w:pStyle w:val="TitelUnterkapitel"/>
        <w:jc w:val="both"/>
        <w:rPr>
          <w:b/>
        </w:rPr>
      </w:pPr>
      <w:r w:rsidRPr="004F2082">
        <w:rPr>
          <w:b/>
        </w:rPr>
        <w:t xml:space="preserve">Assessment </w:t>
      </w:r>
      <w:r w:rsidR="00695FE8" w:rsidRPr="004F2082">
        <w:rPr>
          <w:b/>
        </w:rPr>
        <w:t>of infectious</w:t>
      </w:r>
      <w:r w:rsidR="009E3B4A" w:rsidRPr="004F2082">
        <w:rPr>
          <w:b/>
        </w:rPr>
        <w:t>, atopic and inflammatory</w:t>
      </w:r>
      <w:r w:rsidR="00695FE8" w:rsidRPr="004F2082">
        <w:rPr>
          <w:b/>
        </w:rPr>
        <w:t xml:space="preserve"> diseases </w:t>
      </w:r>
    </w:p>
    <w:p w14:paraId="7DEE637B" w14:textId="77777777" w:rsidR="005670D8" w:rsidRPr="004F2082" w:rsidRDefault="00695FE8" w:rsidP="009E2C95">
      <w:pPr>
        <w:pStyle w:val="Standart1"/>
        <w:jc w:val="both"/>
      </w:pPr>
      <w:r w:rsidRPr="004F2082">
        <w:t>The information on infectious diseases and related conditions was derived using an extended version of the medical history parts of the DIGS and the SADS</w:t>
      </w:r>
      <w:r w:rsidR="002C667E" w:rsidRPr="004F2082">
        <w:t>-L</w:t>
      </w:r>
      <w:r w:rsidRPr="004F2082">
        <w:t xml:space="preserve"> and was based on self-reporting. In the interview participants were asked questions about ever having been diagnosed with various infectious diseases, diseases of the nervous system, cardiovascular, respiratory, gastrointestinal, metabolic and dermatological conditions as well as allergies and hormonal problems. For each disease, a screening question was asked and followed up in </w:t>
      </w:r>
      <w:r w:rsidR="001932BB" w:rsidRPr="004F2082">
        <w:t xml:space="preserve">the </w:t>
      </w:r>
      <w:r w:rsidRPr="004F2082">
        <w:t>case of an affirmative response.</w:t>
      </w:r>
    </w:p>
    <w:p w14:paraId="6E221DB0" w14:textId="2EAEFA40" w:rsidR="005670D8" w:rsidRPr="00A14FD0" w:rsidRDefault="00695FE8" w:rsidP="00E0544D">
      <w:pPr>
        <w:pStyle w:val="Standart1"/>
        <w:ind w:firstLineChars="100" w:firstLine="240"/>
        <w:jc w:val="both"/>
        <w:rPr>
          <w:rFonts w:eastAsia="宋体"/>
          <w:lang w:eastAsia="zh-CN"/>
        </w:rPr>
      </w:pPr>
      <w:r w:rsidRPr="004F2082">
        <w:t xml:space="preserve">In the current analyses the infectious diseases and related conditions were </w:t>
      </w:r>
      <w:r w:rsidR="00285035" w:rsidRPr="004F2082">
        <w:t>selected</w:t>
      </w:r>
      <w:r w:rsidRPr="004F2082">
        <w:t>:</w:t>
      </w:r>
      <w:r w:rsidR="00A14FD0">
        <w:rPr>
          <w:rFonts w:eastAsia="宋体" w:hint="eastAsia"/>
          <w:lang w:eastAsia="zh-CN"/>
        </w:rPr>
        <w:t xml:space="preserve"> (1) </w:t>
      </w:r>
      <w:r w:rsidRPr="004F2082">
        <w:t>diseases typically related to streptococcal infections of the respiratory tract (</w:t>
      </w:r>
      <w:r w:rsidR="00EE1105" w:rsidRPr="004F2082">
        <w:t xml:space="preserve">scarlet fever, </w:t>
      </w:r>
      <w:r w:rsidRPr="004F2082">
        <w:t>tonsillitis, rheumatic fever);</w:t>
      </w:r>
      <w:r w:rsidR="00A14FD0" w:rsidRPr="00A14FD0">
        <w:rPr>
          <w:rFonts w:eastAsia="宋体" w:hint="eastAsia"/>
          <w:lang w:eastAsia="zh-CN"/>
        </w:rPr>
        <w:t xml:space="preserve"> </w:t>
      </w:r>
      <w:r w:rsidR="00A14FD0">
        <w:rPr>
          <w:rFonts w:eastAsia="宋体" w:hint="eastAsia"/>
          <w:lang w:eastAsia="zh-CN"/>
        </w:rPr>
        <w:t xml:space="preserve">(2) </w:t>
      </w:r>
      <w:r w:rsidR="00A14FD0">
        <w:t>measles/mumps/</w:t>
      </w:r>
      <w:r w:rsidRPr="004F2082">
        <w:t>rubella (MMR); the age range of the sample imp</w:t>
      </w:r>
      <w:r w:rsidR="001932BB" w:rsidRPr="004F2082">
        <w:t>lies that most participants had</w:t>
      </w:r>
      <w:r w:rsidRPr="004F2082">
        <w:t xml:space="preserve"> not received an MMR vaccin</w:t>
      </w:r>
      <w:r w:rsidR="00A64B5B" w:rsidRPr="004F2082">
        <w:t>e</w:t>
      </w:r>
      <w:r w:rsidRPr="004F2082">
        <w:t xml:space="preserve"> in childhood, as routine measles and later MMR vaccinations </w:t>
      </w:r>
      <w:r w:rsidR="00A64B5B" w:rsidRPr="004F2082">
        <w:t xml:space="preserve">schedules were </w:t>
      </w:r>
      <w:r w:rsidR="001932BB" w:rsidRPr="004F2082">
        <w:t xml:space="preserve">only </w:t>
      </w:r>
      <w:r w:rsidR="00A64B5B" w:rsidRPr="004F2082">
        <w:t xml:space="preserve">introduced </w:t>
      </w:r>
      <w:r w:rsidRPr="004F2082">
        <w:t xml:space="preserve">by the Swiss government only in the </w:t>
      </w:r>
      <w:r w:rsidRPr="004F2082">
        <w:lastRenderedPageBreak/>
        <w:t>19</w:t>
      </w:r>
      <w:r w:rsidR="00A64B5B" w:rsidRPr="004F2082">
        <w:t>6</w:t>
      </w:r>
      <w:r w:rsidRPr="004F2082">
        <w:t>0s</w:t>
      </w:r>
      <w:r w:rsidR="009E3B4A" w:rsidRPr="004F2082">
        <w:t>;</w:t>
      </w:r>
      <w:r w:rsidR="00A14FD0" w:rsidRPr="00A14FD0">
        <w:rPr>
          <w:rFonts w:eastAsia="宋体" w:hint="eastAsia"/>
          <w:lang w:eastAsia="zh-CN"/>
        </w:rPr>
        <w:t xml:space="preserve"> </w:t>
      </w:r>
      <w:r w:rsidR="00A14FD0">
        <w:rPr>
          <w:rFonts w:eastAsia="宋体" w:hint="eastAsia"/>
          <w:lang w:eastAsia="zh-CN"/>
        </w:rPr>
        <w:t xml:space="preserve">(3) </w:t>
      </w:r>
      <w:r w:rsidR="00A14FD0" w:rsidRPr="004F2082">
        <w:t>UTI</w:t>
      </w:r>
      <w:r w:rsidR="009E3B4A" w:rsidRPr="004F2082">
        <w:t xml:space="preserve">s (cystitis, pyelitis, pyelonephritis, other nephritis, urethritis, prostatitis); </w:t>
      </w:r>
      <w:r w:rsidR="00A14FD0">
        <w:rPr>
          <w:rFonts w:eastAsia="宋体" w:hint="eastAsia"/>
          <w:lang w:eastAsia="zh-CN"/>
        </w:rPr>
        <w:t xml:space="preserve">(4) </w:t>
      </w:r>
      <w:r w:rsidR="009E3B4A" w:rsidRPr="004F2082">
        <w:t>irritable bowel syndrome;</w:t>
      </w:r>
      <w:r w:rsidR="00A14FD0" w:rsidRPr="00A14FD0">
        <w:rPr>
          <w:rFonts w:eastAsia="宋体" w:hint="eastAsia"/>
          <w:lang w:eastAsia="zh-CN"/>
        </w:rPr>
        <w:t xml:space="preserve"> </w:t>
      </w:r>
      <w:r w:rsidR="00A14FD0">
        <w:rPr>
          <w:rFonts w:eastAsia="宋体" w:hint="eastAsia"/>
          <w:lang w:eastAsia="zh-CN"/>
        </w:rPr>
        <w:t xml:space="preserve">(5) </w:t>
      </w:r>
      <w:r w:rsidR="00A14FD0">
        <w:t>peptic ulcer/</w:t>
      </w:r>
      <w:r w:rsidR="009E3B4A" w:rsidRPr="004F2082">
        <w:t>gastritis;</w:t>
      </w:r>
      <w:r w:rsidR="00A14FD0" w:rsidRPr="00A14FD0">
        <w:rPr>
          <w:rFonts w:eastAsia="宋体" w:hint="eastAsia"/>
          <w:lang w:eastAsia="zh-CN"/>
        </w:rPr>
        <w:t xml:space="preserve"> </w:t>
      </w:r>
      <w:r w:rsidR="00A14FD0">
        <w:rPr>
          <w:rFonts w:eastAsia="宋体" w:hint="eastAsia"/>
          <w:lang w:eastAsia="zh-CN"/>
        </w:rPr>
        <w:t xml:space="preserve">(6) </w:t>
      </w:r>
      <w:r w:rsidR="009C0912" w:rsidRPr="004F2082">
        <w:t>asthma</w:t>
      </w:r>
      <w:r w:rsidR="002C667E" w:rsidRPr="004F2082">
        <w:t xml:space="preserve"> and</w:t>
      </w:r>
      <w:r w:rsidR="009E3B4A" w:rsidRPr="004F2082">
        <w:t xml:space="preserve"> atopic diseases;</w:t>
      </w:r>
      <w:r w:rsidR="00A14FD0" w:rsidRPr="00A14FD0">
        <w:rPr>
          <w:rFonts w:eastAsia="宋体" w:hint="eastAsia"/>
          <w:lang w:eastAsia="zh-CN"/>
        </w:rPr>
        <w:t xml:space="preserve"> </w:t>
      </w:r>
      <w:r w:rsidR="00A14FD0">
        <w:rPr>
          <w:rFonts w:eastAsia="宋体" w:hint="eastAsia"/>
          <w:lang w:eastAsia="zh-CN"/>
        </w:rPr>
        <w:t xml:space="preserve">(7) </w:t>
      </w:r>
      <w:r w:rsidR="009E3B4A" w:rsidRPr="004F2082">
        <w:t>acne;</w:t>
      </w:r>
      <w:r w:rsidR="00A14FD0" w:rsidRPr="00A14FD0">
        <w:rPr>
          <w:rFonts w:eastAsia="宋体" w:hint="eastAsia"/>
          <w:lang w:eastAsia="zh-CN"/>
        </w:rPr>
        <w:t xml:space="preserve"> </w:t>
      </w:r>
      <w:r w:rsidR="00A14FD0">
        <w:rPr>
          <w:rFonts w:eastAsia="宋体" w:hint="eastAsia"/>
          <w:lang w:eastAsia="zh-CN"/>
        </w:rPr>
        <w:t xml:space="preserve">and (8) </w:t>
      </w:r>
      <w:r w:rsidR="009E3B4A" w:rsidRPr="004F2082">
        <w:t>psoriasis</w:t>
      </w:r>
      <w:r w:rsidRPr="004F2082">
        <w:t>.</w:t>
      </w:r>
    </w:p>
    <w:p w14:paraId="2DD9D62F" w14:textId="77777777" w:rsidR="00695FE8" w:rsidRPr="004F2082" w:rsidRDefault="00695FE8" w:rsidP="00557936">
      <w:pPr>
        <w:pStyle w:val="StandardTitle"/>
      </w:pPr>
    </w:p>
    <w:p w14:paraId="18FA9C9F" w14:textId="77777777" w:rsidR="005670D8" w:rsidRPr="004F2082" w:rsidRDefault="00695FE8" w:rsidP="009E2C95">
      <w:pPr>
        <w:pStyle w:val="TitelUnterkapitel"/>
        <w:jc w:val="both"/>
        <w:rPr>
          <w:b/>
        </w:rPr>
      </w:pPr>
      <w:r w:rsidRPr="004F2082">
        <w:rPr>
          <w:b/>
        </w:rPr>
        <w:t>Covariates</w:t>
      </w:r>
    </w:p>
    <w:p w14:paraId="26FF6F48" w14:textId="356D5556" w:rsidR="00C503E0" w:rsidRPr="003062CB" w:rsidRDefault="00695FE8" w:rsidP="009E2C95">
      <w:pPr>
        <w:pStyle w:val="Standart1"/>
        <w:jc w:val="both"/>
        <w:rPr>
          <w:rFonts w:eastAsia="宋体"/>
          <w:lang w:eastAsia="zh-CN"/>
        </w:rPr>
      </w:pPr>
      <w:r w:rsidRPr="004F2082">
        <w:t xml:space="preserve">We adjusted </w:t>
      </w:r>
      <w:r w:rsidR="00F54F17" w:rsidRPr="004F2082">
        <w:t xml:space="preserve">the </w:t>
      </w:r>
      <w:r w:rsidRPr="004F2082">
        <w:t>analys</w:t>
      </w:r>
      <w:r w:rsidR="00F54F17" w:rsidRPr="004F2082">
        <w:t>i</w:t>
      </w:r>
      <w:r w:rsidRPr="004F2082">
        <w:t>s for the following variables which might account for</w:t>
      </w:r>
      <w:r w:rsidR="009E2C95" w:rsidRPr="004F2082">
        <w:t xml:space="preserve"> </w:t>
      </w:r>
      <w:r w:rsidRPr="004F2082">
        <w:t>the relationship between infectious diseases and mental disorders:</w:t>
      </w:r>
      <w:r w:rsidR="003062CB">
        <w:rPr>
          <w:rFonts w:eastAsia="宋体" w:hint="eastAsia"/>
          <w:lang w:eastAsia="zh-CN"/>
        </w:rPr>
        <w:t xml:space="preserve"> (1) </w:t>
      </w:r>
      <w:r w:rsidRPr="004F2082">
        <w:t>sex;</w:t>
      </w:r>
      <w:r w:rsidR="003062CB" w:rsidRPr="003062CB">
        <w:rPr>
          <w:rFonts w:eastAsia="宋体" w:hint="eastAsia"/>
          <w:lang w:eastAsia="zh-CN"/>
        </w:rPr>
        <w:t xml:space="preserve"> </w:t>
      </w:r>
      <w:r w:rsidR="003062CB">
        <w:rPr>
          <w:rFonts w:eastAsia="宋体" w:hint="eastAsia"/>
          <w:lang w:eastAsia="zh-CN"/>
        </w:rPr>
        <w:t xml:space="preserve">(2) </w:t>
      </w:r>
      <w:r w:rsidRPr="004F2082">
        <w:t xml:space="preserve">education level (low: </w:t>
      </w:r>
      <w:r w:rsidR="003062CB" w:rsidRPr="004F2082">
        <w:t>B</w:t>
      </w:r>
      <w:r w:rsidRPr="004F2082">
        <w:t xml:space="preserve">asic school and apprenticeship level; medium: </w:t>
      </w:r>
      <w:r w:rsidR="003062CB" w:rsidRPr="004F2082">
        <w:t>P</w:t>
      </w:r>
      <w:r w:rsidRPr="004F2082">
        <w:t xml:space="preserve">re-university and high-level technical schools; high: </w:t>
      </w:r>
      <w:r w:rsidR="003062CB" w:rsidRPr="004F2082">
        <w:t>U</w:t>
      </w:r>
      <w:r w:rsidRPr="004F2082">
        <w:t>niversity);</w:t>
      </w:r>
      <w:r w:rsidR="003062CB" w:rsidRPr="003062CB">
        <w:rPr>
          <w:rFonts w:eastAsia="宋体" w:hint="eastAsia"/>
          <w:lang w:eastAsia="zh-CN"/>
        </w:rPr>
        <w:t xml:space="preserve"> </w:t>
      </w:r>
      <w:r w:rsidR="003062CB">
        <w:rPr>
          <w:rFonts w:eastAsia="宋体" w:hint="eastAsia"/>
          <w:lang w:eastAsia="zh-CN"/>
        </w:rPr>
        <w:t xml:space="preserve">(3) </w:t>
      </w:r>
      <w:r w:rsidRPr="004F2082">
        <w:t xml:space="preserve">familial aggregation assessed by the semi-structured Family History </w:t>
      </w:r>
      <w:r w:rsidR="003062CB">
        <w:rPr>
          <w:rFonts w:eastAsia="宋体" w:hint="eastAsia"/>
          <w:lang w:eastAsia="zh-CN"/>
        </w:rPr>
        <w:t>-</w:t>
      </w:r>
      <w:r w:rsidRPr="004F2082">
        <w:t xml:space="preserve"> Research Diagnostic Criteria (FH-RDC)</w:t>
      </w:r>
      <w:r w:rsidR="000872A8" w:rsidRPr="004F2082">
        <w:fldChar w:fldCharType="begin">
          <w:fldData xml:space="preserve">PEVuZE5vdGU+PENpdGU+PEF1dGhvcj5BbmRyZWFzZW48L0F1dGhvcj48WWVhcj4xOTc3PC9ZZWFy
PjxSZWNOdW0+NDgyPC9SZWNOdW0+PHJlY29yZD48cmVjLW51bWJlcj40ODI8L3JlYy1udW1iZXI+
PGZvcmVpZ24ta2V5cz48a2V5IGFwcD0iRU4iIGRiLWlkPSJhdHZ2d3RkdGw1Mng1d2U1cHMyNXpm
ZjZhYXYyZnoycGV2ZWEiPjQ4Mjwva2V5PjwvZm9yZWlnbi1rZXlzPjxyZWYtdHlwZSBuYW1lPSJK
b3VybmFsIEFydGljbGUiPjE3PC9yZWYtdHlwZT48Y29udHJpYnV0b3JzPjxhdXRob3JzPjxhdXRo
b3I+QW5kcmVhc2VuLCBOLkMuPC9hdXRob3I+PGF1dGhvcj5FbmRpY290dCwgSi48L2F1dGhvcj48
YXV0aG9yPlNwaXR6ZXIsIFIuTC48L2F1dGhvcj48YXV0aG9yPldpbm9rdXIsIEcuPC9hdXRob3I+
PC9hdXRob3JzPjwvY29udHJpYnV0b3JzPjx0aXRsZXM+PHRpdGxlPlRoZSBmYW1pbHkgaGlzdG9y
eSBtZXRob2QgdXNpbmcgZGlhZ25vc3RpYyBjcml0ZXJpYS4gUmVsaWFiaWxpdHkgYW5kIHZhbGlk
aXR5PC90aXRsZT48c2Vjb25kYXJ5LXRpdGxlPkFyY2ggR2VuIFBzeWNoaWF0cnk8L3NlY29uZGFy
eS10aXRsZT48YWx0LXRpdGxlPkFyY2hpdmVzIG9mIEdlbmVyYWwgUHN5Y2hpYXRyeTwvYWx0LXRp
dGxlPjwvdGl0bGVzPjxwYWdlcz4xMjI54oCTMTIzNTwvcGFnZXM+PHZvbHVtZT4zNDwvdm9sdW1l
PjxkYXRlcz48eWVhcj4xOTc3PC95ZWFyPjwvZGF0ZXM+PHVybHM+PC91cmxzPjwvcmVjb3JkPjwv
Q2l0ZT48Q2l0ZT48QXV0aG9yPlJvdGhlbjwvQXV0aG9yPjxZZWFyPjIwMDk8L1llYXI+PFJlY051
bT40ODE8L1JlY051bT48cmVjb3JkPjxyZWMtbnVtYmVyPjQ4MTwvcmVjLW51bWJlcj48Zm9yZWln
bi1rZXlzPjxrZXkgYXBwPSJFTiIgZGItaWQ9ImF0dnZ3dGR0bDUyeDV3ZTVwczI1emZmNmFhdjJm
ejJwZXZlYSI+NDgxPC9rZXk+PC9mb3JlaWduLWtleXM+PHJlZi10eXBlIG5hbWU9IkpvdXJuYWwg
QXJ0aWNsZSI+MTc8L3JlZi10eXBlPjxjb250cmlidXRvcnM+PGF1dGhvcnM+PGF1dGhvcj5Sb3Ro
ZW4sIFMuPC9hdXRob3I+PGF1dGhvcj5WYW5kZWxldXIsIEMuIEwuPC9hdXRob3I+PGF1dGhvcj5M
dXN0ZW5iZXJnZXIsIFkuPC9hdXRob3I+PGF1dGhvcj5KZWFucHJldHJlLCBOLjwvYXV0aG9yPjxh
dXRob3I+QXllciwgRS48L2F1dGhvcj48YXV0aG9yPkdhbW1hLCBGLjwvYXV0aG9yPjxhdXRob3I+
SGFsZm9uLCBPLjwvYXV0aG9yPjxhdXRob3I+Rm9ybmVyb2QsIEQuPC9hdXRob3I+PGF1dGhvcj5G
ZXJyZXJvLCBGLjwvYXV0aG9yPjxhdXRob3I+UHJlaXNpZywgTS48L2F1dGhvcj48L2F1dGhvcnM+
PC9jb250cmlidXRvcnM+PGF1dGgtYWRkcmVzcz5EZXBhcnRtZW50IG9mIFBzeWNoaWF0cnksIFVu
aXZlcnNpdHkgSG9zcGl0YWwgQ2VudGVyIGFuZCBVbml2ZXJzaXR5IG9mIExhdXNhbm5lLCBMYXVz
YW5uZSwgU3dpdHplcmxhbmQuIHN0ZXBoYW5lLnJvdGhlbkBjaHV2LmNoPC9hdXRoLWFkZHJlc3M+
PHRpdGxlcz48dGl0bGU+UGFyZW50LWNoaWxkIGFncmVlbWVudCBhbmQgcHJldmFsZW5jZSBlc3Rp
bWF0ZXMgb2YgZGlhZ25vc2VzIGluIGNoaWxkaG9vZDogZGlyZWN0IGludGVydmlldyB2ZXJzdXMg
ZmFtaWx5IGhpc3RvcnkgbWV0aG9kPC90aXRsZT48c2Vjb25kYXJ5LXRpdGxlPkludCBKIE1ldGhv
ZHMgUHN5Y2hpYXRyIFJlczwvc2Vjb25kYXJ5LXRpdGxlPjwvdGl0bGVzPjxwYWdlcz45Ni0xMDk8
L3BhZ2VzPjx2b2x1bWU+MTg8L3ZvbHVtZT48bnVtYmVyPjI8L251bWJlcj48ZWRpdGlvbj4yMDA5
LzA2LzEwPC9lZGl0aW9uPjxrZXl3b3Jkcz48a2V5d29yZD5BZG9sZXNjZW50PC9rZXl3b3JkPjxr
ZXl3b3JkPkFkdWx0PC9rZXl3b3JkPjxrZXl3b3JkPkNoaWxkPC9rZXl3b3JkPjxrZXl3b3JkPkRp
YWdub3N0aWMgYW5kIFN0YXRpc3RpY2FsIE1hbnVhbCBvZiBNZW50YWwgRGlzb3JkZXJzPC9rZXl3
b3JkPjxrZXl3b3JkPipGYW1pbHkgSGVhbHRoPC9rZXl3b3JkPjxrZXl3b3JkPkZlbWFsZTwva2V5
d29yZD48a2V5d29yZD5IdW1hbnM8L2tleXdvcmQ+PGtleXdvcmQ+KkludGVydmlld3MgYXMgVG9w
aWM8L2tleXdvcmQ+PGtleXdvcmQ+TWFsZTwva2V5d29yZD48a2V5d29yZD4qTWVkaWNhbCBIaXN0
b3J5IFRha2luZzwva2V5d29yZD48a2V5d29yZD5NZW50YWwgRGlzb3JkZXJzLypkaWFnbm9zaXMv
KmVwaWRlbWlvbG9neS9nZW5ldGljczwva2V5d29yZD48a2V5d29yZD5NaWRkbGUgQWdlZDwva2V5
d29yZD48a2V5d29yZD5PZGRzIFJhdGlvPC9rZXl3b3JkPjxrZXl3b3JkPlBhcmVudHMvKnBzeWNo
b2xvZ3k8L2tleXdvcmQ+PGtleXdvcmQ+UHJldmFsZW5jZTwva2V5d29yZD48a2V5d29yZD5Qc3lj
aGlhdHJpYyBTdGF0dXMgUmF0aW5nIFNjYWxlczwva2V5d29yZD48a2V5d29yZD5RdWVzdGlvbm5h
aXJlczwva2V5d29yZD48L2tleXdvcmRzPjxkYXRlcz48eWVhcj4yMDA5PC95ZWFyPjxwdWItZGF0
ZXM+PGRhdGU+SnVuPC9kYXRlPjwvcHViLWRhdGVzPjwvZGF0ZXM+PGlzYm4+MTA0OS04OTMxIChQ
cmludCkmI3hEOzEwNDktODkzMSAoTGlua2luZyk8L2lzYm4+PGFjY2Vzc2lvbi1udW0+MTk1MDcx
Njc8L2FjY2Vzc2lvbi1udW0+PHVybHM+PHJlbGF0ZWQtdXJscz48dXJsPmh0dHA6Ly93d3cubmNi
aS5ubG0ubmloLmdvdi9lbnRyZXovcXVlcnkuZmNnaT9jbWQ9UmV0cmlldmUmYW1wO2RiPVB1Yk1l
ZCZhbXA7ZG9wdD1DaXRhdGlvbiZhbXA7bGlzdF91aWRzPTE5NTA3MTY3PC91cmw+PC9yZWxhdGVk
LXVybHM+PC91cmxzPjxlbGVjdHJvbmljLXJlc291cmNlLW51bT4xMC4xMDAyL21wci4yODE8L2Vs
ZWN0cm9uaWMtcmVzb3VyY2UtbnVtPjxsYW5ndWFnZT5lbmc8L2xhbmd1YWdlPjwvcmVjb3JkPjwv
Q2l0ZT48L0VuZE5vdGU+AG==
</w:fldData>
        </w:fldChar>
      </w:r>
      <w:r w:rsidR="001E4ADE" w:rsidRPr="004F2082">
        <w:instrText xml:space="preserve"> ADDIN EN.CITE </w:instrText>
      </w:r>
      <w:r w:rsidR="000872A8" w:rsidRPr="004F2082">
        <w:fldChar w:fldCharType="begin">
          <w:fldData xml:space="preserve">PEVuZE5vdGU+PENpdGU+PEF1dGhvcj5BbmRyZWFzZW48L0F1dGhvcj48WWVhcj4xOTc3PC9ZZWFy
PjxSZWNOdW0+NDgyPC9SZWNOdW0+PHJlY29yZD48cmVjLW51bWJlcj40ODI8L3JlYy1udW1iZXI+
PGZvcmVpZ24ta2V5cz48a2V5IGFwcD0iRU4iIGRiLWlkPSJhdHZ2d3RkdGw1Mng1d2U1cHMyNXpm
ZjZhYXYyZnoycGV2ZWEiPjQ4Mjwva2V5PjwvZm9yZWlnbi1rZXlzPjxyZWYtdHlwZSBuYW1lPSJK
b3VybmFsIEFydGljbGUiPjE3PC9yZWYtdHlwZT48Y29udHJpYnV0b3JzPjxhdXRob3JzPjxhdXRo
b3I+QW5kcmVhc2VuLCBOLkMuPC9hdXRob3I+PGF1dGhvcj5FbmRpY290dCwgSi48L2F1dGhvcj48
YXV0aG9yPlNwaXR6ZXIsIFIuTC48L2F1dGhvcj48YXV0aG9yPldpbm9rdXIsIEcuPC9hdXRob3I+
PC9hdXRob3JzPjwvY29udHJpYnV0b3JzPjx0aXRsZXM+PHRpdGxlPlRoZSBmYW1pbHkgaGlzdG9y
eSBtZXRob2QgdXNpbmcgZGlhZ25vc3RpYyBjcml0ZXJpYS4gUmVsaWFiaWxpdHkgYW5kIHZhbGlk
aXR5PC90aXRsZT48c2Vjb25kYXJ5LXRpdGxlPkFyY2ggR2VuIFBzeWNoaWF0cnk8L3NlY29uZGFy
eS10aXRsZT48YWx0LXRpdGxlPkFyY2hpdmVzIG9mIEdlbmVyYWwgUHN5Y2hpYXRyeTwvYWx0LXRp
dGxlPjwvdGl0bGVzPjxwYWdlcz4xMjI54oCTMTIzNTwvcGFnZXM+PHZvbHVtZT4zNDwvdm9sdW1l
PjxkYXRlcz48eWVhcj4xOTc3PC95ZWFyPjwvZGF0ZXM+PHVybHM+PC91cmxzPjwvcmVjb3JkPjwv
Q2l0ZT48Q2l0ZT48QXV0aG9yPlJvdGhlbjwvQXV0aG9yPjxZZWFyPjIwMDk8L1llYXI+PFJlY051
bT40ODE8L1JlY051bT48cmVjb3JkPjxyZWMtbnVtYmVyPjQ4MTwvcmVjLW51bWJlcj48Zm9yZWln
bi1rZXlzPjxrZXkgYXBwPSJFTiIgZGItaWQ9ImF0dnZ3dGR0bDUyeDV3ZTVwczI1emZmNmFhdjJm
ejJwZXZlYSI+NDgxPC9rZXk+PC9mb3JlaWduLWtleXM+PHJlZi10eXBlIG5hbWU9IkpvdXJuYWwg
QXJ0aWNsZSI+MTc8L3JlZi10eXBlPjxjb250cmlidXRvcnM+PGF1dGhvcnM+PGF1dGhvcj5Sb3Ro
ZW4sIFMuPC9hdXRob3I+PGF1dGhvcj5WYW5kZWxldXIsIEMuIEwuPC9hdXRob3I+PGF1dGhvcj5M
dXN0ZW5iZXJnZXIsIFkuPC9hdXRob3I+PGF1dGhvcj5KZWFucHJldHJlLCBOLjwvYXV0aG9yPjxh
dXRob3I+QXllciwgRS48L2F1dGhvcj48YXV0aG9yPkdhbW1hLCBGLjwvYXV0aG9yPjxhdXRob3I+
SGFsZm9uLCBPLjwvYXV0aG9yPjxhdXRob3I+Rm9ybmVyb2QsIEQuPC9hdXRob3I+PGF1dGhvcj5G
ZXJyZXJvLCBGLjwvYXV0aG9yPjxhdXRob3I+UHJlaXNpZywgTS48L2F1dGhvcj48L2F1dGhvcnM+
PC9jb250cmlidXRvcnM+PGF1dGgtYWRkcmVzcz5EZXBhcnRtZW50IG9mIFBzeWNoaWF0cnksIFVu
aXZlcnNpdHkgSG9zcGl0YWwgQ2VudGVyIGFuZCBVbml2ZXJzaXR5IG9mIExhdXNhbm5lLCBMYXVz
YW5uZSwgU3dpdHplcmxhbmQuIHN0ZXBoYW5lLnJvdGhlbkBjaHV2LmNoPC9hdXRoLWFkZHJlc3M+
PHRpdGxlcz48dGl0bGU+UGFyZW50LWNoaWxkIGFncmVlbWVudCBhbmQgcHJldmFsZW5jZSBlc3Rp
bWF0ZXMgb2YgZGlhZ25vc2VzIGluIGNoaWxkaG9vZDogZGlyZWN0IGludGVydmlldyB2ZXJzdXMg
ZmFtaWx5IGhpc3RvcnkgbWV0aG9kPC90aXRsZT48c2Vjb25kYXJ5LXRpdGxlPkludCBKIE1ldGhv
ZHMgUHN5Y2hpYXRyIFJlczwvc2Vjb25kYXJ5LXRpdGxlPjwvdGl0bGVzPjxwYWdlcz45Ni0xMDk8
L3BhZ2VzPjx2b2x1bWU+MTg8L3ZvbHVtZT48bnVtYmVyPjI8L251bWJlcj48ZWRpdGlvbj4yMDA5
LzA2LzEwPC9lZGl0aW9uPjxrZXl3b3Jkcz48a2V5d29yZD5BZG9sZXNjZW50PC9rZXl3b3JkPjxr
ZXl3b3JkPkFkdWx0PC9rZXl3b3JkPjxrZXl3b3JkPkNoaWxkPC9rZXl3b3JkPjxrZXl3b3JkPkRp
YWdub3N0aWMgYW5kIFN0YXRpc3RpY2FsIE1hbnVhbCBvZiBNZW50YWwgRGlzb3JkZXJzPC9rZXl3
b3JkPjxrZXl3b3JkPipGYW1pbHkgSGVhbHRoPC9rZXl3b3JkPjxrZXl3b3JkPkZlbWFsZTwva2V5
d29yZD48a2V5d29yZD5IdW1hbnM8L2tleXdvcmQ+PGtleXdvcmQ+KkludGVydmlld3MgYXMgVG9w
aWM8L2tleXdvcmQ+PGtleXdvcmQ+TWFsZTwva2V5d29yZD48a2V5d29yZD4qTWVkaWNhbCBIaXN0
b3J5IFRha2luZzwva2V5d29yZD48a2V5d29yZD5NZW50YWwgRGlzb3JkZXJzLypkaWFnbm9zaXMv
KmVwaWRlbWlvbG9neS9nZW5ldGljczwva2V5d29yZD48a2V5d29yZD5NaWRkbGUgQWdlZDwva2V5
d29yZD48a2V5d29yZD5PZGRzIFJhdGlvPC9rZXl3b3JkPjxrZXl3b3JkPlBhcmVudHMvKnBzeWNo
b2xvZ3k8L2tleXdvcmQ+PGtleXdvcmQ+UHJldmFsZW5jZTwva2V5d29yZD48a2V5d29yZD5Qc3lj
aGlhdHJpYyBTdGF0dXMgUmF0aW5nIFNjYWxlczwva2V5d29yZD48a2V5d29yZD5RdWVzdGlvbm5h
aXJlczwva2V5d29yZD48L2tleXdvcmRzPjxkYXRlcz48eWVhcj4yMDA5PC95ZWFyPjxwdWItZGF0
ZXM+PGRhdGU+SnVuPC9kYXRlPjwvcHViLWRhdGVzPjwvZGF0ZXM+PGlzYm4+MTA0OS04OTMxIChQ
cmludCkmI3hEOzEwNDktODkzMSAoTGlua2luZyk8L2lzYm4+PGFjY2Vzc2lvbi1udW0+MTk1MDcx
Njc8L2FjY2Vzc2lvbi1udW0+PHVybHM+PHJlbGF0ZWQtdXJscz48dXJsPmh0dHA6Ly93d3cubmNi
aS5ubG0ubmloLmdvdi9lbnRyZXovcXVlcnkuZmNnaT9jbWQ9UmV0cmlldmUmYW1wO2RiPVB1Yk1l
ZCZhbXA7ZG9wdD1DaXRhdGlvbiZhbXA7bGlzdF91aWRzPTE5NTA3MTY3PC91cmw+PC9yZWxhdGVk
LXVybHM+PC91cmxzPjxlbGVjdHJvbmljLXJlc291cmNlLW51bT4xMC4xMDAyL21wci4yODE8L2Vs
ZWN0cm9uaWMtcmVzb3VyY2UtbnVtPjxsYW5ndWFnZT5lbmc8L2xhbmd1YWdlPjwvcmVjb3JkPjwv
Q2l0ZT48L0VuZE5vdGU+AG==
</w:fldData>
        </w:fldChar>
      </w:r>
      <w:r w:rsidR="001E4ADE" w:rsidRPr="004F2082">
        <w:instrText xml:space="preserve"> ADDIN EN.CITE.DATA </w:instrText>
      </w:r>
      <w:r w:rsidR="000872A8" w:rsidRPr="004F2082">
        <w:fldChar w:fldCharType="end"/>
      </w:r>
      <w:r w:rsidR="000872A8" w:rsidRPr="004F2082">
        <w:fldChar w:fldCharType="separate"/>
      </w:r>
      <w:r w:rsidR="003062CB">
        <w:rPr>
          <w:vertAlign w:val="superscript"/>
        </w:rPr>
        <w:t>[74,</w:t>
      </w:r>
      <w:r w:rsidR="001E4ADE" w:rsidRPr="004F2082">
        <w:rPr>
          <w:vertAlign w:val="superscript"/>
        </w:rPr>
        <w:t>75]</w:t>
      </w:r>
      <w:r w:rsidR="000872A8" w:rsidRPr="004F2082">
        <w:fldChar w:fldCharType="end"/>
      </w:r>
      <w:r w:rsidR="003436C6" w:rsidRPr="004F2082">
        <w:t xml:space="preserve"> which includes information on first and second degree relatives</w:t>
      </w:r>
      <w:r w:rsidRPr="004F2082">
        <w:t xml:space="preserve">; subtypes parallelized to the groups of mental disorders mentioned </w:t>
      </w:r>
      <w:r w:rsidR="003062CB">
        <w:t xml:space="preserve">above; dichotomized into any </w:t>
      </w:r>
      <w:r w:rsidR="003062CB" w:rsidRPr="003062CB">
        <w:rPr>
          <w:i/>
        </w:rPr>
        <w:t>vs</w:t>
      </w:r>
      <w:r w:rsidRPr="004F2082">
        <w:t xml:space="preserve"> none</w:t>
      </w:r>
      <w:r w:rsidR="003436C6" w:rsidRPr="004F2082">
        <w:t>;</w:t>
      </w:r>
      <w:r w:rsidR="000C2E32" w:rsidRPr="004F2082">
        <w:t xml:space="preserve"> </w:t>
      </w:r>
      <w:r w:rsidR="003062CB">
        <w:rPr>
          <w:rFonts w:eastAsia="宋体" w:hint="eastAsia"/>
          <w:lang w:eastAsia="zh-CN"/>
        </w:rPr>
        <w:t xml:space="preserve">(4) </w:t>
      </w:r>
      <w:r w:rsidR="00E964DB" w:rsidRPr="004F2082">
        <w:t>childhood adver</w:t>
      </w:r>
      <w:r w:rsidR="003062CB">
        <w:t xml:space="preserve">sities dichotomized into any </w:t>
      </w:r>
      <w:r w:rsidR="003062CB" w:rsidRPr="003062CB">
        <w:rPr>
          <w:i/>
        </w:rPr>
        <w:t>vs</w:t>
      </w:r>
      <w:r w:rsidR="00E964DB" w:rsidRPr="004F2082">
        <w:t xml:space="preserve"> none if one of the following questions was confirmed: </w:t>
      </w:r>
      <w:r w:rsidR="003062CB" w:rsidRPr="004F2082">
        <w:t>D</w:t>
      </w:r>
      <w:r w:rsidR="00C503E0" w:rsidRPr="004F2082">
        <w:t xml:space="preserve">id your parents fight frequently amongst themselves? </w:t>
      </w:r>
      <w:r w:rsidR="00E964DB" w:rsidRPr="004F2082">
        <w:t>(</w:t>
      </w:r>
      <w:r w:rsidRPr="004F2082">
        <w:t>interparental violen</w:t>
      </w:r>
      <w:r w:rsidR="00E964DB" w:rsidRPr="004F2082">
        <w:t>ce);</w:t>
      </w:r>
      <w:r w:rsidR="003062CB">
        <w:rPr>
          <w:rFonts w:eastAsia="宋体" w:hint="eastAsia"/>
          <w:lang w:eastAsia="zh-CN"/>
        </w:rPr>
        <w:t xml:space="preserve"> </w:t>
      </w:r>
      <w:r w:rsidR="003062CB" w:rsidRPr="004F2082">
        <w:t>D</w:t>
      </w:r>
      <w:r w:rsidR="00C503E0" w:rsidRPr="004F2082">
        <w:t>id your parents ever do anything that frightened you (like lock you in a closet)? (</w:t>
      </w:r>
      <w:r w:rsidR="00E964DB" w:rsidRPr="004F2082">
        <w:t>f</w:t>
      </w:r>
      <w:r w:rsidR="00C503E0" w:rsidRPr="004F2082">
        <w:t>ear of maltreatment by parents)</w:t>
      </w:r>
      <w:r w:rsidR="009E3CBD" w:rsidRPr="004F2082">
        <w:t>;</w:t>
      </w:r>
      <w:r w:rsidR="003062CB">
        <w:rPr>
          <w:rFonts w:eastAsia="宋体" w:hint="eastAsia"/>
          <w:lang w:eastAsia="zh-CN"/>
        </w:rPr>
        <w:t xml:space="preserve"> </w:t>
      </w:r>
      <w:r w:rsidR="003062CB" w:rsidRPr="004F2082">
        <w:t>D</w:t>
      </w:r>
      <w:r w:rsidR="00C503E0" w:rsidRPr="004F2082">
        <w:t>id any of the following occur before your 16th birthday: .... put in foster care?</w:t>
      </w:r>
      <w:r w:rsidRPr="004F2082">
        <w:t xml:space="preserve"> </w:t>
      </w:r>
      <w:r w:rsidR="00C503E0" w:rsidRPr="004F2082">
        <w:t>(foster care)</w:t>
      </w:r>
      <w:r w:rsidR="009E3CBD" w:rsidRPr="004F2082">
        <w:t>;</w:t>
      </w:r>
      <w:r w:rsidR="003062CB">
        <w:rPr>
          <w:rFonts w:eastAsia="宋体" w:hint="eastAsia"/>
          <w:lang w:eastAsia="zh-CN"/>
        </w:rPr>
        <w:t xml:space="preserve"> </w:t>
      </w:r>
      <w:r w:rsidR="003062CB" w:rsidRPr="004F2082">
        <w:t>O</w:t>
      </w:r>
      <w:r w:rsidR="00C503E0" w:rsidRPr="004F2082">
        <w:t xml:space="preserve">verall, how would you characterize your childhood (N/A, happy, either happy not unhappy, unhappy, very unhappy)? categorized as yes, if </w:t>
      </w:r>
      <w:r w:rsidR="00E964DB" w:rsidRPr="004F2082">
        <w:t xml:space="preserve">unhappy </w:t>
      </w:r>
      <w:r w:rsidR="00C503E0" w:rsidRPr="004F2082">
        <w:t>or very unhappy (unhappy children)</w:t>
      </w:r>
      <w:r w:rsidR="003062CB">
        <w:rPr>
          <w:rFonts w:hint="eastAsia"/>
          <w:lang w:eastAsia="zh-CN"/>
        </w:rPr>
        <w:t xml:space="preserve">; </w:t>
      </w:r>
      <w:r w:rsidR="003062CB">
        <w:rPr>
          <w:rFonts w:eastAsia="宋体" w:hint="eastAsia"/>
          <w:lang w:eastAsia="zh-CN"/>
        </w:rPr>
        <w:t>and (</w:t>
      </w:r>
      <w:r w:rsidR="003062CB">
        <w:rPr>
          <w:rFonts w:hint="eastAsia"/>
          <w:lang w:eastAsia="zh-CN"/>
        </w:rPr>
        <w:t>5</w:t>
      </w:r>
      <w:r w:rsidR="003062CB">
        <w:rPr>
          <w:rFonts w:eastAsia="宋体" w:hint="eastAsia"/>
          <w:lang w:eastAsia="zh-CN"/>
        </w:rPr>
        <w:t xml:space="preserve">) </w:t>
      </w:r>
      <w:r w:rsidR="00743A69" w:rsidRPr="004F2082">
        <w:t xml:space="preserve">traumatic experiences in childhood below the age of 10 (serious accident or disaster, victim of violent attacks (self or loved ones), witnessed homicide or other forms of violent deaths; the age limit was chosen in order to focus on experiences mostly generating a vulnerability for mental disorders instead of acting as a trigger themselves); the questions were taken from the French version of the SADS-LA (see above) </w:t>
      </w:r>
      <w:r w:rsidR="00B80192">
        <w:t xml:space="preserve">and dichotomized into any </w:t>
      </w:r>
      <w:r w:rsidR="00B80192" w:rsidRPr="00B80192">
        <w:rPr>
          <w:i/>
        </w:rPr>
        <w:t>vs</w:t>
      </w:r>
      <w:r w:rsidR="00743A69" w:rsidRPr="004F2082">
        <w:t xml:space="preserve"> none.</w:t>
      </w:r>
    </w:p>
    <w:p w14:paraId="305CDBA6" w14:textId="77777777" w:rsidR="002139E8" w:rsidRPr="004F2082" w:rsidRDefault="002139E8" w:rsidP="009E2C95">
      <w:pPr>
        <w:pStyle w:val="Standart1"/>
        <w:jc w:val="both"/>
      </w:pPr>
    </w:p>
    <w:p w14:paraId="75633582" w14:textId="16B13682" w:rsidR="005670D8" w:rsidRPr="004F2082" w:rsidRDefault="00695FE8" w:rsidP="009E2C95">
      <w:pPr>
        <w:pStyle w:val="TitelUnterkapitel"/>
        <w:jc w:val="both"/>
        <w:rPr>
          <w:b/>
        </w:rPr>
      </w:pPr>
      <w:r w:rsidRPr="004F2082">
        <w:rPr>
          <w:b/>
        </w:rPr>
        <w:t>Statistical analysis</w:t>
      </w:r>
    </w:p>
    <w:p w14:paraId="57A77C46" w14:textId="2FE6E1F2" w:rsidR="00695FE8" w:rsidRPr="005E52DE" w:rsidRDefault="00695FE8" w:rsidP="009E2C95">
      <w:pPr>
        <w:pStyle w:val="Standart1"/>
        <w:jc w:val="both"/>
        <w:rPr>
          <w:rFonts w:eastAsia="宋体"/>
          <w:lang w:eastAsia="zh-CN"/>
        </w:rPr>
      </w:pPr>
      <w:r w:rsidRPr="004F2082">
        <w:t xml:space="preserve">The data were analyzed using binary logistic regression and displaying odds ratios (OR) and 95%CI. </w:t>
      </w:r>
      <w:r w:rsidR="00F35061" w:rsidRPr="004F2082">
        <w:t xml:space="preserve">The regression analysis was </w:t>
      </w:r>
      <w:r w:rsidR="003A1033" w:rsidRPr="004F2082">
        <w:t>redone</w:t>
      </w:r>
      <w:r w:rsidR="00F35061" w:rsidRPr="004F2082">
        <w:t xml:space="preserve"> for men and women separately</w:t>
      </w:r>
      <w:r w:rsidR="003A1033" w:rsidRPr="004F2082">
        <w:t xml:space="preserve"> before including interaction effects</w:t>
      </w:r>
      <w:r w:rsidR="00F35061" w:rsidRPr="004F2082">
        <w:t xml:space="preserve">. In order to </w:t>
      </w:r>
      <w:r w:rsidR="003A1033" w:rsidRPr="004F2082">
        <w:t xml:space="preserve">better </w:t>
      </w:r>
      <w:r w:rsidR="00F35061" w:rsidRPr="004F2082">
        <w:t>figure</w:t>
      </w:r>
      <w:r w:rsidR="003A1033" w:rsidRPr="004F2082">
        <w:t xml:space="preserve"> out the </w:t>
      </w:r>
      <w:r w:rsidR="003A1033" w:rsidRPr="004F2082">
        <w:lastRenderedPageBreak/>
        <w:t xml:space="preserve">source of sex-specific divergences </w:t>
      </w:r>
      <w:r w:rsidR="005E52DE">
        <w:rPr>
          <w:rFonts w:eastAsia="宋体" w:hint="eastAsia"/>
          <w:lang w:eastAsia="zh-CN"/>
        </w:rPr>
        <w:t>-</w:t>
      </w:r>
      <w:r w:rsidR="003A1033" w:rsidRPr="004F2082">
        <w:t xml:space="preserve"> either men or</w:t>
      </w:r>
      <w:r w:rsidR="00F35061" w:rsidRPr="004F2082">
        <w:t xml:space="preserve"> women</w:t>
      </w:r>
      <w:r w:rsidR="003A1033" w:rsidRPr="004F2082">
        <w:t xml:space="preserve"> </w:t>
      </w:r>
      <w:r w:rsidR="005E52DE">
        <w:rPr>
          <w:rFonts w:eastAsia="宋体" w:hint="eastAsia"/>
          <w:lang w:eastAsia="zh-CN"/>
        </w:rPr>
        <w:t>-</w:t>
      </w:r>
      <w:r w:rsidR="003A1033" w:rsidRPr="004F2082">
        <w:t xml:space="preserve"> the interaction effects were modeled </w:t>
      </w:r>
      <w:r w:rsidR="003A1033" w:rsidRPr="00B80192">
        <w:rPr>
          <w:i/>
        </w:rPr>
        <w:t>via</w:t>
      </w:r>
      <w:r w:rsidR="003A1033" w:rsidRPr="004F2082">
        <w:t xml:space="preserve"> nested effects, </w:t>
      </w:r>
      <w:r w:rsidR="003A1033" w:rsidRPr="005E52DE">
        <w:rPr>
          <w:i/>
        </w:rPr>
        <w:t>i.e</w:t>
      </w:r>
      <w:r w:rsidR="003A1033" w:rsidRPr="004F2082">
        <w:t xml:space="preserve">., by nesting each infectious, atopic and inflammatory variable in men and in women. </w:t>
      </w:r>
      <w:r w:rsidRPr="004F2082">
        <w:t xml:space="preserve">All analyses were carried out </w:t>
      </w:r>
      <w:r w:rsidR="00EA2DCE" w:rsidRPr="004F2082">
        <w:t xml:space="preserve">using </w:t>
      </w:r>
      <w:r w:rsidR="002A2B2F" w:rsidRPr="004F2082">
        <w:t>SAS versio</w:t>
      </w:r>
      <w:r w:rsidR="005E52DE">
        <w:t>n 9.3</w:t>
      </w:r>
      <w:r w:rsidRPr="004F2082">
        <w:t>.</w:t>
      </w:r>
      <w:r w:rsidR="009A12AA" w:rsidRPr="004F2082">
        <w:t xml:space="preserve"> </w:t>
      </w:r>
      <w:r w:rsidR="00E66FF0" w:rsidRPr="004F2082">
        <w:t xml:space="preserve">The statistical analysis was reviewed by </w:t>
      </w:r>
      <w:r w:rsidR="009C0912" w:rsidRPr="004F2082">
        <w:t>Viktor von Wyl</w:t>
      </w:r>
      <w:r w:rsidR="00E66FF0" w:rsidRPr="004F2082">
        <w:t xml:space="preserve"> from the Epidemiology, Biostatistics and Prevention Institute of the University of Zürich.</w:t>
      </w:r>
    </w:p>
    <w:p w14:paraId="48C6110D" w14:textId="77777777" w:rsidR="005E52DE" w:rsidRDefault="005E52DE" w:rsidP="009E2C95">
      <w:pPr>
        <w:spacing w:after="0"/>
        <w:jc w:val="both"/>
        <w:rPr>
          <w:lang w:eastAsia="zh-CN"/>
        </w:rPr>
      </w:pPr>
    </w:p>
    <w:p w14:paraId="4F575E19" w14:textId="786B55C3" w:rsidR="00EA2DCE" w:rsidRPr="004F2082" w:rsidRDefault="00E56127" w:rsidP="009E2C95">
      <w:pPr>
        <w:spacing w:after="0"/>
        <w:jc w:val="both"/>
        <w:rPr>
          <w:b/>
        </w:rPr>
      </w:pPr>
      <w:r w:rsidRPr="004F2082">
        <w:rPr>
          <w:b/>
        </w:rPr>
        <w:t>RESULTS</w:t>
      </w:r>
    </w:p>
    <w:p w14:paraId="65C1C8A9" w14:textId="5AD3E1D0" w:rsidR="0004623B" w:rsidRPr="004F2082" w:rsidRDefault="00F57D25" w:rsidP="009E2C95">
      <w:pPr>
        <w:spacing w:after="0"/>
        <w:jc w:val="both"/>
      </w:pPr>
      <w:r w:rsidRPr="004F2082">
        <w:t xml:space="preserve">Table 1 shows the overall and sex-specific prevalence </w:t>
      </w:r>
      <w:r w:rsidR="00AE3C7B" w:rsidRPr="004F2082">
        <w:t>estimate</w:t>
      </w:r>
      <w:r w:rsidRPr="004F2082">
        <w:t xml:space="preserve">s </w:t>
      </w:r>
      <w:r w:rsidR="00BA0470" w:rsidRPr="004F2082">
        <w:t>for</w:t>
      </w:r>
      <w:r w:rsidRPr="004F2082">
        <w:t xml:space="preserve"> </w:t>
      </w:r>
      <w:r w:rsidR="00EA0B0E" w:rsidRPr="004F2082">
        <w:t>five</w:t>
      </w:r>
      <w:r w:rsidRPr="004F2082">
        <w:t xml:space="preserve"> </w:t>
      </w:r>
      <w:r w:rsidR="009550F1" w:rsidRPr="004F2082">
        <w:t xml:space="preserve">major </w:t>
      </w:r>
      <w:r w:rsidRPr="004F2082">
        <w:t xml:space="preserve">groups of </w:t>
      </w:r>
      <w:r w:rsidR="00C92078" w:rsidRPr="004F2082">
        <w:t>mental</w:t>
      </w:r>
      <w:r w:rsidRPr="004F2082">
        <w:t xml:space="preserve"> disorders (neuro</w:t>
      </w:r>
      <w:r w:rsidR="00C92078" w:rsidRPr="004F2082">
        <w:t>developmental</w:t>
      </w:r>
      <w:r w:rsidRPr="004F2082">
        <w:t xml:space="preserve">, </w:t>
      </w:r>
      <w:r w:rsidR="00927289" w:rsidRPr="004F2082">
        <w:t>early-onset anx</w:t>
      </w:r>
      <w:r w:rsidRPr="004F2082">
        <w:t xml:space="preserve">iety, </w:t>
      </w:r>
      <w:r w:rsidR="00927289" w:rsidRPr="004F2082">
        <w:t>late-onset anx</w:t>
      </w:r>
      <w:r w:rsidRPr="004F2082">
        <w:t>iety</w:t>
      </w:r>
      <w:r w:rsidR="009550F1" w:rsidRPr="004F2082">
        <w:t xml:space="preserve">, </w:t>
      </w:r>
      <w:r w:rsidRPr="004F2082">
        <w:t xml:space="preserve">mood </w:t>
      </w:r>
      <w:r w:rsidR="009550F1" w:rsidRPr="004F2082">
        <w:t>and</w:t>
      </w:r>
      <w:r w:rsidRPr="004F2082">
        <w:t xml:space="preserve"> substance </w:t>
      </w:r>
      <w:r w:rsidR="00AE3C7B" w:rsidRPr="004F2082">
        <w:t>disorder</w:t>
      </w:r>
      <w:r w:rsidR="00983873" w:rsidRPr="004F2082">
        <w:t>s</w:t>
      </w:r>
      <w:r w:rsidRPr="004F2082">
        <w:t xml:space="preserve">) together with education level, familial aggregation, trauma below </w:t>
      </w:r>
      <w:r w:rsidR="009550F1" w:rsidRPr="004F2082">
        <w:t xml:space="preserve">the </w:t>
      </w:r>
      <w:r w:rsidRPr="004F2082">
        <w:t>age of 10</w:t>
      </w:r>
      <w:r w:rsidR="00AD2A87" w:rsidRPr="004F2082">
        <w:t>,</w:t>
      </w:r>
      <w:r w:rsidRPr="004F2082">
        <w:t xml:space="preserve"> childhood adversities</w:t>
      </w:r>
      <w:r w:rsidR="00AD2A87" w:rsidRPr="004F2082">
        <w:t xml:space="preserve"> and </w:t>
      </w:r>
      <w:r w:rsidR="002C2001" w:rsidRPr="004F2082">
        <w:t>various</w:t>
      </w:r>
      <w:r w:rsidR="00AD2A87" w:rsidRPr="004F2082">
        <w:t xml:space="preserve"> infectious </w:t>
      </w:r>
      <w:r w:rsidR="002C6F2E" w:rsidRPr="004F2082">
        <w:t xml:space="preserve">and </w:t>
      </w:r>
      <w:r w:rsidR="007B08C1">
        <w:t>atopic/</w:t>
      </w:r>
      <w:r w:rsidR="002C6F2E" w:rsidRPr="004F2082">
        <w:t>inflammator</w:t>
      </w:r>
      <w:r w:rsidR="00811D57" w:rsidRPr="004F2082">
        <w:t xml:space="preserve">y </w:t>
      </w:r>
      <w:r w:rsidR="00AD2A87" w:rsidRPr="004F2082">
        <w:t>diseases</w:t>
      </w:r>
      <w:r w:rsidR="002C2001" w:rsidRPr="004F2082">
        <w:t xml:space="preserve">. </w:t>
      </w:r>
      <w:r w:rsidRPr="004F2082">
        <w:t xml:space="preserve">In bivariate analyses, </w:t>
      </w:r>
      <w:r w:rsidR="00C92078" w:rsidRPr="004F2082">
        <w:t>mental</w:t>
      </w:r>
      <w:r w:rsidRPr="004F2082">
        <w:t xml:space="preserve"> disorders </w:t>
      </w:r>
      <w:r w:rsidR="00EA0B0E" w:rsidRPr="004F2082">
        <w:t xml:space="preserve">were </w:t>
      </w:r>
      <w:r w:rsidRPr="004F2082">
        <w:t xml:space="preserve">consistently </w:t>
      </w:r>
      <w:r w:rsidR="00EA0B0E" w:rsidRPr="004F2082">
        <w:t xml:space="preserve">associated </w:t>
      </w:r>
      <w:r w:rsidRPr="004F2082">
        <w:t>with familial aggregation, trauma</w:t>
      </w:r>
      <w:r w:rsidR="00811D57" w:rsidRPr="004F2082">
        <w:t xml:space="preserve"> and</w:t>
      </w:r>
      <w:r w:rsidRPr="004F2082">
        <w:t xml:space="preserve"> childhood adversities</w:t>
      </w:r>
      <w:r w:rsidR="00811D57" w:rsidRPr="004F2082">
        <w:t xml:space="preserve">. </w:t>
      </w:r>
      <w:r w:rsidR="00D2645D" w:rsidRPr="004F2082">
        <w:t>Trauma showed distinct sex-specific associations in early disorders and in substance abuse. The</w:t>
      </w:r>
      <w:r w:rsidR="00811D57" w:rsidRPr="004F2082">
        <w:t xml:space="preserve"> associations </w:t>
      </w:r>
      <w:r w:rsidR="00D2645D" w:rsidRPr="004F2082">
        <w:t xml:space="preserve">of </w:t>
      </w:r>
      <w:r w:rsidR="00D61505" w:rsidRPr="004F2082">
        <w:t>ND</w:t>
      </w:r>
      <w:r w:rsidR="00D2645D" w:rsidRPr="004F2082">
        <w:t xml:space="preserve"> and CMD </w:t>
      </w:r>
      <w:r w:rsidRPr="004F2082">
        <w:t>with infectious</w:t>
      </w:r>
      <w:r w:rsidR="00293B77" w:rsidRPr="004F2082">
        <w:t>,</w:t>
      </w:r>
      <w:r w:rsidRPr="004F2082">
        <w:t xml:space="preserve"> </w:t>
      </w:r>
      <w:r w:rsidR="00811D57" w:rsidRPr="004F2082">
        <w:t xml:space="preserve">atopic </w:t>
      </w:r>
      <w:r w:rsidR="00293B77" w:rsidRPr="004F2082">
        <w:t xml:space="preserve">and </w:t>
      </w:r>
      <w:r w:rsidR="00811D57" w:rsidRPr="004F2082">
        <w:t xml:space="preserve">inflammatory </w:t>
      </w:r>
      <w:r w:rsidRPr="004F2082">
        <w:t>diseases</w:t>
      </w:r>
      <w:r w:rsidR="00811D57" w:rsidRPr="004F2082">
        <w:t xml:space="preserve"> spread across the whole table</w:t>
      </w:r>
      <w:r w:rsidR="00D2645D" w:rsidRPr="004F2082">
        <w:t xml:space="preserve"> in a less consistent way</w:t>
      </w:r>
      <w:r w:rsidR="006C5D15" w:rsidRPr="004F2082">
        <w:t>.</w:t>
      </w:r>
      <w:r w:rsidR="00D167BE" w:rsidRPr="004F2082">
        <w:t xml:space="preserve"> </w:t>
      </w:r>
      <w:r w:rsidR="00D2645D" w:rsidRPr="004F2082">
        <w:t xml:space="preserve">Moreover, they displayed more sex-specific </w:t>
      </w:r>
      <w:r w:rsidR="00293B77" w:rsidRPr="004F2082">
        <w:t>divergencies</w:t>
      </w:r>
      <w:r w:rsidR="00D2645D" w:rsidRPr="004F2082">
        <w:t>. Therefore, and s</w:t>
      </w:r>
      <w:r w:rsidR="00D167BE" w:rsidRPr="004F2082">
        <w:t xml:space="preserve">ince some variables, </w:t>
      </w:r>
      <w:r w:rsidR="00D167BE" w:rsidRPr="007B08C1">
        <w:rPr>
          <w:i/>
        </w:rPr>
        <w:t>e.g</w:t>
      </w:r>
      <w:r w:rsidR="00D167BE" w:rsidRPr="004F2082">
        <w:t>., UTI, are skewed by sex, a</w:t>
      </w:r>
      <w:r w:rsidR="007A0306" w:rsidRPr="004F2082">
        <w:t>n additional</w:t>
      </w:r>
      <w:r w:rsidR="00D167BE" w:rsidRPr="004F2082">
        <w:t xml:space="preserve"> look at th</w:t>
      </w:r>
      <w:r w:rsidR="001932BB" w:rsidRPr="004F2082">
        <w:t>e sex-specific associations wa</w:t>
      </w:r>
      <w:r w:rsidR="007A0306" w:rsidRPr="004F2082">
        <w:t>s necessary</w:t>
      </w:r>
      <w:r w:rsidR="00D2645D" w:rsidRPr="004F2082">
        <w:t xml:space="preserve"> in multivariate analyses</w:t>
      </w:r>
      <w:r w:rsidR="007A0306" w:rsidRPr="004F2082">
        <w:t>.</w:t>
      </w:r>
    </w:p>
    <w:p w14:paraId="563BE498" w14:textId="77777777" w:rsidR="00293B77" w:rsidRPr="004F2082" w:rsidRDefault="00F57D25" w:rsidP="007B08C1">
      <w:pPr>
        <w:spacing w:after="0"/>
        <w:ind w:firstLineChars="100" w:firstLine="240"/>
        <w:jc w:val="both"/>
      </w:pPr>
      <w:r w:rsidRPr="004F2082">
        <w:t>In multivariate analys</w:t>
      </w:r>
      <w:r w:rsidR="00293B77" w:rsidRPr="004F2082">
        <w:t>i</w:t>
      </w:r>
      <w:r w:rsidRPr="004F2082">
        <w:t>s</w:t>
      </w:r>
      <w:r w:rsidR="00293B77" w:rsidRPr="004F2082">
        <w:t xml:space="preserve"> (Table 2)</w:t>
      </w:r>
      <w:r w:rsidR="00F15300" w:rsidRPr="004F2082">
        <w:t xml:space="preserve">, </w:t>
      </w:r>
      <w:r w:rsidR="00F865C4" w:rsidRPr="004F2082">
        <w:t xml:space="preserve">the </w:t>
      </w:r>
      <w:r w:rsidRPr="004F2082">
        <w:t xml:space="preserve">associations </w:t>
      </w:r>
      <w:r w:rsidR="00F865C4" w:rsidRPr="004F2082">
        <w:t>with</w:t>
      </w:r>
      <w:r w:rsidRPr="004F2082">
        <w:t xml:space="preserve"> familial aggregation </w:t>
      </w:r>
      <w:r w:rsidR="00D17B02" w:rsidRPr="004F2082">
        <w:t xml:space="preserve">and childhood adversities </w:t>
      </w:r>
      <w:r w:rsidRPr="004F2082">
        <w:t xml:space="preserve">remained relatively stable across all </w:t>
      </w:r>
      <w:r w:rsidR="00E4654A" w:rsidRPr="004F2082">
        <w:t xml:space="preserve">five </w:t>
      </w:r>
      <w:r w:rsidR="00BA0470" w:rsidRPr="004F2082">
        <w:t>models</w:t>
      </w:r>
      <w:r w:rsidR="00E4654A" w:rsidRPr="004F2082">
        <w:t xml:space="preserve"> for each group of </w:t>
      </w:r>
      <w:r w:rsidR="00C92078" w:rsidRPr="004F2082">
        <w:t>mental</w:t>
      </w:r>
      <w:r w:rsidR="00E4654A" w:rsidRPr="004F2082">
        <w:t xml:space="preserve"> disorders</w:t>
      </w:r>
      <w:r w:rsidR="00D17B02" w:rsidRPr="004F2082">
        <w:t xml:space="preserve"> (ORs </w:t>
      </w:r>
      <w:r w:rsidR="003C4A8D" w:rsidRPr="004F2082">
        <w:t>up to 3</w:t>
      </w:r>
      <w:r w:rsidR="00D17B02" w:rsidRPr="004F2082">
        <w:t>)</w:t>
      </w:r>
      <w:r w:rsidR="00302B04" w:rsidRPr="004F2082">
        <w:t xml:space="preserve">. </w:t>
      </w:r>
      <w:r w:rsidR="00496638" w:rsidRPr="004F2082">
        <w:t xml:space="preserve">The effect of trauma </w:t>
      </w:r>
      <w:r w:rsidR="006426B3" w:rsidRPr="004F2082">
        <w:t>clearly</w:t>
      </w:r>
      <w:r w:rsidR="00496638" w:rsidRPr="004F2082">
        <w:t xml:space="preserve"> diminished.</w:t>
      </w:r>
      <w:r w:rsidRPr="004F2082">
        <w:t xml:space="preserve"> </w:t>
      </w:r>
      <w:r w:rsidR="00293B77" w:rsidRPr="004F2082">
        <w:t>Each group of ND /CMD displayed associations with any of the infectious, atopic and inflammatory diseases included in the analysis. Many associations occurred at trend level, thus suggesting more in</w:t>
      </w:r>
      <w:r w:rsidR="001932BB" w:rsidRPr="004F2082">
        <w:t>-</w:t>
      </w:r>
      <w:r w:rsidR="00293B77" w:rsidRPr="004F2082">
        <w:t>depth analyses</w:t>
      </w:r>
      <w:r w:rsidR="0072680B" w:rsidRPr="004F2082">
        <w:t xml:space="preserve"> either related to sex-specific associations or to the level of specific disorders</w:t>
      </w:r>
      <w:r w:rsidR="00293B77" w:rsidRPr="004F2082">
        <w:t xml:space="preserve">. </w:t>
      </w:r>
    </w:p>
    <w:p w14:paraId="52BD75F5" w14:textId="7767BB19" w:rsidR="003C4A8D" w:rsidRPr="004F2082" w:rsidRDefault="0072680B" w:rsidP="007B08C1">
      <w:pPr>
        <w:spacing w:after="0"/>
        <w:ind w:firstLineChars="100" w:firstLine="240"/>
        <w:jc w:val="both"/>
      </w:pPr>
      <w:r w:rsidRPr="004F2082">
        <w:t xml:space="preserve">Analyses involving interaction effects by nesting infectious, atopic and inflammatory diseases within sex (Table 3) uncovered further hetereogenity. </w:t>
      </w:r>
      <w:r w:rsidR="00F57D25" w:rsidRPr="004F2082">
        <w:t xml:space="preserve">In detail, </w:t>
      </w:r>
      <w:r w:rsidR="00D61505" w:rsidRPr="004F2082">
        <w:t>ND</w:t>
      </w:r>
      <w:r w:rsidR="00F57D25" w:rsidRPr="004F2082">
        <w:t xml:space="preserve"> disorders were associated with streptococcal infections</w:t>
      </w:r>
      <w:r w:rsidR="00F923B2" w:rsidRPr="004F2082">
        <w:t xml:space="preserve"> </w:t>
      </w:r>
      <w:r w:rsidR="00EB3734" w:rsidRPr="004F2082">
        <w:t xml:space="preserve">specifically in </w:t>
      </w:r>
      <w:r w:rsidR="001D1FBB" w:rsidRPr="004F2082">
        <w:t>men</w:t>
      </w:r>
      <w:r w:rsidR="00EB3734" w:rsidRPr="004F2082">
        <w:t xml:space="preserve"> (OR </w:t>
      </w:r>
      <w:r w:rsidR="00F923B2" w:rsidRPr="004F2082">
        <w:t>1.98, CI</w:t>
      </w:r>
      <w:r w:rsidR="007B08C1">
        <w:rPr>
          <w:rFonts w:hint="eastAsia"/>
          <w:lang w:eastAsia="zh-CN"/>
        </w:rPr>
        <w:t>:</w:t>
      </w:r>
      <w:r w:rsidR="00F923B2" w:rsidRPr="004F2082">
        <w:t xml:space="preserve"> 1.08-3.66</w:t>
      </w:r>
      <w:r w:rsidR="00EB3734" w:rsidRPr="004F2082">
        <w:t xml:space="preserve">) </w:t>
      </w:r>
      <w:r w:rsidR="00E52657" w:rsidRPr="004F2082">
        <w:t xml:space="preserve">but not in </w:t>
      </w:r>
      <w:r w:rsidR="001D1FBB" w:rsidRPr="004F2082">
        <w:t>women</w:t>
      </w:r>
      <w:r w:rsidR="00F57D25" w:rsidRPr="004F2082">
        <w:t xml:space="preserve">. </w:t>
      </w:r>
      <w:r w:rsidR="00F923B2" w:rsidRPr="004F2082">
        <w:t>P</w:t>
      </w:r>
      <w:r w:rsidR="007B08C1">
        <w:t>eptic ulcer/</w:t>
      </w:r>
      <w:r w:rsidR="003C4A8D" w:rsidRPr="004F2082">
        <w:t xml:space="preserve">gastritis was significant only in the </w:t>
      </w:r>
      <w:r w:rsidR="001D1FBB" w:rsidRPr="004F2082">
        <w:t>men</w:t>
      </w:r>
      <w:r w:rsidR="003C4A8D" w:rsidRPr="004F2082">
        <w:t xml:space="preserve"> model (OR </w:t>
      </w:r>
      <w:r w:rsidR="00F923B2" w:rsidRPr="004F2082">
        <w:t>1.95, CI</w:t>
      </w:r>
      <w:r w:rsidR="007B08C1">
        <w:rPr>
          <w:rFonts w:hint="eastAsia"/>
          <w:lang w:eastAsia="zh-CN"/>
        </w:rPr>
        <w:t>:</w:t>
      </w:r>
      <w:r w:rsidR="00F923B2" w:rsidRPr="004F2082">
        <w:t xml:space="preserve"> 1.08-3.53</w:t>
      </w:r>
      <w:r w:rsidR="003C4A8D" w:rsidRPr="004F2082">
        <w:t xml:space="preserve">), </w:t>
      </w:r>
      <w:r w:rsidR="00F923B2" w:rsidRPr="004F2082">
        <w:t xml:space="preserve">and showed a similar </w:t>
      </w:r>
      <w:r w:rsidR="00F923B2" w:rsidRPr="004F2082">
        <w:lastRenderedPageBreak/>
        <w:t>tendency</w:t>
      </w:r>
      <w:r w:rsidR="003C4A8D" w:rsidRPr="004F2082">
        <w:t xml:space="preserve"> in </w:t>
      </w:r>
      <w:r w:rsidR="001D1FBB" w:rsidRPr="004F2082">
        <w:t>women</w:t>
      </w:r>
      <w:r w:rsidR="003C4A8D" w:rsidRPr="004F2082">
        <w:t xml:space="preserve">. </w:t>
      </w:r>
      <w:r w:rsidR="00F923B2" w:rsidRPr="004F2082">
        <w:t>The opposite applies for</w:t>
      </w:r>
      <w:r w:rsidR="00F57D25" w:rsidRPr="004F2082">
        <w:t xml:space="preserve"> UTI</w:t>
      </w:r>
      <w:r w:rsidR="00F923B2" w:rsidRPr="004F2082">
        <w:t xml:space="preserve">, where </w:t>
      </w:r>
      <w:r w:rsidR="00F57D25" w:rsidRPr="004F2082">
        <w:t xml:space="preserve">only </w:t>
      </w:r>
      <w:r w:rsidR="001D1FBB" w:rsidRPr="004F2082">
        <w:t>women</w:t>
      </w:r>
      <w:r w:rsidR="00F57D25" w:rsidRPr="004F2082">
        <w:t xml:space="preserve"> </w:t>
      </w:r>
      <w:r w:rsidR="006426B3" w:rsidRPr="004F2082">
        <w:t>(OR 1.</w:t>
      </w:r>
      <w:r w:rsidR="00874023" w:rsidRPr="004F2082">
        <w:t>6</w:t>
      </w:r>
      <w:r w:rsidR="00F923B2" w:rsidRPr="004F2082">
        <w:t>8</w:t>
      </w:r>
      <w:r w:rsidR="006426B3" w:rsidRPr="004F2082">
        <w:t>, CI</w:t>
      </w:r>
      <w:r w:rsidR="007B08C1">
        <w:rPr>
          <w:rFonts w:hint="eastAsia"/>
          <w:lang w:eastAsia="zh-CN"/>
        </w:rPr>
        <w:t>:</w:t>
      </w:r>
      <w:r w:rsidR="006426B3" w:rsidRPr="004F2082">
        <w:t xml:space="preserve"> 1.</w:t>
      </w:r>
      <w:r w:rsidR="00F923B2" w:rsidRPr="004F2082">
        <w:t>11</w:t>
      </w:r>
      <w:r w:rsidR="006426B3" w:rsidRPr="004F2082">
        <w:t>-2.</w:t>
      </w:r>
      <w:r w:rsidR="00874023" w:rsidRPr="004F2082">
        <w:t>5</w:t>
      </w:r>
      <w:r w:rsidR="00F923B2" w:rsidRPr="004F2082">
        <w:t>4</w:t>
      </w:r>
      <w:r w:rsidR="00E52657" w:rsidRPr="004F2082">
        <w:t xml:space="preserve">) </w:t>
      </w:r>
      <w:r w:rsidR="00F57D25" w:rsidRPr="004F2082">
        <w:t xml:space="preserve">reached the conventional significance level. </w:t>
      </w:r>
    </w:p>
    <w:p w14:paraId="49631092" w14:textId="5DE7AC17" w:rsidR="00BF462F" w:rsidRPr="004F2082" w:rsidRDefault="00927289" w:rsidP="007B08C1">
      <w:pPr>
        <w:spacing w:after="0"/>
        <w:ind w:firstLineChars="100" w:firstLine="240"/>
        <w:jc w:val="both"/>
      </w:pPr>
      <w:r w:rsidRPr="004F2082">
        <w:t>Early-onset anx</w:t>
      </w:r>
      <w:r w:rsidR="00F57D25" w:rsidRPr="004F2082">
        <w:t xml:space="preserve">iety disorders showed associations </w:t>
      </w:r>
      <w:r w:rsidR="00AC5A7B" w:rsidRPr="004F2082">
        <w:t>with MMR</w:t>
      </w:r>
      <w:r w:rsidR="001932BB" w:rsidRPr="004F2082">
        <w:t>,</w:t>
      </w:r>
      <w:r w:rsidR="00AC5A7B" w:rsidRPr="004F2082">
        <w:t xml:space="preserve"> which </w:t>
      </w:r>
      <w:r w:rsidR="00DA3105" w:rsidRPr="004F2082">
        <w:t xml:space="preserve">were </w:t>
      </w:r>
      <w:r w:rsidR="00397AB2" w:rsidRPr="004F2082">
        <w:t xml:space="preserve">similar in both </w:t>
      </w:r>
      <w:r w:rsidR="009A457D" w:rsidRPr="004F2082">
        <w:t>groups</w:t>
      </w:r>
      <w:r w:rsidR="00E63E13" w:rsidRPr="004F2082">
        <w:t xml:space="preserve">; again only </w:t>
      </w:r>
      <w:r w:rsidR="001D1FBB" w:rsidRPr="004F2082">
        <w:t>women</w:t>
      </w:r>
      <w:r w:rsidR="00E63E13" w:rsidRPr="004F2082">
        <w:t xml:space="preserve"> </w:t>
      </w:r>
      <w:r w:rsidR="00407B9C" w:rsidRPr="004F2082">
        <w:t>(OR 1.4</w:t>
      </w:r>
      <w:r w:rsidR="00EE1D90" w:rsidRPr="004F2082">
        <w:t>6</w:t>
      </w:r>
      <w:r w:rsidR="00E63E13" w:rsidRPr="004F2082">
        <w:t>, CI</w:t>
      </w:r>
      <w:r w:rsidR="007B08C1">
        <w:rPr>
          <w:rFonts w:hint="eastAsia"/>
          <w:lang w:eastAsia="zh-CN"/>
        </w:rPr>
        <w:t>:</w:t>
      </w:r>
      <w:r w:rsidR="00E63E13" w:rsidRPr="004F2082">
        <w:t xml:space="preserve"> 1.0</w:t>
      </w:r>
      <w:r w:rsidR="00EE1D90" w:rsidRPr="004F2082">
        <w:t>1</w:t>
      </w:r>
      <w:r w:rsidR="00E63E13" w:rsidRPr="004F2082">
        <w:t>-2.1</w:t>
      </w:r>
      <w:r w:rsidR="00F923B2" w:rsidRPr="004F2082">
        <w:t>0</w:t>
      </w:r>
      <w:r w:rsidR="00E63E13" w:rsidRPr="004F2082">
        <w:t>) reached the conventional significance level</w:t>
      </w:r>
      <w:r w:rsidR="00397AB2" w:rsidRPr="004F2082">
        <w:t xml:space="preserve">. </w:t>
      </w:r>
      <w:r w:rsidR="009B0782" w:rsidRPr="004F2082">
        <w:t xml:space="preserve">Another shared issue is irritable bowel syndrome with a strong impact </w:t>
      </w:r>
      <w:r w:rsidR="00C828C2" w:rsidRPr="004F2082">
        <w:t xml:space="preserve">in </w:t>
      </w:r>
      <w:r w:rsidR="001D1FBB" w:rsidRPr="004F2082">
        <w:t>men</w:t>
      </w:r>
      <w:r w:rsidR="00C828C2" w:rsidRPr="004F2082">
        <w:t xml:space="preserve"> (OR 3.1</w:t>
      </w:r>
      <w:r w:rsidR="00F923B2" w:rsidRPr="004F2082">
        <w:t>5</w:t>
      </w:r>
      <w:r w:rsidR="00C828C2" w:rsidRPr="004F2082">
        <w:t>, CI</w:t>
      </w:r>
      <w:r w:rsidR="007B08C1">
        <w:rPr>
          <w:rFonts w:hint="eastAsia"/>
          <w:lang w:eastAsia="zh-CN"/>
        </w:rPr>
        <w:t>:</w:t>
      </w:r>
      <w:r w:rsidR="00C828C2" w:rsidRPr="004F2082">
        <w:t xml:space="preserve"> 1</w:t>
      </w:r>
      <w:r w:rsidR="009B0782" w:rsidRPr="004F2082">
        <w:t>.</w:t>
      </w:r>
      <w:r w:rsidR="00F923B2" w:rsidRPr="004F2082">
        <w:t>58</w:t>
      </w:r>
      <w:r w:rsidR="009B0782" w:rsidRPr="004F2082">
        <w:t>-6.</w:t>
      </w:r>
      <w:r w:rsidR="00F923B2" w:rsidRPr="004F2082">
        <w:t>28</w:t>
      </w:r>
      <w:r w:rsidR="009B0782" w:rsidRPr="004F2082">
        <w:t xml:space="preserve">) and a trend level impact in </w:t>
      </w:r>
      <w:r w:rsidR="001D1FBB" w:rsidRPr="004F2082">
        <w:t>women</w:t>
      </w:r>
      <w:r w:rsidR="009B0782" w:rsidRPr="004F2082">
        <w:t xml:space="preserve">. </w:t>
      </w:r>
      <w:r w:rsidR="00CE6CED" w:rsidRPr="004F2082">
        <w:t xml:space="preserve">Associations found specifically in </w:t>
      </w:r>
      <w:r w:rsidR="001D1FBB" w:rsidRPr="004F2082">
        <w:t>men</w:t>
      </w:r>
      <w:r w:rsidR="007B08C1">
        <w:t xml:space="preserve"> comprise peptic ulcer/</w:t>
      </w:r>
      <w:r w:rsidR="00CE6CED" w:rsidRPr="004F2082">
        <w:t>gastritis (OR 1.8</w:t>
      </w:r>
      <w:r w:rsidR="00F923B2" w:rsidRPr="004F2082">
        <w:t>5</w:t>
      </w:r>
      <w:r w:rsidR="00CE6CED" w:rsidRPr="004F2082">
        <w:t>, CI</w:t>
      </w:r>
      <w:r w:rsidR="007B08C1">
        <w:rPr>
          <w:rFonts w:hint="eastAsia"/>
          <w:lang w:eastAsia="zh-CN"/>
        </w:rPr>
        <w:t>:</w:t>
      </w:r>
      <w:r w:rsidR="00CE6CED" w:rsidRPr="004F2082">
        <w:t xml:space="preserve"> 1.1</w:t>
      </w:r>
      <w:r w:rsidR="00F923B2" w:rsidRPr="004F2082">
        <w:t>3</w:t>
      </w:r>
      <w:r w:rsidR="00CE6CED" w:rsidRPr="004F2082">
        <w:t>-</w:t>
      </w:r>
      <w:r w:rsidR="00F923B2" w:rsidRPr="004F2082">
        <w:t>3.05</w:t>
      </w:r>
      <w:r w:rsidR="00CE6CED" w:rsidRPr="004F2082">
        <w:t>), psoriasis (OR 2.0</w:t>
      </w:r>
      <w:r w:rsidR="007F3388" w:rsidRPr="004F2082">
        <w:t>2</w:t>
      </w:r>
      <w:r w:rsidR="00CE6CED" w:rsidRPr="004F2082">
        <w:t>, CI</w:t>
      </w:r>
      <w:r w:rsidR="007B08C1">
        <w:rPr>
          <w:rFonts w:hint="eastAsia"/>
          <w:lang w:eastAsia="zh-CN"/>
        </w:rPr>
        <w:t>:</w:t>
      </w:r>
      <w:r w:rsidR="00CE6CED" w:rsidRPr="004F2082">
        <w:t xml:space="preserve"> 1.2</w:t>
      </w:r>
      <w:r w:rsidR="007F3388" w:rsidRPr="004F2082">
        <w:t>0</w:t>
      </w:r>
      <w:r w:rsidR="00CE6CED" w:rsidRPr="004F2082">
        <w:t>-3.</w:t>
      </w:r>
      <w:r w:rsidR="007F3388" w:rsidRPr="004F2082">
        <w:t>39</w:t>
      </w:r>
      <w:r w:rsidR="00CE6CED" w:rsidRPr="004F2082">
        <w:t xml:space="preserve">) and, at trend level, acne. </w:t>
      </w:r>
      <w:r w:rsidR="00397AB2" w:rsidRPr="004F2082">
        <w:t xml:space="preserve">Moreover, </w:t>
      </w:r>
      <w:r w:rsidR="00DA3105" w:rsidRPr="004F2082">
        <w:t>associations</w:t>
      </w:r>
      <w:r w:rsidR="00AC5A7B" w:rsidRPr="004F2082">
        <w:t xml:space="preserve"> </w:t>
      </w:r>
      <w:r w:rsidR="00F57D25" w:rsidRPr="004F2082">
        <w:t xml:space="preserve">with UTI </w:t>
      </w:r>
      <w:r w:rsidR="00DA3105" w:rsidRPr="004F2082">
        <w:t xml:space="preserve">emerged specifically </w:t>
      </w:r>
      <w:r w:rsidR="00F57D25" w:rsidRPr="004F2082">
        <w:t>i</w:t>
      </w:r>
      <w:r w:rsidR="00BA0470" w:rsidRPr="004F2082">
        <w:t xml:space="preserve">n </w:t>
      </w:r>
      <w:r w:rsidR="001D1FBB" w:rsidRPr="004F2082">
        <w:t>women</w:t>
      </w:r>
      <w:r w:rsidR="00BA0470" w:rsidRPr="004F2082">
        <w:t xml:space="preserve"> </w:t>
      </w:r>
      <w:r w:rsidR="00DA3105" w:rsidRPr="004F2082">
        <w:t xml:space="preserve">(OR </w:t>
      </w:r>
      <w:r w:rsidR="00E63E13" w:rsidRPr="004F2082">
        <w:t>1.</w:t>
      </w:r>
      <w:r w:rsidR="005E6FDF" w:rsidRPr="004F2082">
        <w:t>4</w:t>
      </w:r>
      <w:r w:rsidR="007F3388" w:rsidRPr="004F2082">
        <w:t>4</w:t>
      </w:r>
      <w:r w:rsidR="00DA3105" w:rsidRPr="004F2082">
        <w:t>, CI</w:t>
      </w:r>
      <w:r w:rsidR="007B08C1">
        <w:rPr>
          <w:rFonts w:hint="eastAsia"/>
          <w:lang w:eastAsia="zh-CN"/>
        </w:rPr>
        <w:t>:</w:t>
      </w:r>
      <w:r w:rsidR="00DA3105" w:rsidRPr="004F2082">
        <w:t xml:space="preserve"> </w:t>
      </w:r>
      <w:r w:rsidR="00E63E13" w:rsidRPr="004F2082">
        <w:t>1.1</w:t>
      </w:r>
      <w:r w:rsidR="007F3388" w:rsidRPr="004F2082">
        <w:t>6</w:t>
      </w:r>
      <w:r w:rsidR="00E63E13" w:rsidRPr="004F2082">
        <w:t>-1.</w:t>
      </w:r>
      <w:r w:rsidR="007F3388" w:rsidRPr="004F2082">
        <w:t>79</w:t>
      </w:r>
      <w:r w:rsidR="00DA3105" w:rsidRPr="004F2082">
        <w:t>)</w:t>
      </w:r>
      <w:r w:rsidR="009B0782" w:rsidRPr="004F2082">
        <w:t>, at trend level also with atopic desases,</w:t>
      </w:r>
      <w:r w:rsidR="00DA3105" w:rsidRPr="004F2082">
        <w:t xml:space="preserve"> </w:t>
      </w:r>
      <w:r w:rsidR="00BA0470" w:rsidRPr="004F2082">
        <w:t xml:space="preserve">but not in </w:t>
      </w:r>
      <w:r w:rsidR="001D1FBB" w:rsidRPr="004F2082">
        <w:t>men</w:t>
      </w:r>
      <w:r w:rsidR="00BA0470" w:rsidRPr="004F2082">
        <w:t xml:space="preserve">. </w:t>
      </w:r>
    </w:p>
    <w:p w14:paraId="787F7F56" w14:textId="28D3AD12" w:rsidR="00C828C2" w:rsidRPr="004F2082" w:rsidRDefault="00F57D25" w:rsidP="007B08C1">
      <w:pPr>
        <w:spacing w:after="0"/>
        <w:ind w:firstLineChars="100" w:firstLine="240"/>
        <w:jc w:val="both"/>
        <w:rPr>
          <w:lang w:eastAsia="zh-CN"/>
        </w:rPr>
      </w:pPr>
      <w:r w:rsidRPr="004F2082">
        <w:t xml:space="preserve">In </w:t>
      </w:r>
      <w:r w:rsidR="00927289" w:rsidRPr="004F2082">
        <w:t>late-onset anx</w:t>
      </w:r>
      <w:r w:rsidRPr="004F2082">
        <w:t>iety disorders</w:t>
      </w:r>
      <w:r w:rsidR="00397AB2" w:rsidRPr="004F2082">
        <w:t xml:space="preserve">, </w:t>
      </w:r>
      <w:r w:rsidRPr="004F2082">
        <w:t xml:space="preserve">UTI </w:t>
      </w:r>
      <w:r w:rsidR="00055D89" w:rsidRPr="004F2082">
        <w:t>(OR 2.</w:t>
      </w:r>
      <w:r w:rsidR="00A86048" w:rsidRPr="004F2082">
        <w:t>13</w:t>
      </w:r>
      <w:r w:rsidR="00055D89" w:rsidRPr="004F2082">
        <w:t>, CI</w:t>
      </w:r>
      <w:r w:rsidR="007B08C1">
        <w:rPr>
          <w:rFonts w:hint="eastAsia"/>
          <w:lang w:eastAsia="zh-CN"/>
        </w:rPr>
        <w:t>:</w:t>
      </w:r>
      <w:r w:rsidR="00055D89" w:rsidRPr="004F2082">
        <w:t xml:space="preserve"> 1.</w:t>
      </w:r>
      <w:r w:rsidR="001364B2" w:rsidRPr="004F2082">
        <w:t>1</w:t>
      </w:r>
      <w:r w:rsidR="00A86048" w:rsidRPr="004F2082">
        <w:t>9</w:t>
      </w:r>
      <w:r w:rsidR="00055D89" w:rsidRPr="004F2082">
        <w:t>-3.</w:t>
      </w:r>
      <w:r w:rsidR="00A86048" w:rsidRPr="004F2082">
        <w:t>82</w:t>
      </w:r>
      <w:r w:rsidR="00D71661" w:rsidRPr="004F2082">
        <w:t>)</w:t>
      </w:r>
      <w:r w:rsidR="00F32F98" w:rsidRPr="004F2082">
        <w:t xml:space="preserve"> were predictive</w:t>
      </w:r>
      <w:r w:rsidR="00A04181" w:rsidRPr="004F2082">
        <w:t xml:space="preserve"> not in </w:t>
      </w:r>
      <w:r w:rsidR="001D1FBB" w:rsidRPr="004F2082">
        <w:t>women</w:t>
      </w:r>
      <w:r w:rsidR="00F32F98" w:rsidRPr="004F2082">
        <w:t xml:space="preserve"> </w:t>
      </w:r>
      <w:r w:rsidR="00A04181" w:rsidRPr="004F2082">
        <w:t xml:space="preserve">but </w:t>
      </w:r>
      <w:r w:rsidR="00F32F98" w:rsidRPr="004F2082">
        <w:t xml:space="preserve">in </w:t>
      </w:r>
      <w:r w:rsidR="001D1FBB" w:rsidRPr="004F2082">
        <w:t>men</w:t>
      </w:r>
      <w:r w:rsidR="00896A2A" w:rsidRPr="004F2082">
        <w:t xml:space="preserve">. </w:t>
      </w:r>
      <w:r w:rsidR="00C828C2" w:rsidRPr="004F2082">
        <w:t xml:space="preserve">The significant predictors in </w:t>
      </w:r>
      <w:r w:rsidR="001D1FBB" w:rsidRPr="004F2082">
        <w:t>women</w:t>
      </w:r>
      <w:r w:rsidR="00C828C2" w:rsidRPr="004F2082">
        <w:t xml:space="preserve"> comprise </w:t>
      </w:r>
      <w:r w:rsidR="00F32F98" w:rsidRPr="004F2082">
        <w:t xml:space="preserve">MMR (OR </w:t>
      </w:r>
      <w:r w:rsidR="00690425" w:rsidRPr="004F2082">
        <w:t>1.8</w:t>
      </w:r>
      <w:r w:rsidR="00A86048" w:rsidRPr="004F2082">
        <w:t>1</w:t>
      </w:r>
      <w:r w:rsidR="00690425" w:rsidRPr="004F2082">
        <w:t>, CI</w:t>
      </w:r>
      <w:r w:rsidR="007B08C1">
        <w:rPr>
          <w:rFonts w:hint="eastAsia"/>
          <w:lang w:eastAsia="zh-CN"/>
        </w:rPr>
        <w:t>:</w:t>
      </w:r>
      <w:r w:rsidR="00690425" w:rsidRPr="004F2082">
        <w:t xml:space="preserve"> 1.1</w:t>
      </w:r>
      <w:r w:rsidR="00A86048" w:rsidRPr="004F2082">
        <w:t>2</w:t>
      </w:r>
      <w:r w:rsidR="00690425" w:rsidRPr="004F2082">
        <w:t>-2.9</w:t>
      </w:r>
      <w:r w:rsidR="00A86048" w:rsidRPr="004F2082">
        <w:t>0</w:t>
      </w:r>
      <w:r w:rsidR="00F32F98" w:rsidRPr="004F2082">
        <w:t>)</w:t>
      </w:r>
      <w:r w:rsidR="007B08C1">
        <w:t xml:space="preserve"> and peptic ulcer/</w:t>
      </w:r>
      <w:r w:rsidR="00A86048" w:rsidRPr="004F2082">
        <w:t>gastritis (OR 1.60, CI</w:t>
      </w:r>
      <w:r w:rsidR="007B08C1">
        <w:rPr>
          <w:rFonts w:hint="eastAsia"/>
          <w:lang w:eastAsia="zh-CN"/>
        </w:rPr>
        <w:t>:</w:t>
      </w:r>
      <w:r w:rsidR="00A86048" w:rsidRPr="004F2082">
        <w:t xml:space="preserve"> 1.02-2.51)</w:t>
      </w:r>
      <w:r w:rsidR="00C828C2" w:rsidRPr="004F2082">
        <w:t xml:space="preserve">, </w:t>
      </w:r>
      <w:r w:rsidR="00A86048" w:rsidRPr="004F2082">
        <w:t xml:space="preserve">whereas </w:t>
      </w:r>
      <w:r w:rsidR="00C828C2" w:rsidRPr="004F2082">
        <w:t xml:space="preserve">irritable bowel syndrome </w:t>
      </w:r>
      <w:r w:rsidR="00A86048" w:rsidRPr="004F2082">
        <w:t xml:space="preserve">and </w:t>
      </w:r>
      <w:r w:rsidR="00C828C2" w:rsidRPr="004F2082">
        <w:t xml:space="preserve">atopic desases </w:t>
      </w:r>
      <w:r w:rsidR="00A86048" w:rsidRPr="004F2082">
        <w:t xml:space="preserve">remain significant at the </w:t>
      </w:r>
      <w:r w:rsidR="007B08C1">
        <w:t>trend level</w:t>
      </w:r>
      <w:r w:rsidR="007B08C1">
        <w:rPr>
          <w:rFonts w:hint="eastAsia"/>
          <w:lang w:eastAsia="zh-CN"/>
        </w:rPr>
        <w:t>.</w:t>
      </w:r>
    </w:p>
    <w:p w14:paraId="4E44FF53" w14:textId="3C35CA66" w:rsidR="00601E5D" w:rsidRPr="004F2082" w:rsidRDefault="005A71C5" w:rsidP="007B08C1">
      <w:pPr>
        <w:spacing w:after="0"/>
        <w:ind w:firstLineChars="100" w:firstLine="240"/>
        <w:jc w:val="both"/>
      </w:pPr>
      <w:r w:rsidRPr="004F2082">
        <w:t>Mood disorders were associated with UTI</w:t>
      </w:r>
      <w:r w:rsidR="009A457D" w:rsidRPr="004F2082">
        <w:t xml:space="preserve"> </w:t>
      </w:r>
      <w:r w:rsidR="00D71661" w:rsidRPr="004F2082">
        <w:t xml:space="preserve">in </w:t>
      </w:r>
      <w:r w:rsidR="001D1FBB" w:rsidRPr="004F2082">
        <w:t>women</w:t>
      </w:r>
      <w:r w:rsidR="00D71661" w:rsidRPr="004F2082">
        <w:t xml:space="preserve"> (OR </w:t>
      </w:r>
      <w:r w:rsidR="00407B9C" w:rsidRPr="004F2082">
        <w:t>1.</w:t>
      </w:r>
      <w:r w:rsidR="001364B2" w:rsidRPr="004F2082">
        <w:t>4</w:t>
      </w:r>
      <w:r w:rsidR="00A86048" w:rsidRPr="004F2082">
        <w:t>7</w:t>
      </w:r>
      <w:r w:rsidR="006414AA" w:rsidRPr="004F2082">
        <w:t>,</w:t>
      </w:r>
      <w:r w:rsidR="00407B9C" w:rsidRPr="004F2082">
        <w:t xml:space="preserve"> CI</w:t>
      </w:r>
      <w:r w:rsidR="007B08C1">
        <w:rPr>
          <w:rFonts w:hint="eastAsia"/>
          <w:lang w:eastAsia="zh-CN"/>
        </w:rPr>
        <w:t>:</w:t>
      </w:r>
      <w:r w:rsidR="00407B9C" w:rsidRPr="004F2082">
        <w:t xml:space="preserve"> 1.1</w:t>
      </w:r>
      <w:r w:rsidR="00A86048" w:rsidRPr="004F2082">
        <w:t>9</w:t>
      </w:r>
      <w:r w:rsidR="006414AA" w:rsidRPr="004F2082">
        <w:t>-1.</w:t>
      </w:r>
      <w:r w:rsidR="00A86048" w:rsidRPr="004F2082">
        <w:t>81</w:t>
      </w:r>
      <w:r w:rsidR="00D71661" w:rsidRPr="004F2082">
        <w:t>)</w:t>
      </w:r>
      <w:r w:rsidR="009A457D" w:rsidRPr="004F2082">
        <w:t xml:space="preserve"> and</w:t>
      </w:r>
      <w:r w:rsidR="00A86048" w:rsidRPr="004F2082">
        <w:t xml:space="preserve"> in </w:t>
      </w:r>
      <w:r w:rsidR="001D1FBB" w:rsidRPr="004F2082">
        <w:t>men</w:t>
      </w:r>
      <w:r w:rsidR="00A86048" w:rsidRPr="004F2082">
        <w:t xml:space="preserve"> (OR 1.63, CI</w:t>
      </w:r>
      <w:r w:rsidR="007B08C1">
        <w:rPr>
          <w:rFonts w:hint="eastAsia"/>
          <w:lang w:eastAsia="zh-CN"/>
        </w:rPr>
        <w:t>:</w:t>
      </w:r>
      <w:r w:rsidR="00A86048" w:rsidRPr="004F2082">
        <w:t xml:space="preserve"> 1.00-2.65)</w:t>
      </w:r>
      <w:r w:rsidR="009A457D" w:rsidRPr="004F2082">
        <w:t xml:space="preserve">. </w:t>
      </w:r>
      <w:r w:rsidR="007B08C1">
        <w:t>Also the impact of peptic ulcer/</w:t>
      </w:r>
      <w:r w:rsidR="009A457D" w:rsidRPr="004F2082">
        <w:t>gastritis is apparent in both groups (</w:t>
      </w:r>
      <w:r w:rsidR="00B33D7B" w:rsidRPr="004F2082">
        <w:t xml:space="preserve">in </w:t>
      </w:r>
      <w:r w:rsidR="001D1FBB" w:rsidRPr="004F2082">
        <w:t>women</w:t>
      </w:r>
      <w:r w:rsidR="00B33D7B" w:rsidRPr="004F2082">
        <w:t xml:space="preserve">: </w:t>
      </w:r>
      <w:r w:rsidR="009A457D" w:rsidRPr="004F2082">
        <w:t>OR 1.</w:t>
      </w:r>
      <w:r w:rsidR="00A86048" w:rsidRPr="004F2082">
        <w:t>58</w:t>
      </w:r>
      <w:r w:rsidR="009A457D" w:rsidRPr="004F2082">
        <w:t>, CI</w:t>
      </w:r>
      <w:r w:rsidR="007B08C1">
        <w:rPr>
          <w:rFonts w:hint="eastAsia"/>
          <w:lang w:eastAsia="zh-CN"/>
        </w:rPr>
        <w:t>:</w:t>
      </w:r>
      <w:r w:rsidR="009A457D" w:rsidRPr="004F2082">
        <w:t xml:space="preserve"> 1.0</w:t>
      </w:r>
      <w:r w:rsidR="00A86048" w:rsidRPr="004F2082">
        <w:t>2</w:t>
      </w:r>
      <w:r w:rsidR="009A457D" w:rsidRPr="004F2082">
        <w:t>-2.</w:t>
      </w:r>
      <w:r w:rsidR="00A86048" w:rsidRPr="004F2082">
        <w:t>46</w:t>
      </w:r>
      <w:r w:rsidR="009A457D" w:rsidRPr="004F2082">
        <w:t xml:space="preserve">, and </w:t>
      </w:r>
      <w:r w:rsidR="00B33D7B" w:rsidRPr="004F2082">
        <w:t xml:space="preserve">in </w:t>
      </w:r>
      <w:r w:rsidR="001D1FBB" w:rsidRPr="004F2082">
        <w:t>men</w:t>
      </w:r>
      <w:r w:rsidR="00B33D7B" w:rsidRPr="004F2082">
        <w:t xml:space="preserve">: OR </w:t>
      </w:r>
      <w:r w:rsidR="00A86048" w:rsidRPr="004F2082">
        <w:t>1.98</w:t>
      </w:r>
      <w:r w:rsidR="00B33D7B" w:rsidRPr="004F2082">
        <w:t>, CI</w:t>
      </w:r>
      <w:r w:rsidR="007B08C1">
        <w:rPr>
          <w:rFonts w:hint="eastAsia"/>
          <w:lang w:eastAsia="zh-CN"/>
        </w:rPr>
        <w:t>:</w:t>
      </w:r>
      <w:r w:rsidR="00B33D7B" w:rsidRPr="004F2082">
        <w:t xml:space="preserve"> 1.</w:t>
      </w:r>
      <w:r w:rsidR="00A86048" w:rsidRPr="004F2082">
        <w:t>26</w:t>
      </w:r>
      <w:r w:rsidR="00B33D7B" w:rsidRPr="004F2082">
        <w:t>-3.</w:t>
      </w:r>
      <w:r w:rsidR="00A86048" w:rsidRPr="004F2082">
        <w:t>09</w:t>
      </w:r>
      <w:r w:rsidR="009A457D" w:rsidRPr="004F2082">
        <w:t>). Acne (1.</w:t>
      </w:r>
      <w:r w:rsidR="00A86048" w:rsidRPr="004F2082">
        <w:t>96</w:t>
      </w:r>
      <w:r w:rsidR="009A457D" w:rsidRPr="004F2082">
        <w:t>, CI</w:t>
      </w:r>
      <w:r w:rsidR="007B08C1">
        <w:rPr>
          <w:rFonts w:hint="eastAsia"/>
          <w:lang w:eastAsia="zh-CN"/>
        </w:rPr>
        <w:t>:</w:t>
      </w:r>
      <w:r w:rsidR="009A457D" w:rsidRPr="004F2082">
        <w:t xml:space="preserve"> 1.3</w:t>
      </w:r>
      <w:r w:rsidR="00A86048" w:rsidRPr="004F2082">
        <w:t>5</w:t>
      </w:r>
      <w:r w:rsidR="009A457D" w:rsidRPr="004F2082">
        <w:t>-2.</w:t>
      </w:r>
      <w:r w:rsidR="00A86048" w:rsidRPr="004F2082">
        <w:t>8</w:t>
      </w:r>
      <w:r w:rsidR="009A457D" w:rsidRPr="004F2082">
        <w:t>5) predict</w:t>
      </w:r>
      <w:r w:rsidR="00A86048" w:rsidRPr="004F2082">
        <w:t>s</w:t>
      </w:r>
      <w:r w:rsidR="009A457D" w:rsidRPr="004F2082">
        <w:t xml:space="preserve"> </w:t>
      </w:r>
      <w:r w:rsidR="00B33D7B" w:rsidRPr="004F2082">
        <w:t>moo</w:t>
      </w:r>
      <w:r w:rsidR="009A457D" w:rsidRPr="004F2082">
        <w:t xml:space="preserve">d disorders in </w:t>
      </w:r>
      <w:r w:rsidR="001D1FBB" w:rsidRPr="004F2082">
        <w:t>men</w:t>
      </w:r>
      <w:r w:rsidR="009A457D" w:rsidRPr="004F2082">
        <w:t xml:space="preserve">, whereas </w:t>
      </w:r>
      <w:r w:rsidR="00B33D7B" w:rsidRPr="004F2082">
        <w:t>irritable bowel syndrome (OR 2.2</w:t>
      </w:r>
      <w:r w:rsidR="00A86048" w:rsidRPr="004F2082">
        <w:t>5</w:t>
      </w:r>
      <w:r w:rsidR="00B33D7B" w:rsidRPr="004F2082">
        <w:t>, CI</w:t>
      </w:r>
      <w:r w:rsidR="007B08C1">
        <w:rPr>
          <w:rFonts w:hint="eastAsia"/>
          <w:lang w:eastAsia="zh-CN"/>
        </w:rPr>
        <w:t>:</w:t>
      </w:r>
      <w:r w:rsidR="00B33D7B" w:rsidRPr="004F2082">
        <w:t xml:space="preserve"> 1.3</w:t>
      </w:r>
      <w:r w:rsidR="00A86048" w:rsidRPr="004F2082">
        <w:t>5</w:t>
      </w:r>
      <w:r w:rsidR="00B33D7B" w:rsidRPr="004F2082">
        <w:t>-3.</w:t>
      </w:r>
      <w:r w:rsidR="00A86048" w:rsidRPr="004F2082">
        <w:t>76</w:t>
      </w:r>
      <w:r w:rsidR="00B33D7B" w:rsidRPr="004F2082">
        <w:t>) and psoriasis (OR 2.02, CI</w:t>
      </w:r>
      <w:r w:rsidR="007B08C1">
        <w:rPr>
          <w:rFonts w:hint="eastAsia"/>
          <w:lang w:eastAsia="zh-CN"/>
        </w:rPr>
        <w:t>:</w:t>
      </w:r>
      <w:r w:rsidR="00B33D7B" w:rsidRPr="004F2082">
        <w:t xml:space="preserve"> 1.14-3.5</w:t>
      </w:r>
      <w:r w:rsidR="00A86048" w:rsidRPr="004F2082">
        <w:t>8</w:t>
      </w:r>
      <w:r w:rsidR="00B33D7B" w:rsidRPr="004F2082">
        <w:t xml:space="preserve">) contribute in </w:t>
      </w:r>
      <w:r w:rsidR="001D1FBB" w:rsidRPr="004F2082">
        <w:t>women</w:t>
      </w:r>
      <w:r w:rsidR="00B33D7B" w:rsidRPr="004F2082">
        <w:t xml:space="preserve">. </w:t>
      </w:r>
    </w:p>
    <w:p w14:paraId="4804015F" w14:textId="24AC4A10" w:rsidR="00BF4428" w:rsidRPr="004F2082" w:rsidRDefault="005A71C5" w:rsidP="007B08C1">
      <w:pPr>
        <w:spacing w:after="0"/>
        <w:ind w:firstLineChars="100" w:firstLine="240"/>
        <w:jc w:val="both"/>
      </w:pPr>
      <w:r w:rsidRPr="004F2082">
        <w:t>Finally, substance abuse</w:t>
      </w:r>
      <w:r w:rsidR="007B08C1">
        <w:t>/</w:t>
      </w:r>
      <w:r w:rsidR="00511E2A" w:rsidRPr="004F2082">
        <w:t>dependence</w:t>
      </w:r>
      <w:r w:rsidRPr="004F2082">
        <w:t xml:space="preserve"> did not yield any relevant associations</w:t>
      </w:r>
      <w:r w:rsidR="005826DB" w:rsidRPr="004F2082">
        <w:t xml:space="preserve"> in </w:t>
      </w:r>
      <w:r w:rsidR="001D1FBB" w:rsidRPr="004F2082">
        <w:t>women</w:t>
      </w:r>
      <w:r w:rsidR="006414AA" w:rsidRPr="004F2082">
        <w:t>.</w:t>
      </w:r>
      <w:r w:rsidR="005826DB" w:rsidRPr="004F2082">
        <w:t xml:space="preserve"> In </w:t>
      </w:r>
      <w:r w:rsidR="001D1FBB" w:rsidRPr="004F2082">
        <w:t>men</w:t>
      </w:r>
      <w:r w:rsidR="005826DB" w:rsidRPr="004F2082">
        <w:t>, i</w:t>
      </w:r>
      <w:r w:rsidR="007B08C1">
        <w:t>t was linked with peptic ulcer</w:t>
      </w:r>
      <w:r w:rsidR="005826DB" w:rsidRPr="004F2082">
        <w:t>/gastritis</w:t>
      </w:r>
      <w:r w:rsidR="00254C9E" w:rsidRPr="004F2082">
        <w:t xml:space="preserve"> (OR 1.</w:t>
      </w:r>
      <w:r w:rsidR="002E4CFB" w:rsidRPr="004F2082">
        <w:t>88</w:t>
      </w:r>
      <w:r w:rsidR="00254C9E" w:rsidRPr="004F2082">
        <w:t>, CI</w:t>
      </w:r>
      <w:r w:rsidR="007B08C1">
        <w:rPr>
          <w:rFonts w:hint="eastAsia"/>
          <w:lang w:eastAsia="zh-CN"/>
        </w:rPr>
        <w:t>:</w:t>
      </w:r>
      <w:r w:rsidR="00254C9E" w:rsidRPr="004F2082">
        <w:t xml:space="preserve"> 1.</w:t>
      </w:r>
      <w:r w:rsidR="002E4CFB" w:rsidRPr="004F2082">
        <w:t>18</w:t>
      </w:r>
      <w:r w:rsidR="00254C9E" w:rsidRPr="004F2082">
        <w:t>-</w:t>
      </w:r>
      <w:r w:rsidR="002E4CFB" w:rsidRPr="004F2082">
        <w:t>2.99</w:t>
      </w:r>
      <w:r w:rsidR="00254C9E" w:rsidRPr="004F2082">
        <w:t>)</w:t>
      </w:r>
      <w:r w:rsidR="002E4CFB" w:rsidRPr="004F2082">
        <w:t xml:space="preserve"> and with </w:t>
      </w:r>
      <w:r w:rsidR="00254C9E" w:rsidRPr="004F2082">
        <w:t>acne (OR</w:t>
      </w:r>
      <w:r w:rsidR="002E4CFB" w:rsidRPr="004F2082">
        <w:t xml:space="preserve"> </w:t>
      </w:r>
      <w:r w:rsidR="00254C9E" w:rsidRPr="004F2082">
        <w:t>1.74, CI</w:t>
      </w:r>
      <w:r w:rsidR="007B08C1">
        <w:rPr>
          <w:rFonts w:hint="eastAsia"/>
          <w:lang w:eastAsia="zh-CN"/>
        </w:rPr>
        <w:t>:</w:t>
      </w:r>
      <w:r w:rsidR="00254C9E" w:rsidRPr="004F2082">
        <w:t xml:space="preserve"> </w:t>
      </w:r>
      <w:r w:rsidR="00BF4428" w:rsidRPr="004F2082">
        <w:t>1.1</w:t>
      </w:r>
      <w:r w:rsidR="002E4CFB" w:rsidRPr="004F2082">
        <w:t>7</w:t>
      </w:r>
      <w:r w:rsidR="00BF4428" w:rsidRPr="004F2082">
        <w:t>-2.5</w:t>
      </w:r>
      <w:r w:rsidR="002E4CFB" w:rsidRPr="004F2082">
        <w:t>9</w:t>
      </w:r>
      <w:r w:rsidR="00BF4428" w:rsidRPr="004F2082">
        <w:t>)</w:t>
      </w:r>
      <w:r w:rsidR="002E4CFB" w:rsidRPr="004F2082">
        <w:t>.</w:t>
      </w:r>
    </w:p>
    <w:p w14:paraId="5CB57AC4" w14:textId="77777777" w:rsidR="00511E2A" w:rsidRPr="004F2082" w:rsidRDefault="002E4CFB" w:rsidP="007B08C1">
      <w:pPr>
        <w:spacing w:after="0"/>
        <w:ind w:firstLineChars="100" w:firstLine="240"/>
        <w:jc w:val="both"/>
      </w:pPr>
      <w:r w:rsidRPr="004F2082">
        <w:t xml:space="preserve">As a side effect of the analysis involving interaction effects, the sex main effect in early and late anxiety disorders disappeared and greatly diminished in mood disorders. </w:t>
      </w:r>
      <w:r w:rsidR="00BF462F" w:rsidRPr="004F2082">
        <w:t xml:space="preserve">The models proved to be stable even </w:t>
      </w:r>
      <w:r w:rsidR="00313F56" w:rsidRPr="004F2082">
        <w:t>when</w:t>
      </w:r>
      <w:r w:rsidR="00BF462F" w:rsidRPr="004F2082">
        <w:t xml:space="preserve"> the strongest predictors in each model</w:t>
      </w:r>
      <w:r w:rsidR="001932BB" w:rsidRPr="004F2082">
        <w:t xml:space="preserve"> were omitted</w:t>
      </w:r>
      <w:r w:rsidR="00BF462F" w:rsidRPr="004F2082">
        <w:t xml:space="preserve">. Preliminary analyses on a more detailed level </w:t>
      </w:r>
      <w:r w:rsidR="003143FE" w:rsidRPr="004F2082">
        <w:t xml:space="preserve">focusing on specific </w:t>
      </w:r>
      <w:r w:rsidR="00D61505" w:rsidRPr="004F2082">
        <w:t>ND</w:t>
      </w:r>
      <w:r w:rsidR="003143FE" w:rsidRPr="004F2082">
        <w:t xml:space="preserve"> and CMD revealed a heterogeneity of results </w:t>
      </w:r>
      <w:r w:rsidR="001932BB" w:rsidRPr="004F2082">
        <w:t>that</w:t>
      </w:r>
      <w:r w:rsidR="003143FE" w:rsidRPr="004F2082">
        <w:t xml:space="preserve"> clearly surpassed the findings presented in this study </w:t>
      </w:r>
      <w:r w:rsidR="00511E2A" w:rsidRPr="004F2082">
        <w:t xml:space="preserve">(results not shown). </w:t>
      </w:r>
    </w:p>
    <w:p w14:paraId="3933A891" w14:textId="77777777" w:rsidR="005A71C5" w:rsidRPr="004F2082" w:rsidRDefault="005A71C5" w:rsidP="009E2C95">
      <w:pPr>
        <w:spacing w:after="0"/>
        <w:jc w:val="both"/>
      </w:pPr>
    </w:p>
    <w:p w14:paraId="7987D06E" w14:textId="77777777" w:rsidR="00213BB6" w:rsidRPr="004F2082" w:rsidRDefault="00E56127" w:rsidP="009E2C95">
      <w:pPr>
        <w:pStyle w:val="1"/>
        <w:jc w:val="both"/>
      </w:pPr>
      <w:r w:rsidRPr="004F2082">
        <w:lastRenderedPageBreak/>
        <w:t>DISCUSSION</w:t>
      </w:r>
    </w:p>
    <w:p w14:paraId="6A53FAB4" w14:textId="77777777" w:rsidR="00BC1E09" w:rsidRPr="004F2082" w:rsidRDefault="004041C3" w:rsidP="009E2C95">
      <w:pPr>
        <w:spacing w:after="0"/>
        <w:jc w:val="both"/>
      </w:pPr>
      <w:r w:rsidRPr="004F2082">
        <w:t xml:space="preserve">This is the first study </w:t>
      </w:r>
      <w:r w:rsidR="00927289" w:rsidRPr="004F2082">
        <w:t xml:space="preserve">to </w:t>
      </w:r>
      <w:r w:rsidRPr="004F2082">
        <w:t xml:space="preserve">apply a </w:t>
      </w:r>
      <w:r w:rsidR="004F6E87" w:rsidRPr="004F2082">
        <w:t xml:space="preserve">comprehensive </w:t>
      </w:r>
      <w:r w:rsidRPr="004F2082">
        <w:t xml:space="preserve">epidemiological </w:t>
      </w:r>
      <w:r w:rsidR="004F6E87" w:rsidRPr="004F2082">
        <w:t xml:space="preserve">perspective </w:t>
      </w:r>
      <w:r w:rsidRPr="004F2082">
        <w:t xml:space="preserve">on </w:t>
      </w:r>
      <w:r w:rsidR="00020B9B" w:rsidRPr="004F2082">
        <w:t xml:space="preserve">the </w:t>
      </w:r>
      <w:r w:rsidR="00313F56" w:rsidRPr="004F2082">
        <w:t xml:space="preserve">associations </w:t>
      </w:r>
      <w:r w:rsidR="00020B9B" w:rsidRPr="004F2082">
        <w:t xml:space="preserve">of </w:t>
      </w:r>
      <w:r w:rsidR="00826FEA" w:rsidRPr="004F2082">
        <w:t xml:space="preserve">major groups of ND and CMD </w:t>
      </w:r>
      <w:r w:rsidR="00DA3239" w:rsidRPr="004F2082">
        <w:t>with</w:t>
      </w:r>
      <w:r w:rsidR="00826FEA" w:rsidRPr="004F2082">
        <w:t xml:space="preserve"> </w:t>
      </w:r>
      <w:r w:rsidRPr="004F2082">
        <w:t>i</w:t>
      </w:r>
      <w:r w:rsidR="00AC56BF" w:rsidRPr="004F2082">
        <w:t>nfectious</w:t>
      </w:r>
      <w:r w:rsidR="00020B9B" w:rsidRPr="004F2082">
        <w:t xml:space="preserve">, atopic </w:t>
      </w:r>
      <w:r w:rsidR="005629B7" w:rsidRPr="004F2082">
        <w:t xml:space="preserve">and </w:t>
      </w:r>
      <w:r w:rsidR="00020B9B" w:rsidRPr="004F2082">
        <w:t>inflammatory</w:t>
      </w:r>
      <w:r w:rsidR="00AC56BF" w:rsidRPr="004F2082">
        <w:t xml:space="preserve"> diseases</w:t>
      </w:r>
      <w:r w:rsidRPr="004F2082">
        <w:t xml:space="preserve">. </w:t>
      </w:r>
      <w:r w:rsidR="008914B3" w:rsidRPr="004F2082">
        <w:t xml:space="preserve">It adds to the evidence that infectious, atopic and inflammatory diseases make up an important group of risk factors. The main outcome was the </w:t>
      </w:r>
      <w:r w:rsidR="0028068B" w:rsidRPr="004F2082">
        <w:t xml:space="preserve">great </w:t>
      </w:r>
      <w:r w:rsidR="00020B9B" w:rsidRPr="004F2082">
        <w:t xml:space="preserve">range of associations </w:t>
      </w:r>
      <w:r w:rsidR="00DA3239" w:rsidRPr="004F2082">
        <w:t>although</w:t>
      </w:r>
      <w:r w:rsidR="00313F56" w:rsidRPr="004F2082">
        <w:t xml:space="preserve"> </w:t>
      </w:r>
      <w:r w:rsidR="00020B9B" w:rsidRPr="004F2082">
        <w:t xml:space="preserve">the statistical models </w:t>
      </w:r>
      <w:r w:rsidR="00DA3239" w:rsidRPr="004F2082">
        <w:t>had been</w:t>
      </w:r>
      <w:r w:rsidR="00020B9B" w:rsidRPr="004F2082">
        <w:t xml:space="preserve"> adjusted for trauma, childhood adversities, familial aggregation and education. </w:t>
      </w:r>
      <w:r w:rsidR="00264CD5" w:rsidRPr="004F2082">
        <w:t xml:space="preserve">Provided that the analyses were carried out on grouped CMD and somatic diseases, the results reported in this study represent only the tip of an </w:t>
      </w:r>
      <w:r w:rsidR="00213BB6" w:rsidRPr="004F2082">
        <w:t>iceberg.</w:t>
      </w:r>
      <w:r w:rsidR="008C7C50" w:rsidRPr="004F2082">
        <w:t xml:space="preserve"> </w:t>
      </w:r>
      <w:r w:rsidR="005629B7" w:rsidRPr="004F2082">
        <w:t>In addition</w:t>
      </w:r>
      <w:r w:rsidR="00676911" w:rsidRPr="004F2082">
        <w:t xml:space="preserve">, many associations were sex-specific. </w:t>
      </w:r>
      <w:r w:rsidR="005629B7" w:rsidRPr="004F2082">
        <w:t>Intriguingly, accounting for interaction effects of infectious, atopic and inflammatory diseases with sex had different consequences for ND and CMD. In early and late anxiety disorders the sex main effect came d</w:t>
      </w:r>
      <w:r w:rsidR="002E4CFB" w:rsidRPr="004F2082">
        <w:t>own to one</w:t>
      </w:r>
      <w:r w:rsidR="005629B7" w:rsidRPr="004F2082">
        <w:t xml:space="preserve">, meaning that the sex ratio in these disorders was fully determined by sex-specific associations with these risk factors. </w:t>
      </w:r>
    </w:p>
    <w:p w14:paraId="32C5B737" w14:textId="77777777" w:rsidR="00661768" w:rsidRPr="004F2082" w:rsidRDefault="00661768" w:rsidP="009E2C95">
      <w:pPr>
        <w:spacing w:after="0"/>
        <w:jc w:val="both"/>
      </w:pPr>
    </w:p>
    <w:p w14:paraId="66127B11" w14:textId="77777777" w:rsidR="00661768" w:rsidRPr="004F2082" w:rsidRDefault="00661768" w:rsidP="009E2C95">
      <w:pPr>
        <w:spacing w:after="0"/>
        <w:jc w:val="both"/>
        <w:rPr>
          <w:b/>
          <w:i/>
        </w:rPr>
      </w:pPr>
      <w:r w:rsidRPr="004F2082">
        <w:rPr>
          <w:b/>
          <w:i/>
        </w:rPr>
        <w:t xml:space="preserve">Challenges </w:t>
      </w:r>
    </w:p>
    <w:p w14:paraId="6E081CF4" w14:textId="4A1CAB56" w:rsidR="00A968D1" w:rsidRPr="004F2082" w:rsidRDefault="00676911" w:rsidP="009E2C95">
      <w:pPr>
        <w:spacing w:after="0"/>
        <w:jc w:val="both"/>
      </w:pPr>
      <w:r w:rsidRPr="004F2082">
        <w:t xml:space="preserve">In view of the broad spectrum of results, the discussion will not focus on particular pathogens or findings as </w:t>
      </w:r>
      <w:r w:rsidR="00DA3239" w:rsidRPr="004F2082">
        <w:t xml:space="preserve">was done in </w:t>
      </w:r>
      <w:r w:rsidRPr="004F2082">
        <w:t xml:space="preserve">the introduction, but will attempt to systematize them. </w:t>
      </w:r>
      <w:r w:rsidR="00A968D1" w:rsidRPr="004F2082">
        <w:t>The</w:t>
      </w:r>
      <w:r w:rsidR="00DA3239" w:rsidRPr="004F2082">
        <w:t>ir</w:t>
      </w:r>
      <w:r w:rsidR="00A968D1" w:rsidRPr="004F2082">
        <w:t xml:space="preserve"> interpretation encounters several basic challenges. First, the general heterogeneity</w:t>
      </w:r>
      <w:r w:rsidR="00570738">
        <w:t xml:space="preserve"> of the associations between ND/CMD and infectious/atopic/</w:t>
      </w:r>
      <w:r w:rsidR="00A968D1" w:rsidRPr="004F2082">
        <w:t>chronic inflammatory diseses is enormous. The extent and heterogeneity of associations</w:t>
      </w:r>
      <w:r w:rsidR="00826FEA" w:rsidRPr="004F2082">
        <w:t xml:space="preserve"> require appropriate, </w:t>
      </w:r>
      <w:r w:rsidR="00826FEA" w:rsidRPr="00570738">
        <w:rPr>
          <w:i/>
        </w:rPr>
        <w:t>i.e.</w:t>
      </w:r>
      <w:r w:rsidR="00570738">
        <w:rPr>
          <w:rFonts w:hint="eastAsia"/>
          <w:lang w:eastAsia="zh-CN"/>
        </w:rPr>
        <w:t>,</w:t>
      </w:r>
      <w:r w:rsidR="00826FEA" w:rsidRPr="004F2082">
        <w:t xml:space="preserve"> </w:t>
      </w:r>
      <w:r w:rsidR="00DA3239" w:rsidRPr="004F2082">
        <w:t>neither universal nor parsimoni</w:t>
      </w:r>
      <w:r w:rsidR="00826FEA" w:rsidRPr="004F2082">
        <w:t>o</w:t>
      </w:r>
      <w:r w:rsidR="00DA3239" w:rsidRPr="004F2082">
        <w:t>u</w:t>
      </w:r>
      <w:r w:rsidR="00826FEA" w:rsidRPr="004F2082">
        <w:t xml:space="preserve">s explanatory approaches. </w:t>
      </w:r>
      <w:r w:rsidR="00A968D1" w:rsidRPr="004F2082">
        <w:t xml:space="preserve">This methodological argument </w:t>
      </w:r>
      <w:r w:rsidR="00DA3239" w:rsidRPr="004F2082">
        <w:t xml:space="preserve">also </w:t>
      </w:r>
      <w:r w:rsidR="00A968D1" w:rsidRPr="004F2082">
        <w:t xml:space="preserve">applies also for the </w:t>
      </w:r>
      <w:r w:rsidR="00826FEA" w:rsidRPr="004F2082">
        <w:t>surprising</w:t>
      </w:r>
      <w:r w:rsidR="00A968D1" w:rsidRPr="004F2082">
        <w:t xml:space="preserve"> sexual dimorphism</w:t>
      </w:r>
      <w:r w:rsidR="00570738">
        <w:t xml:space="preserve"> of associations between ND/</w:t>
      </w:r>
      <w:r w:rsidR="00826FEA" w:rsidRPr="004F2082">
        <w:t xml:space="preserve">CMD and infectious, atopic and inflammatory diseases: </w:t>
      </w:r>
      <w:r w:rsidR="00570738" w:rsidRPr="004F2082">
        <w:t>T</w:t>
      </w:r>
      <w:r w:rsidR="00826FEA" w:rsidRPr="004F2082">
        <w:t>here must be several mechanisms inducing sex-specif</w:t>
      </w:r>
      <w:r w:rsidR="00570738">
        <w:t>ic differences in rates of ND/</w:t>
      </w:r>
      <w:r w:rsidR="00826FEA" w:rsidRPr="004F2082">
        <w:t xml:space="preserve">CMD. Not least, this </w:t>
      </w:r>
      <w:r w:rsidR="00DA3239" w:rsidRPr="004F2082">
        <w:t xml:space="preserve">also </w:t>
      </w:r>
      <w:r w:rsidR="00826FEA" w:rsidRPr="004F2082">
        <w:t xml:space="preserve">applies </w:t>
      </w:r>
      <w:r w:rsidR="00A968D1" w:rsidRPr="004F2082">
        <w:t xml:space="preserve">to </w:t>
      </w:r>
      <w:r w:rsidR="00DA3239" w:rsidRPr="004F2082">
        <w:t xml:space="preserve">the </w:t>
      </w:r>
      <w:r w:rsidR="00A968D1" w:rsidRPr="004F2082">
        <w:t xml:space="preserve">different ages when CMD </w:t>
      </w:r>
      <w:r w:rsidR="00826FEA" w:rsidRPr="004F2082">
        <w:t>risk</w:t>
      </w:r>
      <w:r w:rsidR="00A968D1" w:rsidRPr="004F2082">
        <w:t xml:space="preserve"> </w:t>
      </w:r>
      <w:r w:rsidR="00AE65CB" w:rsidRPr="004F2082">
        <w:t xml:space="preserve">factors </w:t>
      </w:r>
      <w:r w:rsidR="00A968D1" w:rsidRPr="004F2082">
        <w:t>may emerge. Wh</w:t>
      </w:r>
      <w:r w:rsidR="00DA3239" w:rsidRPr="004F2082">
        <w:t>ile much attention has been pai</w:t>
      </w:r>
      <w:r w:rsidR="00A968D1" w:rsidRPr="004F2082">
        <w:t>d t</w:t>
      </w:r>
      <w:r w:rsidR="00570738">
        <w:t>o prenatal and perinatal events</w:t>
      </w:r>
      <w:r w:rsidR="000872A8" w:rsidRPr="004F2082">
        <w:fldChar w:fldCharType="begin">
          <w:fldData xml:space="preserve">PEVuZE5vdGU+PENpdGU+PEF1dGhvcj5Ccm93bjwvQXV0aG9yPjxZZWFyPjIwMTA8L1llYXI+PFJl
Y051bT41OTE8L1JlY051bT48cmVjb3JkPjxyZWMtbnVtYmVyPjU5MTwvcmVjLW51bWJlcj48Zm9y
ZWlnbi1rZXlzPjxrZXkgYXBwPSJFTiIgZGItaWQ9ImF0dnZ3dGR0bDUyeDV3ZTVwczI1emZmNmFh
djJmejJwZXZlYSI+NTkxPC9rZXk+PC9mb3JlaWduLWtleXM+PHJlZi10eXBlIG5hbWU9IkpvdXJu
YWwgQXJ0aWNsZSI+MTc8L3JlZi10eXBlPjxjb250cmlidXRvcnM+PGF1dGhvcnM+PGF1dGhvcj5C
cm93biwgQS4gUy48L2F1dGhvcj48YXV0aG9yPkRlcmtpdHMsIEUuIEouPC9hdXRob3I+PC9hdXRo
b3JzPjwvY29udHJpYnV0b3JzPjxhdXRoLWFkZHJlc3M+TmV3IFlvcmsgU3RhdGUgUHN5Y2hpYXRy
aWMgSW5zdGl0dXRlLCBOZXcgWW9yaywgTlkgMTAwMzIsIFVTQS4gYXNiMTFAY29sdW1iaWEuZWR1
PC9hdXRoLWFkZHJlc3M+PHRpdGxlcz48dGl0bGU+UHJlbmF0YWwgaW5mZWN0aW9uIGFuZCBzY2hp
em9waHJlbmlhOiBhIHJldmlldyBvZiBlcGlkZW1pb2xvZ2ljIGFuZCB0cmFuc2xhdGlvbmFsIHN0
dWRpZXM8L3RpdGxlPjxzZWNvbmRhcnktdGl0bGU+QW0gSiBQc3ljaGlhdHJ5PC9zZWNvbmRhcnkt
dGl0bGU+PC90aXRsZXM+PHBlcmlvZGljYWw+PGZ1bGwtdGl0bGU+QW0gSiBQc3ljaGlhdHJ5PC9m
dWxsLXRpdGxlPjwvcGVyaW9kaWNhbD48cGFnZXM+MjYxLTgwPC9wYWdlcz48dm9sdW1lPjE2Nzwv
dm9sdW1lPjxudW1iZXI+MzwvbnVtYmVyPjxlZGl0aW9uPjIwMTAvMDIvMDQ8L2VkaXRpb24+PGtl
eXdvcmRzPjxrZXl3b3JkPkFuaW1hbHM8L2tleXdvcmQ+PGtleXdvcmQ+Q2F1c2FsaXR5PC9rZXl3
b3JkPjxrZXl3b3JkPkNvaG9ydCBTdHVkaWVzPC9rZXl3b3JkPjxrZXl3b3JkPkNyb3NzLVNlY3Rp
b25hbCBTdHVkaWVzPC9rZXl3b3JkPjxrZXl3b3JkPkN5dG9raW5lcy9ibG9vZDwva2V5d29yZD48
a2V5d29yZD5FcGlnZW5lc2lzLCBHZW5ldGljL2dlbmV0aWNzPC9rZXl3b3JkPjxrZXl3b3JkPkZl
bWFsZTwva2V5d29yZD48a2V5d29yZD5HZW5ldGljIFByZWRpc3Bvc2l0aW9uIHRvIERpc2Vhc2Uv
Z2VuZXRpY3M8L2tleXdvcmQ+PGtleXdvcmQ+R2Vub21lLVdpZGUgQXNzb2NpYXRpb24gU3R1ZHk8
L2tleXdvcmQ+PGtleXdvcmQ+SGVycGVzIEdlbml0YWxpcy9jb21wbGljYXRpb25zL2VwaWRlbWlv
bG9neS9nZW5ldGljcy9pbW11bm9sb2d5PC9rZXl3b3JkPjxrZXl3b3JkPkh1bWFuczwva2V5d29y
ZD48a2V5d29yZD5JbmZhbnQsIE5ld2Jvcm48L2tleXdvcmQ+PGtleXdvcmQ+SW5mbHVlbnphLCBI
dW1hbi9jb21wbGljYXRpb25zL2VwaWRlbWlvbG9neS9nZW5ldGljcy9pbW11bm9sb2d5PC9rZXl3
b3JkPjxrZXl3b3JkPk1pY2U8L2tleXdvcmQ+PGtleXdvcmQ+UHJlZ25hbmN5PC9rZXl3b3JkPjxr
ZXl3b3JkPlByZWduYW5jeSBDb21wbGljYXRpb25zLCBJbmZlY3Rpb3VzLyplcGlkZW1pb2xvZ3kv
KmV0aW9sb2d5L2dlbmV0aWNzL2ltbXVub2xvZ3k8L2tleXdvcmQ+PGtleXdvcmQ+UHJlbmF0YWwg
RXhwb3N1cmUgRGVsYXllZCBFZmZlY3RzLyplcGlkZW1pb2xvZ3kvKmV0aW9sb2d5L2dlbmV0aWNz
L2ltbXVub2xvZ3k8L2tleXdvcmQ+PGtleXdvcmQ+UHllbG9uZXBocml0aXMvY29tcGxpY2F0aW9u
cy9lcGlkZW1pb2xvZ3kvZ2VuZXRpY3MvaW1tdW5vbG9neTwva2V5d29yZD48a2V5d29yZD5SYXRz
PC9rZXl3b3JkPjxrZXl3b3JkPlJpc2sgRmFjdG9yczwva2V5d29yZD48a2V5d29yZD5TY2hpem9w
aHJlbmlhLyplcGlkZW1pb2xvZ3kvKmV0aW9sb2d5L2dlbmV0aWNzL2ltbXVub2xvZ3k8L2tleXdv
cmQ+PGtleXdvcmQ+U29jaWFsIEVudmlyb25tZW50PC9rZXl3b3JkPjxrZXl3b3JkPlRveG9wbGFz
bW9zaXMsIENvbmdlbml0YWwvY29tcGxpY2F0aW9ucy9lcGlkZW1pb2xvZ3kvZ2VuZXRpY3MvaW1t
dW5vbG9neTwva2V5d29yZD48L2tleXdvcmRzPjxkYXRlcz48eWVhcj4yMDEwPC95ZWFyPjxwdWIt
ZGF0ZXM+PGRhdGU+TWFyPC9kYXRlPjwvcHViLWRhdGVzPjwvZGF0ZXM+PGlzYm4+MTUzNS03MjI4
IChFbGVjdHJvbmljKSYjeEQ7MDAwMi05NTNYIChMaW5raW5nKTwvaXNibj48YWNjZXNzaW9uLW51
bT4yMDEyMzkxMTwvYWNjZXNzaW9uLW51bT48dXJscz48cmVsYXRlZC11cmxzPjx1cmw+aHR0cDov
L3d3dy5uY2JpLm5sbS5uaWguZ292L2VudHJlei9xdWVyeS5mY2dpP2NtZD1SZXRyaWV2ZSZhbXA7
ZGI9UHViTWVkJmFtcDtkb3B0PUNpdGF0aW9uJmFtcDtsaXN0X3VpZHM9MjAxMjM5MTE8L3VybD48
L3JlbGF0ZWQtdXJscz48L3VybHM+PGN1c3RvbTI+MzY1MjI4NjwvY3VzdG9tMj48ZWxlY3Ryb25p
Yy1yZXNvdXJjZS1udW0+YXBwaS5hanAuMjAwOS4wOTAzMDM2MSBbcGlpXSYjeEQ7MTAuMTE3Ni9h
cHBpLmFqcC4yMDA5LjA5MDMwMzYxPC9lbGVjdHJvbmljLXJlc291cmNlLW51bT48bGFuZ3VhZ2U+
ZW5nPC9sYW5ndWFnZT48L3JlY29yZD48L0NpdGU+PENpdGU+PEF1dGhvcj5LaGFuZGFrZXI8L0F1
dGhvcj48WWVhcj4yMDEzPC9ZZWFyPjxSZWNOdW0+NDk0PC9SZWNOdW0+PHJlY29yZD48cmVjLW51
bWJlcj40OTQ8L3JlYy1udW1iZXI+PGZvcmVpZ24ta2V5cz48a2V5IGFwcD0iRU4iIGRiLWlkPSJh
dHZ2d3RkdGw1Mng1d2U1cHMyNXpmZjZhYXYyZnoycGV2ZWEiPjQ5NDwva2V5PjwvZm9yZWlnbi1r
ZXlzPjxyZWYtdHlwZSBuYW1lPSJKb3VybmFsIEFydGljbGUiPjE3PC9yZWYtdHlwZT48Y29udHJp
YnV0b3JzPjxhdXRob3JzPjxhdXRob3I+S2hhbmRha2VyLCBHLiBNLjwvYXV0aG9yPjxhdXRob3I+
WmltYnJvbiwgSi48L2F1dGhvcj48YXV0aG9yPkxld2lzLCBHLjwvYXV0aG9yPjxhdXRob3I+Sm9u
ZXMsIFAuIEIuPC9hdXRob3I+PC9hdXRob3JzPjwvY29udHJpYnV0b3JzPjxhdXRoLWFkZHJlc3M+
RGVwYXJ0bWVudCBvZiBQc3ljaGlhdHJ5LCBVbml2ZXJzaXR5IG9mIENhbWJyaWRnZSwgVUsuIGdt
azI0QG1lZHNjaGwuY2FtLmFjLnVrPC9hdXRoLWFkZHJlc3M+PHRpdGxlcz48dGl0bGU+UHJlbmF0
YWwgbWF0ZXJuYWwgaW5mZWN0aW9uLCBuZXVyb2RldmVsb3BtZW50IGFuZCBhZHVsdCBzY2hpem9w
aHJlbmlhOiBhIHN5c3RlbWF0aWMgcmV2aWV3IG9mIHBvcHVsYXRpb24tYmFzZWQgc3R1ZGllczwv
dGl0bGU+PHNlY29uZGFyeS10aXRsZT5Qc3ljaG9sIE1lZDwvc2Vjb25kYXJ5LXRpdGxlPjwvdGl0
bGVzPjxwYWdlcz4yMzktNTc8L3BhZ2VzPjx2b2x1bWU+NDM8L3ZvbHVtZT48bnVtYmVyPjI8L251
bWJlcj48ZWRpdGlvbj4yMDEyLzA2LzIyPC9lZGl0aW9uPjxrZXl3b3Jkcz48a2V5d29yZD5BZHVs
dDwva2V5d29yZD48a2V5d29yZD5BbmltYWxzPC9rZXl3b3JkPjxrZXl3b3JkPkF1dG9pbW11bml0
eTwva2V5d29yZD48a2V5d29yZD5CcmFpbi8qYWJub3JtYWxpdGllcy9waHlzaW9wYXRob2xvZ3k8
L2tleXdvcmQ+PGtleXdvcmQ+Q29uZm91bmRpbmcgRmFjdG9ycyAoRXBpZGVtaW9sb2d5KTwva2V5
d29yZD48a2V5d29yZD5DeXRva2luZXMvbWV0YWJvbGlzbTwva2V5d29yZD48a2V5d29yZD5EYXRh
YmFzZXMsIEJpYmxpb2dyYXBoaWM8L2tleXdvcmQ+PGtleXdvcmQ+RGlzZWFzZSBNb2RlbHMsIEFu
aW1hbDwva2V5d29yZD48a2V5d29yZD5GZW1hbGU8L2tleXdvcmQ+PGtleXdvcmQ+R2VuZXRpYyBQ
cmVkaXNwb3NpdGlvbiB0byBEaXNlYXNlPC9rZXl3b3JkPjxrZXl3b3JkPkh1bWFuczwva2V5d29y
ZD48a2V5d29yZD5QcmVnbmFuY3k8L2tleXdvcmQ+PGtleXdvcmQ+UHJlZ25hbmN5IENvbXBsaWNh
dGlvbnMsIEluZmVjdGlvdXMvKmVwaWRlbWlvbG9neS9pbW11bm9sb2d5PC9rZXl3b3JkPjxrZXl3
b3JkPlByZWduYW5jeSBUcmltZXN0ZXJzPC9rZXl3b3JkPjxrZXl3b3JkPipQcmVuYXRhbCBFeHBv
c3VyZSBEZWxheWVkIEVmZmVjdHM8L2tleXdvcmQ+PGtleXdvcmQ+UmlzayBGYWN0b3JzPC9rZXl3
b3JkPjxrZXl3b3JkPlNjaGl6b3BocmVuaWEvKmVwaWRlbWlvbG9neS9ldGlvbG9neS9pbW11bm9s
b2d5PC9rZXl3b3JkPjwva2V5d29yZHM+PGRhdGVzPjx5ZWFyPjIwMTM8L3llYXI+PHB1Yi1kYXRl
cz48ZGF0ZT5GZWI8L2RhdGU+PC9wdWItZGF0ZXM+PC9kYXRlcz48aXNibj4xNDY5LTg5NzggKEVs
ZWN0cm9uaWMpJiN4RDswMDMzLTI5MTcgKExpbmtpbmcpPC9pc2JuPjxhY2Nlc3Npb24tbnVtPjIy
NzE3MTkzPC9hY2Nlc3Npb24tbnVtPjx1cmxzPjxyZWxhdGVkLXVybHM+PHVybD5odHRwOi8vd3d3
Lm5jYmkubmxtLm5paC5nb3YvZW50cmV6L3F1ZXJ5LmZjZ2k/Y21kPVJldHJpZXZlJmFtcDtkYj1Q
dWJNZWQmYW1wO2RvcHQ9Q2l0YXRpb24mYW1wO2xpc3RfdWlkcz0yMjcxNzE5MzwvdXJsPjwvcmVs
YXRlZC11cmxzPjwvdXJscz48Y3VzdG9tMj4zNDc5MDg0PC9jdXN0b20yPjxlbGVjdHJvbmljLXJl
c291cmNlLW51bT5TMDAzMzI5MTcxMjAwMDczNiBbcGlpXSYjeEQ7MTAuMTAxNy9TMDAzMzI5MTcx
MjAwMDczNjwvZWxlY3Ryb25pYy1yZXNvdXJjZS1udW0+PGxhbmd1YWdlPmVuZzwvbGFuZ3VhZ2U+
PC9yZWNvcmQ+PC9DaXRlPjxDaXRlPjxBdXRob3I+TWV5ZXI8L0F1dGhvcj48WWVhcj4yMDE0PC9Z
ZWFyPjxSZWNOdW0+NDQwPC9SZWNOdW0+PHJlY29yZD48cmVjLW51bWJlcj40NDA8L3JlYy1udW1i
ZXI+PGZvcmVpZ24ta2V5cz48a2V5IGFwcD0iRU4iIGRiLWlkPSJhdHZ2d3RkdGw1Mng1d2U1cHMy
NXpmZjZhYXYyZnoycGV2ZWEiPjQ0MDwva2V5PjwvZm9yZWlnbi1rZXlzPjxyZWYtdHlwZSBuYW1l
PSJKb3VybmFsIEFydGljbGUiPjE3PC9yZWYtdHlwZT48Y29udHJpYnV0b3JzPjxhdXRob3JzPjxh
dXRob3I+TWV5ZXIsIFUuPC9hdXRob3I+PC9hdXRob3JzPjwvY29udHJpYnV0b3JzPjxhdXRoLWFk
ZHJlc3M+UGh5c2lvbG9neSBhbmQgQmVoYXZpb3IgTGFib3JhdG9yeSwgU3dpc3MgRmVkZXJhbCBJ
bnN0aXR1dGUgb2YgVGVjaG5vbG9neSAoRVRIKSBadXJpY2gsIFNjaHdlcnplbmJhY2gsIFN3aXR6
ZXJsYW5kLiBFbGVjdHJvbmljIGFkZHJlc3M6IHVycy1tZXllckBldGh6LmNoLjwvYXV0aC1hZGRy
ZXNzPjx0aXRsZXM+PHRpdGxlPlByZW5hdGFsIHBvbHkoaTpDKSBleHBvc3VyZSBhbmQgb3RoZXIg
ZGV2ZWxvcG1lbnRhbCBpbW11bmUgYWN0aXZhdGlvbiBtb2RlbHMgaW4gcm9kZW50IHN5c3RlbXM8
L3RpdGxlPjxzZWNvbmRhcnktdGl0bGU+QmlvbCBQc3ljaGlhdHJ5PC9zZWNvbmRhcnktdGl0bGU+
PC90aXRsZXM+PHBhZ2VzPjMwNy0xNTwvcGFnZXM+PHZvbHVtZT43NTwvdm9sdW1lPjxudW1iZXI+
NDwvbnVtYmVyPjxlZGl0aW9uPjIwMTMvMDgvMTQ8L2VkaXRpb24+PGRhdGVzPjx5ZWFyPjIwMTQ8
L3llYXI+PHB1Yi1kYXRlcz48ZGF0ZT5GZWIgMTU8L2RhdGU+PC9wdWItZGF0ZXM+PC9kYXRlcz48
aXNibj4xODczLTI0MDIgKEVsZWN0cm9uaWMpJiN4RDswMDA2LTMyMjMgKExpbmtpbmcpPC9pc2Ju
PjxhY2Nlc3Npb24tbnVtPjIzOTM4MzE3PC9hY2Nlc3Npb24tbnVtPjx1cmxzPjxyZWxhdGVkLXVy
bHM+PHVybD5odHRwOi8vd3d3Lm5jYmkubmxtLm5paC5nb3YvZW50cmV6L3F1ZXJ5LmZjZ2k/Y21k
PVJldHJpZXZlJmFtcDtkYj1QdWJNZWQmYW1wO2RvcHQ9Q2l0YXRpb24mYW1wO2xpc3RfdWlkcz0y
MzkzODMxNzwvdXJsPjwvcmVsYXRlZC11cmxzPjwvdXJscz48ZWxlY3Ryb25pYy1yZXNvdXJjZS1u
dW0+UzAwMDYtMzIyMygxMykwMDYzOC0wIFtwaWldJiN4RDsxMC4xMDE2L2ouYmlvcHN5Y2guMjAx
My4wNy4wMTE8L2VsZWN0cm9uaWMtcmVzb3VyY2UtbnVtPjxsYW5ndWFnZT5lbmc8L2xhbmd1YWdl
PjwvcmVjb3JkPjwvQ2l0ZT48L0VuZE5vdGU+
</w:fldData>
        </w:fldChar>
      </w:r>
      <w:r w:rsidR="001E4ADE" w:rsidRPr="004F2082">
        <w:instrText xml:space="preserve"> ADDIN EN.CITE </w:instrText>
      </w:r>
      <w:r w:rsidR="000872A8" w:rsidRPr="004F2082">
        <w:fldChar w:fldCharType="begin">
          <w:fldData xml:space="preserve">PEVuZE5vdGU+PENpdGU+PEF1dGhvcj5Ccm93bjwvQXV0aG9yPjxZZWFyPjIwMTA8L1llYXI+PFJl
Y051bT41OTE8L1JlY051bT48cmVjb3JkPjxyZWMtbnVtYmVyPjU5MTwvcmVjLW51bWJlcj48Zm9y
ZWlnbi1rZXlzPjxrZXkgYXBwPSJFTiIgZGItaWQ9ImF0dnZ3dGR0bDUyeDV3ZTVwczI1emZmNmFh
djJmejJwZXZlYSI+NTkxPC9rZXk+PC9mb3JlaWduLWtleXM+PHJlZi10eXBlIG5hbWU9IkpvdXJu
YWwgQXJ0aWNsZSI+MTc8L3JlZi10eXBlPjxjb250cmlidXRvcnM+PGF1dGhvcnM+PGF1dGhvcj5C
cm93biwgQS4gUy48L2F1dGhvcj48YXV0aG9yPkRlcmtpdHMsIEUuIEouPC9hdXRob3I+PC9hdXRo
b3JzPjwvY29udHJpYnV0b3JzPjxhdXRoLWFkZHJlc3M+TmV3IFlvcmsgU3RhdGUgUHN5Y2hpYXRy
aWMgSW5zdGl0dXRlLCBOZXcgWW9yaywgTlkgMTAwMzIsIFVTQS4gYXNiMTFAY29sdW1iaWEuZWR1
PC9hdXRoLWFkZHJlc3M+PHRpdGxlcz48dGl0bGU+UHJlbmF0YWwgaW5mZWN0aW9uIGFuZCBzY2hp
em9waHJlbmlhOiBhIHJldmlldyBvZiBlcGlkZW1pb2xvZ2ljIGFuZCB0cmFuc2xhdGlvbmFsIHN0
dWRpZXM8L3RpdGxlPjxzZWNvbmRhcnktdGl0bGU+QW0gSiBQc3ljaGlhdHJ5PC9zZWNvbmRhcnkt
dGl0bGU+PC90aXRsZXM+PHBlcmlvZGljYWw+PGZ1bGwtdGl0bGU+QW0gSiBQc3ljaGlhdHJ5PC9m
dWxsLXRpdGxlPjwvcGVyaW9kaWNhbD48cGFnZXM+MjYxLTgwPC9wYWdlcz48dm9sdW1lPjE2Nzwv
dm9sdW1lPjxudW1iZXI+MzwvbnVtYmVyPjxlZGl0aW9uPjIwMTAvMDIvMDQ8L2VkaXRpb24+PGtl
eXdvcmRzPjxrZXl3b3JkPkFuaW1hbHM8L2tleXdvcmQ+PGtleXdvcmQ+Q2F1c2FsaXR5PC9rZXl3
b3JkPjxrZXl3b3JkPkNvaG9ydCBTdHVkaWVzPC9rZXl3b3JkPjxrZXl3b3JkPkNyb3NzLVNlY3Rp
b25hbCBTdHVkaWVzPC9rZXl3b3JkPjxrZXl3b3JkPkN5dG9raW5lcy9ibG9vZDwva2V5d29yZD48
a2V5d29yZD5FcGlnZW5lc2lzLCBHZW5ldGljL2dlbmV0aWNzPC9rZXl3b3JkPjxrZXl3b3JkPkZl
bWFsZTwva2V5d29yZD48a2V5d29yZD5HZW5ldGljIFByZWRpc3Bvc2l0aW9uIHRvIERpc2Vhc2Uv
Z2VuZXRpY3M8L2tleXdvcmQ+PGtleXdvcmQ+R2Vub21lLVdpZGUgQXNzb2NpYXRpb24gU3R1ZHk8
L2tleXdvcmQ+PGtleXdvcmQ+SGVycGVzIEdlbml0YWxpcy9jb21wbGljYXRpb25zL2VwaWRlbWlv
bG9neS9nZW5ldGljcy9pbW11bm9sb2d5PC9rZXl3b3JkPjxrZXl3b3JkPkh1bWFuczwva2V5d29y
ZD48a2V5d29yZD5JbmZhbnQsIE5ld2Jvcm48L2tleXdvcmQ+PGtleXdvcmQ+SW5mbHVlbnphLCBI
dW1hbi9jb21wbGljYXRpb25zL2VwaWRlbWlvbG9neS9nZW5ldGljcy9pbW11bm9sb2d5PC9rZXl3
b3JkPjxrZXl3b3JkPk1pY2U8L2tleXdvcmQ+PGtleXdvcmQ+UHJlZ25hbmN5PC9rZXl3b3JkPjxr
ZXl3b3JkPlByZWduYW5jeSBDb21wbGljYXRpb25zLCBJbmZlY3Rpb3VzLyplcGlkZW1pb2xvZ3kv
KmV0aW9sb2d5L2dlbmV0aWNzL2ltbXVub2xvZ3k8L2tleXdvcmQ+PGtleXdvcmQ+UHJlbmF0YWwg
RXhwb3N1cmUgRGVsYXllZCBFZmZlY3RzLyplcGlkZW1pb2xvZ3kvKmV0aW9sb2d5L2dlbmV0aWNz
L2ltbXVub2xvZ3k8L2tleXdvcmQ+PGtleXdvcmQ+UHllbG9uZXBocml0aXMvY29tcGxpY2F0aW9u
cy9lcGlkZW1pb2xvZ3kvZ2VuZXRpY3MvaW1tdW5vbG9neTwva2V5d29yZD48a2V5d29yZD5SYXRz
PC9rZXl3b3JkPjxrZXl3b3JkPlJpc2sgRmFjdG9yczwva2V5d29yZD48a2V5d29yZD5TY2hpem9w
aHJlbmlhLyplcGlkZW1pb2xvZ3kvKmV0aW9sb2d5L2dlbmV0aWNzL2ltbXVub2xvZ3k8L2tleXdv
cmQ+PGtleXdvcmQ+U29jaWFsIEVudmlyb25tZW50PC9rZXl3b3JkPjxrZXl3b3JkPlRveG9wbGFz
bW9zaXMsIENvbmdlbml0YWwvY29tcGxpY2F0aW9ucy9lcGlkZW1pb2xvZ3kvZ2VuZXRpY3MvaW1t
dW5vbG9neTwva2V5d29yZD48L2tleXdvcmRzPjxkYXRlcz48eWVhcj4yMDEwPC95ZWFyPjxwdWIt
ZGF0ZXM+PGRhdGU+TWFyPC9kYXRlPjwvcHViLWRhdGVzPjwvZGF0ZXM+PGlzYm4+MTUzNS03MjI4
IChFbGVjdHJvbmljKSYjeEQ7MDAwMi05NTNYIChMaW5raW5nKTwvaXNibj48YWNjZXNzaW9uLW51
bT4yMDEyMzkxMTwvYWNjZXNzaW9uLW51bT48dXJscz48cmVsYXRlZC11cmxzPjx1cmw+aHR0cDov
L3d3dy5uY2JpLm5sbS5uaWguZ292L2VudHJlei9xdWVyeS5mY2dpP2NtZD1SZXRyaWV2ZSZhbXA7
ZGI9UHViTWVkJmFtcDtkb3B0PUNpdGF0aW9uJmFtcDtsaXN0X3VpZHM9MjAxMjM5MTE8L3VybD48
L3JlbGF0ZWQtdXJscz48L3VybHM+PGN1c3RvbTI+MzY1MjI4NjwvY3VzdG9tMj48ZWxlY3Ryb25p
Yy1yZXNvdXJjZS1udW0+YXBwaS5hanAuMjAwOS4wOTAzMDM2MSBbcGlpXSYjeEQ7MTAuMTE3Ni9h
cHBpLmFqcC4yMDA5LjA5MDMwMzYxPC9lbGVjdHJvbmljLXJlc291cmNlLW51bT48bGFuZ3VhZ2U+
ZW5nPC9sYW5ndWFnZT48L3JlY29yZD48L0NpdGU+PENpdGU+PEF1dGhvcj5LaGFuZGFrZXI8L0F1
dGhvcj48WWVhcj4yMDEzPC9ZZWFyPjxSZWNOdW0+NDk0PC9SZWNOdW0+PHJlY29yZD48cmVjLW51
bWJlcj40OTQ8L3JlYy1udW1iZXI+PGZvcmVpZ24ta2V5cz48a2V5IGFwcD0iRU4iIGRiLWlkPSJh
dHZ2d3RkdGw1Mng1d2U1cHMyNXpmZjZhYXYyZnoycGV2ZWEiPjQ5NDwva2V5PjwvZm9yZWlnbi1r
ZXlzPjxyZWYtdHlwZSBuYW1lPSJKb3VybmFsIEFydGljbGUiPjE3PC9yZWYtdHlwZT48Y29udHJp
YnV0b3JzPjxhdXRob3JzPjxhdXRob3I+S2hhbmRha2VyLCBHLiBNLjwvYXV0aG9yPjxhdXRob3I+
WmltYnJvbiwgSi48L2F1dGhvcj48YXV0aG9yPkxld2lzLCBHLjwvYXV0aG9yPjxhdXRob3I+Sm9u
ZXMsIFAuIEIuPC9hdXRob3I+PC9hdXRob3JzPjwvY29udHJpYnV0b3JzPjxhdXRoLWFkZHJlc3M+
RGVwYXJ0bWVudCBvZiBQc3ljaGlhdHJ5LCBVbml2ZXJzaXR5IG9mIENhbWJyaWRnZSwgVUsuIGdt
azI0QG1lZHNjaGwuY2FtLmFjLnVrPC9hdXRoLWFkZHJlc3M+PHRpdGxlcz48dGl0bGU+UHJlbmF0
YWwgbWF0ZXJuYWwgaW5mZWN0aW9uLCBuZXVyb2RldmVsb3BtZW50IGFuZCBhZHVsdCBzY2hpem9w
aHJlbmlhOiBhIHN5c3RlbWF0aWMgcmV2aWV3IG9mIHBvcHVsYXRpb24tYmFzZWQgc3R1ZGllczwv
dGl0bGU+PHNlY29uZGFyeS10aXRsZT5Qc3ljaG9sIE1lZDwvc2Vjb25kYXJ5LXRpdGxlPjwvdGl0
bGVzPjxwYWdlcz4yMzktNTc8L3BhZ2VzPjx2b2x1bWU+NDM8L3ZvbHVtZT48bnVtYmVyPjI8L251
bWJlcj48ZWRpdGlvbj4yMDEyLzA2LzIyPC9lZGl0aW9uPjxrZXl3b3Jkcz48a2V5d29yZD5BZHVs
dDwva2V5d29yZD48a2V5d29yZD5BbmltYWxzPC9rZXl3b3JkPjxrZXl3b3JkPkF1dG9pbW11bml0
eTwva2V5d29yZD48a2V5d29yZD5CcmFpbi8qYWJub3JtYWxpdGllcy9waHlzaW9wYXRob2xvZ3k8
L2tleXdvcmQ+PGtleXdvcmQ+Q29uZm91bmRpbmcgRmFjdG9ycyAoRXBpZGVtaW9sb2d5KTwva2V5
d29yZD48a2V5d29yZD5DeXRva2luZXMvbWV0YWJvbGlzbTwva2V5d29yZD48a2V5d29yZD5EYXRh
YmFzZXMsIEJpYmxpb2dyYXBoaWM8L2tleXdvcmQ+PGtleXdvcmQ+RGlzZWFzZSBNb2RlbHMsIEFu
aW1hbDwva2V5d29yZD48a2V5d29yZD5GZW1hbGU8L2tleXdvcmQ+PGtleXdvcmQ+R2VuZXRpYyBQ
cmVkaXNwb3NpdGlvbiB0byBEaXNlYXNlPC9rZXl3b3JkPjxrZXl3b3JkPkh1bWFuczwva2V5d29y
ZD48a2V5d29yZD5QcmVnbmFuY3k8L2tleXdvcmQ+PGtleXdvcmQ+UHJlZ25hbmN5IENvbXBsaWNh
dGlvbnMsIEluZmVjdGlvdXMvKmVwaWRlbWlvbG9neS9pbW11bm9sb2d5PC9rZXl3b3JkPjxrZXl3
b3JkPlByZWduYW5jeSBUcmltZXN0ZXJzPC9rZXl3b3JkPjxrZXl3b3JkPipQcmVuYXRhbCBFeHBv
c3VyZSBEZWxheWVkIEVmZmVjdHM8L2tleXdvcmQ+PGtleXdvcmQ+UmlzayBGYWN0b3JzPC9rZXl3
b3JkPjxrZXl3b3JkPlNjaGl6b3BocmVuaWEvKmVwaWRlbWlvbG9neS9ldGlvbG9neS9pbW11bm9s
b2d5PC9rZXl3b3JkPjwva2V5d29yZHM+PGRhdGVzPjx5ZWFyPjIwMTM8L3llYXI+PHB1Yi1kYXRl
cz48ZGF0ZT5GZWI8L2RhdGU+PC9wdWItZGF0ZXM+PC9kYXRlcz48aXNibj4xNDY5LTg5NzggKEVs
ZWN0cm9uaWMpJiN4RDswMDMzLTI5MTcgKExpbmtpbmcpPC9pc2JuPjxhY2Nlc3Npb24tbnVtPjIy
NzE3MTkzPC9hY2Nlc3Npb24tbnVtPjx1cmxzPjxyZWxhdGVkLXVybHM+PHVybD5odHRwOi8vd3d3
Lm5jYmkubmxtLm5paC5nb3YvZW50cmV6L3F1ZXJ5LmZjZ2k/Y21kPVJldHJpZXZlJmFtcDtkYj1Q
dWJNZWQmYW1wO2RvcHQ9Q2l0YXRpb24mYW1wO2xpc3RfdWlkcz0yMjcxNzE5MzwvdXJsPjwvcmVs
YXRlZC11cmxzPjwvdXJscz48Y3VzdG9tMj4zNDc5MDg0PC9jdXN0b20yPjxlbGVjdHJvbmljLXJl
c291cmNlLW51bT5TMDAzMzI5MTcxMjAwMDczNiBbcGlpXSYjeEQ7MTAuMTAxNy9TMDAzMzI5MTcx
MjAwMDczNjwvZWxlY3Ryb25pYy1yZXNvdXJjZS1udW0+PGxhbmd1YWdlPmVuZzwvbGFuZ3VhZ2U+
PC9yZWNvcmQ+PC9DaXRlPjxDaXRlPjxBdXRob3I+TWV5ZXI8L0F1dGhvcj48WWVhcj4yMDE0PC9Z
ZWFyPjxSZWNOdW0+NDQwPC9SZWNOdW0+PHJlY29yZD48cmVjLW51bWJlcj40NDA8L3JlYy1udW1i
ZXI+PGZvcmVpZ24ta2V5cz48a2V5IGFwcD0iRU4iIGRiLWlkPSJhdHZ2d3RkdGw1Mng1d2U1cHMy
NXpmZjZhYXYyZnoycGV2ZWEiPjQ0MDwva2V5PjwvZm9yZWlnbi1rZXlzPjxyZWYtdHlwZSBuYW1l
PSJKb3VybmFsIEFydGljbGUiPjE3PC9yZWYtdHlwZT48Y29udHJpYnV0b3JzPjxhdXRob3JzPjxh
dXRob3I+TWV5ZXIsIFUuPC9hdXRob3I+PC9hdXRob3JzPjwvY29udHJpYnV0b3JzPjxhdXRoLWFk
ZHJlc3M+UGh5c2lvbG9neSBhbmQgQmVoYXZpb3IgTGFib3JhdG9yeSwgU3dpc3MgRmVkZXJhbCBJ
bnN0aXR1dGUgb2YgVGVjaG5vbG9neSAoRVRIKSBadXJpY2gsIFNjaHdlcnplbmJhY2gsIFN3aXR6
ZXJsYW5kLiBFbGVjdHJvbmljIGFkZHJlc3M6IHVycy1tZXllckBldGh6LmNoLjwvYXV0aC1hZGRy
ZXNzPjx0aXRsZXM+PHRpdGxlPlByZW5hdGFsIHBvbHkoaTpDKSBleHBvc3VyZSBhbmQgb3RoZXIg
ZGV2ZWxvcG1lbnRhbCBpbW11bmUgYWN0aXZhdGlvbiBtb2RlbHMgaW4gcm9kZW50IHN5c3RlbXM8
L3RpdGxlPjxzZWNvbmRhcnktdGl0bGU+QmlvbCBQc3ljaGlhdHJ5PC9zZWNvbmRhcnktdGl0bGU+
PC90aXRsZXM+PHBhZ2VzPjMwNy0xNTwvcGFnZXM+PHZvbHVtZT43NTwvdm9sdW1lPjxudW1iZXI+
NDwvbnVtYmVyPjxlZGl0aW9uPjIwMTMvMDgvMTQ8L2VkaXRpb24+PGRhdGVzPjx5ZWFyPjIwMTQ8
L3llYXI+PHB1Yi1kYXRlcz48ZGF0ZT5GZWIgMTU8L2RhdGU+PC9wdWItZGF0ZXM+PC9kYXRlcz48
aXNibj4xODczLTI0MDIgKEVsZWN0cm9uaWMpJiN4RDswMDA2LTMyMjMgKExpbmtpbmcpPC9pc2Ju
PjxhY2Nlc3Npb24tbnVtPjIzOTM4MzE3PC9hY2Nlc3Npb24tbnVtPjx1cmxzPjxyZWxhdGVkLXVy
bHM+PHVybD5odHRwOi8vd3d3Lm5jYmkubmxtLm5paC5nb3YvZW50cmV6L3F1ZXJ5LmZjZ2k/Y21k
PVJldHJpZXZlJmFtcDtkYj1QdWJNZWQmYW1wO2RvcHQ9Q2l0YXRpb24mYW1wO2xpc3RfdWlkcz0y
MzkzODMxNzwvdXJsPjwvcmVsYXRlZC11cmxzPjwvdXJscz48ZWxlY3Ryb25pYy1yZXNvdXJjZS1u
dW0+UzAwMDYtMzIyMygxMykwMDYzOC0wIFtwaWldJiN4RDsxMC4xMDE2L2ouYmlvcHN5Y2guMjAx
My4wNy4wMTE8L2VsZWN0cm9uaWMtcmVzb3VyY2UtbnVtPjxsYW5ndWFnZT5lbmc8L2xhbmd1YWdl
PjwvcmVjb3JkPjwvQ2l0ZT48L0Vu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76-78]</w:t>
      </w:r>
      <w:r w:rsidR="000872A8" w:rsidRPr="004F2082">
        <w:fldChar w:fldCharType="end"/>
      </w:r>
      <w:r w:rsidR="00A968D1" w:rsidRPr="004F2082">
        <w:t xml:space="preserve">, the impact of MMR or scarlet </w:t>
      </w:r>
      <w:r w:rsidR="00DA3239" w:rsidRPr="004F2082">
        <w:t xml:space="preserve">fever </w:t>
      </w:r>
      <w:r w:rsidR="00A968D1" w:rsidRPr="004F2082">
        <w:t xml:space="preserve">in the current results shows that the age range can </w:t>
      </w:r>
      <w:r w:rsidR="00DA3239" w:rsidRPr="004F2082">
        <w:t xml:space="preserve">vary </w:t>
      </w:r>
      <w:r w:rsidR="00A968D1" w:rsidRPr="004F2082">
        <w:t xml:space="preserve">broadly. In brief: the same infectious disease or immune system </w:t>
      </w:r>
      <w:r w:rsidR="00AE65CB" w:rsidRPr="004F2082">
        <w:t xml:space="preserve">imbalance </w:t>
      </w:r>
      <w:r w:rsidR="00A968D1" w:rsidRPr="004F2082">
        <w:t>could yield different vulnerability outcomes</w:t>
      </w:r>
      <w:r w:rsidR="00DA3239" w:rsidRPr="004F2082">
        <w:t>,</w:t>
      </w:r>
      <w:r w:rsidR="00A968D1" w:rsidRPr="004F2082">
        <w:t xml:space="preserve"> depending on the age when it occurs. </w:t>
      </w:r>
    </w:p>
    <w:p w14:paraId="484BBE6B" w14:textId="77777777" w:rsidR="00661768" w:rsidRPr="004F2082" w:rsidRDefault="00661768" w:rsidP="009E2C95">
      <w:pPr>
        <w:spacing w:after="0"/>
        <w:jc w:val="both"/>
      </w:pPr>
    </w:p>
    <w:p w14:paraId="1CD4D96D" w14:textId="77777777" w:rsidR="00661768" w:rsidRPr="004F2082" w:rsidRDefault="00661768" w:rsidP="009E2C95">
      <w:pPr>
        <w:spacing w:after="0"/>
        <w:jc w:val="both"/>
        <w:rPr>
          <w:b/>
          <w:i/>
        </w:rPr>
      </w:pPr>
      <w:r w:rsidRPr="004F2082">
        <w:rPr>
          <w:b/>
          <w:i/>
        </w:rPr>
        <w:t xml:space="preserve">Interpretation approaches </w:t>
      </w:r>
    </w:p>
    <w:p w14:paraId="1993BCA9" w14:textId="6F0EB55A" w:rsidR="00624C96" w:rsidRPr="004F2082" w:rsidRDefault="006C3F72" w:rsidP="009E2C95">
      <w:pPr>
        <w:spacing w:after="0"/>
        <w:jc w:val="both"/>
      </w:pPr>
      <w:r w:rsidRPr="004F2082">
        <w:t>On a formal</w:t>
      </w:r>
      <w:r w:rsidR="002C2A1A" w:rsidRPr="004F2082">
        <w:t xml:space="preserve"> level </w:t>
      </w:r>
      <w:r w:rsidR="00430529" w:rsidRPr="004F2082">
        <w:t>the interp</w:t>
      </w:r>
      <w:r w:rsidR="008C7C50" w:rsidRPr="004F2082">
        <w:t>retation of the</w:t>
      </w:r>
      <w:r w:rsidR="00430529" w:rsidRPr="004F2082">
        <w:t xml:space="preserve"> findings can follow three </w:t>
      </w:r>
      <w:r w:rsidR="004844D6" w:rsidRPr="004F2082">
        <w:t xml:space="preserve">basic </w:t>
      </w:r>
      <w:r w:rsidR="00570738">
        <w:t>pathways (see, for example</w:t>
      </w:r>
      <w:r w:rsidR="00570738">
        <w:rPr>
          <w:rFonts w:hint="eastAsia"/>
          <w:lang w:eastAsia="zh-CN"/>
        </w:rPr>
        <w:t>)</w:t>
      </w:r>
      <w:r w:rsidR="000872A8" w:rsidRPr="004F2082">
        <w:fldChar w:fldCharType="begin">
          <w:fldData xml:space="preserve">PEVuZE5vdGU+PENpdGU+PEF1dGhvcj5CdXNrZS1LaXJzY2hiYXVtPC9BdXRob3I+PFllYXI+MjAx
MzwvWWVhcj48UmVjTnVtPjE0NzwvUmVjTnVtPjxyZWNvcmQ+PHJlYy1udW1iZXI+MTQ3PC9yZWMt
bnVtYmVyPjxmb3JlaWduLWtleXM+PGtleSBhcHA9IkVOIiBkYi1pZD0iYXR2dnd0ZHRsNTJ4NXdl
NXBzMjV6ZmY2YWF2MmZ6MnBldmVhIj4xNDc8L2tleT48L2ZvcmVpZ24ta2V5cz48cmVmLXR5cGUg
bmFtZT0iSm91cm5hbCBBcnRpY2xlIj4xNzwvcmVmLXR5cGU+PGNvbnRyaWJ1dG9ycz48YXV0aG9y
cz48YXV0aG9yPkJ1c2tlLUtpcnNjaGJhdW0sIEEuPC9hdXRob3I+PGF1dGhvcj5TY2htaXR0LCBK
LjwvYXV0aG9yPjxhdXRob3I+UGxlc3NvdywgRi48L2F1dGhvcj48YXV0aG9yPlJvbWFub3MsIE0u
PC9hdXRob3I+PGF1dGhvcj5XZWlkaW5nZXIsIFMuPC9hdXRob3I+PGF1dGhvcj5Sb2Vzc25lciwg
Vi48L2F1dGhvcj48L2F1dGhvcnM+PC9jb250cmlidXRvcnM+PGF1dGgtYWRkcmVzcz5EZXBhcnRt
ZW50IG9mIEJpb3BzeWNob2xvZ3ksIFRlY2huaWNhbCBVbml2ZXJzaXR5IG9mIERyZXNkZW4sIERy
ZXNkZW4sIEdlcm1hbnkuIGJ1c2tlQGJpb3BzeWNoLnR1LWRyZXNkZW4uZGU8L2F1dGgtYWRkcmVz
cz48dGl0bGVzPjx0aXRsZT5Qc3ljaG9lbmRvY3JpbmUgYW5kIHBzeWNob25ldXJvaW1tdW5vbG9n
aWNhbCBtZWNoYW5pc21zIGluIHRoZSBjb21vcmJpZGl0eSBvZiBhdG9waWMgZWN6ZW1hIGFuZCBh
dHRlbnRpb24gZGVmaWNpdC9oeXBlcmFjdGl2aXR5IGRpc29yZGVyPC90aXRsZT48c2Vjb25kYXJ5
LXRpdGxlPlBzeWNob25ldXJvZW5kb2NyaW5vbG9neTwvc2Vjb25kYXJ5LXRpdGxlPjwvdGl0bGVz
PjxwYWdlcz4xMi0yMzwvcGFnZXM+PHZvbHVtZT4zODwvdm9sdW1lPjxudW1iZXI+MTwvbnVtYmVy
PjxlZGl0aW9uPjIwMTIvMTEvMTM8L2VkaXRpb24+PGtleXdvcmRzPjxrZXl3b3JkPkF0dGVudGlv
biBEZWZpY2l0IERpc29yZGVyIHdpdGg8L2tleXdvcmQ+PGtleXdvcmQ+SHlwZXJhY3Rpdml0eS9l
cGlkZW1pb2xvZ3kvaW1tdW5vbG9neS8qcGh5c2lvcGF0aG9sb2d5L3BzeWNob2xvZ3k8L2tleXdv
cmQ+PGtleXdvcmQ+QnJhaW4gQ2hlbWlzdHJ5PC9rZXl3b3JkPjxrZXl3b3JkPkNvbW9yYmlkaXR5
PC9rZXl3b3JkPjxrZXl3b3JkPkN5dG9raW5lcy9hbmFseXNpcy9waHlzaW9sb2d5PC9rZXl3b3Jk
PjxrZXl3b3JkPkRlcm1hdGl0aXMsIEF0b3BpYy9lbWJyeW9sb2d5L2VwaWRlbWlvbG9neS9pbW11
bm9sb2d5LypwaHlzaW9wYXRob2xvZ3kvcHN5Y2hvbG9neTwva2V5d29yZD48a2V5d29yZD5Eb3Bh
bWluZS9waHlzaW9sb2d5PC9rZXl3b3JkPjxrZXl3b3JkPkZlbWFsZTwva2V5d29yZD48a2V5d29y
ZD5HZW5ldGljIFByZWRpc3Bvc2l0aW9uIHRvIERpc2Vhc2U8L2tleXdvcmQ+PGtleXdvcmQ+R3ly
dXMgQ2luZ3VsaS9pbW11bm9sb2d5L3BoeXNpb3BhdGhvbG9neTwva2V5d29yZD48a2V5d29yZD5I
dW1hbnM8L2tleXdvcmQ+PGtleXdvcmQ+SHlwb3RoYWxhbW8tSHlwb3BoeXNlYWwgU3lzdGVtL3Bo
eXNpb3BhdGhvbG9neTwva2V5d29yZD48a2V5d29yZD5JbW11bm9nbG9idWxpbiBFL2ltbXVub2xv
Z3k8L2tleXdvcmQ+PGtleXdvcmQ+SW5mYW50PC9rZXl3b3JkPjxrZXl3b3JkPkludGVybWVkaWF0
ZSBGaWxhbWVudCBQcm90ZWlucy9kZWZpY2llbmN5PC9rZXl3b3JkPjxrZXl3b3JkPk5ldXJvaW1t
dW5vbW9kdWxhdGlvbi8qcGh5c2lvbG9neTwva2V5d29yZD48a2V5d29yZD5QaXR1aXRhcnktQWRy
ZW5hbCBTeXN0ZW0vcGh5c2lvcGF0aG9sb2d5PC9rZXl3b3JkPjxrZXl3b3JkPlByZWZyb250YWwg
Q29ydGV4L2ltbXVub2xvZ3kvcGh5c2lvcGF0aG9sb2d5PC9rZXl3b3JkPjxrZXl3b3JkPlByZWdu
YW5jeTwva2V5d29yZD48a2V5d29yZD5QcmVuYXRhbCBFeHBvc3VyZSBEZWxheWVkIEVmZmVjdHM8
L2tleXdvcmQ+PGtleXdvcmQ+UHN5Y2hvbmV1cm9pbW11bm9sb2d5PC9rZXl3b3JkPjxrZXl3b3Jk
PlJpc2s8L2tleXdvcmQ+PGtleXdvcmQ+U2tpbi9pbW11bm9sb2d5PC9rZXl3b3JkPjxrZXl3b3Jk
PlQtTHltcGhvY3l0ZSBTdWJzZXRzL2ltbXVub2xvZ3kvc2VjcmV0aW9uPC9rZXl3b3JkPjwva2V5
d29yZHM+PGRhdGVzPjx5ZWFyPjIwMTM8L3llYXI+PHB1Yi1kYXRlcz48ZGF0ZT5KYW48L2RhdGU+
PC9wdWItZGF0ZXM+PC9kYXRlcz48aXNibj4xODczLTMzNjAgKEVsZWN0cm9uaWMpJiN4RDswMzA2
LTQ1MzAgKExpbmtpbmcpPC9pc2JuPjxhY2Nlc3Npb24tbnVtPjIzMTQxODUxPC9hY2Nlc3Npb24t
bnVtPjx1cmxzPjxyZWxhdGVkLXVybHM+PHVybD5odHRwOi8vd3d3Lm5jYmkubmxtLm5paC5nb3Yv
ZW50cmV6L3F1ZXJ5LmZjZ2k/Y21kPVJldHJpZXZlJmFtcDtkYj1QdWJNZWQmYW1wO2RvcHQ9Q2l0
YXRpb24mYW1wO2xpc3RfdWlkcz0yMzE0MTg1MTwvdXJsPjwvcmVsYXRlZC11cmxzPjwvdXJscz48
ZWxlY3Ryb25pYy1yZXNvdXJjZS1udW0+UzAzMDYtNDUzMCgxMikwMDMzMy0yIFtwaWldJiN4RDsx
MC4xMDE2L2oucHN5bmV1ZW4uMjAxMi4wOS4wMTc8L2VsZWN0cm9uaWMtcmVzb3VyY2UtbnVtPjxs
YW5ndWFnZT5lbmc8L2xhbmd1YWdlPjwvcmVjb3JkPjwvQ2l0ZT48L0VuZE5vdGU+AG==
</w:fldData>
        </w:fldChar>
      </w:r>
      <w:r w:rsidR="001E4ADE" w:rsidRPr="004F2082">
        <w:instrText xml:space="preserve"> ADDIN EN.CITE </w:instrText>
      </w:r>
      <w:r w:rsidR="000872A8" w:rsidRPr="004F2082">
        <w:fldChar w:fldCharType="begin">
          <w:fldData xml:space="preserve">PEVuZE5vdGU+PENpdGU+PEF1dGhvcj5CdXNrZS1LaXJzY2hiYXVtPC9BdXRob3I+PFllYXI+MjAx
MzwvWWVhcj48UmVjTnVtPjE0NzwvUmVjTnVtPjxyZWNvcmQ+PHJlYy1udW1iZXI+MTQ3PC9yZWMt
bnVtYmVyPjxmb3JlaWduLWtleXM+PGtleSBhcHA9IkVOIiBkYi1pZD0iYXR2dnd0ZHRsNTJ4NXdl
NXBzMjV6ZmY2YWF2MmZ6MnBldmVhIj4xNDc8L2tleT48L2ZvcmVpZ24ta2V5cz48cmVmLXR5cGUg
bmFtZT0iSm91cm5hbCBBcnRpY2xlIj4xNzwvcmVmLXR5cGU+PGNvbnRyaWJ1dG9ycz48YXV0aG9y
cz48YXV0aG9yPkJ1c2tlLUtpcnNjaGJhdW0sIEEuPC9hdXRob3I+PGF1dGhvcj5TY2htaXR0LCBK
LjwvYXV0aG9yPjxhdXRob3I+UGxlc3NvdywgRi48L2F1dGhvcj48YXV0aG9yPlJvbWFub3MsIE0u
PC9hdXRob3I+PGF1dGhvcj5XZWlkaW5nZXIsIFMuPC9hdXRob3I+PGF1dGhvcj5Sb2Vzc25lciwg
Vi48L2F1dGhvcj48L2F1dGhvcnM+PC9jb250cmlidXRvcnM+PGF1dGgtYWRkcmVzcz5EZXBhcnRt
ZW50IG9mIEJpb3BzeWNob2xvZ3ksIFRlY2huaWNhbCBVbml2ZXJzaXR5IG9mIERyZXNkZW4sIERy
ZXNkZW4sIEdlcm1hbnkuIGJ1c2tlQGJpb3BzeWNoLnR1LWRyZXNkZW4uZGU8L2F1dGgtYWRkcmVz
cz48dGl0bGVzPjx0aXRsZT5Qc3ljaG9lbmRvY3JpbmUgYW5kIHBzeWNob25ldXJvaW1tdW5vbG9n
aWNhbCBtZWNoYW5pc21zIGluIHRoZSBjb21vcmJpZGl0eSBvZiBhdG9waWMgZWN6ZW1hIGFuZCBh
dHRlbnRpb24gZGVmaWNpdC9oeXBlcmFjdGl2aXR5IGRpc29yZGVyPC90aXRsZT48c2Vjb25kYXJ5
LXRpdGxlPlBzeWNob25ldXJvZW5kb2NyaW5vbG9neTwvc2Vjb25kYXJ5LXRpdGxlPjwvdGl0bGVz
PjxwYWdlcz4xMi0yMzwvcGFnZXM+PHZvbHVtZT4zODwvdm9sdW1lPjxudW1iZXI+MTwvbnVtYmVy
PjxlZGl0aW9uPjIwMTIvMTEvMTM8L2VkaXRpb24+PGtleXdvcmRzPjxrZXl3b3JkPkF0dGVudGlv
biBEZWZpY2l0IERpc29yZGVyIHdpdGg8L2tleXdvcmQ+PGtleXdvcmQ+SHlwZXJhY3Rpdml0eS9l
cGlkZW1pb2xvZ3kvaW1tdW5vbG9neS8qcGh5c2lvcGF0aG9sb2d5L3BzeWNob2xvZ3k8L2tleXdv
cmQ+PGtleXdvcmQ+QnJhaW4gQ2hlbWlzdHJ5PC9rZXl3b3JkPjxrZXl3b3JkPkNvbW9yYmlkaXR5
PC9rZXl3b3JkPjxrZXl3b3JkPkN5dG9raW5lcy9hbmFseXNpcy9waHlzaW9sb2d5PC9rZXl3b3Jk
PjxrZXl3b3JkPkRlcm1hdGl0aXMsIEF0b3BpYy9lbWJyeW9sb2d5L2VwaWRlbWlvbG9neS9pbW11
bm9sb2d5LypwaHlzaW9wYXRob2xvZ3kvcHN5Y2hvbG9neTwva2V5d29yZD48a2V5d29yZD5Eb3Bh
bWluZS9waHlzaW9sb2d5PC9rZXl3b3JkPjxrZXl3b3JkPkZlbWFsZTwva2V5d29yZD48a2V5d29y
ZD5HZW5ldGljIFByZWRpc3Bvc2l0aW9uIHRvIERpc2Vhc2U8L2tleXdvcmQ+PGtleXdvcmQ+R3ly
dXMgQ2luZ3VsaS9pbW11bm9sb2d5L3BoeXNpb3BhdGhvbG9neTwva2V5d29yZD48a2V5d29yZD5I
dW1hbnM8L2tleXdvcmQ+PGtleXdvcmQ+SHlwb3RoYWxhbW8tSHlwb3BoeXNlYWwgU3lzdGVtL3Bo
eXNpb3BhdGhvbG9neTwva2V5d29yZD48a2V5d29yZD5JbW11bm9nbG9idWxpbiBFL2ltbXVub2xv
Z3k8L2tleXdvcmQ+PGtleXdvcmQ+SW5mYW50PC9rZXl3b3JkPjxrZXl3b3JkPkludGVybWVkaWF0
ZSBGaWxhbWVudCBQcm90ZWlucy9kZWZpY2llbmN5PC9rZXl3b3JkPjxrZXl3b3JkPk5ldXJvaW1t
dW5vbW9kdWxhdGlvbi8qcGh5c2lvbG9neTwva2V5d29yZD48a2V5d29yZD5QaXR1aXRhcnktQWRy
ZW5hbCBTeXN0ZW0vcGh5c2lvcGF0aG9sb2d5PC9rZXl3b3JkPjxrZXl3b3JkPlByZWZyb250YWwg
Q29ydGV4L2ltbXVub2xvZ3kvcGh5c2lvcGF0aG9sb2d5PC9rZXl3b3JkPjxrZXl3b3JkPlByZWdu
YW5jeTwva2V5d29yZD48a2V5d29yZD5QcmVuYXRhbCBFeHBvc3VyZSBEZWxheWVkIEVmZmVjdHM8
L2tleXdvcmQ+PGtleXdvcmQ+UHN5Y2hvbmV1cm9pbW11bm9sb2d5PC9rZXl3b3JkPjxrZXl3b3Jk
PlJpc2s8L2tleXdvcmQ+PGtleXdvcmQ+U2tpbi9pbW11bm9sb2d5PC9rZXl3b3JkPjxrZXl3b3Jk
PlQtTHltcGhvY3l0ZSBTdWJzZXRzL2ltbXVub2xvZ3kvc2VjcmV0aW9uPC9rZXl3b3JkPjwva2V5
d29yZHM+PGRhdGVzPjx5ZWFyPjIwMTM8L3llYXI+PHB1Yi1kYXRlcz48ZGF0ZT5KYW48L2RhdGU+
PC9wdWItZGF0ZXM+PC9kYXRlcz48aXNibj4xODczLTMzNjAgKEVsZWN0cm9uaWMpJiN4RDswMzA2
LTQ1MzAgKExpbmtpbmcpPC9pc2JuPjxhY2Nlc3Npb24tbnVtPjIzMTQxODUxPC9hY2Nlc3Npb24t
bnVtPjx1cmxzPjxyZWxhdGVkLXVybHM+PHVybD5odHRwOi8vd3d3Lm5jYmkubmxtLm5paC5nb3Yv
ZW50cmV6L3F1ZXJ5LmZjZ2k/Y21kPVJldHJpZXZlJmFtcDtkYj1QdWJNZWQmYW1wO2RvcHQ9Q2l0
YXRpb24mYW1wO2xpc3RfdWlkcz0yMzE0MTg1MTwvdXJsPjwvcmVsYXRlZC11cmxzPjwvdXJscz48
ZWxlY3Ryb25pYy1yZXNvdXJjZS1udW0+UzAzMDYtNDUzMCgxMikwMDMzMy0yIFtwaWldJiN4RDsx
MC4xMDE2L2oucHN5bmV1ZW4uMjAxMi4wOS4wMTc8L2VsZWN0cm9uaWMtcmVzb3VyY2UtbnVtPjxs
YW5ndWFnZT5lbmc8L2xhbmd1YWdlPjwvcmVjb3Jk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47]</w:t>
      </w:r>
      <w:r w:rsidR="000872A8" w:rsidRPr="004F2082">
        <w:fldChar w:fldCharType="end"/>
      </w:r>
      <w:r w:rsidR="00430529" w:rsidRPr="004F2082">
        <w:t>:</w:t>
      </w:r>
      <w:r w:rsidR="00570738">
        <w:rPr>
          <w:rFonts w:hint="eastAsia"/>
          <w:lang w:eastAsia="zh-CN"/>
        </w:rPr>
        <w:t xml:space="preserve"> (</w:t>
      </w:r>
      <w:r w:rsidR="00430529" w:rsidRPr="004F2082">
        <w:t>1)</w:t>
      </w:r>
      <w:r w:rsidR="00570738" w:rsidRPr="004F2082">
        <w:t xml:space="preserve"> </w:t>
      </w:r>
      <w:r w:rsidR="0028068B" w:rsidRPr="004F2082">
        <w:t>infectious, atopic and inflammatory diseases induce a</w:t>
      </w:r>
      <w:r w:rsidR="00430529" w:rsidRPr="004F2082">
        <w:t xml:space="preserve"> risk for </w:t>
      </w:r>
      <w:r w:rsidR="00D61505" w:rsidRPr="004F2082">
        <w:t>ND</w:t>
      </w:r>
      <w:r w:rsidR="00430529" w:rsidRPr="004F2082">
        <w:t xml:space="preserve"> and CMD</w:t>
      </w:r>
      <w:r w:rsidR="008C7C50" w:rsidRPr="004F2082">
        <w:t>;</w:t>
      </w:r>
      <w:r w:rsidR="00570738">
        <w:rPr>
          <w:rFonts w:hint="eastAsia"/>
          <w:lang w:eastAsia="zh-CN"/>
        </w:rPr>
        <w:t xml:space="preserve"> (</w:t>
      </w:r>
      <w:r w:rsidR="00430529" w:rsidRPr="004F2082">
        <w:t>2)</w:t>
      </w:r>
      <w:r w:rsidR="00570738" w:rsidRPr="004F2082">
        <w:t xml:space="preserve"> </w:t>
      </w:r>
      <w:r w:rsidR="00D61505" w:rsidRPr="004F2082">
        <w:t>ND</w:t>
      </w:r>
      <w:r w:rsidR="00430529" w:rsidRPr="004F2082">
        <w:t xml:space="preserve"> and CMD increase the </w:t>
      </w:r>
      <w:r w:rsidR="008C7C50" w:rsidRPr="004F2082">
        <w:t>risk</w:t>
      </w:r>
      <w:r w:rsidR="00430529" w:rsidRPr="004F2082">
        <w:t xml:space="preserve"> for infectious, a</w:t>
      </w:r>
      <w:r w:rsidR="008C7C50" w:rsidRPr="004F2082">
        <w:t>topic and inflammatory diseases;</w:t>
      </w:r>
      <w:r w:rsidR="00570738">
        <w:rPr>
          <w:rFonts w:hint="eastAsia"/>
          <w:lang w:eastAsia="zh-CN"/>
        </w:rPr>
        <w:t xml:space="preserve"> and (</w:t>
      </w:r>
      <w:r w:rsidR="00430529" w:rsidRPr="004F2082">
        <w:t xml:space="preserve">3) both </w:t>
      </w:r>
      <w:r w:rsidR="00D61505" w:rsidRPr="004F2082">
        <w:t>ND</w:t>
      </w:r>
      <w:r w:rsidR="00570738">
        <w:t>/</w:t>
      </w:r>
      <w:r w:rsidR="00430529" w:rsidRPr="004F2082">
        <w:t xml:space="preserve">CMD and infectious, atopic and inflammatory diseases share </w:t>
      </w:r>
      <w:r w:rsidR="0028068B" w:rsidRPr="004F2082">
        <w:t xml:space="preserve">the same </w:t>
      </w:r>
      <w:r w:rsidR="0040210B" w:rsidRPr="004F2082">
        <w:t>intermediate</w:t>
      </w:r>
      <w:r w:rsidR="00430529" w:rsidRPr="004F2082">
        <w:t xml:space="preserve"> mechanisms</w:t>
      </w:r>
      <w:r w:rsidR="008C7C50" w:rsidRPr="004F2082">
        <w:t xml:space="preserve"> or etiopathogenetic processes.</w:t>
      </w:r>
      <w:r w:rsidR="00570738">
        <w:rPr>
          <w:rFonts w:hint="eastAsia"/>
          <w:lang w:eastAsia="zh-CN"/>
        </w:rPr>
        <w:t xml:space="preserve"> </w:t>
      </w:r>
      <w:r w:rsidR="008C7C50" w:rsidRPr="004F2082">
        <w:t>These pathways will be used in the following to categorize and interpret the results.</w:t>
      </w:r>
      <w:r w:rsidR="00966B7F" w:rsidRPr="004F2082">
        <w:t xml:space="preserve"> </w:t>
      </w:r>
    </w:p>
    <w:p w14:paraId="53B96261" w14:textId="4D3D3B09" w:rsidR="003F6E6F" w:rsidRPr="004F2082" w:rsidRDefault="00826FEA" w:rsidP="00570738">
      <w:pPr>
        <w:spacing w:after="0"/>
        <w:ind w:firstLineChars="100" w:firstLine="240"/>
        <w:jc w:val="both"/>
      </w:pPr>
      <w:r w:rsidRPr="004F2082">
        <w:t xml:space="preserve">Most of the current results point </w:t>
      </w:r>
      <w:r w:rsidR="00F21497" w:rsidRPr="004F2082">
        <w:t>to</w:t>
      </w:r>
      <w:r w:rsidRPr="004F2082">
        <w:t xml:space="preserve"> the pathways one and three. </w:t>
      </w:r>
      <w:r w:rsidR="0040210B" w:rsidRPr="004F2082">
        <w:t>In instances</w:t>
      </w:r>
      <w:r w:rsidR="00B419BF" w:rsidRPr="004F2082">
        <w:t xml:space="preserve"> such as childhood infectious diseases</w:t>
      </w:r>
      <w:r w:rsidR="0040210B" w:rsidRPr="004F2082">
        <w:t xml:space="preserve"> the interpretation seems to be </w:t>
      </w:r>
      <w:r w:rsidR="005629B7" w:rsidRPr="004F2082">
        <w:t>re</w:t>
      </w:r>
      <w:r w:rsidR="00313F56" w:rsidRPr="004F2082">
        <w:t>l</w:t>
      </w:r>
      <w:r w:rsidR="005629B7" w:rsidRPr="004F2082">
        <w:t>a</w:t>
      </w:r>
      <w:r w:rsidR="00313F56" w:rsidRPr="004F2082">
        <w:t>tively un</w:t>
      </w:r>
      <w:r w:rsidR="0040210B" w:rsidRPr="004F2082">
        <w:t>ambiguous.</w:t>
      </w:r>
      <w:r w:rsidR="00227348" w:rsidRPr="004F2082">
        <w:t xml:space="preserve"> </w:t>
      </w:r>
      <w:r w:rsidR="00867381" w:rsidRPr="004F2082">
        <w:t xml:space="preserve">Childhood infections </w:t>
      </w:r>
      <w:r w:rsidR="00FF2BE2" w:rsidRPr="004F2082">
        <w:t>lend</w:t>
      </w:r>
      <w:r w:rsidR="0040210B" w:rsidRPr="004F2082">
        <w:t xml:space="preserve"> themselves </w:t>
      </w:r>
      <w:r w:rsidR="00430529" w:rsidRPr="004F2082">
        <w:t>to the first pathway</w:t>
      </w:r>
      <w:r w:rsidR="00FF2BE2" w:rsidRPr="004F2082">
        <w:t xml:space="preserve"> since they </w:t>
      </w:r>
      <w:r w:rsidR="00D7463B" w:rsidRPr="004F2082">
        <w:t>mostly precede other disorders or diseases</w:t>
      </w:r>
      <w:r w:rsidR="00227348" w:rsidRPr="004F2082">
        <w:t xml:space="preserve">. </w:t>
      </w:r>
      <w:r w:rsidR="0040210B" w:rsidRPr="004F2082">
        <w:t xml:space="preserve">The range of potentially relevant </w:t>
      </w:r>
      <w:r w:rsidR="00867381" w:rsidRPr="004F2082">
        <w:t>pathogens</w:t>
      </w:r>
      <w:r w:rsidR="0040210B" w:rsidRPr="004F2082">
        <w:t xml:space="preserve">, </w:t>
      </w:r>
      <w:r w:rsidR="000920D5" w:rsidRPr="004F2082">
        <w:t>that</w:t>
      </w:r>
      <w:r w:rsidR="0040210B" w:rsidRPr="004F2082">
        <w:t xml:space="preserve"> figure as risk factors for mental dis</w:t>
      </w:r>
      <w:r w:rsidR="005A48BD" w:rsidRPr="004F2082">
        <w:t>orders</w:t>
      </w:r>
      <w:r w:rsidR="0040210B" w:rsidRPr="004F2082">
        <w:t xml:space="preserve"> extends beyond well investigated prenatal infections (</w:t>
      </w:r>
      <w:r w:rsidR="00D7463B" w:rsidRPr="004F2082">
        <w:t xml:space="preserve">in the first place those </w:t>
      </w:r>
      <w:r w:rsidR="0040210B" w:rsidRPr="004F2082">
        <w:t>summarized under the label TORCH - toxoplasmosis, ru</w:t>
      </w:r>
      <w:r w:rsidR="00AD5176">
        <w:t>bella, cytomegalovirus, herpes)</w:t>
      </w:r>
      <w:r w:rsidR="000872A8" w:rsidRPr="004F2082">
        <w:fldChar w:fldCharType="begin">
          <w:fldData xml:space="preserve">PEVuZE5vdGU+PENpdGU+PEF1dGhvcj5OaWNrZXJzb248L0F1dGhvcj48WWVhcj4yMDEyPC9ZZWFy
PjxSZWNOdW0+NDM3PC9SZWNOdW0+PHJlY29yZD48cmVjLW51bWJlcj40Mzc8L3JlYy1udW1iZXI+
PGZvcmVpZ24ta2V5cz48a2V5IGFwcD0iRU4iIGRiLWlkPSJhdHZ2d3RkdGw1Mng1d2U1cHMyNXpm
ZjZhYXYyZnoycGV2ZWEiPjQzNzwva2V5PjwvZm9yZWlnbi1rZXlzPjxyZWYtdHlwZSBuYW1lPSJK
b3VybmFsIEFydGljbGUiPjE3PC9yZWYtdHlwZT48Y29udHJpYnV0b3JzPjxhdXRob3JzPjxhdXRo
b3I+Tmlja2Vyc29uLCBKLiBQLjwvYXV0aG9yPjxhdXRob3I+UmljaG5lciwgQi48L2F1dGhvcj48
YXV0aG9yPlNhbnR5LCBLLjwvYXV0aG9yPjxhdXRob3I+TGVxdWluLCBNLiBILjwvYXV0aG9yPjxh
dXRob3I+UG9yZXR0aSwgQS48L2F1dGhvcj48YXV0aG9yPkZpbGlwcGksIEMuIEcuPC9hdXRob3I+
PGF1dGhvcj5IdWlzbWFuLCBULiBBLjwvYXV0aG9yPjwvYXV0aG9ycz48L2NvbnRyaWJ1dG9ycz48
YXV0aC1hZGRyZXNzPkRpdmlzaW9ucyBvZiBOZXVyb3JhZGlvbG9neSwgUnVzc2VsbCBILiBNb3Jn
YW4gRGVwYXJ0bWVudCBvZiBSYWRpb2xvZ3kgYW5kIFJhZGlvbG9naWNhbCBTY2llbmNlLCBUaGUg
Sm9obnMgSG9wa2lucyBIb3NwaXRhbCwgQmFsdGltb3JlLCBNRCwgVVNBLjwvYXV0aC1hZGRyZXNz
Pjx0aXRsZXM+PHRpdGxlPk5ldXJvaW1hZ2luZyBvZiBwZWRpYXRyaWMgaW50cmFjcmFuaWFsIGlu
ZmVjdGlvbi0tcGFydCAyOiBUT1JDSCwgdmlyYWwsIGZ1bmdhbCwgYW5kIHBhcmFzaXRpYyBpbmZl
Y3Rpb25zPC90aXRsZT48c2Vjb25kYXJ5LXRpdGxlPkogTmV1cm9pbWFnaW5nPC9zZWNvbmRhcnkt
dGl0bGU+PC90aXRsZXM+PHBhZ2VzPmU1Mi02MzwvcGFnZXM+PHZvbHVtZT4yMjwvdm9sdW1lPjxu
dW1iZXI+MjwvbnVtYmVyPjxlZGl0aW9uPjIwMTIvMDIvMDk8L2VkaXRpb24+PGtleXdvcmRzPjxr
ZXl3b3JkPkJyYWluL21pY3JvYmlvbG9neTwva2V5d29yZD48a2V5d29yZD5DZW50cmFsIE5lcnZv
dXMgU3lzdGVtIEZ1bmdhbCBJbmZlY3Rpb25zLypkaWFnbm9zaXM8L2tleXdvcmQ+PGtleXdvcmQ+
Q2VudHJhbCBOZXJ2b3VzIFN5c3RlbSBQYXJhc2l0aWMgSW5mZWN0aW9ucy8qZGlhZ25vc2lzPC9r
ZXl3b3JkPjxrZXl3b3JkPkNlbnRyYWwgTmVydm91cyBTeXN0ZW0gVmlyYWwgRGlzZWFzZXMvKmRp
YWdub3Npczwva2V5d29yZD48a2V5d29yZD5DaGlsZDwva2V5d29yZD48a2V5d29yZD5IdW1hbnM8
L2tleXdvcmQ+PGtleXdvcmQ+TmV1cm9pbWFnaW5nLyptZXRob2RzPC9rZXl3b3JkPjwva2V5d29y
ZHM+PGRhdGVzPjx5ZWFyPjIwMTI8L3llYXI+PHB1Yi1kYXRlcz48ZGF0ZT5BcHI8L2RhdGU+PC9w
dWItZGF0ZXM+PC9kYXRlcz48aXNibj4xNTUyLTY1NjkgKEVsZWN0cm9uaWMpJiN4RDsxMDUxLTIy
ODQgKExpbmtpbmcpPC9pc2JuPjxhY2Nlc3Npb24tbnVtPjIyMzA5NjExPC9hY2Nlc3Npb24tbnVt
Pjx1cmxzPjxyZWxhdGVkLXVybHM+PHVybD5odHRwOi8vd3d3Lm5jYmkubmxtLm5paC5nb3YvZW50
cmV6L3F1ZXJ5LmZjZ2k/Y21kPVJldHJpZXZlJmFtcDtkYj1QdWJNZWQmYW1wO2RvcHQ9Q2l0YXRp
b24mYW1wO2xpc3RfdWlkcz0yMjMwOTYxMTwvdXJsPjwvcmVsYXRlZC11cmxzPjwvdXJscz48ZWxl
Y3Ryb25pYy1yZXNvdXJjZS1udW0+MTAuMTExMS9qLjE1NTItNjU2OS4yMDExLjAwNjk5Lng8L2Vs
ZWN0cm9uaWMtcmVzb3VyY2UtbnVtPjxsYW5ndWFnZT5lbmc8L2xhbmd1YWdlPjwvcmVjb3JkPjwv
Q2l0ZT48Q2l0ZT48QXV0aG9yPkFkYW1zIFdhbGRvcmY8L0F1dGhvcj48WWVhcj4yMDEzPC9ZZWFy
PjxSZWNOdW0+MzY3PC9SZWNOdW0+PHJlY29yZD48cmVjLW51bWJlcj4zNjc8L3JlYy1udW1iZXI+
PGZvcmVpZ24ta2V5cz48a2V5IGFwcD0iRU4iIGRiLWlkPSJhdHZ2d3RkdGw1Mng1d2U1cHMyNXpm
ZjZhYXYyZnoycGV2ZWEiPjM2Nzwva2V5PjwvZm9yZWlnbi1rZXlzPjxyZWYtdHlwZSBuYW1lPSJK
b3VybmFsIEFydGljbGUiPjE3PC9yZWYtdHlwZT48Y29udHJpYnV0b3JzPjxhdXRob3JzPjxhdXRo
b3I+QWRhbXMgV2FsZG9yZiwgSy4gTS48L2F1dGhvcj48YXV0aG9yPk1jQWRhbXMsIFIuIE0uPC9h
dXRob3I+PC9hdXRob3JzPjwvY29udHJpYnV0b3JzPjxhdXRoLWFkZHJlc3M+T2JzdGV0cmljcyBh
bmQgR3luZWNvbG9neS48L2F1dGgtYWRkcmVzcz48dGl0bGVzPjx0aXRsZT5JbmZsdWVuY2Ugb2Yg
aW5mZWN0aW9uIGR1cmluZyBwcmVnbmFuY3kgb24gZmV0YWwgZGV2ZWxvcG1lbnQ8L3RpdGxlPjxz
ZWNvbmRhcnktdGl0bGU+UmVwcm9kdWN0aW9uPC9zZWNvbmRhcnktdGl0bGU+PC90aXRsZXM+PHBh
Z2VzPlIxNTEtNjI8L3BhZ2VzPjx2b2x1bWU+MTQ2PC92b2x1bWU+PG51bWJlcj41PC9udW1iZXI+
PGVkaXRpb24+MjAxMy8wNy8yNjwvZWRpdGlvbj48a2V5d29yZHM+PGtleXdvcmQ+QW5pbWFsczwv
a2V5d29yZD48a2V5d29yZD5BcG9wdG9zaXM8L2tleXdvcmQ+PGtleXdvcmQ+RGlhYmV0ZXMgTWVs
bGl0dXMsIFR5cGUgMS9ldGlvbG9neTwva2V5d29yZD48a2V5d29yZD5GZW1hbGU8L2tleXdvcmQ+
PGtleXdvcmQ+RmV0YWwgRGVhdGgvZXRpb2xvZ3k8L2tleXdvcmQ+PGtleXdvcmQ+KkZldGFsIERl
dmVsb3BtZW50PC9rZXl3b3JkPjxrZXl3b3JkPkZldGFsIEdyb3d0aCBSZXRhcmRhdGlvbi9ldGlv
bG9neTwva2V5d29yZD48a2V5d29yZD5IdW1hbnM8L2tleXdvcmQ+PGtleXdvcmQ+T3hpZGF0aXZl
IFN0cmVzczwva2V5d29yZD48a2V5d29yZD4qUGxhY2VudGF0aW9uPC9rZXl3b3JkPjxrZXl3b3Jk
PlByZWduYW5jeTwva2V5d29yZD48a2V5d29yZD5QcmVnbmFuY3kgQ29tcGxpY2F0aW9ucywgSW5m
ZWN0aW91cy9taWNyb2Jpb2xvZ3kvKnBoeXNpb3BhdGhvbG9neS92aXJvbG9neTwva2V5d29yZD48
a2V5d29yZD5QcmVnbmFuY3kgQ29tcGxpY2F0aW9ucywgUGFyYXNpdGljL3BhcmFzaXRvbG9neS8q
cGh5c2lvcGF0aG9sb2d5PC9rZXl3b3JkPjxrZXl3b3JkPlByZWduYW5jeSBPdXRjb21lPC9rZXl3
b3JkPjxrZXl3b3JkPlRlcmF0b2dlbmVzaXM8L2tleXdvcmQ+PC9rZXl3b3Jkcz48ZGF0ZXM+PHll
YXI+MjAxMzwveWVhcj48L2RhdGVzPjxpc2JuPjE3NDEtNzg5OSAoRWxlY3Ryb25pYykmI3hEOzE0
NzAtMTYyNiAoTGlua2luZyk8L2lzYm4+PGFjY2Vzc2lvbi1udW0+MjM4ODQ4NjI8L2FjY2Vzc2lv
bi1udW0+PHVybHM+PHJlbGF0ZWQtdXJscz48dXJsPmh0dHA6Ly93d3cubmNiaS5ubG0ubmloLmdv
di9lbnRyZXovcXVlcnkuZmNnaT9jbWQ9UmV0cmlldmUmYW1wO2RiPVB1Yk1lZCZhbXA7ZG9wdD1D
aXRhdGlvbiZhbXA7bGlzdF91aWRzPTIzODg0ODYyPC91cmw+PC9yZWxhdGVkLXVybHM+PC91cmxz
PjxlbGVjdHJvbmljLXJlc291cmNlLW51bT4xMC4xNTMwL1JFUC0xMy0wMjMyPC9lbGVjdHJvbmlj
LXJlc291cmNlLW51bT48bGFuZ3VhZ2U+ZW5nPC9sYW5ndWFnZT48L3JlY29yZD48L0NpdGU+PC9F
bmROb3RlPn==
</w:fldData>
        </w:fldChar>
      </w:r>
      <w:r w:rsidR="001E4ADE" w:rsidRPr="004F2082">
        <w:instrText xml:space="preserve"> ADDIN EN.CITE </w:instrText>
      </w:r>
      <w:r w:rsidR="000872A8" w:rsidRPr="004F2082">
        <w:fldChar w:fldCharType="begin">
          <w:fldData xml:space="preserve">PEVuZE5vdGU+PENpdGU+PEF1dGhvcj5OaWNrZXJzb248L0F1dGhvcj48WWVhcj4yMDEyPC9ZZWFy
PjxSZWNOdW0+NDM3PC9SZWNOdW0+PHJlY29yZD48cmVjLW51bWJlcj40Mzc8L3JlYy1udW1iZXI+
PGZvcmVpZ24ta2V5cz48a2V5IGFwcD0iRU4iIGRiLWlkPSJhdHZ2d3RkdGw1Mng1d2U1cHMyNXpm
ZjZhYXYyZnoycGV2ZWEiPjQzNzwva2V5PjwvZm9yZWlnbi1rZXlzPjxyZWYtdHlwZSBuYW1lPSJK
b3VybmFsIEFydGljbGUiPjE3PC9yZWYtdHlwZT48Y29udHJpYnV0b3JzPjxhdXRob3JzPjxhdXRo
b3I+Tmlja2Vyc29uLCBKLiBQLjwvYXV0aG9yPjxhdXRob3I+UmljaG5lciwgQi48L2F1dGhvcj48
YXV0aG9yPlNhbnR5LCBLLjwvYXV0aG9yPjxhdXRob3I+TGVxdWluLCBNLiBILjwvYXV0aG9yPjxh
dXRob3I+UG9yZXR0aSwgQS48L2F1dGhvcj48YXV0aG9yPkZpbGlwcGksIEMuIEcuPC9hdXRob3I+
PGF1dGhvcj5IdWlzbWFuLCBULiBBLjwvYXV0aG9yPjwvYXV0aG9ycz48L2NvbnRyaWJ1dG9ycz48
YXV0aC1hZGRyZXNzPkRpdmlzaW9ucyBvZiBOZXVyb3JhZGlvbG9neSwgUnVzc2VsbCBILiBNb3Jn
YW4gRGVwYXJ0bWVudCBvZiBSYWRpb2xvZ3kgYW5kIFJhZGlvbG9naWNhbCBTY2llbmNlLCBUaGUg
Sm9obnMgSG9wa2lucyBIb3NwaXRhbCwgQmFsdGltb3JlLCBNRCwgVVNBLjwvYXV0aC1hZGRyZXNz
Pjx0aXRsZXM+PHRpdGxlPk5ldXJvaW1hZ2luZyBvZiBwZWRpYXRyaWMgaW50cmFjcmFuaWFsIGlu
ZmVjdGlvbi0tcGFydCAyOiBUT1JDSCwgdmlyYWwsIGZ1bmdhbCwgYW5kIHBhcmFzaXRpYyBpbmZl
Y3Rpb25zPC90aXRsZT48c2Vjb25kYXJ5LXRpdGxlPkogTmV1cm9pbWFnaW5nPC9zZWNvbmRhcnkt
dGl0bGU+PC90aXRsZXM+PHBhZ2VzPmU1Mi02MzwvcGFnZXM+PHZvbHVtZT4yMjwvdm9sdW1lPjxu
dW1iZXI+MjwvbnVtYmVyPjxlZGl0aW9uPjIwMTIvMDIvMDk8L2VkaXRpb24+PGtleXdvcmRzPjxr
ZXl3b3JkPkJyYWluL21pY3JvYmlvbG9neTwva2V5d29yZD48a2V5d29yZD5DZW50cmFsIE5lcnZv
dXMgU3lzdGVtIEZ1bmdhbCBJbmZlY3Rpb25zLypkaWFnbm9zaXM8L2tleXdvcmQ+PGtleXdvcmQ+
Q2VudHJhbCBOZXJ2b3VzIFN5c3RlbSBQYXJhc2l0aWMgSW5mZWN0aW9ucy8qZGlhZ25vc2lzPC9r
ZXl3b3JkPjxrZXl3b3JkPkNlbnRyYWwgTmVydm91cyBTeXN0ZW0gVmlyYWwgRGlzZWFzZXMvKmRp
YWdub3Npczwva2V5d29yZD48a2V5d29yZD5DaGlsZDwva2V5d29yZD48a2V5d29yZD5IdW1hbnM8
L2tleXdvcmQ+PGtleXdvcmQ+TmV1cm9pbWFnaW5nLyptZXRob2RzPC9rZXl3b3JkPjwva2V5d29y
ZHM+PGRhdGVzPjx5ZWFyPjIwMTI8L3llYXI+PHB1Yi1kYXRlcz48ZGF0ZT5BcHI8L2RhdGU+PC9w
dWItZGF0ZXM+PC9kYXRlcz48aXNibj4xNTUyLTY1NjkgKEVsZWN0cm9uaWMpJiN4RDsxMDUxLTIy
ODQgKExpbmtpbmcpPC9pc2JuPjxhY2Nlc3Npb24tbnVtPjIyMzA5NjExPC9hY2Nlc3Npb24tbnVt
Pjx1cmxzPjxyZWxhdGVkLXVybHM+PHVybD5odHRwOi8vd3d3Lm5jYmkubmxtLm5paC5nb3YvZW50
cmV6L3F1ZXJ5LmZjZ2k/Y21kPVJldHJpZXZlJmFtcDtkYj1QdWJNZWQmYW1wO2RvcHQ9Q2l0YXRp
b24mYW1wO2xpc3RfdWlkcz0yMjMwOTYxMTwvdXJsPjwvcmVsYXRlZC11cmxzPjwvdXJscz48ZWxl
Y3Ryb25pYy1yZXNvdXJjZS1udW0+MTAuMTExMS9qLjE1NTItNjU2OS4yMDExLjAwNjk5Lng8L2Vs
ZWN0cm9uaWMtcmVzb3VyY2UtbnVtPjxsYW5ndWFnZT5lbmc8L2xhbmd1YWdlPjwvcmVjb3JkPjwv
Q2l0ZT48Q2l0ZT48QXV0aG9yPkFkYW1zIFdhbGRvcmY8L0F1dGhvcj48WWVhcj4yMDEzPC9ZZWFy
PjxSZWNOdW0+MzY3PC9SZWNOdW0+PHJlY29yZD48cmVjLW51bWJlcj4zNjc8L3JlYy1udW1iZXI+
PGZvcmVpZ24ta2V5cz48a2V5IGFwcD0iRU4iIGRiLWlkPSJhdHZ2d3RkdGw1Mng1d2U1cHMyNXpm
ZjZhYXYyZnoycGV2ZWEiPjM2Nzwva2V5PjwvZm9yZWlnbi1rZXlzPjxyZWYtdHlwZSBuYW1lPSJK
b3VybmFsIEFydGljbGUiPjE3PC9yZWYtdHlwZT48Y29udHJpYnV0b3JzPjxhdXRob3JzPjxhdXRo
b3I+QWRhbXMgV2FsZG9yZiwgSy4gTS48L2F1dGhvcj48YXV0aG9yPk1jQWRhbXMsIFIuIE0uPC9h
dXRob3I+PC9hdXRob3JzPjwvY29udHJpYnV0b3JzPjxhdXRoLWFkZHJlc3M+T2JzdGV0cmljcyBh
bmQgR3luZWNvbG9neS48L2F1dGgtYWRkcmVzcz48dGl0bGVzPjx0aXRsZT5JbmZsdWVuY2Ugb2Yg
aW5mZWN0aW9uIGR1cmluZyBwcmVnbmFuY3kgb24gZmV0YWwgZGV2ZWxvcG1lbnQ8L3RpdGxlPjxz
ZWNvbmRhcnktdGl0bGU+UmVwcm9kdWN0aW9uPC9zZWNvbmRhcnktdGl0bGU+PC90aXRsZXM+PHBh
Z2VzPlIxNTEtNjI8L3BhZ2VzPjx2b2x1bWU+MTQ2PC92b2x1bWU+PG51bWJlcj41PC9udW1iZXI+
PGVkaXRpb24+MjAxMy8wNy8yNjwvZWRpdGlvbj48a2V5d29yZHM+PGtleXdvcmQ+QW5pbWFsczwv
a2V5d29yZD48a2V5d29yZD5BcG9wdG9zaXM8L2tleXdvcmQ+PGtleXdvcmQ+RGlhYmV0ZXMgTWVs
bGl0dXMsIFR5cGUgMS9ldGlvbG9neTwva2V5d29yZD48a2V5d29yZD5GZW1hbGU8L2tleXdvcmQ+
PGtleXdvcmQ+RmV0YWwgRGVhdGgvZXRpb2xvZ3k8L2tleXdvcmQ+PGtleXdvcmQ+KkZldGFsIERl
dmVsb3BtZW50PC9rZXl3b3JkPjxrZXl3b3JkPkZldGFsIEdyb3d0aCBSZXRhcmRhdGlvbi9ldGlv
bG9neTwva2V5d29yZD48a2V5d29yZD5IdW1hbnM8L2tleXdvcmQ+PGtleXdvcmQ+T3hpZGF0aXZl
IFN0cmVzczwva2V5d29yZD48a2V5d29yZD4qUGxhY2VudGF0aW9uPC9rZXl3b3JkPjxrZXl3b3Jk
PlByZWduYW5jeTwva2V5d29yZD48a2V5d29yZD5QcmVnbmFuY3kgQ29tcGxpY2F0aW9ucywgSW5m
ZWN0aW91cy9taWNyb2Jpb2xvZ3kvKnBoeXNpb3BhdGhvbG9neS92aXJvbG9neTwva2V5d29yZD48
a2V5d29yZD5QcmVnbmFuY3kgQ29tcGxpY2F0aW9ucywgUGFyYXNpdGljL3BhcmFzaXRvbG9neS8q
cGh5c2lvcGF0aG9sb2d5PC9rZXl3b3JkPjxrZXl3b3JkPlByZWduYW5jeSBPdXRjb21lPC9rZXl3
b3JkPjxrZXl3b3JkPlRlcmF0b2dlbmVzaXM8L2tleXdvcmQ+PC9rZXl3b3Jkcz48ZGF0ZXM+PHll
YXI+MjAxMzwveWVhcj48L2RhdGVzPjxpc2JuPjE3NDEtNzg5OSAoRWxlY3Ryb25pYykmI3hEOzE0
NzAtMTYyNiAoTGlua2luZyk8L2lzYm4+PGFjY2Vzc2lvbi1udW0+MjM4ODQ4NjI8L2FjY2Vzc2lv
bi1udW0+PHVybHM+PHJlbGF0ZWQtdXJscz48dXJsPmh0dHA6Ly93d3cubmNiaS5ubG0ubmloLmdv
di9lbnRyZXovcXVlcnkuZmNnaT9jbWQ9UmV0cmlldmUmYW1wO2RiPVB1Yk1lZCZhbXA7ZG9wdD1D
aXRhdGlvbiZhbXA7bGlzdF91aWRzPTIzODg0ODYyPC91cmw+PC9yZWxhdGVkLXVybHM+PC91cmxz
PjxlbGVjdHJvbmljLXJlc291cmNlLW51bT4xMC4xNTMwL1JFUC0xMy0wMjMyPC9lbGVjdHJvbmlj
LXJlc291cmNlLW51bT48bGFuZ3VhZ2U+ZW5nPC9sYW5ndWFnZT48L3JlY29yZD48L0NpdGU+PC9F
bmROb3RlPn==
</w:fldData>
        </w:fldChar>
      </w:r>
      <w:r w:rsidR="001E4ADE" w:rsidRPr="004F2082">
        <w:instrText xml:space="preserve"> ADDIN EN.CITE.DATA </w:instrText>
      </w:r>
      <w:r w:rsidR="000872A8" w:rsidRPr="004F2082">
        <w:fldChar w:fldCharType="end"/>
      </w:r>
      <w:r w:rsidR="000872A8" w:rsidRPr="004F2082">
        <w:fldChar w:fldCharType="separate"/>
      </w:r>
      <w:r w:rsidR="00AD5176">
        <w:rPr>
          <w:vertAlign w:val="superscript"/>
        </w:rPr>
        <w:t>[79,</w:t>
      </w:r>
      <w:r w:rsidR="001E4ADE" w:rsidRPr="004F2082">
        <w:rPr>
          <w:vertAlign w:val="superscript"/>
        </w:rPr>
        <w:t>80]</w:t>
      </w:r>
      <w:r w:rsidR="000872A8" w:rsidRPr="004F2082">
        <w:fldChar w:fldCharType="end"/>
      </w:r>
      <w:r w:rsidR="00867381" w:rsidRPr="004F2082">
        <w:t xml:space="preserve"> and</w:t>
      </w:r>
      <w:r w:rsidR="0040210B" w:rsidRPr="004F2082">
        <w:t xml:space="preserve"> the PANDAS model (related to group A streptococcal</w:t>
      </w:r>
      <w:r w:rsidR="00AD5176">
        <w:t xml:space="preserve"> infections in early childhood)</w:t>
      </w:r>
      <w:r w:rsidR="000872A8" w:rsidRPr="004F2082">
        <w:fldChar w:fldCharType="begin"/>
      </w:r>
      <w:r w:rsidR="001E4ADE" w:rsidRPr="004F2082">
        <w:instrText xml:space="preserve"> ADDIN EN.CITE &lt;EndNote&gt;&lt;Cite&gt;&lt;Author&gt;Murphy&lt;/Author&gt;&lt;Year&gt;2006&lt;/Year&gt;&lt;RecNum&gt;224&lt;/RecNum&gt;&lt;record&gt;&lt;rec-number&gt;224&lt;/rec-number&gt;&lt;foreign-keys&gt;&lt;key app="EN" db-id="atvvwtdtl52x5we5ps25zff6aav2fz2pevea"&gt;224&lt;/key&gt;&lt;/foreign-keys&gt;&lt;ref-type name="Journal Article"&gt;17&lt;/ref-type&gt;&lt;contributors&gt;&lt;authors&gt;&lt;author&gt;Murphy, T. K.&lt;/author&gt;&lt;author&gt;Sajid, M. W.&lt;/author&gt;&lt;author&gt;Goodman, W. K.&lt;/author&gt;&lt;/authors&gt;&lt;/contributors&gt;&lt;auth-address&gt;Department of Psychiatry, University of Florida School of Medicine, Gainesville, FL 32610, USA. tmurphy@psychiatry.ufl.edu&lt;/auth-address&gt;&lt;titles&gt;&lt;title&gt;Immunology of obsessive-compulsive disorder&lt;/title&gt;&lt;secondary-title&gt;Psychiatr Clin North Am&lt;/secondary-title&gt;&lt;/titles&gt;&lt;pages&gt;445-69&lt;/pages&gt;&lt;volume&gt;29&lt;/volume&gt;&lt;number&gt;2&lt;/number&gt;&lt;edition&gt;2006/05/03&lt;/edition&gt;&lt;keywords&gt;&lt;keyword&gt;Amoxicillin/therapeutic use&lt;/keyword&gt;&lt;keyword&gt;Anti-Bacterial Agents/therapeutic use&lt;/keyword&gt;&lt;keyword&gt;Bacterial Proteins/immunology&lt;/keyword&gt;&lt;keyword&gt;Child&lt;/keyword&gt;&lt;keyword&gt;Cytokines/*immunology&lt;/keyword&gt;&lt;keyword&gt;Humans&lt;/keyword&gt;&lt;keyword&gt;Male&lt;/keyword&gt;&lt;keyword&gt;Obsessive-Compulsive Disorder/diagnosis/drug therapy/*immunology&lt;/keyword&gt;&lt;keyword&gt;Streptococcal Infections/drug therapy/*immunology/*psychology&lt;/keyword&gt;&lt;/keywords&gt;&lt;dates&gt;&lt;year&gt;2006&lt;/year&gt;&lt;pub-dates&gt;&lt;date&gt;Jun&lt;/date&gt;&lt;/pub-dates&gt;&lt;/dates&gt;&lt;isbn&gt;0193-953X (Print)&amp;#xD;0193-953X (Linking)&lt;/isbn&gt;&lt;accession-num&gt;16650717&lt;/accession-num&gt;&lt;urls&gt;&lt;related-urls&gt;&lt;url&gt;http://www.ncbi.nlm.nih.gov/entrez/query.fcgi?cmd=Retrieve&amp;amp;db=PubMed&amp;amp;dopt=Citation&amp;amp;list_uids=16650717&lt;/url&gt;&lt;/related-urls&gt;&lt;/urls&gt;&lt;electronic-resource-num&gt;10.1016/j.psc.2006.02.003&lt;/electronic-resource-num&gt;&lt;language&gt;eng&lt;/language&gt;&lt;/record&gt;&lt;/Cite&gt;&lt;/EndNote&gt;</w:instrText>
      </w:r>
      <w:r w:rsidR="000872A8" w:rsidRPr="004F2082">
        <w:fldChar w:fldCharType="separate"/>
      </w:r>
      <w:r w:rsidR="001E4ADE" w:rsidRPr="004F2082">
        <w:rPr>
          <w:vertAlign w:val="superscript"/>
        </w:rPr>
        <w:t>[81]</w:t>
      </w:r>
      <w:r w:rsidR="000872A8" w:rsidRPr="004F2082">
        <w:fldChar w:fldCharType="end"/>
      </w:r>
      <w:r w:rsidR="00D7463B" w:rsidRPr="004F2082">
        <w:t xml:space="preserve">. In the current analysis it </w:t>
      </w:r>
      <w:r w:rsidR="00535242" w:rsidRPr="004F2082">
        <w:t xml:space="preserve">includes </w:t>
      </w:r>
      <w:r w:rsidR="00313F56" w:rsidRPr="004F2082">
        <w:t xml:space="preserve">viral pathogens (MMR) in addition to </w:t>
      </w:r>
      <w:r w:rsidR="00D7463B" w:rsidRPr="004F2082">
        <w:t xml:space="preserve">streptococcal diseases </w:t>
      </w:r>
      <w:r w:rsidR="00535242" w:rsidRPr="004F2082">
        <w:t xml:space="preserve">also </w:t>
      </w:r>
      <w:r w:rsidR="0040210B" w:rsidRPr="004F2082">
        <w:t xml:space="preserve">Moreover, the </w:t>
      </w:r>
      <w:r w:rsidR="000920D5" w:rsidRPr="004F2082">
        <w:t>brief</w:t>
      </w:r>
      <w:r w:rsidR="00867381" w:rsidRPr="004F2082">
        <w:t xml:space="preserve"> </w:t>
      </w:r>
      <w:r w:rsidR="0040210B" w:rsidRPr="004F2082">
        <w:t xml:space="preserve">list of infectious diseases </w:t>
      </w:r>
      <w:r w:rsidR="005A48BD" w:rsidRPr="004F2082">
        <w:t xml:space="preserve">involved </w:t>
      </w:r>
      <w:r w:rsidR="0040210B" w:rsidRPr="004F2082">
        <w:t xml:space="preserve">is to be understood as a </w:t>
      </w:r>
      <w:r w:rsidR="00867381" w:rsidRPr="004F2082">
        <w:t>preliminary</w:t>
      </w:r>
      <w:r w:rsidR="0040210B" w:rsidRPr="004F2082">
        <w:t xml:space="preserve"> compilation. More specific analyses, f</w:t>
      </w:r>
      <w:r w:rsidR="00AD5176">
        <w:t>or example on anxiety disorders</w:t>
      </w:r>
      <w:r w:rsidR="000872A8" w:rsidRPr="004F2082">
        <w:fldChar w:fldCharType="begin"/>
      </w:r>
      <w:r w:rsidR="001E4ADE" w:rsidRPr="004F2082">
        <w:instrText xml:space="preserve"> ADDIN EN.CITE &lt;EndNote&gt;&lt;Cite&gt;&lt;Author&gt;Witthauer&lt;/Author&gt;&lt;Year&gt;2014&lt;/Year&gt;&lt;RecNum&gt;589&lt;/RecNum&gt;&lt;record&gt;&lt;rec-number&gt;589&lt;/rec-number&gt;&lt;foreign-keys&gt;&lt;key app="EN" db-id="atvvwtdtl52x5we5ps25zff6aav2fz2pevea"&gt;589&lt;/key&gt;&lt;/foreign-keys&gt;&lt;ref-type name="Journal Article"&gt;17&lt;/ref-type&gt;&lt;contributors&gt;&lt;authors&gt;&lt;author&gt;Witthauer, C.&lt;/author&gt;&lt;author&gt;Gloster, A. T.&lt;/author&gt;&lt;author&gt;Meyer, A. H.&lt;/author&gt;&lt;author&gt;Goodwin, R. D.&lt;/author&gt;&lt;author&gt;Lieb, R.&lt;/author&gt;&lt;/authors&gt;&lt;/contributors&gt;&lt;auth-address&gt;Department of Psychology, Division of Clinical Psychology and Epidemiology, University of Basel , Basel , Switzerland.&amp;#xD;Department of Psychology, Queens College and The Graduate Center, City University of New York , New York, NY , USA ; Department of Epidemiology, Mailman School of Public Health, Columbia University , New York, NY , USA.&lt;/auth-address&gt;&lt;titles&gt;&lt;title&gt;Comorbidity of infectious diseases and anxiety disorders in adults and its association with quality of life: a community study&lt;/title&gt;&lt;secondary-title&gt;Front Public Health&lt;/secondary-title&gt;&lt;/titles&gt;&lt;periodical&gt;&lt;full-title&gt;Front Public Health&lt;/full-title&gt;&lt;/periodical&gt;&lt;pages&gt;80&lt;/pages&gt;&lt;volume&gt;2&lt;/volume&gt;&lt;edition&gt;2014/07/30&lt;/edition&gt;&lt;dates&gt;&lt;year&gt;2014&lt;/year&gt;&lt;/dates&gt;&lt;isbn&gt;2296-2565 (Electronic)&amp;#xD;2296-2565 (Linking)&lt;/isbn&gt;&lt;accession-num&gt;25072049&lt;/accession-num&gt;&lt;urls&gt;&lt;related-urls&gt;&lt;url&gt;http://www.ncbi.nlm.nih.gov/entrez/query.fcgi?cmd=Retrieve&amp;amp;db=PubMed&amp;amp;dopt=Citation&amp;amp;list_uids=25072049&lt;/url&gt;&lt;/related-urls&gt;&lt;/urls&gt;&lt;custom2&gt;4095564&lt;/custom2&gt;&lt;electronic-resource-num&gt;10.3389/fpubh.2014.00080&lt;/electronic-resource-num&gt;&lt;language&gt;eng&lt;/language&gt;&lt;/record&gt;&lt;/Cite&gt;&lt;/EndNote&gt;</w:instrText>
      </w:r>
      <w:r w:rsidR="000872A8" w:rsidRPr="004F2082">
        <w:fldChar w:fldCharType="separate"/>
      </w:r>
      <w:r w:rsidR="001E4ADE" w:rsidRPr="004F2082">
        <w:rPr>
          <w:vertAlign w:val="superscript"/>
        </w:rPr>
        <w:t>[82]</w:t>
      </w:r>
      <w:r w:rsidR="000872A8" w:rsidRPr="004F2082">
        <w:fldChar w:fldCharType="end"/>
      </w:r>
      <w:r w:rsidR="00867381" w:rsidRPr="004F2082">
        <w:t xml:space="preserve">, </w:t>
      </w:r>
      <w:r w:rsidR="00D7463B" w:rsidRPr="004F2082">
        <w:t xml:space="preserve">would </w:t>
      </w:r>
      <w:r w:rsidR="0040210B" w:rsidRPr="004F2082">
        <w:t>contribute additional links. In addition, several frequently occurring infectious agents in childhood cannot be adequately assessed by self-report data (</w:t>
      </w:r>
      <w:r w:rsidR="0040210B" w:rsidRPr="00AD5176">
        <w:rPr>
          <w:i/>
        </w:rPr>
        <w:t>e.g</w:t>
      </w:r>
      <w:r w:rsidR="0040210B" w:rsidRPr="004F2082">
        <w:t>., Haemophilus influenzae, respiratory syncytial virus, influenza)</w:t>
      </w:r>
      <w:r w:rsidR="00867381" w:rsidRPr="004F2082">
        <w:t xml:space="preserve">. </w:t>
      </w:r>
    </w:p>
    <w:p w14:paraId="0A000BEB" w14:textId="06C74163" w:rsidR="003453AF" w:rsidRPr="004F2082" w:rsidRDefault="000920D5" w:rsidP="00AD5176">
      <w:pPr>
        <w:spacing w:after="0"/>
        <w:ind w:firstLineChars="100" w:firstLine="240"/>
        <w:jc w:val="both"/>
      </w:pPr>
      <w:r w:rsidRPr="004F2082">
        <w:t>S</w:t>
      </w:r>
      <w:r w:rsidR="00DE74E9" w:rsidRPr="004F2082">
        <w:t xml:space="preserve">imilar reasoning </w:t>
      </w:r>
      <w:r w:rsidR="003453AF" w:rsidRPr="004F2082">
        <w:t>about</w:t>
      </w:r>
      <w:r w:rsidR="00867381" w:rsidRPr="004F2082">
        <w:t xml:space="preserve"> the sequence of events </w:t>
      </w:r>
      <w:r w:rsidR="00313F56" w:rsidRPr="004F2082">
        <w:t xml:space="preserve">also </w:t>
      </w:r>
      <w:r w:rsidR="00DE74E9" w:rsidRPr="004F2082">
        <w:t>applies to</w:t>
      </w:r>
      <w:r w:rsidR="00867381" w:rsidRPr="004F2082">
        <w:t xml:space="preserve"> atopic diseases. They </w:t>
      </w:r>
      <w:r w:rsidR="00DE74E9" w:rsidRPr="004F2082">
        <w:t xml:space="preserve">often start in childhood and adolescence, </w:t>
      </w:r>
      <w:r w:rsidR="00DE74E9" w:rsidRPr="00AD5176">
        <w:rPr>
          <w:i/>
        </w:rPr>
        <w:t>i.e.</w:t>
      </w:r>
      <w:r w:rsidR="00AD5176">
        <w:rPr>
          <w:rFonts w:hint="eastAsia"/>
          <w:lang w:eastAsia="zh-CN"/>
        </w:rPr>
        <w:t>,</w:t>
      </w:r>
      <w:r w:rsidR="00DE74E9" w:rsidRPr="004F2082">
        <w:t xml:space="preserve"> mostly before mood disorders (men) and late anxiety disorders (women). </w:t>
      </w:r>
      <w:r w:rsidR="0063511A" w:rsidRPr="004F2082">
        <w:t xml:space="preserve">Thus, </w:t>
      </w:r>
      <w:r w:rsidR="00867381" w:rsidRPr="004F2082">
        <w:t xml:space="preserve">atopic diseases </w:t>
      </w:r>
      <w:r w:rsidR="005A48BD" w:rsidRPr="004F2082">
        <w:t xml:space="preserve">also </w:t>
      </w:r>
      <w:r w:rsidR="0063511A" w:rsidRPr="004F2082">
        <w:t xml:space="preserve">seem to contribute to CMD rather than the </w:t>
      </w:r>
      <w:r w:rsidR="005A48BD" w:rsidRPr="004F2082">
        <w:t>other</w:t>
      </w:r>
      <w:r w:rsidR="0063511A" w:rsidRPr="004F2082">
        <w:t xml:space="preserve"> way round. However, </w:t>
      </w:r>
      <w:r w:rsidR="00D7463B" w:rsidRPr="004F2082">
        <w:t xml:space="preserve">atopic diseases </w:t>
      </w:r>
      <w:r w:rsidR="0063511A" w:rsidRPr="004F2082">
        <w:t>r</w:t>
      </w:r>
      <w:r w:rsidR="00797066" w:rsidRPr="004F2082">
        <w:t>e</w:t>
      </w:r>
      <w:r w:rsidR="00867381" w:rsidRPr="004F2082">
        <w:t xml:space="preserve">present a different type of immune system </w:t>
      </w:r>
      <w:r w:rsidR="00D7463B" w:rsidRPr="004F2082">
        <w:t>imbalance</w:t>
      </w:r>
      <w:r w:rsidR="00867381" w:rsidRPr="004F2082">
        <w:t xml:space="preserve"> than infectious childhood diseases. </w:t>
      </w:r>
      <w:r w:rsidR="003453AF" w:rsidRPr="004F2082">
        <w:t xml:space="preserve">It is a </w:t>
      </w:r>
      <w:r w:rsidR="00AE65CB" w:rsidRPr="004F2082">
        <w:t>puzzling</w:t>
      </w:r>
      <w:r w:rsidR="003453AF" w:rsidRPr="004F2082">
        <w:t xml:space="preserve"> finding that the same disorder can be associated with risk </w:t>
      </w:r>
      <w:r w:rsidR="003453AF" w:rsidRPr="004F2082">
        <w:lastRenderedPageBreak/>
        <w:t xml:space="preserve">factors which represent different, partly even antagonistic or competing immune system responses, such </w:t>
      </w:r>
      <w:r w:rsidR="00AD5176">
        <w:t xml:space="preserve">as Th1 </w:t>
      </w:r>
      <w:r w:rsidR="00B80192" w:rsidRPr="00B80192">
        <w:rPr>
          <w:i/>
        </w:rPr>
        <w:t>vs</w:t>
      </w:r>
      <w:r w:rsidR="00AD5176">
        <w:t xml:space="preserve"> Th2 or Th17 </w:t>
      </w:r>
      <w:r w:rsidR="00AD5176" w:rsidRPr="00AD5176">
        <w:rPr>
          <w:i/>
        </w:rPr>
        <w:t>vs</w:t>
      </w:r>
      <w:r w:rsidR="00AD5176">
        <w:t xml:space="preserve"> Treg</w:t>
      </w:r>
      <w:r w:rsidR="000872A8" w:rsidRPr="004F2082">
        <w:fldChar w:fldCharType="begin"/>
      </w:r>
      <w:r w:rsidR="001E4ADE" w:rsidRPr="004F2082">
        <w:instrText xml:space="preserve"> ADDIN EN.CITE &lt;EndNote&gt;&lt;Cite&gt;&lt;Author&gt;Annunziato&lt;/Author&gt;&lt;Year&gt;2014&lt;/Year&gt;&lt;RecNum&gt;607&lt;/RecNum&gt;&lt;record&gt;&lt;rec-number&gt;607&lt;/rec-number&gt;&lt;foreign-keys&gt;&lt;key app="EN" db-id="atvvwtdtl52x5we5ps25zff6aav2fz2pevea"&gt;607&lt;/key&gt;&lt;/foreign-keys&gt;&lt;ref-type name="Journal Article"&gt;17&lt;/ref-type&gt;&lt;contributors&gt;&lt;authors&gt;&lt;author&gt;Annunziato, F.&lt;/author&gt;&lt;author&gt;Romagnani, C.&lt;/author&gt;&lt;author&gt;Romagnani, S.&lt;/author&gt;&lt;/authors&gt;&lt;/contributors&gt;&lt;auth-address&gt;Department of Experimental and Clinical Medicine and the DENOTHE Center, University of Florence, Florence, Italy.&amp;#xD;Innate Immunity, Deutsches Rheuma Forschungszentrum, Berlin, Germany.&amp;#xD;Department of Experimental and Clinical Medicine and the DENOTHE Center, University of Florence, Florence, Italy. Electronic address: sergio.romagnani@unifi.it.&lt;/auth-address&gt;&lt;titles&gt;&lt;title&gt;The 3 major types of innate and adaptive cell-mediated effector immunity&lt;/title&gt;&lt;secondary-title&gt;J Allergy Clin Immunol&lt;/secondary-title&gt;&lt;/titles&gt;&lt;periodical&gt;&lt;full-title&gt;J Allergy Clin Immunol&lt;/full-title&gt;&lt;/periodical&gt;&lt;edition&gt;2014/12/22&lt;/edition&gt;&lt;dates&gt;&lt;year&gt;2014&lt;/year&gt;&lt;pub-dates&gt;&lt;date&gt;Dec 18&lt;/date&gt;&lt;/pub-dates&gt;&lt;/dates&gt;&lt;isbn&gt;1097-6825 (Electronic)&amp;#xD;0091-6749 (Linking)&lt;/isbn&gt;&lt;accession-num&gt;25528359&lt;/accession-num&gt;&lt;urls&gt;&lt;related-urls&gt;&lt;url&gt;http://www.ncbi.nlm.nih.gov/entrez/query.fcgi?cmd=Retrieve&amp;amp;db=PubMed&amp;amp;dopt=Citation&amp;amp;list_uids=25528359&lt;/url&gt;&lt;/related-urls&gt;&lt;/urls&gt;&lt;electronic-resource-num&gt;S0091-6749(14)01585-1 [pii]&amp;#xD;10.1016/j.jaci.2014.11.001&lt;/electronic-resource-num&gt;&lt;language&gt;Eng&lt;/language&gt;&lt;/record&gt;&lt;/Cite&gt;&lt;/EndNote&gt;</w:instrText>
      </w:r>
      <w:r w:rsidR="000872A8" w:rsidRPr="004F2082">
        <w:fldChar w:fldCharType="separate"/>
      </w:r>
      <w:r w:rsidR="001E4ADE" w:rsidRPr="004F2082">
        <w:rPr>
          <w:vertAlign w:val="superscript"/>
        </w:rPr>
        <w:t>[83]</w:t>
      </w:r>
      <w:r w:rsidR="000872A8" w:rsidRPr="004F2082">
        <w:fldChar w:fldCharType="end"/>
      </w:r>
      <w:r w:rsidR="003453AF" w:rsidRPr="004F2082">
        <w:t xml:space="preserve">. </w:t>
      </w:r>
    </w:p>
    <w:p w14:paraId="3ED5E055" w14:textId="11AA28AD" w:rsidR="00960411" w:rsidRPr="004F2082" w:rsidRDefault="00960411" w:rsidP="00AD5176">
      <w:pPr>
        <w:spacing w:after="0"/>
        <w:ind w:firstLineChars="100" w:firstLine="240"/>
        <w:jc w:val="both"/>
      </w:pPr>
      <w:r w:rsidRPr="004F2082">
        <w:t xml:space="preserve">This phenomenon can be perceived in associations </w:t>
      </w:r>
      <w:r w:rsidR="00AE65CB" w:rsidRPr="004F2082">
        <w:t xml:space="preserve">related to </w:t>
      </w:r>
      <w:r w:rsidR="00F813C6" w:rsidRPr="004F2082">
        <w:t>chronic</w:t>
      </w:r>
      <w:r w:rsidR="00797066" w:rsidRPr="004F2082">
        <w:t xml:space="preserve"> inflammatory </w:t>
      </w:r>
      <w:r w:rsidR="00CD1DB0" w:rsidRPr="004F2082">
        <w:t>diseases</w:t>
      </w:r>
      <w:r w:rsidRPr="004F2082">
        <w:t xml:space="preserve"> which represent pathway 3 above</w:t>
      </w:r>
      <w:r w:rsidR="00CD1DB0" w:rsidRPr="004F2082">
        <w:t>. For</w:t>
      </w:r>
      <w:r w:rsidR="00AD5176">
        <w:t xml:space="preserve"> example, acne</w:t>
      </w:r>
      <w:r w:rsidR="000872A8" w:rsidRPr="004F2082">
        <w:fldChar w:fldCharType="begin">
          <w:fldData xml:space="preserve">PEVuZE5vdGU+PENpdGU+PEF1dGhvcj5LaXN0b3dza2E8L0F1dGhvcj48WWVhcj4yMDE1PC9ZZWFy
PjxSZWNOdW0+NjEwPC9SZWNOdW0+PHJlY29yZD48cmVjLW51bWJlcj42MTA8L3JlYy1udW1iZXI+
PGZvcmVpZ24ta2V5cz48a2V5IGFwcD0iRU4iIGRiLWlkPSJhdHZ2d3RkdGw1Mng1d2U1cHMyNXpm
ZjZhYXYyZnoycGV2ZWEiPjYxMDwva2V5PjwvZm9yZWlnbi1rZXlzPjxyZWYtdHlwZSBuYW1lPSJK
b3VybmFsIEFydGljbGUiPjE3PC9yZWYtdHlwZT48Y29udHJpYnV0b3JzPjxhdXRob3JzPjxhdXRo
b3I+S2lzdG93c2thLCBNLjwvYXV0aG9yPjxhdXRob3I+TWVpZXIsIEIuPC9hdXRob3I+PGF1dGhv
cj5Qcm91c3QsIFQuPC9hdXRob3I+PGF1dGhvcj5GZWxkbWV5ZXIsIEwuPC9hdXRob3I+PGF1dGhv
cj5Db3p6aW8sIEEuPC9hdXRob3I+PGF1dGhvcj5LdWVuZGlnLCBULjwvYXV0aG9yPjxhdXRob3I+
Q29udGFzc290LCBFLjwvYXV0aG9yPjxhdXRob3I+RnJlbmNoLCBMLiBFLjwvYXV0aG9yPjwvYXV0
aG9ycz48L2NvbnRyaWJ1dG9ycz48YXV0aC1hZGRyZXNzPkRlcGFydG1lbnQgb2YgRGVybWF0b2xv
Z3ksIFVuaXZlcnNpdHkgSG9zcGl0YWwsIFp1cmljaCwgU3dpdHplcmxhbmQuJiN4RDtEZXBhcnRt
ZW50IG9mIERlcm1hdG9sb2d5IGFuZCBWZW5lcmVvbG9neSwgQ2VudHJlIEhvc3BpdGFsaWVyIFVu
aXZlcnNpdGFpcmUgVmF1ZG9pcywgTGF1c2FubmUsIFN3aXR6ZXJsYW5kLjwvYXV0aC1hZGRyZXNz
Pjx0aXRsZXM+PHRpdGxlPlByb3Bpb25pYmFjdGVyaXVtIGFjbmVzIHByb21vdGVzIFRoMTcgYW5k
IFRoMTcvVGgxIHJlc3BvbnNlcyBpbiBhY25lIHBhdGllbnRzPC90aXRsZT48c2Vjb25kYXJ5LXRp
dGxlPkogSW52ZXN0IERlcm1hdG9sPC9zZWNvbmRhcnktdGl0bGU+PC90aXRsZXM+PHBlcmlvZGlj
YWw+PGZ1bGwtdGl0bGU+SiBJbnZlc3QgRGVybWF0b2w8L2Z1bGwtdGl0bGU+PC9wZXJpb2RpY2Fs
PjxwYWdlcz4xMTAtODwvcGFnZXM+PHZvbHVtZT4xMzU8L3ZvbHVtZT48bnVtYmVyPjE8L251bWJl
cj48ZWRpdGlvbj4yMDE0LzA3LzExPC9lZGl0aW9uPjxrZXl3b3Jkcz48a2V5d29yZD5BY25lIFZ1
bGdhcmlzLyppbW11bm9sb2d5LyptaWNyb2Jpb2xvZ3k8L2tleXdvcmQ+PGtleXdvcmQ+QWR1bHQ8
L2tleXdvcmQ+PGtleXdvcmQ+R3JhbS1Qb3NpdGl2ZSBCYWN0ZXJpYWwgSW5mZWN0aW9ucy8qaW1t
dW5vbG9neS9taWNyb2Jpb2xvZ3k8L2tleXdvcmQ+PGtleXdvcmQ+SHVtYW5zPC9rZXl3b3JkPjxr
ZXl3b3JkPkltbXVub3BoZW5vdHlwaW5nPC9rZXl3b3JkPjxrZXl3b3JkPkludGVyZmVyb24tZ2Ft
bWEvaW1tdW5vbG9neTwva2V5d29yZD48a2V5d29yZD5JbnRlcmxldWtpbi0xMiBTdWJ1bml0IHAz
NS9pbW11bm9sb2d5PC9rZXl3b3JkPjxrZXl3b3JkPkludGVybGV1a2luLTE3L2ltbXVub2xvZ3k8
L2tleXdvcmQ+PGtleXdvcmQ+SW50ZXJsZXVraW4tMWJldGEvaW1tdW5vbG9neTwva2V5d29yZD48
a2V5d29yZD5JbnRlcmxldWtpbi0yMy9pbW11bm9sb2d5PC9rZXl3b3JkPjxrZXl3b3JkPk1hbGU8
L2tleXdvcmQ+PGtleXdvcmQ+TW9ub2N5dGVzL2ltbXVub2xvZ3kvbWljcm9iaW9sb2d5PC9rZXl3
b3JkPjxrZXl3b3JkPlByb3Bpb25pYmFjdGVyaXVtIGFjbmVzLyppbW11bm9sb2d5PC9rZXl3b3Jk
PjxrZXl3b3JkPlRoMSBDZWxscy8qaW1tdW5vbG9neS9taWNyb2Jpb2xvZ3k8L2tleXdvcmQ+PGtl
eXdvcmQ+VGgxNyBDZWxscy8qaW1tdW5vbG9neS9taWNyb2Jpb2xvZ3k8L2tleXdvcmQ+PGtleXdv
cmQ+WW91bmcgQWR1bHQ8L2tleXdvcmQ+PC9rZXl3b3Jkcz48ZGF0ZXM+PHllYXI+MjAxNTwveWVh
cj48cHViLWRhdGVzPjxkYXRlPkphbjwvZGF0ZT48L3B1Yi1kYXRlcz48L2RhdGVzPjxpc2JuPjE1
MjMtMTc0NyAoRWxlY3Ryb25pYykmI3hEOzAwMjItMjAyWCAoTGlua2luZyk8L2lzYm4+PGFjY2Vz
c2lvbi1udW0+MjUwMTAxNDI8L2FjY2Vzc2lvbi1udW0+PHVybHM+PHJlbGF0ZWQtdXJscz48dXJs
Pmh0dHA6Ly93d3cubmNiaS5ubG0ubmloLmdvdi9lbnRyZXovcXVlcnkuZmNnaT9jbWQ9UmV0cmll
dmUmYW1wO2RiPVB1Yk1lZCZhbXA7ZG9wdD1DaXRhdGlvbiZhbXA7bGlzdF91aWRzPTI1MDEwMTQy
PC91cmw+PC9yZWxhdGVkLXVybHM+PC91cmxzPjxlbGVjdHJvbmljLXJlc291cmNlLW51bT5TMDAy
Mi0yMDJYKDE1KTM3MDY2LTQgW3BpaV0mI3hEOzEwLjEwMzgvamlkLjIwMTQuMjkwPC9lbGVjdHJv
bmljLXJlc291cmNlLW51bT48bGFuZ3VhZ2U+ZW5nPC9sYW5ndWFnZT48L3JlY29yZD48L0NpdGU+
PC9FbmROb3RlPn==
</w:fldData>
        </w:fldChar>
      </w:r>
      <w:r w:rsidR="001E4ADE" w:rsidRPr="004F2082">
        <w:instrText xml:space="preserve"> ADDIN EN.CITE </w:instrText>
      </w:r>
      <w:r w:rsidR="000872A8" w:rsidRPr="004F2082">
        <w:fldChar w:fldCharType="begin">
          <w:fldData xml:space="preserve">PEVuZE5vdGU+PENpdGU+PEF1dGhvcj5LaXN0b3dza2E8L0F1dGhvcj48WWVhcj4yMDE1PC9ZZWFy
PjxSZWNOdW0+NjEwPC9SZWNOdW0+PHJlY29yZD48cmVjLW51bWJlcj42MTA8L3JlYy1udW1iZXI+
PGZvcmVpZ24ta2V5cz48a2V5IGFwcD0iRU4iIGRiLWlkPSJhdHZ2d3RkdGw1Mng1d2U1cHMyNXpm
ZjZhYXYyZnoycGV2ZWEiPjYxMDwva2V5PjwvZm9yZWlnbi1rZXlzPjxyZWYtdHlwZSBuYW1lPSJK
b3VybmFsIEFydGljbGUiPjE3PC9yZWYtdHlwZT48Y29udHJpYnV0b3JzPjxhdXRob3JzPjxhdXRo
b3I+S2lzdG93c2thLCBNLjwvYXV0aG9yPjxhdXRob3I+TWVpZXIsIEIuPC9hdXRob3I+PGF1dGhv
cj5Qcm91c3QsIFQuPC9hdXRob3I+PGF1dGhvcj5GZWxkbWV5ZXIsIEwuPC9hdXRob3I+PGF1dGhv
cj5Db3p6aW8sIEEuPC9hdXRob3I+PGF1dGhvcj5LdWVuZGlnLCBULjwvYXV0aG9yPjxhdXRob3I+
Q29udGFzc290LCBFLjwvYXV0aG9yPjxhdXRob3I+RnJlbmNoLCBMLiBFLjwvYXV0aG9yPjwvYXV0
aG9ycz48L2NvbnRyaWJ1dG9ycz48YXV0aC1hZGRyZXNzPkRlcGFydG1lbnQgb2YgRGVybWF0b2xv
Z3ksIFVuaXZlcnNpdHkgSG9zcGl0YWwsIFp1cmljaCwgU3dpdHplcmxhbmQuJiN4RDtEZXBhcnRt
ZW50IG9mIERlcm1hdG9sb2d5IGFuZCBWZW5lcmVvbG9neSwgQ2VudHJlIEhvc3BpdGFsaWVyIFVu
aXZlcnNpdGFpcmUgVmF1ZG9pcywgTGF1c2FubmUsIFN3aXR6ZXJsYW5kLjwvYXV0aC1hZGRyZXNz
Pjx0aXRsZXM+PHRpdGxlPlByb3Bpb25pYmFjdGVyaXVtIGFjbmVzIHByb21vdGVzIFRoMTcgYW5k
IFRoMTcvVGgxIHJlc3BvbnNlcyBpbiBhY25lIHBhdGllbnRzPC90aXRsZT48c2Vjb25kYXJ5LXRp
dGxlPkogSW52ZXN0IERlcm1hdG9sPC9zZWNvbmRhcnktdGl0bGU+PC90aXRsZXM+PHBlcmlvZGlj
YWw+PGZ1bGwtdGl0bGU+SiBJbnZlc3QgRGVybWF0b2w8L2Z1bGwtdGl0bGU+PC9wZXJpb2RpY2Fs
PjxwYWdlcz4xMTAtODwvcGFnZXM+PHZvbHVtZT4xMzU8L3ZvbHVtZT48bnVtYmVyPjE8L251bWJl
cj48ZWRpdGlvbj4yMDE0LzA3LzExPC9lZGl0aW9uPjxrZXl3b3Jkcz48a2V5d29yZD5BY25lIFZ1
bGdhcmlzLyppbW11bm9sb2d5LyptaWNyb2Jpb2xvZ3k8L2tleXdvcmQ+PGtleXdvcmQ+QWR1bHQ8
L2tleXdvcmQ+PGtleXdvcmQ+R3JhbS1Qb3NpdGl2ZSBCYWN0ZXJpYWwgSW5mZWN0aW9ucy8qaW1t
dW5vbG9neS9taWNyb2Jpb2xvZ3k8L2tleXdvcmQ+PGtleXdvcmQ+SHVtYW5zPC9rZXl3b3JkPjxr
ZXl3b3JkPkltbXVub3BoZW5vdHlwaW5nPC9rZXl3b3JkPjxrZXl3b3JkPkludGVyZmVyb24tZ2Ft
bWEvaW1tdW5vbG9neTwva2V5d29yZD48a2V5d29yZD5JbnRlcmxldWtpbi0xMiBTdWJ1bml0IHAz
NS9pbW11bm9sb2d5PC9rZXl3b3JkPjxrZXl3b3JkPkludGVybGV1a2luLTE3L2ltbXVub2xvZ3k8
L2tleXdvcmQ+PGtleXdvcmQ+SW50ZXJsZXVraW4tMWJldGEvaW1tdW5vbG9neTwva2V5d29yZD48
a2V5d29yZD5JbnRlcmxldWtpbi0yMy9pbW11bm9sb2d5PC9rZXl3b3JkPjxrZXl3b3JkPk1hbGU8
L2tleXdvcmQ+PGtleXdvcmQ+TW9ub2N5dGVzL2ltbXVub2xvZ3kvbWljcm9iaW9sb2d5PC9rZXl3
b3JkPjxrZXl3b3JkPlByb3Bpb25pYmFjdGVyaXVtIGFjbmVzLyppbW11bm9sb2d5PC9rZXl3b3Jk
PjxrZXl3b3JkPlRoMSBDZWxscy8qaW1tdW5vbG9neS9taWNyb2Jpb2xvZ3k8L2tleXdvcmQ+PGtl
eXdvcmQ+VGgxNyBDZWxscy8qaW1tdW5vbG9neS9taWNyb2Jpb2xvZ3k8L2tleXdvcmQ+PGtleXdv
cmQ+WW91bmcgQWR1bHQ8L2tleXdvcmQ+PC9rZXl3b3Jkcz48ZGF0ZXM+PHllYXI+MjAxNTwveWVh
cj48cHViLWRhdGVzPjxkYXRlPkphbjwvZGF0ZT48L3B1Yi1kYXRlcz48L2RhdGVzPjxpc2JuPjE1
MjMtMTc0NyAoRWxlY3Ryb25pYykmI3hEOzAwMjItMjAyWCAoTGlua2luZyk8L2lzYm4+PGFjY2Vz
c2lvbi1udW0+MjUwMTAxNDI8L2FjY2Vzc2lvbi1udW0+PHVybHM+PHJlbGF0ZWQtdXJscz48dXJs
Pmh0dHA6Ly93d3cubmNiaS5ubG0ubmloLmdvdi9lbnRyZXovcXVlcnkuZmNnaT9jbWQ9UmV0cmll
dmUmYW1wO2RiPVB1Yk1lZCZhbXA7ZG9wdD1DaXRhdGlvbiZhbXA7bGlzdF91aWRzPTI1MDEwMTQy
PC91cmw+PC9yZWxhdGVkLXVybHM+PC91cmxzPjxlbGVjdHJvbmljLXJlc291cmNlLW51bT5TMDAy
Mi0yMDJYKDE1KTM3MDY2LTQgW3BpaV0mI3hEOzEwLjEwMzgvamlkLjIwMTQuMjkwPC9lbGVjdHJv
bmljLXJlc291cmNlLW51bT48bGFuZ3VhZ2U+ZW5nPC9sYW5ndWFnZT48L3JlY29yZD48L0NpdGU+
PC9FbmROb3RlPn==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84]</w:t>
      </w:r>
      <w:r w:rsidR="000872A8" w:rsidRPr="004F2082">
        <w:fldChar w:fldCharType="end"/>
      </w:r>
      <w:r w:rsidR="00C11335" w:rsidRPr="004F2082">
        <w:t xml:space="preserve"> </w:t>
      </w:r>
      <w:r w:rsidR="00797066" w:rsidRPr="004F2082">
        <w:t>and psoriasis</w:t>
      </w:r>
      <w:r w:rsidR="000872A8" w:rsidRPr="004F2082">
        <w:fldChar w:fldCharType="begin"/>
      </w:r>
      <w:r w:rsidR="001E4ADE" w:rsidRPr="004F2082">
        <w:instrText xml:space="preserve"> ADDIN EN.CITE &lt;EndNote&gt;&lt;Cite&gt;&lt;Author&gt;Diani&lt;/Author&gt;&lt;Year&gt;2015&lt;/Year&gt;&lt;RecNum&gt;611&lt;/RecNum&gt;&lt;record&gt;&lt;rec-number&gt;611&lt;/rec-number&gt;&lt;foreign-keys&gt;&lt;key app="EN" db-id="atvvwtdtl52x5we5ps25zff6aav2fz2pevea"&gt;611&lt;/key&gt;&lt;/foreign-keys&gt;&lt;ref-type name="Journal Article"&gt;17&lt;/ref-type&gt;&lt;contributors&gt;&lt;authors&gt;&lt;author&gt;Diani, M.&lt;/author&gt;&lt;author&gt;Altomare, G.&lt;/author&gt;&lt;author&gt;Reali, E.&lt;/author&gt;&lt;/authors&gt;&lt;/contributors&gt;&lt;auth-address&gt;I.R.C.C.S Istituto Ortopedico Galeazzi, Department of Dermatology and Venereology, Milan, Italy; University of Milan, Milan, Italy.&amp;#xD;I.R.C.C.S Istituto Ortopedico Galeazzi, Laboratory of Translational Immunology, Milan, Italy. Electronic address: eva.reali@grupposandonato.it.&lt;/auth-address&gt;&lt;titles&gt;&lt;title&gt;T cell responses in psoriasis and psoriatic arthritis&lt;/title&gt;&lt;secondary-title&gt;Autoimmun Rev&lt;/secondary-title&gt;&lt;/titles&gt;&lt;periodical&gt;&lt;full-title&gt;Autoimmun Rev&lt;/full-title&gt;&lt;/periodical&gt;&lt;pages&gt;286-92&lt;/pages&gt;&lt;volume&gt;14&lt;/volume&gt;&lt;number&gt;4&lt;/number&gt;&lt;edition&gt;2014/12/03&lt;/edition&gt;&lt;keywords&gt;&lt;keyword&gt;Arthritis, Psoriatic/genetics/*immunology/*pathology&lt;/keyword&gt;&lt;keyword&gt;Autoimmunity&lt;/keyword&gt;&lt;keyword&gt;CD8-Positive T-Lymphocytes/pathology&lt;/keyword&gt;&lt;keyword&gt;Cytokines/immunology&lt;/keyword&gt;&lt;keyword&gt;Humans&lt;/keyword&gt;&lt;keyword&gt;Inflammation/genetics/pathology&lt;/keyword&gt;&lt;keyword&gt;Keratinocytes/pathology&lt;/keyword&gt;&lt;keyword&gt;Psoriasis/genetics/*immunology/*pathology&lt;/keyword&gt;&lt;keyword&gt;Skin/pathology&lt;/keyword&gt;&lt;/keywords&gt;&lt;dates&gt;&lt;year&gt;2015&lt;/year&gt;&lt;pub-dates&gt;&lt;date&gt;Apr&lt;/date&gt;&lt;/pub-dates&gt;&lt;/dates&gt;&lt;isbn&gt;1873-0183 (Electronic)&amp;#xD;1568-9972 (Linking)&lt;/isbn&gt;&lt;accession-num&gt;25445403&lt;/accession-num&gt;&lt;urls&gt;&lt;related-urls&gt;&lt;url&gt;http://www.ncbi.nlm.nih.gov/entrez/query.fcgi?cmd=Retrieve&amp;amp;db=PubMed&amp;amp;dopt=Citation&amp;amp;list_uids=25445403&lt;/url&gt;&lt;/related-urls&gt;&lt;/urls&gt;&lt;electronic-resource-num&gt;S1568-9972(14)00284-5 [pii]&amp;#xD;10.1016/j.autrev.2014.11.012&lt;/electronic-resource-num&gt;&lt;language&gt;eng&lt;/language&gt;&lt;/record&gt;&lt;/Cite&gt;&lt;/EndNote&gt;</w:instrText>
      </w:r>
      <w:r w:rsidR="000872A8" w:rsidRPr="004F2082">
        <w:fldChar w:fldCharType="separate"/>
      </w:r>
      <w:r w:rsidR="001E4ADE" w:rsidRPr="004F2082">
        <w:rPr>
          <w:vertAlign w:val="superscript"/>
        </w:rPr>
        <w:t>[85]</w:t>
      </w:r>
      <w:r w:rsidR="000872A8" w:rsidRPr="004F2082">
        <w:fldChar w:fldCharType="end"/>
      </w:r>
      <w:r w:rsidR="00797066" w:rsidRPr="004F2082">
        <w:t xml:space="preserve"> are assumed to be Th1/17 related skin diseases</w:t>
      </w:r>
      <w:r w:rsidR="00CD1DB0" w:rsidRPr="004F2082">
        <w:t>,</w:t>
      </w:r>
      <w:r w:rsidR="00C11335" w:rsidRPr="004F2082">
        <w:t xml:space="preserve"> whereas atopic eczema</w:t>
      </w:r>
      <w:r w:rsidR="009E2C95" w:rsidRPr="004F2082">
        <w:t xml:space="preserve"> </w:t>
      </w:r>
      <w:r w:rsidR="00CD1DB0" w:rsidRPr="004F2082">
        <w:t>or the</w:t>
      </w:r>
      <w:r w:rsidR="00AD5176">
        <w:t xml:space="preserve"> irritable bowel syndrome</w:t>
      </w:r>
      <w:r w:rsidR="000872A8" w:rsidRPr="004F2082">
        <w:fldChar w:fldCharType="begin">
          <w:fldData xml:space="preserve">PEVuZE5vdGU+PENpdGU+PEF1dGhvcj5Ub2JpbjwvQXV0aG9yPjxZZWFyPjIwMDg8L1llYXI+PFJl
Y051bT41NzU8L1JlY051bT48cmVjb3JkPjxyZWMtbnVtYmVyPjU3NTwvcmVjLW51bWJlcj48Zm9y
ZWlnbi1rZXlzPjxrZXkgYXBwPSJFTiIgZGItaWQ9ImF0dnZ3dGR0bDUyeDV3ZTVwczI1emZmNmFh
djJmejJwZXZlYSI+NTc1PC9rZXk+PC9mb3JlaWduLWtleXM+PHJlZi10eXBlIG5hbWU9IkpvdXJu
YWwgQXJ0aWNsZSI+MTc8L3JlZi10eXBlPjxjb250cmlidXRvcnM+PGF1dGhvcnM+PGF1dGhvcj5U
b2JpbiwgTS4gQy48L2F1dGhvcj48YXV0aG9yPk1vcGFydHksIEIuPC9hdXRob3I+PGF1dGhvcj5G
YXJoYWRpLCBBLjwvYXV0aG9yPjxhdXRob3I+RGVNZW8sIE0uIFQuPC9hdXRob3I+PGF1dGhvcj5C
YW5zYWwsIFAuIEouPC9hdXRob3I+PGF1dGhvcj5LZXNoYXZhcnppYW4sIEEuPC9hdXRob3I+PC9h
dXRob3JzPjwvY29udHJpYnV0b3JzPjxhdXRoLWFkZHJlc3M+RGVwYXJ0bWVudCBvZiBJbW11bm9s
b2d5L01pY3JvYmlvbG9neSwgUnVzaCBVbml2ZXJzaXR5IE1lZGljYWwgQ2VudGVyLCBKb2huIEgu
IFN0b2dlciwgSnIgSG9zcGl0YWwsIENoaWNhZ28sIElsbGlub2lzIDYwNjEyLCBVU0EuIG10b2Jp
bjFAcnVzaC5lZHU8L2F1dGgtYWRkcmVzcz48dGl0bGVzPjx0aXRsZT5BdG9waWMgaXJyaXRhYmxl
IGJvd2VsIHN5bmRyb21lOiBhIG5vdmVsIHN1Ymdyb3VwIG9mIGlycml0YWJsZSBib3dlbCBzeW5k
cm9tZSB3aXRoIGFsbGVyZ2ljIG1hbmlmZXN0YXRpb25zPC90aXRsZT48c2Vjb25kYXJ5LXRpdGxl
PkFubiBBbGxlcmd5IEFzdGhtYSBJbW11bm9sPC9zZWNvbmRhcnktdGl0bGU+PC90aXRsZXM+PHBl
cmlvZGljYWw+PGZ1bGwtdGl0bGU+QW5uIEFsbGVyZ3kgQXN0aG1hIEltbXVub2w8L2Z1bGwtdGl0
bGU+PC9wZXJpb2RpY2FsPjxwYWdlcz40OS01MzwvcGFnZXM+PHZvbHVtZT4xMDA8L3ZvbHVtZT48
bnVtYmVyPjE8L251bWJlcj48ZWRpdGlvbj4yMDA4LzAyLzA4PC9lZGl0aW9uPjxrZXl3b3Jkcz48
a2V5d29yZD5BZG9sZXNjZW50PC9rZXl3b3JkPjxrZXl3b3JkPkFkdWx0PC9rZXl3b3JkPjxrZXl3
b3JkPkFnZWQ8L2tleXdvcmQ+PGtleXdvcmQ+QWdlZCwgODAgYW5kIG92ZXI8L2tleXdvcmQ+PGtl
eXdvcmQ+QXN0aG1hL2ltbXVub2xvZ3k8L2tleXdvcmQ+PGtleXdvcmQ+RGVwcmVzc2lvbi9pbW11
bm9sb2d5PC9rZXl3b3JkPjxrZXl3b3JkPkRlcm1hdGl0aXMsIEFsbGVyZ2ljIENvbnRhY3QvaW1t
dW5vbG9neTwva2V5d29yZD48a2V5d29yZD5GZW1hbGU8L2tleXdvcmQ+PGtleXdvcmQ+Rm9vZCBI
eXBlcnNlbnNpdGl2aXR5L2ltbXVub2xvZ3k8L2tleXdvcmQ+PGtleXdvcmQ+SHVtYW5zPC9rZXl3
b3JkPjxrZXl3b3JkPkh5cGVyc2Vuc2l0aXZpdHkvKmRpYWdub3Npcy8qaW1tdW5vbG9neTwva2V5
d29yZD48a2V5d29yZD5JcnJpdGFibGUgQm93ZWwgU3luZHJvbWUvKmltbXVub2xvZ3k8L2tleXdv
cmQ+PGtleXdvcmQ+TWFsZTwva2V5d29yZD48a2V5d29yZD5NaWRkbGUgQWdlZDwva2V5d29yZD48
a2V5d29yZD5PZGRzIFJhdGlvPC9rZXl3b3JkPjxrZXl3b3JkPlByb3NwZWN0aXZlIFN0dWRpZXM8
L2tleXdvcmQ+PGtleXdvcmQ+Umhpbml0aXMsIEFsbGVyZ2ljLCBTZWFzb25hbC9pbW11bm9sb2d5
PC9rZXl3b3JkPjxrZXl3b3JkPlJpc2sgRmFjdG9yczwva2V5d29yZD48a2V5d29yZD4qU3VydmV5
cyBhbmQgUXVlc3Rpb25uYWlyZXM8L2tleXdvcmQ+PC9rZXl3b3Jkcz48ZGF0ZXM+PHllYXI+MjAw
ODwveWVhcj48cHViLWRhdGVzPjxkYXRlPkphbjwvZGF0ZT48L3B1Yi1kYXRlcz48L2RhdGVzPjxp
c2JuPjEwODEtMTIwNiAoUHJpbnQpJiN4RDsxMDgxLTEyMDYgKExpbmtpbmcpPC9pc2JuPjxhY2Nl
c3Npb24tbnVtPjE4MjU0NDgyPC9hY2Nlc3Npb24tbnVtPjx1cmxzPjxyZWxhdGVkLXVybHM+PHVy
bD5odHRwOi8vd3d3Lm5jYmkubmxtLm5paC5nb3YvZW50cmV6L3F1ZXJ5LmZjZ2k/Y21kPVJldHJp
ZXZlJmFtcDtkYj1QdWJNZWQmYW1wO2RvcHQ9Q2l0YXRpb24mYW1wO2xpc3RfdWlkcz0xODI1NDQ4
MjwvdXJsPjwvcmVsYXRlZC11cmxzPjwvdXJscz48ZWxlY3Ryb25pYy1yZXNvdXJjZS1udW0+UzEw
ODEtMTIwNigxMCk2MDQwNC04IFtwaWldJiN4RDsxMC4xMDE2L1MxMDgxLTEyMDYoMTApNjA0MDQt
ODwvZWxlY3Ryb25pYy1yZXNvdXJjZS1udW0+PGxhbmd1YWdlPmVuZzwvbGFuZ3VhZ2U+PC9yZWNv
cmQ+PC9DaXRlPjwvRW5kTm90ZT4A
</w:fldData>
        </w:fldChar>
      </w:r>
      <w:r w:rsidR="001E4ADE" w:rsidRPr="004F2082">
        <w:instrText xml:space="preserve"> ADDIN EN.CITE </w:instrText>
      </w:r>
      <w:r w:rsidR="000872A8" w:rsidRPr="004F2082">
        <w:fldChar w:fldCharType="begin">
          <w:fldData xml:space="preserve">PEVuZE5vdGU+PENpdGU+PEF1dGhvcj5Ub2JpbjwvQXV0aG9yPjxZZWFyPjIwMDg8L1llYXI+PFJl
Y051bT41NzU8L1JlY051bT48cmVjb3JkPjxyZWMtbnVtYmVyPjU3NTwvcmVjLW51bWJlcj48Zm9y
ZWlnbi1rZXlzPjxrZXkgYXBwPSJFTiIgZGItaWQ9ImF0dnZ3dGR0bDUyeDV3ZTVwczI1emZmNmFh
djJmejJwZXZlYSI+NTc1PC9rZXk+PC9mb3JlaWduLWtleXM+PHJlZi10eXBlIG5hbWU9IkpvdXJu
YWwgQXJ0aWNsZSI+MTc8L3JlZi10eXBlPjxjb250cmlidXRvcnM+PGF1dGhvcnM+PGF1dGhvcj5U
b2JpbiwgTS4gQy48L2F1dGhvcj48YXV0aG9yPk1vcGFydHksIEIuPC9hdXRob3I+PGF1dGhvcj5G
YXJoYWRpLCBBLjwvYXV0aG9yPjxhdXRob3I+RGVNZW8sIE0uIFQuPC9hdXRob3I+PGF1dGhvcj5C
YW5zYWwsIFAuIEouPC9hdXRob3I+PGF1dGhvcj5LZXNoYXZhcnppYW4sIEEuPC9hdXRob3I+PC9h
dXRob3JzPjwvY29udHJpYnV0b3JzPjxhdXRoLWFkZHJlc3M+RGVwYXJ0bWVudCBvZiBJbW11bm9s
b2d5L01pY3JvYmlvbG9neSwgUnVzaCBVbml2ZXJzaXR5IE1lZGljYWwgQ2VudGVyLCBKb2huIEgu
IFN0b2dlciwgSnIgSG9zcGl0YWwsIENoaWNhZ28sIElsbGlub2lzIDYwNjEyLCBVU0EuIG10b2Jp
bjFAcnVzaC5lZHU8L2F1dGgtYWRkcmVzcz48dGl0bGVzPjx0aXRsZT5BdG9waWMgaXJyaXRhYmxl
IGJvd2VsIHN5bmRyb21lOiBhIG5vdmVsIHN1Ymdyb3VwIG9mIGlycml0YWJsZSBib3dlbCBzeW5k
cm9tZSB3aXRoIGFsbGVyZ2ljIG1hbmlmZXN0YXRpb25zPC90aXRsZT48c2Vjb25kYXJ5LXRpdGxl
PkFubiBBbGxlcmd5IEFzdGhtYSBJbW11bm9sPC9zZWNvbmRhcnktdGl0bGU+PC90aXRsZXM+PHBl
cmlvZGljYWw+PGZ1bGwtdGl0bGU+QW5uIEFsbGVyZ3kgQXN0aG1hIEltbXVub2w8L2Z1bGwtdGl0
bGU+PC9wZXJpb2RpY2FsPjxwYWdlcz40OS01MzwvcGFnZXM+PHZvbHVtZT4xMDA8L3ZvbHVtZT48
bnVtYmVyPjE8L251bWJlcj48ZWRpdGlvbj4yMDA4LzAyLzA4PC9lZGl0aW9uPjxrZXl3b3Jkcz48
a2V5d29yZD5BZG9sZXNjZW50PC9rZXl3b3JkPjxrZXl3b3JkPkFkdWx0PC9rZXl3b3JkPjxrZXl3
b3JkPkFnZWQ8L2tleXdvcmQ+PGtleXdvcmQ+QWdlZCwgODAgYW5kIG92ZXI8L2tleXdvcmQ+PGtl
eXdvcmQ+QXN0aG1hL2ltbXVub2xvZ3k8L2tleXdvcmQ+PGtleXdvcmQ+RGVwcmVzc2lvbi9pbW11
bm9sb2d5PC9rZXl3b3JkPjxrZXl3b3JkPkRlcm1hdGl0aXMsIEFsbGVyZ2ljIENvbnRhY3QvaW1t
dW5vbG9neTwva2V5d29yZD48a2V5d29yZD5GZW1hbGU8L2tleXdvcmQ+PGtleXdvcmQ+Rm9vZCBI
eXBlcnNlbnNpdGl2aXR5L2ltbXVub2xvZ3k8L2tleXdvcmQ+PGtleXdvcmQ+SHVtYW5zPC9rZXl3
b3JkPjxrZXl3b3JkPkh5cGVyc2Vuc2l0aXZpdHkvKmRpYWdub3Npcy8qaW1tdW5vbG9neTwva2V5
d29yZD48a2V5d29yZD5JcnJpdGFibGUgQm93ZWwgU3luZHJvbWUvKmltbXVub2xvZ3k8L2tleXdv
cmQ+PGtleXdvcmQ+TWFsZTwva2V5d29yZD48a2V5d29yZD5NaWRkbGUgQWdlZDwva2V5d29yZD48
a2V5d29yZD5PZGRzIFJhdGlvPC9rZXl3b3JkPjxrZXl3b3JkPlByb3NwZWN0aXZlIFN0dWRpZXM8
L2tleXdvcmQ+PGtleXdvcmQ+Umhpbml0aXMsIEFsbGVyZ2ljLCBTZWFzb25hbC9pbW11bm9sb2d5
PC9rZXl3b3JkPjxrZXl3b3JkPlJpc2sgRmFjdG9yczwva2V5d29yZD48a2V5d29yZD4qU3VydmV5
cyBhbmQgUXVlc3Rpb25uYWlyZXM8L2tleXdvcmQ+PC9rZXl3b3Jkcz48ZGF0ZXM+PHllYXI+MjAw
ODwveWVhcj48cHViLWRhdGVzPjxkYXRlPkphbjwvZGF0ZT48L3B1Yi1kYXRlcz48L2RhdGVzPjxp
c2JuPjEwODEtMTIwNiAoUHJpbnQpJiN4RDsxMDgxLTEyMDYgKExpbmtpbmcpPC9pc2JuPjxhY2Nl
c3Npb24tbnVtPjE4MjU0NDgyPC9hY2Nlc3Npb24tbnVtPjx1cmxzPjxyZWxhdGVkLXVybHM+PHVy
bD5odHRwOi8vd3d3Lm5jYmkubmxtLm5paC5nb3YvZW50cmV6L3F1ZXJ5LmZjZ2k/Y21kPVJldHJp
ZXZlJmFtcDtkYj1QdWJNZWQmYW1wO2RvcHQ9Q2l0YXRpb24mYW1wO2xpc3RfdWlkcz0xODI1NDQ4
MjwvdXJsPjwvcmVsYXRlZC11cmxzPjwvdXJscz48ZWxlY3Ryb25pYy1yZXNvdXJjZS1udW0+UzEw
ODEtMTIwNigxMCk2MDQwNC04IFtwaWldJiN4RDsxMC4xMDE2L1MxMDgxLTEyMDYoMTApNjA0MDQt
ODwvZWxlY3Ryb25pYy1yZXNvdXJjZS1udW0+PGxhbmd1YWdlPmVuZzwvbGFuZ3VhZ2U+PC9yZWNv
cmQ+PC9DaXRlPjwvRW5kTm90ZT4A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57]</w:t>
      </w:r>
      <w:r w:rsidR="000872A8" w:rsidRPr="004F2082">
        <w:fldChar w:fldCharType="end"/>
      </w:r>
      <w:r w:rsidR="006E75CC" w:rsidRPr="004F2082">
        <w:t xml:space="preserve"> </w:t>
      </w:r>
      <w:r w:rsidR="00F813C6" w:rsidRPr="004F2082">
        <w:t>are</w:t>
      </w:r>
      <w:r w:rsidR="00797066" w:rsidRPr="004F2082">
        <w:t xml:space="preserve"> considered to have </w:t>
      </w:r>
      <w:r w:rsidR="00AD5176">
        <w:t>mainly</w:t>
      </w:r>
      <w:r w:rsidR="000872A8" w:rsidRPr="004F2082">
        <w:fldChar w:fldCharType="begin"/>
      </w:r>
      <w:r w:rsidR="001E4ADE" w:rsidRPr="004F2082">
        <w:instrText xml:space="preserve"> ADDIN EN.CITE &lt;EndNote&gt;&lt;Cite&gt;&lt;Author&gt;Eyerich&lt;/Author&gt;&lt;Year&gt;2013&lt;/Year&gt;&lt;RecNum&gt;613&lt;/RecNum&gt;&lt;record&gt;&lt;rec-number&gt;613&lt;/rec-number&gt;&lt;foreign-keys&gt;&lt;key app="EN" db-id="atvvwtdtl52x5we5ps25zff6aav2fz2pevea"&gt;613&lt;/key&gt;&lt;/foreign-keys&gt;&lt;ref-type name="Journal Article"&gt;17&lt;/ref-type&gt;&lt;contributors&gt;&lt;authors&gt;&lt;author&gt;Eyerich, K.&lt;/author&gt;&lt;author&gt;Novak, N.&lt;/author&gt;&lt;/authors&gt;&lt;/contributors&gt;&lt;auth-address&gt;Department of Dermatology and Allergy, Technische Universitat Munich, Munich, Germany. kilian.eyerich@lrz.tum.de&lt;/auth-address&gt;&lt;titles&gt;&lt;title&gt;Immunology of atopic eczema: overcoming the Th1/Th2 paradigm&lt;/title&gt;&lt;secondary-title&gt;Allergy&lt;/secondary-title&gt;&lt;/titles&gt;&lt;periodical&gt;&lt;full-title&gt;Allergy&lt;/full-title&gt;&lt;/periodical&gt;&lt;pages&gt;974-82&lt;/pages&gt;&lt;volume&gt;68&lt;/volume&gt;&lt;number&gt;8&lt;/number&gt;&lt;edition&gt;2013/07/31&lt;/edition&gt;&lt;keywords&gt;&lt;keyword&gt;Dendritic Cells/immunology/pathology&lt;/keyword&gt;&lt;keyword&gt;Dermatitis, Atopic/genetics/*immunology/pathology&lt;/keyword&gt;&lt;keyword&gt;Humans&lt;/keyword&gt;&lt;keyword&gt;Intermediate Filament Proteins/genetics/immunology&lt;/keyword&gt;&lt;keyword&gt;Protein Precursors/genetics/immunology&lt;/keyword&gt;&lt;keyword&gt;Th1 Cells/*immunology/pathology&lt;/keyword&gt;&lt;keyword&gt;Th17 Cells/immunology/pathology&lt;/keyword&gt;&lt;keyword&gt;Th2 Cells/*immunology/pathology&lt;/keyword&gt;&lt;/keywords&gt;&lt;dates&gt;&lt;year&gt;2013&lt;/year&gt;&lt;pub-dates&gt;&lt;date&gt;Aug&lt;/date&gt;&lt;/pub-dates&gt;&lt;/dates&gt;&lt;isbn&gt;1398-9995 (Electronic)&amp;#xD;0105-4538 (Linking)&lt;/isbn&gt;&lt;accession-num&gt;23889510&lt;/accession-num&gt;&lt;urls&gt;&lt;related-urls&gt;&lt;url&gt;http://www.ncbi.nlm.nih.gov/entrez/query.fcgi?cmd=Retrieve&amp;amp;db=PubMed&amp;amp;dopt=Citation&amp;amp;list_uids=23889510&lt;/url&gt;&lt;/related-urls&gt;&lt;/urls&gt;&lt;electronic-resource-num&gt;10.1111/all.12184&lt;/electronic-resource-num&gt;&lt;language&gt;eng&lt;/language&gt;&lt;/record&gt;&lt;/Cite&gt;&lt;/EndNote&gt;</w:instrText>
      </w:r>
      <w:r w:rsidR="000872A8" w:rsidRPr="004F2082">
        <w:fldChar w:fldCharType="separate"/>
      </w:r>
      <w:r w:rsidR="001E4ADE" w:rsidRPr="004F2082">
        <w:rPr>
          <w:vertAlign w:val="superscript"/>
        </w:rPr>
        <w:t>[86]</w:t>
      </w:r>
      <w:r w:rsidR="000872A8" w:rsidRPr="004F2082">
        <w:fldChar w:fldCharType="end"/>
      </w:r>
      <w:r w:rsidR="00AD5176">
        <w:rPr>
          <w:rFonts w:hint="eastAsia"/>
          <w:lang w:eastAsia="zh-CN"/>
        </w:rPr>
        <w:t xml:space="preserve"> </w:t>
      </w:r>
      <w:r w:rsidR="00797066" w:rsidRPr="004F2082">
        <w:t xml:space="preserve">a Th2 related background. </w:t>
      </w:r>
    </w:p>
    <w:p w14:paraId="2E0BEBEE" w14:textId="23FDE686" w:rsidR="00A968D1" w:rsidRPr="004F2082" w:rsidRDefault="005A48BD" w:rsidP="00AD5176">
      <w:pPr>
        <w:spacing w:after="0"/>
        <w:ind w:firstLineChars="100" w:firstLine="240"/>
        <w:jc w:val="both"/>
      </w:pPr>
      <w:r w:rsidRPr="004F2082">
        <w:t>P</w:t>
      </w:r>
      <w:r w:rsidR="00960411" w:rsidRPr="004F2082">
        <w:t xml:space="preserve">athways </w:t>
      </w:r>
      <w:r w:rsidRPr="004F2082">
        <w:t>1 and 3</w:t>
      </w:r>
      <w:r w:rsidR="00960411" w:rsidRPr="004F2082">
        <w:t xml:space="preserve"> suggest </w:t>
      </w:r>
      <w:r w:rsidRPr="004F2082">
        <w:t xml:space="preserve">that </w:t>
      </w:r>
      <w:r w:rsidR="00960411" w:rsidRPr="004F2082">
        <w:t xml:space="preserve">immunological processes </w:t>
      </w:r>
      <w:r w:rsidRPr="004F2082">
        <w:t>are</w:t>
      </w:r>
      <w:r w:rsidR="00960411" w:rsidRPr="004F2082">
        <w:t xml:space="preserve"> the common denominator of the related risk factor</w:t>
      </w:r>
      <w:r w:rsidR="00472CC6">
        <w:t>s of ND/</w:t>
      </w:r>
      <w:r w:rsidR="00960411" w:rsidRPr="004F2082">
        <w:t xml:space="preserve">CMD. The immunological hypothesis in ND and CMD has </w:t>
      </w:r>
      <w:r w:rsidRPr="004F2082">
        <w:t>many</w:t>
      </w:r>
      <w:r w:rsidR="00960411" w:rsidRPr="004F2082">
        <w:t xml:space="preserve"> direct contributors</w:t>
      </w:r>
      <w:r w:rsidRPr="004F2082">
        <w:t>,</w:t>
      </w:r>
      <w:r w:rsidR="00960411" w:rsidRPr="004F2082">
        <w:t xml:space="preserve"> such as the TORCH </w:t>
      </w:r>
      <w:r w:rsidR="00221CCE" w:rsidRPr="004F2082">
        <w:t>(Toxoplasma gondii, rubella virus, cytomegalovirus, and herpes simplex virus</w:t>
      </w:r>
      <w:r w:rsidR="00472CC6">
        <w:t>)</w:t>
      </w:r>
      <w:r w:rsidR="000872A8" w:rsidRPr="004F2082">
        <w:fldChar w:fldCharType="begin"/>
      </w:r>
      <w:r w:rsidR="001E4ADE" w:rsidRPr="004F2082">
        <w:instrText xml:space="preserve"> ADDIN EN.CITE &lt;EndNote&gt;&lt;Cite&gt;&lt;Author&gt;Adams Waldorf&lt;/Author&gt;&lt;Year&gt;2013&lt;/Year&gt;&lt;RecNum&gt;367&lt;/RecNum&gt;&lt;record&gt;&lt;rec-number&gt;367&lt;/rec-number&gt;&lt;foreign-keys&gt;&lt;key app="EN" db-id="atvvwtdtl52x5we5ps25zff6aav2fz2pevea"&gt;367&lt;/key&gt;&lt;/foreign-keys&gt;&lt;ref-type name="Journal Article"&gt;17&lt;/ref-type&gt;&lt;contributors&gt;&lt;authors&gt;&lt;author&gt;Adams Waldorf, K. M.&lt;/author&gt;&lt;author&gt;McAdams, R. M.&lt;/author&gt;&lt;/authors&gt;&lt;/contributors&gt;&lt;auth-address&gt;Obstetrics and Gynecology.&lt;/auth-address&gt;&lt;titles&gt;&lt;title&gt;Influence of infection during pregnancy on fetal development&lt;/title&gt;&lt;secondary-title&gt;Reproduction&lt;/secondary-title&gt;&lt;/titles&gt;&lt;pages&gt;R151-62&lt;/pages&gt;&lt;volume&gt;146&lt;/volume&gt;&lt;number&gt;5&lt;/number&gt;&lt;edition&gt;2013/07/26&lt;/edition&gt;&lt;keywords&gt;&lt;keyword&gt;Animals&lt;/keyword&gt;&lt;keyword&gt;Apoptosis&lt;/keyword&gt;&lt;keyword&gt;Diabetes Mellitus, Type 1/etiology&lt;/keyword&gt;&lt;keyword&gt;Female&lt;/keyword&gt;&lt;keyword&gt;Fetal Death/etiology&lt;/keyword&gt;&lt;keyword&gt;*Fetal Development&lt;/keyword&gt;&lt;keyword&gt;Fetal Growth Retardation/etiology&lt;/keyword&gt;&lt;keyword&gt;Humans&lt;/keyword&gt;&lt;keyword&gt;Oxidative Stress&lt;/keyword&gt;&lt;keyword&gt;*Placentation&lt;/keyword&gt;&lt;keyword&gt;Pregnancy&lt;/keyword&gt;&lt;keyword&gt;Pregnancy Complications, Infectious/microbiology/*physiopathology/virology&lt;/keyword&gt;&lt;keyword&gt;Pregnancy Complications, Parasitic/parasitology/*physiopathology&lt;/keyword&gt;&lt;keyword&gt;Pregnancy Outcome&lt;/keyword&gt;&lt;keyword&gt;Teratogenesis&lt;/keyword&gt;&lt;/keywords&gt;&lt;dates&gt;&lt;year&gt;2013&lt;/year&gt;&lt;/dates&gt;&lt;isbn&gt;1741-7899 (Electronic)&amp;#xD;1470-1626 (Linking)&lt;/isbn&gt;&lt;accession-num&gt;23884862&lt;/accession-num&gt;&lt;urls&gt;&lt;related-urls&gt;&lt;url&gt;http://www.ncbi.nlm.nih.gov/entrez/query.fcgi?cmd=Retrieve&amp;amp;db=PubMed&amp;amp;dopt=Citation&amp;amp;list_uids=23884862&lt;/url&gt;&lt;/related-urls&gt;&lt;/urls&gt;&lt;electronic-resource-num&gt;10.1530/REP-13-0232&lt;/electronic-resource-num&gt;&lt;language&gt;eng&lt;/language&gt;&lt;/record&gt;&lt;/Cite&gt;&lt;/EndNote&gt;</w:instrText>
      </w:r>
      <w:r w:rsidR="000872A8" w:rsidRPr="004F2082">
        <w:fldChar w:fldCharType="separate"/>
      </w:r>
      <w:r w:rsidR="001E4ADE" w:rsidRPr="004F2082">
        <w:rPr>
          <w:vertAlign w:val="superscript"/>
        </w:rPr>
        <w:t>[80]</w:t>
      </w:r>
      <w:r w:rsidR="000872A8" w:rsidRPr="004F2082">
        <w:fldChar w:fldCharType="end"/>
      </w:r>
      <w:r w:rsidRPr="004F2082">
        <w:t xml:space="preserve"> </w:t>
      </w:r>
      <w:r w:rsidR="00960411" w:rsidRPr="004F2082">
        <w:t>and PANDAS models in ND disorders, serological studies</w:t>
      </w:r>
      <w:r w:rsidRPr="004F2082">
        <w:t>,</w:t>
      </w:r>
      <w:r w:rsidR="00960411" w:rsidRPr="004F2082">
        <w:t xml:space="preserve"> for example in schizophrenia (see above), leucocyte counts in de</w:t>
      </w:r>
      <w:r w:rsidR="00472CC6">
        <w:t>pression</w:t>
      </w:r>
      <w:r w:rsidR="000872A8" w:rsidRPr="004F2082">
        <w:fldChar w:fldCharType="begin"/>
      </w:r>
      <w:r w:rsidR="001E4ADE" w:rsidRPr="004F2082">
        <w:instrText xml:space="preserve"> ADDIN EN.CITE &lt;EndNote&gt;&lt;Cite&gt;&lt;Author&gt;Grosse&lt;/Author&gt;&lt;Year&gt;2016&lt;/Year&gt;&lt;RecNum&gt;598&lt;/RecNum&gt;&lt;record&gt;&lt;rec-number&gt;598&lt;/rec-number&gt;&lt;foreign-keys&gt;&lt;key app="EN" db-id="atvvwtdtl52x5we5ps25zff6aav2fz2pevea"&gt;598&lt;/key&gt;&lt;/foreign-keys&gt;&lt;ref-type name="Journal Article"&gt;17&lt;/ref-type&gt;&lt;contributors&gt;&lt;authors&gt;&lt;author&gt;Grosse, L.&lt;/author&gt;&lt;author&gt;Hoogenboezem, T.&lt;/author&gt;&lt;author&gt;Ambree, O.&lt;/author&gt;&lt;author&gt;Bellingrath, S.&lt;/author&gt;&lt;author&gt;Jorgens, S.&lt;/author&gt;&lt;author&gt;de Wit, H. J.&lt;/author&gt;&lt;author&gt;Wijkhuijs, A. M.&lt;/author&gt;&lt;author&gt;Arolt, V.&lt;/author&gt;&lt;author&gt;Drexhage, H. A.&lt;/author&gt;&lt;/authors&gt;&lt;/contributors&gt;&lt;auth-address&gt;Department of Psychiatry, University of Muenster, Germany; Radiology Morphological Solutions, Rotterdam, The Netherlands. Electronic address: laura.grosse@ukmuenster.de.&amp;#xD;Department of Immunology, Erasmus MC, Rotterdam, The Netherlands.&amp;#xD;Department of Psychiatry, University of Muenster, Germany.&amp;#xD;Department of Psychology, University of Duisburg-Essen, Germany.&lt;/auth-address&gt;&lt;titles&gt;&lt;title&gt;Deficiencies of the T and natural killer cell system in major depressive disorder: T regulatory cell defects are associated with inflammatory monocyte activation&lt;/title&gt;&lt;secondary-title&gt;Brain Behav Immun&lt;/secondary-title&gt;&lt;/titles&gt;&lt;periodical&gt;&lt;full-title&gt;Brain Behav Immun&lt;/full-title&gt;&lt;/periodical&gt;&lt;pages&gt;38-44&lt;/pages&gt;&lt;volume&gt;54&lt;/volume&gt;&lt;edition&gt;2015/12/18&lt;/edition&gt;&lt;dates&gt;&lt;year&gt;2016&lt;/year&gt;&lt;pub-dates&gt;&lt;date&gt;May&lt;/date&gt;&lt;/pub-dates&gt;&lt;/dates&gt;&lt;isbn&gt;1090-2139 (Electronic)&amp;#xD;0889-1591 (Linking)&lt;/isbn&gt;&lt;accession-num&gt;26674997&lt;/accession-num&gt;&lt;urls&gt;&lt;related-urls&gt;&lt;url&gt;http://www.ncbi.nlm.nih.gov/entrez/query.fcgi?cmd=Retrieve&amp;amp;db=PubMed&amp;amp;dopt=Citation&amp;amp;list_uids=26674997&lt;/url&gt;&lt;/related-urls&gt;&lt;/urls&gt;&lt;electronic-resource-num&gt;S0889-1591(15)30063-5 [pii]&amp;#xD;10.1016/j.bbi.2015.12.003&lt;/electronic-resource-num&gt;&lt;language&gt;eng&lt;/language&gt;&lt;/record&gt;&lt;/Cite&gt;&lt;/EndNote&gt;</w:instrText>
      </w:r>
      <w:r w:rsidR="000872A8" w:rsidRPr="004F2082">
        <w:fldChar w:fldCharType="separate"/>
      </w:r>
      <w:r w:rsidR="001E4ADE" w:rsidRPr="004F2082">
        <w:rPr>
          <w:vertAlign w:val="superscript"/>
        </w:rPr>
        <w:t>[87]</w:t>
      </w:r>
      <w:r w:rsidR="000872A8" w:rsidRPr="004F2082">
        <w:fldChar w:fldCharType="end"/>
      </w:r>
      <w:r w:rsidR="00960411" w:rsidRPr="004F2082">
        <w:t>, gastrointes</w:t>
      </w:r>
      <w:r w:rsidR="00472CC6">
        <w:t>tinal inflammation in psychosis</w:t>
      </w:r>
      <w:r w:rsidR="000872A8" w:rsidRPr="004F2082">
        <w:fldChar w:fldCharType="begin">
          <w:fldData xml:space="preserve">PEVuZE5vdGU+PENpdGU+PEF1dGhvcj5TZXZlcmFuY2U8L0F1dGhvcj48WWVhcj4yMDEyPC9ZZWFy
PjxSZWNOdW0+MjQ2PC9SZWNOdW0+PHJlY29yZD48cmVjLW51bWJlcj4yNDY8L3JlYy1udW1iZXI+
PGZvcmVpZ24ta2V5cz48a2V5IGFwcD0iRU4iIGRiLWlkPSJhdHZ2d3RkdGw1Mng1d2U1cHMyNXpm
ZjZhYXYyZnoycGV2ZWEiPjI0Njwva2V5PjwvZm9yZWlnbi1rZXlzPjxyZWYtdHlwZSBuYW1lPSJK
b3VybmFsIEFydGljbGUiPjE3PC9yZWYtdHlwZT48Y29udHJpYnV0b3JzPjxhdXRob3JzPjxhdXRo
b3I+U2V2ZXJhbmNlLCBFLiBHLjwvYXV0aG9yPjxhdXRob3I+QWxhZWRpbmksIEEuPC9hdXRob3I+
PGF1dGhvcj5ZYW5nLCBTLjwvYXV0aG9yPjxhdXRob3I+SGFsbGluZywgTS48L2F1dGhvcj48YXV0
aG9yPkdyZXNzaXR0LCBLLiBMLjwvYXV0aG9yPjxhdXRob3I+U3RhbGxpbmdzLCBDLiBSLjwvYXV0
aG9yPjxhdXRob3I+T3JpZ29uaSwgQS4gRS48L2F1dGhvcj48YXV0aG9yPlZhdWdoYW4sIEMuPC9h
dXRob3I+PGF1dGhvcj5LaHVzaGFsYW5pLCBTLjwvYXV0aG9yPjxhdXRob3I+TGV3ZWtlLCBGLiBN
LjwvYXV0aG9yPjxhdXRob3I+RGlja2Vyc29uLCBGLiBCLjwvYXV0aG9yPjxhdXRob3I+WW9sa2Vu
LCBSLiBILjwvYXV0aG9yPjwvYXV0aG9ycz48L2NvbnRyaWJ1dG9ycz48YXV0aC1hZGRyZXNzPlN0
YW5sZXkgRGl2aXNpb24gb2YgRGV2ZWxvcG1lbnRhbCBOZXVyb3Zpcm9sb2d5LCBEZXBhcnRtZW50
IG9mIFBlZGlhdHJpY3MsIEpvaG5zIEhvcGtpbnMgVW5pdmVyc2l0eSBTY2hvb2wgb2YgTWVkaWNp
bmUsIDYwMCBOLiBXb2xmZSBTdHJlZXQsIEJsYWxvY2sgMTEwNSwgQmFsdGltb3JlLCBNRCAyMTI4
Ny00OTMzLCBVU0EuIGVzZXZlcmFuY2VAamhtaS5lZHU8L2F1dGgtYWRkcmVzcz48dGl0bGVzPjx0
aXRsZT5HYXN0cm9pbnRlc3RpbmFsIGluZmxhbW1hdGlvbiBhbmQgYXNzb2NpYXRlZCBpbW11bmUg
YWN0aXZhdGlvbiBpbiBzY2hpem9waHJlbmlhPC90aXRsZT48c2Vjb25kYXJ5LXRpdGxlPlNjaGl6
b3BociBSZXM8L3NlY29uZGFyeS10aXRsZT48L3RpdGxlcz48cGVyaW9kaWNhbD48ZnVsbC10aXRs
ZT5TY2hpem9waHIgUmVzPC9mdWxsLXRpdGxlPjwvcGVyaW9kaWNhbD48cGFnZXM+NDgtNTM8L3Bh
Z2VzPjx2b2x1bWU+MTM4PC92b2x1bWU+PG51bWJlcj4xPC9udW1iZXI+PGVkaXRpb24+MjAxMi8w
My8yNzwvZWRpdGlvbj48a2V5d29yZHM+PGtleXdvcmQ+QWR1bHQ8L2tleXdvcmQ+PGtleXdvcmQ+
QW50aWJvZGllcy9ibG9vZC8qaW1tdW5vbG9neTwva2V5d29yZD48a2V5d29yZD5BbnRpZ2Vuczwv
a2V5d29yZD48a2V5d29yZD5DYXNlaW5zL2ltbXVub2xvZ3k8L2tleXdvcmQ+PGtleXdvcmQ+Q29o
b3J0IFN0dWRpZXM8L2tleXdvcmQ+PGtleXdvcmQ+RmVtYWxlPC9rZXl3b3JkPjxrZXl3b3JkPkZv
b2QgSHlwZXJzZW5zaXRpdml0eS8qY29tcGxpY2F0aW9ucy9pbW11bm9sb2d5PC9rZXl3b3JkPjxr
ZXl3b3JkPkdhc3Ryb2VudGVyaXRpcy8qY29tcGxpY2F0aW9ucy9pbW11bm9sb2d5PC9rZXl3b3Jk
PjxrZXl3b3JkPkdsdXRlbnMvaW1tdW5vbG9neTwva2V5d29yZD48a2V5d29yZD5IdW1hbnM8L2tl
eXdvcmQ+PGtleXdvcmQ+SW1tdW5vZ2xvYnVsaW4gRy9ibG9vZC8qaW1tdW5vbG9neTwva2V5d29y
ZD48a2V5d29yZD5JbmZsYW1tYXRpb248L2tleXdvcmQ+PGtleXdvcmQ+TWFsZTwva2V5d29yZD48
a2V5d29yZD5TY2hpem9waHJlbmlhLypjb21wbGljYXRpb25zL2ltbXVub2xvZ3k8L2tleXdvcmQ+
PC9rZXl3b3Jkcz48ZGF0ZXM+PHllYXI+MjAxMjwveWVhcj48cHViLWRhdGVzPjxkYXRlPkp1bjwv
ZGF0ZT48L3B1Yi1kYXRlcz48L2RhdGVzPjxpc2JuPjE1NzMtMjUwOSAoRWxlY3Ryb25pYyk8L2lz
Ym4+PGFjY2Vzc2lvbi1udW0+MjI0NDYxNDI8L2FjY2Vzc2lvbi1udW0+PHVybHM+PHJlbGF0ZWQt
dXJscz48dXJsPmh0dHA6Ly93d3cubmNiaS5ubG0ubmloLmdvdi9lbnRyZXovcXVlcnkuZmNnaT9j
bWQ9UmV0cmlldmUmYW1wO2RiPVB1Yk1lZCZhbXA7ZG9wdD1DaXRhdGlvbiZhbXA7bGlzdF91aWRz
PTIyNDQ2MTQyPC91cmw+PC9yZWxhdGVkLXVybHM+PC91cmxzPjxlbGVjdHJvbmljLXJlc291cmNl
LW51bT5TMDkyMC05OTY0KDEyKTAwMTQ3LTggW3BpaV0mI3hEOzEwLjEwMTYvai5zY2hyZXMuMjAx
Mi4wMi4wMjU8L2VsZWN0cm9uaWMtcmVzb3VyY2UtbnVtPjxsYW5ndWFnZT5lbmc8L2xhbmd1YWdl
PjwvcmVjb3JkPjwvQ2l0ZT48L0VuZE5vdGU+
</w:fldData>
        </w:fldChar>
      </w:r>
      <w:r w:rsidR="001E4ADE" w:rsidRPr="004F2082">
        <w:instrText xml:space="preserve"> ADDIN EN.CITE </w:instrText>
      </w:r>
      <w:r w:rsidR="000872A8" w:rsidRPr="004F2082">
        <w:fldChar w:fldCharType="begin">
          <w:fldData xml:space="preserve">PEVuZE5vdGU+PENpdGU+PEF1dGhvcj5TZXZlcmFuY2U8L0F1dGhvcj48WWVhcj4yMDEyPC9ZZWFy
PjxSZWNOdW0+MjQ2PC9SZWNOdW0+PHJlY29yZD48cmVjLW51bWJlcj4yNDY8L3JlYy1udW1iZXI+
PGZvcmVpZ24ta2V5cz48a2V5IGFwcD0iRU4iIGRiLWlkPSJhdHZ2d3RkdGw1Mng1d2U1cHMyNXpm
ZjZhYXYyZnoycGV2ZWEiPjI0Njwva2V5PjwvZm9yZWlnbi1rZXlzPjxyZWYtdHlwZSBuYW1lPSJK
b3VybmFsIEFydGljbGUiPjE3PC9yZWYtdHlwZT48Y29udHJpYnV0b3JzPjxhdXRob3JzPjxhdXRo
b3I+U2V2ZXJhbmNlLCBFLiBHLjwvYXV0aG9yPjxhdXRob3I+QWxhZWRpbmksIEEuPC9hdXRob3I+
PGF1dGhvcj5ZYW5nLCBTLjwvYXV0aG9yPjxhdXRob3I+SGFsbGluZywgTS48L2F1dGhvcj48YXV0
aG9yPkdyZXNzaXR0LCBLLiBMLjwvYXV0aG9yPjxhdXRob3I+U3RhbGxpbmdzLCBDLiBSLjwvYXV0
aG9yPjxhdXRob3I+T3JpZ29uaSwgQS4gRS48L2F1dGhvcj48YXV0aG9yPlZhdWdoYW4sIEMuPC9h
dXRob3I+PGF1dGhvcj5LaHVzaGFsYW5pLCBTLjwvYXV0aG9yPjxhdXRob3I+TGV3ZWtlLCBGLiBN
LjwvYXV0aG9yPjxhdXRob3I+RGlja2Vyc29uLCBGLiBCLjwvYXV0aG9yPjxhdXRob3I+WW9sa2Vu
LCBSLiBILjwvYXV0aG9yPjwvYXV0aG9ycz48L2NvbnRyaWJ1dG9ycz48YXV0aC1hZGRyZXNzPlN0
YW5sZXkgRGl2aXNpb24gb2YgRGV2ZWxvcG1lbnRhbCBOZXVyb3Zpcm9sb2d5LCBEZXBhcnRtZW50
IG9mIFBlZGlhdHJpY3MsIEpvaG5zIEhvcGtpbnMgVW5pdmVyc2l0eSBTY2hvb2wgb2YgTWVkaWNp
bmUsIDYwMCBOLiBXb2xmZSBTdHJlZXQsIEJsYWxvY2sgMTEwNSwgQmFsdGltb3JlLCBNRCAyMTI4
Ny00OTMzLCBVU0EuIGVzZXZlcmFuY2VAamhtaS5lZHU8L2F1dGgtYWRkcmVzcz48dGl0bGVzPjx0
aXRsZT5HYXN0cm9pbnRlc3RpbmFsIGluZmxhbW1hdGlvbiBhbmQgYXNzb2NpYXRlZCBpbW11bmUg
YWN0aXZhdGlvbiBpbiBzY2hpem9waHJlbmlhPC90aXRsZT48c2Vjb25kYXJ5LXRpdGxlPlNjaGl6
b3BociBSZXM8L3NlY29uZGFyeS10aXRsZT48L3RpdGxlcz48cGVyaW9kaWNhbD48ZnVsbC10aXRs
ZT5TY2hpem9waHIgUmVzPC9mdWxsLXRpdGxlPjwvcGVyaW9kaWNhbD48cGFnZXM+NDgtNTM8L3Bh
Z2VzPjx2b2x1bWU+MTM4PC92b2x1bWU+PG51bWJlcj4xPC9udW1iZXI+PGVkaXRpb24+MjAxMi8w
My8yNzwvZWRpdGlvbj48a2V5d29yZHM+PGtleXdvcmQ+QWR1bHQ8L2tleXdvcmQ+PGtleXdvcmQ+
QW50aWJvZGllcy9ibG9vZC8qaW1tdW5vbG9neTwva2V5d29yZD48a2V5d29yZD5BbnRpZ2Vuczwv
a2V5d29yZD48a2V5d29yZD5DYXNlaW5zL2ltbXVub2xvZ3k8L2tleXdvcmQ+PGtleXdvcmQ+Q29o
b3J0IFN0dWRpZXM8L2tleXdvcmQ+PGtleXdvcmQ+RmVtYWxlPC9rZXl3b3JkPjxrZXl3b3JkPkZv
b2QgSHlwZXJzZW5zaXRpdml0eS8qY29tcGxpY2F0aW9ucy9pbW11bm9sb2d5PC9rZXl3b3JkPjxr
ZXl3b3JkPkdhc3Ryb2VudGVyaXRpcy8qY29tcGxpY2F0aW9ucy9pbW11bm9sb2d5PC9rZXl3b3Jk
PjxrZXl3b3JkPkdsdXRlbnMvaW1tdW5vbG9neTwva2V5d29yZD48a2V5d29yZD5IdW1hbnM8L2tl
eXdvcmQ+PGtleXdvcmQ+SW1tdW5vZ2xvYnVsaW4gRy9ibG9vZC8qaW1tdW5vbG9neTwva2V5d29y
ZD48a2V5d29yZD5JbmZsYW1tYXRpb248L2tleXdvcmQ+PGtleXdvcmQ+TWFsZTwva2V5d29yZD48
a2V5d29yZD5TY2hpem9waHJlbmlhLypjb21wbGljYXRpb25zL2ltbXVub2xvZ3k8L2tleXdvcmQ+
PC9rZXl3b3Jkcz48ZGF0ZXM+PHllYXI+MjAxMjwveWVhcj48cHViLWRhdGVzPjxkYXRlPkp1bjwv
ZGF0ZT48L3B1Yi1kYXRlcz48L2RhdGVzPjxpc2JuPjE1NzMtMjUwOSAoRWxlY3Ryb25pYyk8L2lz
Ym4+PGFjY2Vzc2lvbi1udW0+MjI0NDYxNDI8L2FjY2Vzc2lvbi1udW0+PHVybHM+PHJlbGF0ZWQt
dXJscz48dXJsPmh0dHA6Ly93d3cubmNiaS5ubG0ubmloLmdvdi9lbnRyZXovcXVlcnkuZmNnaT9j
bWQ9UmV0cmlldmUmYW1wO2RiPVB1Yk1lZCZhbXA7ZG9wdD1DaXRhdGlvbiZhbXA7bGlzdF91aWRz
PTIyNDQ2MTQyPC91cmw+PC9yZWxhdGVkLXVybHM+PC91cmxzPjxlbGVjdHJvbmljLXJlc291cmNl
LW51bT5TMDkyMC05OTY0KDEyKTAwMTQ3LTggW3BpaV0mI3hEOzEwLjEwMTYvai5zY2hyZXMuMjAx
Mi4wMi4wMjU8L2VsZWN0cm9uaWMtcmVzb3VyY2UtbnVtPjxsYW5ndWFnZT5lbmc8L2xhbmd1YWdl
PjwvcmVjb3JkPjwvQ2l0ZT48L0VuZE5vdGU+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29]</w:t>
      </w:r>
      <w:r w:rsidR="000872A8" w:rsidRPr="004F2082">
        <w:fldChar w:fldCharType="end"/>
      </w:r>
      <w:r w:rsidRPr="004F2082">
        <w:t>,</w:t>
      </w:r>
      <w:r w:rsidR="00472CC6">
        <w:t xml:space="preserve"> the autoantibodies link</w:t>
      </w:r>
      <w:r w:rsidR="000872A8" w:rsidRPr="004F2082">
        <w:fldChar w:fldCharType="begin"/>
      </w:r>
      <w:r w:rsidR="001E4ADE" w:rsidRPr="004F2082">
        <w:instrText xml:space="preserve"> ADDIN EN.CITE &lt;EndNote&gt;&lt;Cite&gt;&lt;Author&gt;Moscavitch&lt;/Author&gt;&lt;Year&gt;2009&lt;/Year&gt;&lt;RecNum&gt;77&lt;/RecNum&gt;&lt;record&gt;&lt;rec-number&gt;77&lt;/rec-number&gt;&lt;foreign-keys&gt;&lt;key app="EN" db-id="atvvwtdtl52x5we5ps25zff6aav2fz2pevea"&gt;77&lt;/key&gt;&lt;/foreign-keys&gt;&lt;ref-type name="Journal Article"&gt;17&lt;/ref-type&gt;&lt;contributors&gt;&lt;authors&gt;&lt;author&gt;Moscavitch, S. D.&lt;/author&gt;&lt;author&gt;Szyper-Kravitz, M.&lt;/author&gt;&lt;author&gt;Shoenfeld, Y.&lt;/author&gt;&lt;/authors&gt;&lt;/contributors&gt;&lt;auth-address&gt;Universidade Federal Fluminense, Niteroi, RJ, Brazil.&lt;/auth-address&gt;&lt;titles&gt;&lt;title&gt;Autoimmune pathology accounts for common manifestations in a wide range of neuro-psychiatric disorders: the olfactory and immune system interrelationship&lt;/title&gt;&lt;secondary-title&gt;Clin Immunol&lt;/secondary-title&gt;&lt;/titles&gt;&lt;pages&gt;235-43&lt;/pages&gt;&lt;volume&gt;130&lt;/volume&gt;&lt;number&gt;3&lt;/number&gt;&lt;edition&gt;2008/12/23&lt;/edition&gt;&lt;keywords&gt;&lt;keyword&gt;*Autoimmunity&lt;/keyword&gt;&lt;keyword&gt;Humans&lt;/keyword&gt;&lt;keyword&gt;Immune System/*immunology&lt;/keyword&gt;&lt;keyword&gt;*Mental Disorders/complications/pathology&lt;/keyword&gt;&lt;keyword&gt;*Nervous System Diseases/complications/immunology/pathology&lt;/keyword&gt;&lt;keyword&gt;*Olfaction Disorders/complications/immunology/pathology&lt;/keyword&gt;&lt;/keywords&gt;&lt;dates&gt;&lt;year&gt;2009&lt;/year&gt;&lt;pub-dates&gt;&lt;date&gt;Mar&lt;/date&gt;&lt;/pub-dates&gt;&lt;/dates&gt;&lt;isbn&gt;1521-7035 (Electronic)&amp;#xD;1521-6616 (Linking)&lt;/isbn&gt;&lt;accession-num&gt;19097945&lt;/accession-num&gt;&lt;urls&gt;&lt;related-urls&gt;&lt;url&gt;http://www.ncbi.nlm.nih.gov/entrez/query.fcgi?cmd=Retrieve&amp;amp;db=PubMed&amp;amp;dopt=Citation&amp;amp;list_uids=19097945&lt;/url&gt;&lt;/related-urls&gt;&lt;/urls&gt;&lt;electronic-resource-num&gt;S1521-6616(08)00865-6 [pii]&amp;#xD;10.1016/j.clim.2008.10.010&lt;/electronic-resource-num&gt;&lt;language&gt;eng&lt;/language&gt;&lt;/record&gt;&lt;/Cite&gt;&lt;/EndNote&gt;</w:instrText>
      </w:r>
      <w:r w:rsidR="000872A8" w:rsidRPr="004F2082">
        <w:fldChar w:fldCharType="separate"/>
      </w:r>
      <w:r w:rsidR="001E4ADE" w:rsidRPr="004F2082">
        <w:rPr>
          <w:vertAlign w:val="superscript"/>
        </w:rPr>
        <w:t>[88]</w:t>
      </w:r>
      <w:r w:rsidR="000872A8" w:rsidRPr="004F2082">
        <w:fldChar w:fldCharType="end"/>
      </w:r>
      <w:r w:rsidRPr="004F2082">
        <w:t>,</w:t>
      </w:r>
      <w:r w:rsidR="00C773ED" w:rsidRPr="004F2082">
        <w:t xml:space="preserve"> </w:t>
      </w:r>
      <w:r w:rsidR="00960411" w:rsidRPr="004F2082">
        <w:t>the infla</w:t>
      </w:r>
      <w:r w:rsidR="00472CC6">
        <w:t>mmation topic in mood disorders</w:t>
      </w:r>
      <w:r w:rsidR="000872A8" w:rsidRPr="004F2082">
        <w:fldChar w:fldCharType="begin"/>
      </w:r>
      <w:r w:rsidR="001E4ADE" w:rsidRPr="004F2082">
        <w:instrText xml:space="preserve"> ADDIN EN.CITE &lt;EndNote&gt;&lt;Cite&gt;&lt;Author&gt;Berk&lt;/Author&gt;&lt;Year&gt;2013&lt;/Year&gt;&lt;RecNum&gt;302&lt;/RecNum&gt;&lt;record&gt;&lt;rec-number&gt;302&lt;/rec-number&gt;&lt;foreign-keys&gt;&lt;key app="EN" db-id="atvvwtdtl52x5we5ps25zff6aav2fz2pevea"&gt;302&lt;/key&gt;&lt;/foreign-keys&gt;&lt;ref-type name="Journal Article"&gt;17&lt;/ref-type&gt;&lt;contributors&gt;&lt;authors&gt;&lt;author&gt;Berk, M.&lt;/author&gt;&lt;author&gt;Williams, L. J.&lt;/author&gt;&lt;author&gt;Jacka, F. N.&lt;/author&gt;&lt;author&gt;O&amp;apos;Neil, A.&lt;/author&gt;&lt;author&gt;Pasco, J. A.&lt;/author&gt;&lt;author&gt;Moylan, S.&lt;/author&gt;&lt;author&gt;Allen, N. B.&lt;/author&gt;&lt;author&gt;Stuart, A. L.&lt;/author&gt;&lt;author&gt;Hayley, A. C.&lt;/author&gt;&lt;author&gt;Byrne, M. L.&lt;/author&gt;&lt;author&gt;Maes, M.&lt;/author&gt;&lt;/authors&gt;&lt;/contributors&gt;&lt;auth-address&gt;IMPACT Strategic Research Centre, School of Medicine, Deakin University, Geelong, VIC, Australia. mikebe@barwonhealth.org.au.&lt;/auth-address&gt;&lt;titles&gt;&lt;title&gt;So depression is an inflammatory disease, but where does the inflammation come from?&lt;/title&gt;&lt;secondary-title&gt;BMC Med&lt;/secondary-title&gt;&lt;/titles&gt;&lt;pages&gt;200&lt;/pages&gt;&lt;volume&gt;11&lt;/volume&gt;&lt;edition&gt;2013/11/16&lt;/edition&gt;&lt;dates&gt;&lt;year&gt;2013&lt;/year&gt;&lt;/dates&gt;&lt;isbn&gt;1741-7015 (Electronic)&amp;#xD;1741-7015 (Linking)&lt;/isbn&gt;&lt;accession-num&gt;24228900&lt;/accession-num&gt;&lt;urls&gt;&lt;related-urls&gt;&lt;url&gt;http://www.ncbi.nlm.nih.gov/entrez/query.fcgi?cmd=Retrieve&amp;amp;db=PubMed&amp;amp;dopt=Citation&amp;amp;list_uids=24228900&lt;/url&gt;&lt;/related-urls&gt;&lt;/urls&gt;&lt;custom2&gt;3846682&lt;/custom2&gt;&lt;electronic-resource-num&gt;1741-7015-11-200 [pii]&amp;#xD;10.1186/1741-7015-11-200&lt;/electronic-resource-num&gt;&lt;language&gt;eng&lt;/language&gt;&lt;/record&gt;&lt;/Cite&gt;&lt;/EndNote&gt;</w:instrText>
      </w:r>
      <w:r w:rsidR="000872A8" w:rsidRPr="004F2082">
        <w:fldChar w:fldCharType="separate"/>
      </w:r>
      <w:r w:rsidR="001E4ADE" w:rsidRPr="004F2082">
        <w:rPr>
          <w:vertAlign w:val="superscript"/>
        </w:rPr>
        <w:t>[89]</w:t>
      </w:r>
      <w:r w:rsidR="000872A8" w:rsidRPr="004F2082">
        <w:fldChar w:fldCharType="end"/>
      </w:r>
      <w:r w:rsidR="00C773ED" w:rsidRPr="004F2082">
        <w:t>, and, finally, evidence for upregulated proinflammatory mediators such as IL-1</w:t>
      </w:r>
      <w:r w:rsidR="00472CC6">
        <w:t>β</w:t>
      </w:r>
      <w:r w:rsidR="00C773ED" w:rsidRPr="004F2082">
        <w:t>, IL-6 and TNF</w:t>
      </w:r>
      <w:r w:rsidR="00472CC6">
        <w:t></w:t>
      </w:r>
      <w:r w:rsidR="000872A8" w:rsidRPr="004F2082">
        <w:fldChar w:fldCharType="begin"/>
      </w:r>
      <w:r w:rsidR="001E4ADE" w:rsidRPr="004F2082">
        <w:instrText xml:space="preserve"> ADDIN EN.CITE &lt;EndNote&gt;&lt;Cite&gt;&lt;Author&gt;Jones&lt;/Author&gt;&lt;Year&gt;2013&lt;/Year&gt;&lt;RecNum&gt;541&lt;/RecNum&gt;&lt;record&gt;&lt;rec-number&gt;541&lt;/rec-number&gt;&lt;foreign-keys&gt;&lt;key app="EN" db-id="atvvwtdtl52x5we5ps25zff6aav2fz2pevea"&gt;541&lt;/key&gt;&lt;/foreign-keys&gt;&lt;ref-type name="Journal Article"&gt;17&lt;/ref-type&gt;&lt;contributors&gt;&lt;authors&gt;&lt;author&gt;Jones, K. A.&lt;/author&gt;&lt;author&gt;Thomsen, C.&lt;/author&gt;&lt;/authors&gt;&lt;/contributors&gt;&lt;auth-address&gt;Lundbeck Research USA, Neuroinflammation Drug Biology Unit 215 College Road, Paramus, NJ 07652, USA. ken.jones@frx.com&lt;/auth-address&gt;&lt;titles&gt;&lt;title&gt;The role of the innate immune system in psychiatric disorders&lt;/title&gt;&lt;secondary-title&gt;Mol Cell Neurosci&lt;/secondary-title&gt;&lt;/titles&gt;&lt;pages&gt;52-62&lt;/pages&gt;&lt;volume&gt;53&lt;/volume&gt;&lt;edition&gt;2012/10/16&lt;/edition&gt;&lt;keywords&gt;&lt;keyword&gt;Bipolar Disorder/*immunology&lt;/keyword&gt;&lt;keyword&gt;Cytokines/immunology&lt;/keyword&gt;&lt;keyword&gt;Depressive Disorder/*immunology&lt;/keyword&gt;&lt;keyword&gt;Humans&lt;/keyword&gt;&lt;keyword&gt;*Immunity, Innate&lt;/keyword&gt;&lt;keyword&gt;Stress Disorders, Post-Traumatic/*immunology&lt;/keyword&gt;&lt;/keywords&gt;&lt;dates&gt;&lt;year&gt;2013&lt;/year&gt;&lt;pub-dates&gt;&lt;date&gt;Mar&lt;/date&gt;&lt;/pub-dates&gt;&lt;/dates&gt;&lt;isbn&gt;1095-9327 (Electronic)&amp;#xD;1044-7431 (Linking)&lt;/isbn&gt;&lt;accession-num&gt;23064447&lt;/accession-num&gt;&lt;urls&gt;&lt;related-urls&gt;&lt;url&gt;http://www.ncbi.nlm.nih.gov/entrez/query.fcgi?cmd=Retrieve&amp;amp;db=PubMed&amp;amp;dopt=Citation&amp;amp;list_uids=23064447&lt;/url&gt;&lt;/related-urls&gt;&lt;/urls&gt;&lt;electronic-resource-num&gt;S1044-7431(12)00184-4 [pii]&amp;#xD;10.1016/j.mcn.2012.10.002&lt;/electronic-resource-num&gt;&lt;language&gt;eng&lt;/language&gt;&lt;/record&gt;&lt;/Cite&gt;&lt;/EndNote&gt;</w:instrText>
      </w:r>
      <w:r w:rsidR="000872A8" w:rsidRPr="004F2082">
        <w:fldChar w:fldCharType="separate"/>
      </w:r>
      <w:r w:rsidR="001E4ADE" w:rsidRPr="004F2082">
        <w:rPr>
          <w:vertAlign w:val="superscript"/>
        </w:rPr>
        <w:t>[90]</w:t>
      </w:r>
      <w:r w:rsidR="000872A8" w:rsidRPr="004F2082">
        <w:fldChar w:fldCharType="end"/>
      </w:r>
      <w:r w:rsidR="00C773ED" w:rsidRPr="004F2082">
        <w:t xml:space="preserve">. </w:t>
      </w:r>
      <w:r w:rsidR="00C110F0" w:rsidRPr="004F2082">
        <w:t>However, i</w:t>
      </w:r>
      <w:r w:rsidR="00535242" w:rsidRPr="004F2082">
        <w:t xml:space="preserve">n some instances such as UTI or ulcer the categorization of immune processes is less clear and may involve different basic mechanisms. </w:t>
      </w:r>
    </w:p>
    <w:p w14:paraId="1A66D524" w14:textId="77777777" w:rsidR="00661768" w:rsidRPr="004F2082" w:rsidRDefault="00661768" w:rsidP="009E2C95">
      <w:pPr>
        <w:spacing w:after="0"/>
        <w:jc w:val="both"/>
      </w:pPr>
    </w:p>
    <w:p w14:paraId="760B8B16" w14:textId="77777777" w:rsidR="00840801" w:rsidRPr="004F2082" w:rsidRDefault="002D0889" w:rsidP="009E2C95">
      <w:pPr>
        <w:spacing w:after="0"/>
        <w:jc w:val="both"/>
        <w:rPr>
          <w:b/>
          <w:i/>
        </w:rPr>
      </w:pPr>
      <w:r w:rsidRPr="004F2082">
        <w:rPr>
          <w:b/>
          <w:i/>
        </w:rPr>
        <w:t>Hypotheses regarding the neurop</w:t>
      </w:r>
      <w:r w:rsidR="00BC1E09" w:rsidRPr="004F2082">
        <w:rPr>
          <w:b/>
          <w:i/>
        </w:rPr>
        <w:t>h</w:t>
      </w:r>
      <w:r w:rsidRPr="004F2082">
        <w:rPr>
          <w:b/>
          <w:i/>
        </w:rPr>
        <w:t xml:space="preserve">ysiological background mechanisms </w:t>
      </w:r>
    </w:p>
    <w:p w14:paraId="33E3AFFF" w14:textId="79D23BAC" w:rsidR="00256EC6" w:rsidRPr="004F2082" w:rsidRDefault="00840801" w:rsidP="009E2C95">
      <w:pPr>
        <w:spacing w:after="0"/>
        <w:jc w:val="both"/>
      </w:pPr>
      <w:r w:rsidRPr="004F2082">
        <w:t>The basic assumption of the immun</w:t>
      </w:r>
      <w:r w:rsidR="00FD7C9E" w:rsidRPr="004F2082">
        <w:t xml:space="preserve">ological </w:t>
      </w:r>
      <w:r w:rsidRPr="004F2082">
        <w:t>hypothesis</w:t>
      </w:r>
      <w:r w:rsidR="009D327C" w:rsidRPr="004F2082">
        <w:t xml:space="preserve"> within a two or three</w:t>
      </w:r>
      <w:r w:rsidR="00FD7C9E" w:rsidRPr="004F2082">
        <w:t xml:space="preserve"> hit model (</w:t>
      </w:r>
      <w:r w:rsidR="00FD7C9E" w:rsidRPr="00472CC6">
        <w:rPr>
          <w:i/>
        </w:rPr>
        <w:t>i.e</w:t>
      </w:r>
      <w:r w:rsidR="00FD7C9E" w:rsidRPr="004F2082">
        <w:t>., a vulnerability-trigger model) of CMD is that immune system imbalances impact brain development during critical stages. A</w:t>
      </w:r>
      <w:r w:rsidR="002D0889" w:rsidRPr="004F2082">
        <w:t xml:space="preserve">nimal models </w:t>
      </w:r>
      <w:r w:rsidR="00682D07" w:rsidRPr="004F2082">
        <w:t xml:space="preserve">referring </w:t>
      </w:r>
      <w:r w:rsidR="00FD7C9E" w:rsidRPr="004F2082">
        <w:t xml:space="preserve">to neonates have shown that bacterial infections </w:t>
      </w:r>
      <w:r w:rsidR="002D0889" w:rsidRPr="004F2082">
        <w:t xml:space="preserve">may have an impact both on brain development and </w:t>
      </w:r>
      <w:r w:rsidR="00BB26C3" w:rsidRPr="004F2082">
        <w:t xml:space="preserve">on </w:t>
      </w:r>
      <w:r w:rsidR="002D0889" w:rsidRPr="004F2082">
        <w:t>the p</w:t>
      </w:r>
      <w:r w:rsidR="00472CC6">
        <w:t>rogramming of the immune system</w:t>
      </w:r>
      <w:r w:rsidR="000872A8" w:rsidRPr="004F2082">
        <w:fldChar w:fldCharType="begin">
          <w:fldData xml:space="preserve">PEVuZE5vdGU+PENpdGU+PEF1dGhvcj5CaWxibzwvQXV0aG9yPjxZZWFyPjIwMDk8L1llYXI+PFJl
Y051bT4yOTg8L1JlY051bT48cmVjb3JkPjxyZWMtbnVtYmVyPjI5ODwvcmVjLW51bWJlcj48Zm9y
ZWlnbi1rZXlzPjxrZXkgYXBwPSJFTiIgZGItaWQ9ImF0dnZ3dGR0bDUyeDV3ZTVwczI1emZmNmFh
djJmejJwZXZlYSI+Mjk4PC9rZXk+PC9mb3JlaWduLWtleXM+PHJlZi10eXBlIG5hbWU9IkpvdXJu
YWwgQXJ0aWNsZSI+MTc8L3JlZi10eXBlPjxjb250cmlidXRvcnM+PGF1dGhvcnM+PGF1dGhvcj5C
aWxibywgUy4gRC48L2F1dGhvcj48YXV0aG9yPlNjaHdhcnosIEouIE0uPC9hdXRob3I+PC9hdXRo
b3JzPjwvY29udHJpYnV0b3JzPjxhdXRoLWFkZHJlc3M+RGVwYXJ0bWVudCBvZiBQc3ljaG9sb2d5
ICZhbXA7IE5ldXJvc2NpZW5jZSwgRHVrZSBVbml2ZXJzaXR5IER1cmhhbSwgTkMsIFVTQS4gc3Rh
Y2kuYmlsYm9AZHVrZS5lZHU8L2F1dGgtYWRkcmVzcz48dGl0bGVzPjx0aXRsZT5FYXJseS1saWZl
IHByb2dyYW1taW5nIG9mIGxhdGVyLWxpZmUgYnJhaW4gYW5kIGJlaGF2aW9yOiBhIGNyaXRpY2Fs
IHJvbGUgZm9yIHRoZSBpbW11bmUgc3lzdGVtPC90aXRsZT48c2Vjb25kYXJ5LXRpdGxlPkZyb250
IEJlaGF2IE5ldXJvc2NpPC9zZWNvbmRhcnktdGl0bGU+PC90aXRsZXM+PHBhZ2VzPjE0PC9wYWdl
cz48dm9sdW1lPjM8L3ZvbHVtZT48ZWRpdGlvbj4yMDA5LzA5LzEwPC9lZGl0aW9uPjxkYXRlcz48
eWVhcj4yMDA5PC95ZWFyPjwvZGF0ZXM+PGlzYm4+MTY2Mi01MTUzIChFbGVjdHJvbmljKSYjeEQ7
MTY2Mi01MTUzIChMaW5raW5nKTwvaXNibj48YWNjZXNzaW9uLW51bT4xOTczODkxODwvYWNjZXNz
aW9uLW51bT48dXJscz48cmVsYXRlZC11cmxzPjx1cmw+aHR0cDovL3d3dy5uY2JpLm5sbS5uaWgu
Z292L2VudHJlei9xdWVyeS5mY2dpP2NtZD1SZXRyaWV2ZSZhbXA7ZGI9UHViTWVkJmFtcDtkb3B0
PUNpdGF0aW9uJmFtcDtsaXN0X3VpZHM9MTk3Mzg5MTg8L3VybD48L3JlbGF0ZWQtdXJscz48L3Vy
bHM+PGN1c3RvbTI+MjczNzQzMTwvY3VzdG9tMj48ZWxlY3Ryb25pYy1yZXNvdXJjZS1udW0+MTAu
MzM4OS9uZXVyby4wOC4wMTQuMjAwOTwvZWxlY3Ryb25pYy1yZXNvdXJjZS1udW0+PGxhbmd1YWdl
PmVuZzwvbGFuZ3VhZ2U+PC9yZWNvcmQ+PC9DaXRlPjxDaXRlPjxBdXRob3I+QmlsYm88L0F1dGhv
cj48WWVhcj4yMDEyPC9ZZWFyPjxSZWNOdW0+MjgwPC9SZWNOdW0+PHJlY29yZD48cmVjLW51bWJl
cj4yODA8L3JlYy1udW1iZXI+PGZvcmVpZ24ta2V5cz48a2V5IGFwcD0iRU4iIGRiLWlkPSJhdHZ2
d3RkdGw1Mng1d2U1cHMyNXpmZjZhYXYyZnoycGV2ZWEiPjI4MDwva2V5PjwvZm9yZWlnbi1rZXlz
PjxyZWYtdHlwZSBuYW1lPSJKb3VybmFsIEFydGljbGUiPjE3PC9yZWYtdHlwZT48Y29udHJpYnV0
b3JzPjxhdXRob3JzPjxhdXRob3I+QmlsYm8sIFMuIEQuPC9hdXRob3I+PGF1dGhvcj5TY2h3YXJ6
LCBKLiBNLjwvYXV0aG9yPjwvYXV0aG9ycz48L2NvbnRyaWJ1dG9ycz48YXV0aC1hZGRyZXNzPkRl
cGFydG1lbnQgb2YgUHN5Y2hvbG9neSBhbmQgTmV1cm9zY2llbmNlLCBEdWtlIFVuaXZlcnNpdHks
IDU3MiBSZXNlYXJjaCBEcml2ZSwgQm94IDkxMDUwLCBEdXJoYW0sIE5DIDI3NzA4LCBVU0EuIHN0
YWNpLmJpbGJvQGR1a2UuZWR1PC9hdXRoLWFkZHJlc3M+PHRpdGxlcz48dGl0bGU+VGhlIGltbXVu
ZSBzeXN0ZW0gYW5kIGRldmVsb3BtZW50YWwgcHJvZ3JhbW1pbmcgb2YgYnJhaW4gYW5kIGJlaGF2
aW9yPC90aXRsZT48c2Vjb25kYXJ5LXRpdGxlPkZyb250IE5ldXJvZW5kb2NyaW5vbDwvc2Vjb25k
YXJ5LXRpdGxlPjwvdGl0bGVzPjxwYWdlcz4yNjctODY8L3BhZ2VzPjx2b2x1bWU+MzM8L3ZvbHVt
ZT48bnVtYmVyPjM8L251bWJlcj48ZWRpdGlvbj4yMDEyLzA5LzE4PC9lZGl0aW9uPjxrZXl3b3Jk
cz48a2V5d29yZD5BZmZlY3Q8L2tleXdvcmQ+PGtleXdvcmQ+QW5pbWFsczwva2V5d29yZD48a2V5
d29yZD5BbmltYWxzLCBOZXdib3JuPC9rZXl3b3JkPjxrZXl3b3JkPkFzdHJvY3l0ZXMvcGh5c2lv
bG9neTwva2V5d29yZD48a2V5d29yZD5CZWhhdmlvcjwva2V5d29yZD48a2V5d29yZD5CcmFpbi8q
Z3Jvd3RoICZhbXA7IGRldmVsb3BtZW50L2ltbXVub2xvZ3k8L2tleXdvcmQ+PGtleXdvcmQ+Q29n
bml0aW9uIERpc29yZGVycy9ldGlvbG9neTwva2V5d29yZD48a2V5d29yZD5DeXRva2luZXMvcGh5
c2lvbG9neTwva2V5d29yZD48a2V5d29yZD5Fc2NoZXJpY2hpYSBjb2xpIEluZmVjdGlvbnMvY29t
cGxpY2F0aW9ucy9waHlzaW9wYXRob2xvZ3k8L2tleXdvcmQ+PGtleXdvcmQ+SW1tdW5lIFN5c3Rl
bS8qZ3Jvd3RoICZhbXA7IGRldmVsb3BtZW50PC9rZXl3b3JkPjxrZXl3b3JkPkltbXVuaXR5LCBJ
bm5hdGUvcGh5c2lvbG9neTwva2V5d29yZD48a2V5d29yZD5JbnRlcmxldWtpbi0xYmV0YS9waHlz
aW9sb2d5PC9rZXl3b3JkPjxrZXl3b3JkPkxpcG9wb2x5c2FjY2hhcmlkZXMvdG94aWNpdHk8L2tl
eXdvcmQ+PGtleXdvcmQ+TWVudGFsIERpc29yZGVycy9waHlzaW9wYXRob2xvZ3k8L2tleXdvcmQ+
PGtleXdvcmQ+TWljcm9nbGlhL2ltbXVub2xvZ3kvcGh5c2lvbG9neTwva2V5d29yZD48a2V5d29y
ZD5Nb2RlbHMsIEFuaW1hbDwva2V5d29yZD48a2V5d29yZD5OZXVyb2dlbmVzaXMvcGh5c2lvbG9n
eTwva2V5d29yZD48a2V5d29yZD5OZXVyb3NlY3JldG9yeSBTeXN0ZW1zL3BoeXNpb2xvZ3k8L2tl
eXdvcmQ+PGtleXdvcmQ+UG9seSBJLUMvdG94aWNpdHk8L2tleXdvcmQ+PC9rZXl3b3Jkcz48ZGF0
ZXM+PHllYXI+MjAxMjwveWVhcj48cHViLWRhdGVzPjxkYXRlPkF1ZzwvZGF0ZT48L3B1Yi1kYXRl
cz48L2RhdGVzPjxpc2JuPjEwOTUtNjgwOCAoRWxlY3Ryb25pYykmI3hEOzAwOTEtMzAyMiAoTGlu
a2luZyk8L2lzYm4+PGFjY2Vzc2lvbi1udW0+MjI5ODI1MzU8L2FjY2Vzc2lvbi1udW0+PHVybHM+
PHJlbGF0ZWQtdXJscz48dXJsPmh0dHA6Ly93d3cubmNiaS5ubG0ubmloLmdvdi9lbnRyZXovcXVl
cnkuZmNnaT9jbWQ9UmV0cmlldmUmYW1wO2RiPVB1Yk1lZCZhbXA7ZG9wdD1DaXRhdGlvbiZhbXA7
bGlzdF91aWRzPTIyOTgyNTM1PC91cmw+PC9yZWxhdGVkLXVybHM+PC91cmxzPjxjdXN0b20yPjM0
ODQxNzc8L2N1c3RvbTI+PGVsZWN0cm9uaWMtcmVzb3VyY2UtbnVtPjEwLjEwMTYvai55ZnJuZS4y
MDEyLjA4LjAwNjwvZWxlY3Ryb25pYy1yZXNvdXJjZS1udW0+PGxhbmd1YWdlPmVuZzwvbGFuZ3Vh
Z2U+PC9yZWNvcmQ+PC9DaXRlPjxDaXRlPjxBdXRob3I+TGllYmxlaW4tQm9mZjwvQXV0aG9yPjxZ
ZWFyPjIwMTM8L1llYXI+PFJlY051bT4yODE8L1JlY051bT48cmVjb3JkPjxyZWMtbnVtYmVyPjI4
MTwvcmVjLW51bWJlcj48Zm9yZWlnbi1rZXlzPjxrZXkgYXBwPSJFTiIgZGItaWQ9ImF0dnZ3dGR0
bDUyeDV3ZTVwczI1emZmNmFhdjJmejJwZXZlYSI+MjgxPC9rZXk+PC9mb3JlaWduLWtleXM+PHJl
Zi10eXBlIG5hbWU9IkpvdXJuYWwgQXJ0aWNsZSI+MTc8L3JlZi10eXBlPjxjb250cmlidXRvcnM+
PGF1dGhvcnM+PGF1dGhvcj5MaWVibGVpbi1Cb2ZmLCBKLiBDLjwvYXV0aG9yPjxhdXRob3I+TWNL
aW0sIEQuIEIuPC9hdXRob3I+PGF1dGhvcj5TaGVhLCBELiBULjwvYXV0aG9yPjxhdXRob3I+V2Vp
LCBQLjwvYXV0aG9yPjxhdXRob3I+RGVuZywgWi48L2F1dGhvcj48YXV0aG9yPlNhd2lja2ksIEMu
PC9hdXRob3I+PGF1dGhvcj5RdWFuLCBOLjwvYXV0aG9yPjxhdXRob3I+QmlsYm8sIFMuIEQuPC9h
dXRob3I+PGF1dGhvcj5CYWlsZXksIE0uIFQuPC9hdXRob3I+PGF1dGhvcj5NY1RpZ3VlLCBELiBN
LjwvYXV0aG9yPjxhdXRob3I+R29kYm91dCwgSi4gUC48L2F1dGhvcj48L2F1dGhvcnM+PC9jb250
cmlidXRvcnM+PGF1dGgtYWRkcmVzcz5EZXBhcnRtZW50IG9mIE5ldXJvc2NpZW5jZSwgRGl2aXNp
b24gb2YgT3JhbCBCaW9sb2d5LCBJbnN0aXR1dGUgZm9yIEJlaGF2aW9yYWwgTWVkaWNpbmUgUmVz
ZWFyY2gsIGFuZCBDZW50ZXIgZm9yIEJyYWluIGFuZCBTcGluYWwgQ29yZCBSZXBhaXIsIFRoZSBP
aGlvIFN0YXRlIFVuaXZlcnNpdHksIENvbHVtYnVzLCBPaGlvIDQzMjEwLCBBYmJvdHQgTnV0cml0
aW9uLCBDb2x1bWJ1cywgT2hpbyA0MzIxOSwgYW5kIERlcGFydG1lbnQgb2YgUHN5Y2hvbG9neSBh
bmQgTmV1cm9zY2llbmNlLCBEdWtlIFVuaXZlcnNpdHksIER1cmhhbSwgTm9ydGggQ2Fyb2xpbmEg
Mjc3MDguPC9hdXRoLWFkZHJlc3M+PHRpdGxlcz48dGl0bGU+TmVvbmF0YWwgRS4gY29saSBpbmZl
Y3Rpb24gY2F1c2VzIG5ldXJvLWJlaGF2aW9yYWwgZGVmaWNpdHMgYXNzb2NpYXRlZCB3aXRoIGh5
cG9teWVsaW5hdGlvbiBhbmQgbmV1cm9uYWwgc2VxdWVzdHJhdGlvbiBvZiBpcm9uPC90aXRsZT48
c2Vjb25kYXJ5LXRpdGxlPkogTmV1cm9zY2k8L3NlY29uZGFyeS10aXRsZT48L3RpdGxlcz48cGFn
ZXM+MTYzMzQtNDU8L3BhZ2VzPjx2b2x1bWU+MzM8L3ZvbHVtZT48bnVtYmVyPjQxPC9udW1iZXI+
PGVkaXRpb24+MjAxMy8xMC8xMTwvZWRpdGlvbj48ZGF0ZXM+PHllYXI+MjAxMzwveWVhcj48cHVi
LWRhdGVzPjxkYXRlPk9jdCA5PC9kYXRlPjwvcHViLWRhdGVzPjwvZGF0ZXM+PGlzYm4+MTUyOS0y
NDAxIChFbGVjdHJvbmljKSYjeEQ7MDI3MC02NDc0IChMaW5raW5nKTwvaXNibj48YWNjZXNzaW9u
LW51bT4yNDEwNzk2NDwvYWNjZXNzaW9uLW51bT48dXJscz48cmVsYXRlZC11cmxzPjx1cmw+aHR0
cDovL3d3dy5uY2JpLm5sbS5uaWguZ292L2VudHJlei9xdWVyeS5mY2dpP2NtZD1SZXRyaWV2ZSZh
bXA7ZGI9UHViTWVkJmFtcDtkb3B0PUNpdGF0aW9uJmFtcDtsaXN0X3VpZHM9MjQxMDc5NjQ8L3Vy
bD48L3JlbGF0ZWQtdXJscz48L3VybHM+PGN1c3RvbTI+Mzc5MjQ2ODwvY3VzdG9tMj48ZWxlY3Ry
b25pYy1yZXNvdXJjZS1udW0+MTAuMTUyMy9KTkVVUk9TQ0kuMDcwOC0xMy4yMDEzPC9lbGVjdHJv
bmljLXJlc291cmNlLW51bT48bGFuZ3VhZ2U+ZW5nPC9sYW5ndWFnZT48L3JlY29yZD48L0NpdGU+
PC9FbmROb3RlPn==
</w:fldData>
        </w:fldChar>
      </w:r>
      <w:r w:rsidR="001E4ADE" w:rsidRPr="004F2082">
        <w:instrText xml:space="preserve"> ADDIN EN.CITE </w:instrText>
      </w:r>
      <w:r w:rsidR="000872A8" w:rsidRPr="004F2082">
        <w:fldChar w:fldCharType="begin">
          <w:fldData xml:space="preserve">PEVuZE5vdGU+PENpdGU+PEF1dGhvcj5CaWxibzwvQXV0aG9yPjxZZWFyPjIwMDk8L1llYXI+PFJl
Y051bT4yOTg8L1JlY051bT48cmVjb3JkPjxyZWMtbnVtYmVyPjI5ODwvcmVjLW51bWJlcj48Zm9y
ZWlnbi1rZXlzPjxrZXkgYXBwPSJFTiIgZGItaWQ9ImF0dnZ3dGR0bDUyeDV3ZTVwczI1emZmNmFh
djJmejJwZXZlYSI+Mjk4PC9rZXk+PC9mb3JlaWduLWtleXM+PHJlZi10eXBlIG5hbWU9IkpvdXJu
YWwgQXJ0aWNsZSI+MTc8L3JlZi10eXBlPjxjb250cmlidXRvcnM+PGF1dGhvcnM+PGF1dGhvcj5C
aWxibywgUy4gRC48L2F1dGhvcj48YXV0aG9yPlNjaHdhcnosIEouIE0uPC9hdXRob3I+PC9hdXRo
b3JzPjwvY29udHJpYnV0b3JzPjxhdXRoLWFkZHJlc3M+RGVwYXJ0bWVudCBvZiBQc3ljaG9sb2d5
ICZhbXA7IE5ldXJvc2NpZW5jZSwgRHVrZSBVbml2ZXJzaXR5IER1cmhhbSwgTkMsIFVTQS4gc3Rh
Y2kuYmlsYm9AZHVrZS5lZHU8L2F1dGgtYWRkcmVzcz48dGl0bGVzPjx0aXRsZT5FYXJseS1saWZl
IHByb2dyYW1taW5nIG9mIGxhdGVyLWxpZmUgYnJhaW4gYW5kIGJlaGF2aW9yOiBhIGNyaXRpY2Fs
IHJvbGUgZm9yIHRoZSBpbW11bmUgc3lzdGVtPC90aXRsZT48c2Vjb25kYXJ5LXRpdGxlPkZyb250
IEJlaGF2IE5ldXJvc2NpPC9zZWNvbmRhcnktdGl0bGU+PC90aXRsZXM+PHBhZ2VzPjE0PC9wYWdl
cz48dm9sdW1lPjM8L3ZvbHVtZT48ZWRpdGlvbj4yMDA5LzA5LzEwPC9lZGl0aW9uPjxkYXRlcz48
eWVhcj4yMDA5PC95ZWFyPjwvZGF0ZXM+PGlzYm4+MTY2Mi01MTUzIChFbGVjdHJvbmljKSYjeEQ7
MTY2Mi01MTUzIChMaW5raW5nKTwvaXNibj48YWNjZXNzaW9uLW51bT4xOTczODkxODwvYWNjZXNz
aW9uLW51bT48dXJscz48cmVsYXRlZC11cmxzPjx1cmw+aHR0cDovL3d3dy5uY2JpLm5sbS5uaWgu
Z292L2VudHJlei9xdWVyeS5mY2dpP2NtZD1SZXRyaWV2ZSZhbXA7ZGI9UHViTWVkJmFtcDtkb3B0
PUNpdGF0aW9uJmFtcDtsaXN0X3VpZHM9MTk3Mzg5MTg8L3VybD48L3JlbGF0ZWQtdXJscz48L3Vy
bHM+PGN1c3RvbTI+MjczNzQzMTwvY3VzdG9tMj48ZWxlY3Ryb25pYy1yZXNvdXJjZS1udW0+MTAu
MzM4OS9uZXVyby4wOC4wMTQuMjAwOTwvZWxlY3Ryb25pYy1yZXNvdXJjZS1udW0+PGxhbmd1YWdl
PmVuZzwvbGFuZ3VhZ2U+PC9yZWNvcmQ+PC9DaXRlPjxDaXRlPjxBdXRob3I+QmlsYm88L0F1dGhv
cj48WWVhcj4yMDEyPC9ZZWFyPjxSZWNOdW0+MjgwPC9SZWNOdW0+PHJlY29yZD48cmVjLW51bWJl
cj4yODA8L3JlYy1udW1iZXI+PGZvcmVpZ24ta2V5cz48a2V5IGFwcD0iRU4iIGRiLWlkPSJhdHZ2
d3RkdGw1Mng1d2U1cHMyNXpmZjZhYXYyZnoycGV2ZWEiPjI4MDwva2V5PjwvZm9yZWlnbi1rZXlz
PjxyZWYtdHlwZSBuYW1lPSJKb3VybmFsIEFydGljbGUiPjE3PC9yZWYtdHlwZT48Y29udHJpYnV0
b3JzPjxhdXRob3JzPjxhdXRob3I+QmlsYm8sIFMuIEQuPC9hdXRob3I+PGF1dGhvcj5TY2h3YXJ6
LCBKLiBNLjwvYXV0aG9yPjwvYXV0aG9ycz48L2NvbnRyaWJ1dG9ycz48YXV0aC1hZGRyZXNzPkRl
cGFydG1lbnQgb2YgUHN5Y2hvbG9neSBhbmQgTmV1cm9zY2llbmNlLCBEdWtlIFVuaXZlcnNpdHks
IDU3MiBSZXNlYXJjaCBEcml2ZSwgQm94IDkxMDUwLCBEdXJoYW0sIE5DIDI3NzA4LCBVU0EuIHN0
YWNpLmJpbGJvQGR1a2UuZWR1PC9hdXRoLWFkZHJlc3M+PHRpdGxlcz48dGl0bGU+VGhlIGltbXVu
ZSBzeXN0ZW0gYW5kIGRldmVsb3BtZW50YWwgcHJvZ3JhbW1pbmcgb2YgYnJhaW4gYW5kIGJlaGF2
aW9yPC90aXRsZT48c2Vjb25kYXJ5LXRpdGxlPkZyb250IE5ldXJvZW5kb2NyaW5vbDwvc2Vjb25k
YXJ5LXRpdGxlPjwvdGl0bGVzPjxwYWdlcz4yNjctODY8L3BhZ2VzPjx2b2x1bWU+MzM8L3ZvbHVt
ZT48bnVtYmVyPjM8L251bWJlcj48ZWRpdGlvbj4yMDEyLzA5LzE4PC9lZGl0aW9uPjxrZXl3b3Jk
cz48a2V5d29yZD5BZmZlY3Q8L2tleXdvcmQ+PGtleXdvcmQ+QW5pbWFsczwva2V5d29yZD48a2V5
d29yZD5BbmltYWxzLCBOZXdib3JuPC9rZXl3b3JkPjxrZXl3b3JkPkFzdHJvY3l0ZXMvcGh5c2lv
bG9neTwva2V5d29yZD48a2V5d29yZD5CZWhhdmlvcjwva2V5d29yZD48a2V5d29yZD5CcmFpbi8q
Z3Jvd3RoICZhbXA7IGRldmVsb3BtZW50L2ltbXVub2xvZ3k8L2tleXdvcmQ+PGtleXdvcmQ+Q29n
bml0aW9uIERpc29yZGVycy9ldGlvbG9neTwva2V5d29yZD48a2V5d29yZD5DeXRva2luZXMvcGh5
c2lvbG9neTwva2V5d29yZD48a2V5d29yZD5Fc2NoZXJpY2hpYSBjb2xpIEluZmVjdGlvbnMvY29t
cGxpY2F0aW9ucy9waHlzaW9wYXRob2xvZ3k8L2tleXdvcmQ+PGtleXdvcmQ+SW1tdW5lIFN5c3Rl
bS8qZ3Jvd3RoICZhbXA7IGRldmVsb3BtZW50PC9rZXl3b3JkPjxrZXl3b3JkPkltbXVuaXR5LCBJ
bm5hdGUvcGh5c2lvbG9neTwva2V5d29yZD48a2V5d29yZD5JbnRlcmxldWtpbi0xYmV0YS9waHlz
aW9sb2d5PC9rZXl3b3JkPjxrZXl3b3JkPkxpcG9wb2x5c2FjY2hhcmlkZXMvdG94aWNpdHk8L2tl
eXdvcmQ+PGtleXdvcmQ+TWVudGFsIERpc29yZGVycy9waHlzaW9wYXRob2xvZ3k8L2tleXdvcmQ+
PGtleXdvcmQ+TWljcm9nbGlhL2ltbXVub2xvZ3kvcGh5c2lvbG9neTwva2V5d29yZD48a2V5d29y
ZD5Nb2RlbHMsIEFuaW1hbDwva2V5d29yZD48a2V5d29yZD5OZXVyb2dlbmVzaXMvcGh5c2lvbG9n
eTwva2V5d29yZD48a2V5d29yZD5OZXVyb3NlY3JldG9yeSBTeXN0ZW1zL3BoeXNpb2xvZ3k8L2tl
eXdvcmQ+PGtleXdvcmQ+UG9seSBJLUMvdG94aWNpdHk8L2tleXdvcmQ+PC9rZXl3b3Jkcz48ZGF0
ZXM+PHllYXI+MjAxMjwveWVhcj48cHViLWRhdGVzPjxkYXRlPkF1ZzwvZGF0ZT48L3B1Yi1kYXRl
cz48L2RhdGVzPjxpc2JuPjEwOTUtNjgwOCAoRWxlY3Ryb25pYykmI3hEOzAwOTEtMzAyMiAoTGlu
a2luZyk8L2lzYm4+PGFjY2Vzc2lvbi1udW0+MjI5ODI1MzU8L2FjY2Vzc2lvbi1udW0+PHVybHM+
PHJlbGF0ZWQtdXJscz48dXJsPmh0dHA6Ly93d3cubmNiaS5ubG0ubmloLmdvdi9lbnRyZXovcXVl
cnkuZmNnaT9jbWQ9UmV0cmlldmUmYW1wO2RiPVB1Yk1lZCZhbXA7ZG9wdD1DaXRhdGlvbiZhbXA7
bGlzdF91aWRzPTIyOTgyNTM1PC91cmw+PC9yZWxhdGVkLXVybHM+PC91cmxzPjxjdXN0b20yPjM0
ODQxNzc8L2N1c3RvbTI+PGVsZWN0cm9uaWMtcmVzb3VyY2UtbnVtPjEwLjEwMTYvai55ZnJuZS4y
MDEyLjA4LjAwNjwvZWxlY3Ryb25pYy1yZXNvdXJjZS1udW0+PGxhbmd1YWdlPmVuZzwvbGFuZ3Vh
Z2U+PC9yZWNvcmQ+PC9DaXRlPjxDaXRlPjxBdXRob3I+TGllYmxlaW4tQm9mZjwvQXV0aG9yPjxZ
ZWFyPjIwMTM8L1llYXI+PFJlY051bT4yODE8L1JlY051bT48cmVjb3JkPjxyZWMtbnVtYmVyPjI4
MTwvcmVjLW51bWJlcj48Zm9yZWlnbi1rZXlzPjxrZXkgYXBwPSJFTiIgZGItaWQ9ImF0dnZ3dGR0
bDUyeDV3ZTVwczI1emZmNmFhdjJmejJwZXZlYSI+MjgxPC9rZXk+PC9mb3JlaWduLWtleXM+PHJl
Zi10eXBlIG5hbWU9IkpvdXJuYWwgQXJ0aWNsZSI+MTc8L3JlZi10eXBlPjxjb250cmlidXRvcnM+
PGF1dGhvcnM+PGF1dGhvcj5MaWVibGVpbi1Cb2ZmLCBKLiBDLjwvYXV0aG9yPjxhdXRob3I+TWNL
aW0sIEQuIEIuPC9hdXRob3I+PGF1dGhvcj5TaGVhLCBELiBULjwvYXV0aG9yPjxhdXRob3I+V2Vp
LCBQLjwvYXV0aG9yPjxhdXRob3I+RGVuZywgWi48L2F1dGhvcj48YXV0aG9yPlNhd2lja2ksIEMu
PC9hdXRob3I+PGF1dGhvcj5RdWFuLCBOLjwvYXV0aG9yPjxhdXRob3I+QmlsYm8sIFMuIEQuPC9h
dXRob3I+PGF1dGhvcj5CYWlsZXksIE0uIFQuPC9hdXRob3I+PGF1dGhvcj5NY1RpZ3VlLCBELiBN
LjwvYXV0aG9yPjxhdXRob3I+R29kYm91dCwgSi4gUC48L2F1dGhvcj48L2F1dGhvcnM+PC9jb250
cmlidXRvcnM+PGF1dGgtYWRkcmVzcz5EZXBhcnRtZW50IG9mIE5ldXJvc2NpZW5jZSwgRGl2aXNp
b24gb2YgT3JhbCBCaW9sb2d5LCBJbnN0aXR1dGUgZm9yIEJlaGF2aW9yYWwgTWVkaWNpbmUgUmVz
ZWFyY2gsIGFuZCBDZW50ZXIgZm9yIEJyYWluIGFuZCBTcGluYWwgQ29yZCBSZXBhaXIsIFRoZSBP
aGlvIFN0YXRlIFVuaXZlcnNpdHksIENvbHVtYnVzLCBPaGlvIDQzMjEwLCBBYmJvdHQgTnV0cml0
aW9uLCBDb2x1bWJ1cywgT2hpbyA0MzIxOSwgYW5kIERlcGFydG1lbnQgb2YgUHN5Y2hvbG9neSBh
bmQgTmV1cm9zY2llbmNlLCBEdWtlIFVuaXZlcnNpdHksIER1cmhhbSwgTm9ydGggQ2Fyb2xpbmEg
Mjc3MDguPC9hdXRoLWFkZHJlc3M+PHRpdGxlcz48dGl0bGU+TmVvbmF0YWwgRS4gY29saSBpbmZl
Y3Rpb24gY2F1c2VzIG5ldXJvLWJlaGF2aW9yYWwgZGVmaWNpdHMgYXNzb2NpYXRlZCB3aXRoIGh5
cG9teWVsaW5hdGlvbiBhbmQgbmV1cm9uYWwgc2VxdWVzdHJhdGlvbiBvZiBpcm9uPC90aXRsZT48
c2Vjb25kYXJ5LXRpdGxlPkogTmV1cm9zY2k8L3NlY29uZGFyeS10aXRsZT48L3RpdGxlcz48cGFn
ZXM+MTYzMzQtNDU8L3BhZ2VzPjx2b2x1bWU+MzM8L3ZvbHVtZT48bnVtYmVyPjQxPC9udW1iZXI+
PGVkaXRpb24+MjAxMy8xMC8xMTwvZWRpdGlvbj48ZGF0ZXM+PHllYXI+MjAxMzwveWVhcj48cHVi
LWRhdGVzPjxkYXRlPk9jdCA5PC9kYXRlPjwvcHViLWRhdGVzPjwvZGF0ZXM+PGlzYm4+MTUyOS0y
NDAxIChFbGVjdHJvbmljKSYjeEQ7MDI3MC02NDc0IChMaW5raW5nKTwvaXNibj48YWNjZXNzaW9u
LW51bT4yNDEwNzk2NDwvYWNjZXNzaW9uLW51bT48dXJscz48cmVsYXRlZC11cmxzPjx1cmw+aHR0
cDovL3d3dy5uY2JpLm5sbS5uaWguZ292L2VudHJlei9xdWVyeS5mY2dpP2NtZD1SZXRyaWV2ZSZh
bXA7ZGI9UHViTWVkJmFtcDtkb3B0PUNpdGF0aW9uJmFtcDtsaXN0X3VpZHM9MjQxMDc5NjQ8L3Vy
bD48L3JlbGF0ZWQtdXJscz48L3VybHM+PGN1c3RvbTI+Mzc5MjQ2ODwvY3VzdG9tMj48ZWxlY3Ry
b25pYy1yZXNvdXJjZS1udW0+MTAuMTUyMy9KTkVVUk9TQ0kuMDcwOC0xMy4yMDEzPC9lbGVjdHJv
bmljLXJlc291cmNlLW51bT48bGFuZ3VhZ2U+ZW5nPC9sYW5ndWFnZT48L3JlY29yZD48L0NpdGU+
PC9FbmROb3RlPn==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91-93]</w:t>
      </w:r>
      <w:r w:rsidR="000872A8" w:rsidRPr="004F2082">
        <w:fldChar w:fldCharType="end"/>
      </w:r>
      <w:r w:rsidR="002D0889" w:rsidRPr="004F2082">
        <w:t xml:space="preserve">. While this research is based on E. coli models, the implications might generalize to other microbes, including streptococci, as well. </w:t>
      </w:r>
      <w:r w:rsidR="00BB26C3" w:rsidRPr="004F2082">
        <w:t xml:space="preserve">It has been suggested that this pathway relies </w:t>
      </w:r>
      <w:r w:rsidR="002D0889" w:rsidRPr="004F2082">
        <w:t xml:space="preserve">on the impact of cytokines on microglia, which in turn crucially influence brain development at different stages of life by influencing cell proliferation, synaptogenesis and immune processes in exchange with astrocytes, </w:t>
      </w:r>
      <w:r w:rsidR="00472CC6">
        <w:lastRenderedPageBreak/>
        <w:t>neurons and oligodendroglia</w:t>
      </w:r>
      <w:r w:rsidR="000872A8" w:rsidRPr="004F2082">
        <w:fldChar w:fldCharType="begin">
          <w:fldData xml:space="preserve">PEVuZE5vdGU+PENpdGU+PEF1dGhvcj5TY2h3YXJ6PC9BdXRob3I+PFllYXI+MjAxMjwvWWVhcj48
UmVjTnVtPjQ1NDwvUmVjTnVtPjxyZWNvcmQ+PHJlYy1udW1iZXI+NDU0PC9yZWMtbnVtYmVyPjxm
b3JlaWduLWtleXM+PGtleSBhcHA9IkVOIiBkYi1pZD0iYXR2dnd0ZHRsNTJ4NXdlNXBzMjV6ZmY2
YWF2MmZ6MnBldmVhIj40NTQ8L2tleT48L2ZvcmVpZ24ta2V5cz48cmVmLXR5cGUgbmFtZT0iSm91
cm5hbCBBcnRpY2xlIj4xNzwvcmVmLXR5cGU+PGNvbnRyaWJ1dG9ycz48YXV0aG9ycz48YXV0aG9y
PlNjaHdhcnosIEouIE0uPC9hdXRob3I+PGF1dGhvcj5CaWxibywgUy4gRC48L2F1dGhvcj48L2F1
dGhvcnM+PC9jb250cmlidXRvcnM+PGF1dGgtYWRkcmVzcz5EZXBhcnRtZW50IG9mIFBzeWNob2xv
Z3kgYW5kIE5ldXJvc2NpZW5jZSwgRHVrZSBVbml2ZXJzaXR5LCA1NzIgUmVzZWFyY2ggRHIuIFJt
IDMwMTcsIER1cmhhbSwgTkMgMjc3MDUsIFVTQS4gamFjbHluLnNjaHdhcnpAZHVrZS5lZHU8L2F1
dGgtYWRkcmVzcz48dGl0bGVzPjx0aXRsZT5TZXgsIGdsaWEsIGFuZCBkZXZlbG9wbWVudDogaW50
ZXJhY3Rpb25zIGluIGhlYWx0aCBhbmQgZGlzZWFzZTwvdGl0bGU+PHNlY29uZGFyeS10aXRsZT5I
b3JtIEJlaGF2PC9zZWNvbmRhcnktdGl0bGU+PC90aXRsZXM+PHBhZ2VzPjI0My01MzwvcGFnZXM+
PHZvbHVtZT42Mjwvdm9sdW1lPjxudW1iZXI+MzwvbnVtYmVyPjxlZGl0aW9uPjIwMTIvMDMvMDY8
L2VkaXRpb24+PGtleXdvcmRzPjxrZXl3b3JkPkFuaW1hbHM8L2tleXdvcmQ+PGtleXdvcmQ+QnJh
aW4vZ3Jvd3RoICZhbXA7IGRldmVsb3BtZW50LyppbW11bm9sb2d5PC9rZXl3b3JkPjxrZXl3b3Jk
PkZlbWFsZTwva2V5d29yZD48a2V5d29yZD5NYWxlPC9rZXl3b3JkPjxrZXl3b3JkPk1lbnRhbCBE
aXNvcmRlcnMvKmltbXVub2xvZ3k8L2tleXdvcmQ+PGtleXdvcmQ+TmV1cm9nbGlhLyppbW11bm9s
b2d5PC9rZXl3b3JkPjxrZXl3b3JkPipTZXggQ2hhcmFjdGVyaXN0aWNzPC9rZXl3b3JkPjwva2V5
d29yZHM+PGRhdGVzPjx5ZWFyPjIwMTI8L3llYXI+PHB1Yi1kYXRlcz48ZGF0ZT5BdWc8L2RhdGU+
PC9wdWItZGF0ZXM+PC9kYXRlcz48aXNibj4xMDk1LTY4NjcgKEVsZWN0cm9uaWMpJiN4RDswMDE4
LTUwNlggKExpbmtpbmcpPC9pc2JuPjxhY2Nlc3Npb24tbnVtPjIyMzg3MTA3PC9hY2Nlc3Npb24t
bnVtPjx1cmxzPjxyZWxhdGVkLXVybHM+PHVybD5odHRwOi8vd3d3Lm5jYmkubmxtLm5paC5nb3Yv
ZW50cmV6L3F1ZXJ5LmZjZ2k/Y21kPVJldHJpZXZlJmFtcDtkYj1QdWJNZWQmYW1wO2RvcHQ9Q2l0
YXRpb24mYW1wO2xpc3RfdWlkcz0yMjM4NzEwNzwvdXJsPjwvcmVsYXRlZC11cmxzPjwvdXJscz48
Y3VzdG9tMj4zMzc0MDY0PC9jdXN0b20yPjxlbGVjdHJvbmljLXJlc291cmNlLW51bT4xMC4xMDE2
L2oueWhiZWguMjAxMi4wMi4wMTg8L2VsZWN0cm9uaWMtcmVzb3VyY2UtbnVtPjxsYW5ndWFnZT5l
bmc8L2xhbmd1YWdlPjwvcmVjb3JkPjwvQ2l0ZT48Q2l0ZT48QXV0aG9yPlBhb2xpY2VsbGk8L0F1
dGhvcj48WWVhcj4yMDExPC9ZZWFyPjxSZWNOdW0+NDE4PC9SZWNOdW0+PHJlY29yZD48cmVjLW51
bWJlcj40MTg8L3JlYy1udW1iZXI+PGZvcmVpZ24ta2V5cz48a2V5IGFwcD0iRU4iIGRiLWlkPSJh
dHZ2d3RkdGw1Mng1d2U1cHMyNXpmZjZhYXYyZnoycGV2ZWEiPjQxODwva2V5PjwvZm9yZWlnbi1r
ZXlzPjxyZWYtdHlwZSBuYW1lPSJKb3VybmFsIEFydGljbGUiPjE3PC9yZWYtdHlwZT48Y29udHJp
YnV0b3JzPjxhdXRob3JzPjxhdXRob3I+UGFvbGljZWxsaSwgUi4gQy48L2F1dGhvcj48YXV0aG9y
PkJvbGFzY28sIEcuPC9hdXRob3I+PGF1dGhvcj5QYWdhbmksIEYuPC9hdXRob3I+PGF1dGhvcj5N
YWdnaSwgTC48L2F1dGhvcj48YXV0aG9yPlNjaWFubmksIE0uPC9hdXRob3I+PGF1dGhvcj5QYW56
YW5lbGxpLCBQLjwvYXV0aG9yPjxhdXRob3I+R2l1c3RldHRvLCBNLjwvYXV0aG9yPjxhdXRob3I+
RmVycmVpcmEsIFQuIEEuPC9hdXRob3I+PGF1dGhvcj5HdWlkdWNjaSwgRS48L2F1dGhvcj48YXV0
aG9yPkR1bWFzLCBMLjwvYXV0aG9yPjxhdXRob3I+UmFnb3p6aW5vLCBELjwvYXV0aG9yPjxhdXRo
b3I+R3Jvc3MsIEMuIFQuPC9hdXRob3I+PC9hdXRob3JzPjwvY29udHJpYnV0b3JzPjxhdXRoLWFk
ZHJlc3M+TW91c2UgQmlvbG9neSBVbml0LCBFdXJvcGVhbiBNb2xlY3VsYXIgQmlvbG9neSBMYWJv
cmF0b3J5IChFTUJMKSwgVmlhIFJhbWFyaW5pIDMyLCAwMDAxNSBNb250ZXJvdG9uZG8sIEl0YWx5
LjwvYXV0aC1hZGRyZXNzPjx0aXRsZXM+PHRpdGxlPlN5bmFwdGljIHBydW5pbmcgYnkgbWljcm9n
bGlhIGlzIG5lY2Vzc2FyeSBmb3Igbm9ybWFsIGJyYWluIGRldmVsb3BtZW50PC90aXRsZT48c2Vj
b25kYXJ5LXRpdGxlPlNjaWVuY2U8L3NlY29uZGFyeS10aXRsZT48L3RpdGxlcz48cGFnZXM+MTQ1
Ni04PC9wYWdlcz48dm9sdW1lPjMzMzwvdm9sdW1lPjxudW1iZXI+NjA0ODwvbnVtYmVyPjxlZGl0
aW9uPjIwMTEvMDcvMjM8L2VkaXRpb24+PGtleXdvcmRzPjxrZXl3b3JkPkFuaW1hbHM8L2tleXdv
cmQ+PGtleXdvcmQ+QnJhaW4vKmdyb3d0aCAmYW1wOyBkZXZlbG9wbWVudC9waHlzaW9sb2d5PC9r
ZXl3b3JkPjxrZXl3b3JkPkNoZW1va2luZSBDWDNDTDEvbWV0YWJvbGlzbTwva2V5d29yZD48a2V5
d29yZD5EZW5kcml0aWMgU3BpbmVzL3BoeXNpb2xvZ3kvdWx0cmFzdHJ1Y3R1cmU8L2tleXdvcmQ+
PGtleXdvcmQ+RXhjaXRhdG9yeSBQb3N0c3luYXB0aWMgUG90ZW50aWFsczwva2V5d29yZD48a2V5
d29yZD5HdWFueWxhdGUgS2luYXNlL2FuYWx5c2lzPC9rZXl3b3JkPjxrZXl3b3JkPkhpcHBvY2Ft
cHVzLypncm93dGggJmFtcDsgZGV2ZWxvcG1lbnQvKnBoeXNpb2xvZ3k8L2tleXdvcmQ+PGtleXdv
cmQ+TG9uZy1UZXJtIFN5bmFwdGljIERlcHJlc3Npb248L2tleXdvcmQ+PGtleXdvcmQ+TWVtYnJh
bmUgUHJvdGVpbnMvYW5hbHlzaXM8L2tleXdvcmQ+PGtleXdvcmQ+TWljZTwva2V5d29yZD48a2V5
d29yZD5NaWNlLCBLbm9ja291dDwva2V5d29yZD48a2V5d29yZD5NaWNyb2dsaWEvKnBoeXNpb2xv
Z3k8L2tleXdvcmQ+PGtleXdvcmQ+TWluaWF0dXJlIFBvc3RzeW5hcHRpYyBQb3RlbnRpYWxzPC9r
ZXl3b3JkPjxrZXl3b3JkPk5ldXJvbmFsIFBsYXN0aWNpdHk8L2tleXdvcmQ+PGtleXdvcmQ+UGF0
Y2gtQ2xhbXAgVGVjaG5pcXVlczwva2V5d29yZD48a2V5d29yZD5QeXJhbWlkYWwgQ2VsbHMvcGh5
c2lvbG9neTwva2V5d29yZD48a2V5d29yZD5SZWNlcHRvcnMsIENoZW1va2luZS9nZW5ldGljcy9t
ZXRhYm9saXNtPC9rZXl3b3JkPjxrZXl3b3JkPlJlY2VwdG9ycywgQ3l0b2tpbmUvZ2VuZXRpY3Mv
bWV0YWJvbGlzbTwva2V5d29yZD48a2V5d29yZD5SZWNlcHRvcnMsIEhJVi9nZW5ldGljcy9tZXRh
Ym9saXNtPC9rZXl3b3JkPjxrZXl3b3JkPlNpZ25hbCBUcmFuc2R1Y3Rpb248L2tleXdvcmQ+PGtl
eXdvcmQ+U3luYXBzZXMvKnBoeXNpb2xvZ3k8L2tleXdvcmQ+PGtleXdvcmQ+U3luYXB0b3NvbWFs
LUFzc29jaWF0ZWQgUHJvdGVpbiAyNS9hbmFseXNpczwva2V5d29yZD48L2tleXdvcmRzPjxkYXRl
cz48eWVhcj4yMDExPC95ZWFyPjxwdWItZGF0ZXM+PGRhdGU+U2VwIDk8L2RhdGU+PC9wdWItZGF0
ZXM+PC9kYXRlcz48aXNibj4xMDk1LTkyMDMgKEVsZWN0cm9uaWMpJiN4RDswMDM2LTgwNzUgKExp
bmtpbmcpPC9pc2JuPjxhY2Nlc3Npb24tbnVtPjIxNzc4MzYyPC9hY2Nlc3Npb24tbnVtPjx1cmxz
PjxyZWxhdGVkLXVybHM+PHVybD5odHRwOi8vd3d3Lm5jYmkubmxtLm5paC5nb3YvZW50cmV6L3F1
ZXJ5LmZjZ2k/Y21kPVJldHJpZXZlJmFtcDtkYj1QdWJNZWQmYW1wO2RvcHQ9Q2l0YXRpb24mYW1w
O2xpc3RfdWlkcz0yMTc3ODM2MjwvdXJsPjwvcmVsYXRlZC11cmxzPjwvdXJscz48ZWxlY3Ryb25p
Yy1yZXNvdXJjZS1udW0+c2NpZW5jZS4xMjAyNTI5IFtwaWldJiN4RDsxMC4xMTI2L3NjaWVuY2Uu
MTIwMjUyOTwvZWxlY3Ryb25pYy1yZXNvdXJjZS1udW0+PGxhbmd1YWdlPmVuZzwvbGFuZ3VhZ2U+
PC9yZWNvcmQ+PC9DaXRlPjwvRW5kTm90ZT4A
</w:fldData>
        </w:fldChar>
      </w:r>
      <w:r w:rsidR="001E4ADE" w:rsidRPr="004F2082">
        <w:instrText xml:space="preserve"> ADDIN EN.CITE </w:instrText>
      </w:r>
      <w:r w:rsidR="000872A8" w:rsidRPr="004F2082">
        <w:fldChar w:fldCharType="begin">
          <w:fldData xml:space="preserve">PEVuZE5vdGU+PENpdGU+PEF1dGhvcj5TY2h3YXJ6PC9BdXRob3I+PFllYXI+MjAxMjwvWWVhcj48
UmVjTnVtPjQ1NDwvUmVjTnVtPjxyZWNvcmQ+PHJlYy1udW1iZXI+NDU0PC9yZWMtbnVtYmVyPjxm
b3JlaWduLWtleXM+PGtleSBhcHA9IkVOIiBkYi1pZD0iYXR2dnd0ZHRsNTJ4NXdlNXBzMjV6ZmY2
YWF2MmZ6MnBldmVhIj40NTQ8L2tleT48L2ZvcmVpZ24ta2V5cz48cmVmLXR5cGUgbmFtZT0iSm91
cm5hbCBBcnRpY2xlIj4xNzwvcmVmLXR5cGU+PGNvbnRyaWJ1dG9ycz48YXV0aG9ycz48YXV0aG9y
PlNjaHdhcnosIEouIE0uPC9hdXRob3I+PGF1dGhvcj5CaWxibywgUy4gRC48L2F1dGhvcj48L2F1
dGhvcnM+PC9jb250cmlidXRvcnM+PGF1dGgtYWRkcmVzcz5EZXBhcnRtZW50IG9mIFBzeWNob2xv
Z3kgYW5kIE5ldXJvc2NpZW5jZSwgRHVrZSBVbml2ZXJzaXR5LCA1NzIgUmVzZWFyY2ggRHIuIFJt
IDMwMTcsIER1cmhhbSwgTkMgMjc3MDUsIFVTQS4gamFjbHluLnNjaHdhcnpAZHVrZS5lZHU8L2F1
dGgtYWRkcmVzcz48dGl0bGVzPjx0aXRsZT5TZXgsIGdsaWEsIGFuZCBkZXZlbG9wbWVudDogaW50
ZXJhY3Rpb25zIGluIGhlYWx0aCBhbmQgZGlzZWFzZTwvdGl0bGU+PHNlY29uZGFyeS10aXRsZT5I
b3JtIEJlaGF2PC9zZWNvbmRhcnktdGl0bGU+PC90aXRsZXM+PHBhZ2VzPjI0My01MzwvcGFnZXM+
PHZvbHVtZT42Mjwvdm9sdW1lPjxudW1iZXI+MzwvbnVtYmVyPjxlZGl0aW9uPjIwMTIvMDMvMDY8
L2VkaXRpb24+PGtleXdvcmRzPjxrZXl3b3JkPkFuaW1hbHM8L2tleXdvcmQ+PGtleXdvcmQ+QnJh
aW4vZ3Jvd3RoICZhbXA7IGRldmVsb3BtZW50LyppbW11bm9sb2d5PC9rZXl3b3JkPjxrZXl3b3Jk
PkZlbWFsZTwva2V5d29yZD48a2V5d29yZD5NYWxlPC9rZXl3b3JkPjxrZXl3b3JkPk1lbnRhbCBE
aXNvcmRlcnMvKmltbXVub2xvZ3k8L2tleXdvcmQ+PGtleXdvcmQ+TmV1cm9nbGlhLyppbW11bm9s
b2d5PC9rZXl3b3JkPjxrZXl3b3JkPipTZXggQ2hhcmFjdGVyaXN0aWNzPC9rZXl3b3JkPjwva2V5
d29yZHM+PGRhdGVzPjx5ZWFyPjIwMTI8L3llYXI+PHB1Yi1kYXRlcz48ZGF0ZT5BdWc8L2RhdGU+
PC9wdWItZGF0ZXM+PC9kYXRlcz48aXNibj4xMDk1LTY4NjcgKEVsZWN0cm9uaWMpJiN4RDswMDE4
LTUwNlggKExpbmtpbmcpPC9pc2JuPjxhY2Nlc3Npb24tbnVtPjIyMzg3MTA3PC9hY2Nlc3Npb24t
bnVtPjx1cmxzPjxyZWxhdGVkLXVybHM+PHVybD5odHRwOi8vd3d3Lm5jYmkubmxtLm5paC5nb3Yv
ZW50cmV6L3F1ZXJ5LmZjZ2k/Y21kPVJldHJpZXZlJmFtcDtkYj1QdWJNZWQmYW1wO2RvcHQ9Q2l0
YXRpb24mYW1wO2xpc3RfdWlkcz0yMjM4NzEwNzwvdXJsPjwvcmVsYXRlZC11cmxzPjwvdXJscz48
Y3VzdG9tMj4zMzc0MDY0PC9jdXN0b20yPjxlbGVjdHJvbmljLXJlc291cmNlLW51bT4xMC4xMDE2
L2oueWhiZWguMjAxMi4wMi4wMTg8L2VsZWN0cm9uaWMtcmVzb3VyY2UtbnVtPjxsYW5ndWFnZT5l
bmc8L2xhbmd1YWdlPjwvcmVjb3JkPjwvQ2l0ZT48Q2l0ZT48QXV0aG9yPlBhb2xpY2VsbGk8L0F1
dGhvcj48WWVhcj4yMDExPC9ZZWFyPjxSZWNOdW0+NDE4PC9SZWNOdW0+PHJlY29yZD48cmVjLW51
bWJlcj40MTg8L3JlYy1udW1iZXI+PGZvcmVpZ24ta2V5cz48a2V5IGFwcD0iRU4iIGRiLWlkPSJh
dHZ2d3RkdGw1Mng1d2U1cHMyNXpmZjZhYXYyZnoycGV2ZWEiPjQxODwva2V5PjwvZm9yZWlnbi1r
ZXlzPjxyZWYtdHlwZSBuYW1lPSJKb3VybmFsIEFydGljbGUiPjE3PC9yZWYtdHlwZT48Y29udHJp
YnV0b3JzPjxhdXRob3JzPjxhdXRob3I+UGFvbGljZWxsaSwgUi4gQy48L2F1dGhvcj48YXV0aG9y
PkJvbGFzY28sIEcuPC9hdXRob3I+PGF1dGhvcj5QYWdhbmksIEYuPC9hdXRob3I+PGF1dGhvcj5N
YWdnaSwgTC48L2F1dGhvcj48YXV0aG9yPlNjaWFubmksIE0uPC9hdXRob3I+PGF1dGhvcj5QYW56
YW5lbGxpLCBQLjwvYXV0aG9yPjxhdXRob3I+R2l1c3RldHRvLCBNLjwvYXV0aG9yPjxhdXRob3I+
RmVycmVpcmEsIFQuIEEuPC9hdXRob3I+PGF1dGhvcj5HdWlkdWNjaSwgRS48L2F1dGhvcj48YXV0
aG9yPkR1bWFzLCBMLjwvYXV0aG9yPjxhdXRob3I+UmFnb3p6aW5vLCBELjwvYXV0aG9yPjxhdXRo
b3I+R3Jvc3MsIEMuIFQuPC9hdXRob3I+PC9hdXRob3JzPjwvY29udHJpYnV0b3JzPjxhdXRoLWFk
ZHJlc3M+TW91c2UgQmlvbG9neSBVbml0LCBFdXJvcGVhbiBNb2xlY3VsYXIgQmlvbG9neSBMYWJv
cmF0b3J5IChFTUJMKSwgVmlhIFJhbWFyaW5pIDMyLCAwMDAxNSBNb250ZXJvdG9uZG8sIEl0YWx5
LjwvYXV0aC1hZGRyZXNzPjx0aXRsZXM+PHRpdGxlPlN5bmFwdGljIHBydW5pbmcgYnkgbWljcm9n
bGlhIGlzIG5lY2Vzc2FyeSBmb3Igbm9ybWFsIGJyYWluIGRldmVsb3BtZW50PC90aXRsZT48c2Vj
b25kYXJ5LXRpdGxlPlNjaWVuY2U8L3NlY29uZGFyeS10aXRsZT48L3RpdGxlcz48cGFnZXM+MTQ1
Ni04PC9wYWdlcz48dm9sdW1lPjMzMzwvdm9sdW1lPjxudW1iZXI+NjA0ODwvbnVtYmVyPjxlZGl0
aW9uPjIwMTEvMDcvMjM8L2VkaXRpb24+PGtleXdvcmRzPjxrZXl3b3JkPkFuaW1hbHM8L2tleXdv
cmQ+PGtleXdvcmQ+QnJhaW4vKmdyb3d0aCAmYW1wOyBkZXZlbG9wbWVudC9waHlzaW9sb2d5PC9r
ZXl3b3JkPjxrZXl3b3JkPkNoZW1va2luZSBDWDNDTDEvbWV0YWJvbGlzbTwva2V5d29yZD48a2V5
d29yZD5EZW5kcml0aWMgU3BpbmVzL3BoeXNpb2xvZ3kvdWx0cmFzdHJ1Y3R1cmU8L2tleXdvcmQ+
PGtleXdvcmQ+RXhjaXRhdG9yeSBQb3N0c3luYXB0aWMgUG90ZW50aWFsczwva2V5d29yZD48a2V5
d29yZD5HdWFueWxhdGUgS2luYXNlL2FuYWx5c2lzPC9rZXl3b3JkPjxrZXl3b3JkPkhpcHBvY2Ft
cHVzLypncm93dGggJmFtcDsgZGV2ZWxvcG1lbnQvKnBoeXNpb2xvZ3k8L2tleXdvcmQ+PGtleXdv
cmQ+TG9uZy1UZXJtIFN5bmFwdGljIERlcHJlc3Npb248L2tleXdvcmQ+PGtleXdvcmQ+TWVtYnJh
bmUgUHJvdGVpbnMvYW5hbHlzaXM8L2tleXdvcmQ+PGtleXdvcmQ+TWljZTwva2V5d29yZD48a2V5
d29yZD5NaWNlLCBLbm9ja291dDwva2V5d29yZD48a2V5d29yZD5NaWNyb2dsaWEvKnBoeXNpb2xv
Z3k8L2tleXdvcmQ+PGtleXdvcmQ+TWluaWF0dXJlIFBvc3RzeW5hcHRpYyBQb3RlbnRpYWxzPC9r
ZXl3b3JkPjxrZXl3b3JkPk5ldXJvbmFsIFBsYXN0aWNpdHk8L2tleXdvcmQ+PGtleXdvcmQ+UGF0
Y2gtQ2xhbXAgVGVjaG5pcXVlczwva2V5d29yZD48a2V5d29yZD5QeXJhbWlkYWwgQ2VsbHMvcGh5
c2lvbG9neTwva2V5d29yZD48a2V5d29yZD5SZWNlcHRvcnMsIENoZW1va2luZS9nZW5ldGljcy9t
ZXRhYm9saXNtPC9rZXl3b3JkPjxrZXl3b3JkPlJlY2VwdG9ycywgQ3l0b2tpbmUvZ2VuZXRpY3Mv
bWV0YWJvbGlzbTwva2V5d29yZD48a2V5d29yZD5SZWNlcHRvcnMsIEhJVi9nZW5ldGljcy9tZXRh
Ym9saXNtPC9rZXl3b3JkPjxrZXl3b3JkPlNpZ25hbCBUcmFuc2R1Y3Rpb248L2tleXdvcmQ+PGtl
eXdvcmQ+U3luYXBzZXMvKnBoeXNpb2xvZ3k8L2tleXdvcmQ+PGtleXdvcmQ+U3luYXB0b3NvbWFs
LUFzc29jaWF0ZWQgUHJvdGVpbiAyNS9hbmFseXNpczwva2V5d29yZD48L2tleXdvcmRzPjxkYXRl
cz48eWVhcj4yMDExPC95ZWFyPjxwdWItZGF0ZXM+PGRhdGU+U2VwIDk8L2RhdGU+PC9wdWItZGF0
ZXM+PC9kYXRlcz48aXNibj4xMDk1LTkyMDMgKEVsZWN0cm9uaWMpJiN4RDswMDM2LTgwNzUgKExp
bmtpbmcpPC9pc2JuPjxhY2Nlc3Npb24tbnVtPjIxNzc4MzYyPC9hY2Nlc3Npb24tbnVtPjx1cmxz
PjxyZWxhdGVkLXVybHM+PHVybD5odHRwOi8vd3d3Lm5jYmkubmxtLm5paC5nb3YvZW50cmV6L3F1
ZXJ5LmZjZ2k/Y21kPVJldHJpZXZlJmFtcDtkYj1QdWJNZWQmYW1wO2RvcHQ9Q2l0YXRpb24mYW1w
O2xpc3RfdWlkcz0yMTc3ODM2MjwvdXJsPjwvcmVsYXRlZC11cmxzPjwvdXJscz48ZWxlY3Ryb25p
Yy1yZXNvdXJjZS1udW0+c2NpZW5jZS4xMjAyNTI5IFtwaWldJiN4RDsxMC4xMTI2L3NjaWVuY2Uu
MTIwMjUyOTwvZWxlY3Ryb25pYy1yZXNvdXJjZS1udW0+PGxhbmd1YWdlPmVuZzwvbGFuZ3VhZ2U+
PC9yZWNvcmQ+PC9DaXRlPjwvRW5kTm90ZT4A
</w:fldData>
        </w:fldChar>
      </w:r>
      <w:r w:rsidR="001E4ADE" w:rsidRPr="004F2082">
        <w:instrText xml:space="preserve"> ADDIN EN.CITE.DATA </w:instrText>
      </w:r>
      <w:r w:rsidR="000872A8" w:rsidRPr="004F2082">
        <w:fldChar w:fldCharType="end"/>
      </w:r>
      <w:r w:rsidR="000872A8" w:rsidRPr="004F2082">
        <w:fldChar w:fldCharType="separate"/>
      </w:r>
      <w:r w:rsidR="00472CC6">
        <w:rPr>
          <w:vertAlign w:val="superscript"/>
        </w:rPr>
        <w:t>[94,</w:t>
      </w:r>
      <w:r w:rsidR="001E4ADE" w:rsidRPr="004F2082">
        <w:rPr>
          <w:vertAlign w:val="superscript"/>
        </w:rPr>
        <w:t>95]</w:t>
      </w:r>
      <w:r w:rsidR="000872A8" w:rsidRPr="004F2082">
        <w:fldChar w:fldCharType="end"/>
      </w:r>
      <w:r w:rsidR="002D0889" w:rsidRPr="004F2082">
        <w:t xml:space="preserve">. </w:t>
      </w:r>
      <w:r w:rsidR="009D327C" w:rsidRPr="004F2082">
        <w:t xml:space="preserve">An </w:t>
      </w:r>
      <w:r w:rsidR="00BB26C3" w:rsidRPr="004F2082">
        <w:t>interesting perspective that has emerged</w:t>
      </w:r>
      <w:r w:rsidR="009D327C" w:rsidRPr="004F2082">
        <w:t xml:space="preserve"> recently </w:t>
      </w:r>
      <w:r w:rsidR="00BB26C3" w:rsidRPr="004F2082">
        <w:t>is</w:t>
      </w:r>
      <w:r w:rsidR="009D327C" w:rsidRPr="004F2082">
        <w:t xml:space="preserve"> that m</w:t>
      </w:r>
      <w:r w:rsidR="00FD7C9E" w:rsidRPr="004F2082">
        <w:t xml:space="preserve">ast cells </w:t>
      </w:r>
      <w:r w:rsidR="009D327C" w:rsidRPr="004F2082">
        <w:t>are able to activate microglia</w:t>
      </w:r>
      <w:r w:rsidR="000872A8" w:rsidRPr="004F2082">
        <w:fldChar w:fldCharType="begin"/>
      </w:r>
      <w:r w:rsidR="001E4ADE" w:rsidRPr="004F2082">
        <w:instrText xml:space="preserve"> ADDIN EN.CITE &lt;EndNote&gt;&lt;Cite&gt;&lt;Author&gt;Zhang&lt;/Author&gt;&lt;Year&gt;2016&lt;/Year&gt;&lt;RecNum&gt;600&lt;/RecNum&gt;&lt;record&gt;&lt;rec-number&gt;600&lt;/rec-number&gt;&lt;foreign-keys&gt;&lt;key app="EN" db-id="atvvwtdtl52x5we5ps25zff6aav2fz2pevea"&gt;600&lt;/key&gt;&lt;/foreign-keys&gt;&lt;ref-type name="Journal Article"&gt;17&lt;/ref-type&gt;&lt;contributors&gt;&lt;authors&gt;&lt;author&gt;Zhang, X.&lt;/author&gt;&lt;author&gt;Wang, Y.&lt;/author&gt;&lt;author&gt;Dong, H.&lt;/author&gt;&lt;author&gt;Xu, Y.&lt;/author&gt;&lt;author&gt;Zhang, S.&lt;/author&gt;&lt;/authors&gt;&lt;/contributors&gt;&lt;titles&gt;&lt;title&gt;Induction of Microglial Activation by Mediators Released from Mast Cells&lt;/title&gt;&lt;secondary-title&gt;Cell Physiol Biochem&lt;/secondary-title&gt;&lt;/titles&gt;&lt;periodical&gt;&lt;full-title&gt;Cell Physiol Biochem&lt;/full-title&gt;&lt;/periodical&gt;&lt;pages&gt;1520-31&lt;/pages&gt;&lt;volume&gt;38&lt;/volume&gt;&lt;number&gt;4&lt;/number&gt;&lt;edition&gt;2016/04/07&lt;/edition&gt;&lt;dates&gt;&lt;year&gt;2016&lt;/year&gt;&lt;/dates&gt;&lt;isbn&gt;1421-9778 (Electronic)&amp;#xD;1015-8987 (Linking)&lt;/isbn&gt;&lt;accession-num&gt;27050634&lt;/accession-num&gt;&lt;urls&gt;&lt;related-urls&gt;&lt;url&gt;http://www.ncbi.nlm.nih.gov/entrez/query.fcgi?cmd=Retrieve&amp;amp;db=PubMed&amp;amp;dopt=Citation&amp;amp;list_uids=27050634&lt;/url&gt;&lt;/related-urls&gt;&lt;/urls&gt;&lt;electronic-resource-num&gt;000443093 [pii]&amp;#xD;10.1159/000443093&lt;/electronic-resource-num&gt;&lt;language&gt;eng&lt;/language&gt;&lt;/record&gt;&lt;/Cite&gt;&lt;/EndNote&gt;</w:instrText>
      </w:r>
      <w:r w:rsidR="000872A8" w:rsidRPr="004F2082">
        <w:fldChar w:fldCharType="separate"/>
      </w:r>
      <w:r w:rsidR="001E4ADE" w:rsidRPr="004F2082">
        <w:rPr>
          <w:vertAlign w:val="superscript"/>
        </w:rPr>
        <w:t>[96]</w:t>
      </w:r>
      <w:r w:rsidR="000872A8" w:rsidRPr="004F2082">
        <w:fldChar w:fldCharType="end"/>
      </w:r>
      <w:r w:rsidR="009D327C" w:rsidRPr="004F2082">
        <w:t xml:space="preserve">. </w:t>
      </w:r>
    </w:p>
    <w:p w14:paraId="40E39DC8" w14:textId="2B97FEC0" w:rsidR="00256EC6" w:rsidRPr="004F2082" w:rsidRDefault="002D0889" w:rsidP="00472CC6">
      <w:pPr>
        <w:spacing w:after="0"/>
        <w:ind w:firstLineChars="100" w:firstLine="240"/>
        <w:jc w:val="both"/>
      </w:pPr>
      <w:r w:rsidRPr="004F2082">
        <w:t xml:space="preserve">In agreement with epidemiological research, the microglia pathway offers new perspectives for the understanding of the sex-ratios in mental disorders. Microglia numbers in males and females are differently skewed at different age stages. In early childhood, more microglia can be discerned in various brain regions of males, whereas in adolescence and adulthood, there are more microglia in the </w:t>
      </w:r>
      <w:r w:rsidR="00A66EDD">
        <w:t>brains of females</w:t>
      </w:r>
      <w:r w:rsidR="000872A8" w:rsidRPr="004F2082">
        <w:fldChar w:fldCharType="begin">
          <w:fldData xml:space="preserve">PEVuZE5vdGU+PENpdGU+PEF1dGhvcj5TY2h3YXJ6PC9BdXRob3I+PFllYXI+MjAxMjwvWWVhcj48
UmVjTnVtPjQ1MzwvUmVjTnVtPjxyZWNvcmQ+PHJlYy1udW1iZXI+NDUzPC9yZWMtbnVtYmVyPjxm
b3JlaWduLWtleXM+PGtleSBhcHA9IkVOIiBkYi1pZD0iYXR2dnd0ZHRsNTJ4NXdlNXBzMjV6ZmY2
YWF2MmZ6MnBldmVhIj40NTM8L2tleT48L2ZvcmVpZ24ta2V5cz48cmVmLXR5cGUgbmFtZT0iSm91
cm5hbCBBcnRpY2xlIj4xNzwvcmVmLXR5cGU+PGNvbnRyaWJ1dG9ycz48YXV0aG9ycz48YXV0aG9y
PlNjaHdhcnosIEouIE0uPC9hdXRob3I+PGF1dGhvcj5TaG9sYXIsIFAuIFcuPC9hdXRob3I+PGF1
dGhvcj5CaWxibywgUy4gRC48L2F1dGhvcj48L2F1dGhvcnM+PC9jb250cmlidXRvcnM+PGF1dGgt
YWRkcmVzcz5EZXBhcnRtZW50IG9mIFBzeWNob2xvZ3kgYW5kIE5ldXJvc2NpZW5jZSwgRHVrZSBV
bml2ZXJzaXR5LCBEdXJoYW0sIE5vcnRoIENhcm9saW5hLCBVU0EuIGphY2x5bi5zY2h3YXJ6QGR1
a2UuZWR1PC9hdXRoLWFkZHJlc3M+PHRpdGxlcz48dGl0bGU+U2V4IGRpZmZlcmVuY2VzIGluIG1p
Y3JvZ2xpYWwgY29sb25pemF0aW9uIG9mIHRoZSBkZXZlbG9waW5nIHJhdCBicmFpbjwvdGl0bGU+
PHNlY29uZGFyeS10aXRsZT5KIE5ldXJvY2hlbTwvc2Vjb25kYXJ5LXRpdGxlPjwvdGl0bGVzPjxw
YWdlcz45NDgtNjM8L3BhZ2VzPjx2b2x1bWU+MTIwPC92b2x1bWU+PG51bWJlcj42PC9udW1iZXI+
PGVkaXRpb24+MjAxMS8xMi8yMTwvZWRpdGlvbj48a2V5d29yZHM+PGtleXdvcmQ+QWdlIEZhY3Rv
cnM8L2tleXdvcmQ+PGtleXdvcmQ+QW5pbWFsczwva2V5d29yZD48a2V5d29yZD5BbmltYWxzLCBO
ZXdib3JuPC9rZXl3b3JkPjxrZXl3b3JkPkJyYWluLypjeXRvbG9neS8qZ3Jvd3RoICZhbXA7IGRl
dmVsb3BtZW50PC9rZXl3b3JkPjxrZXl3b3JkPkNhbGNpdW0tQmluZGluZyBQcm90ZWlucy9nZW5l
dGljcy9tZXRhYm9saXNtPC9rZXl3b3JkPjxrZXl3b3JkPkNlbGwgQ291bnQ8L2tleXdvcmQ+PGtl
eXdvcmQ+Q2hlbW9raW5lIENYQ0w5L21ldGFib2xpc208L2tleXdvcmQ+PGtleXdvcmQ+RW1icnlv
LCBNYW1tYWxpYW48L2tleXdvcmQ+PGtleXdvcmQ+RW56eW1lLUxpbmtlZCBJbW11bm9zb3JiZW50
IEFzc2F5PC9rZXl3b3JkPjxrZXl3b3JkPkZlbWFsZTwva2V5d29yZD48a2V5d29yZD5GbG93IEN5
dG9tZXRyeTwva2V5d29yZD48a2V5d29yZD5HZW5lIEV4cHJlc3Npb24gUmVndWxhdGlvbiwgRGV2
ZWxvcG1lbnRhbC8qcGh5c2lvbG9neTwva2V5d29yZD48a2V5d29yZD5JbnRlcmxldWtpbi0xMC9t
ZXRhYm9saXNtPC9rZXl3b3JkPjxrZXl3b3JkPkludGVybGV1a2luLTFiZXRhL21ldGFib2xpc208
L2tleXdvcmQ+PGtleXdvcmQ+TWFsZTwva2V5d29yZD48a2V5d29yZD5NaWNyb2ZpbGFtZW50IFBy
b3RlaW5zL2dlbmV0aWNzL21ldGFib2xpc208L2tleXdvcmQ+PGtleXdvcmQ+TWljcm9nbGlhLypw
aHlzaW9sb2d5PC9rZXl3b3JkPjxrZXl3b3JkPlJOQSwgTWVzc2VuZ2VyL21ldGFib2xpc208L2tl
eXdvcmQ+PGtleXdvcmQ+UmF0czwva2V5d29yZD48a2V5d29yZD5SYXRzLCBTcHJhZ3VlLURhd2xl
eTwva2V5d29yZD48a2V5d29yZD4qU2V4IENoYXJhY3RlcmlzdGljczwva2V5d29yZD48L2tleXdv
cmRzPjxkYXRlcz48eWVhcj4yMDEyPC95ZWFyPjxwdWItZGF0ZXM+PGRhdGU+TWFyPC9kYXRlPjwv
cHViLWRhdGVzPjwvZGF0ZXM+PGlzYm4+MTQ3MS00MTU5IChFbGVjdHJvbmljKSYjeEQ7MDAyMi0z
MDQyIChMaW5raW5nKTwvaXNibj48YWNjZXNzaW9uLW51bT4yMjE4MjMxODwvYWNjZXNzaW9uLW51
bT48dXJscz48cmVsYXRlZC11cmxzPjx1cmw+aHR0cDovL3d3dy5uY2JpLm5sbS5uaWguZ292L2Vu
dHJlei9xdWVyeS5mY2dpP2NtZD1SZXRyaWV2ZSZhbXA7ZGI9UHViTWVkJmFtcDtkb3B0PUNpdGF0
aW9uJmFtcDtsaXN0X3VpZHM9MjIxODIzMTg8L3VybD48L3JlbGF0ZWQtdXJscz48L3VybHM+PGN1
c3RvbTI+MzI5Njg4ODwvY3VzdG9tMj48ZWxlY3Ryb25pYy1yZXNvdXJjZS1udW0+MTAuMTExMS9q
LjE0NzEtNDE1OS4yMDExLjA3NjMwLng8L2VsZWN0cm9uaWMtcmVzb3VyY2UtbnVtPjxsYW5ndWFn
ZT5lbmc8L2xhbmd1YWdlPjwvcmVjb3JkPjwvQ2l0ZT48L0VuZE5vdGU+AG==
</w:fldData>
        </w:fldChar>
      </w:r>
      <w:r w:rsidR="001E4ADE" w:rsidRPr="004F2082">
        <w:instrText xml:space="preserve"> ADDIN EN.CITE </w:instrText>
      </w:r>
      <w:r w:rsidR="000872A8" w:rsidRPr="004F2082">
        <w:fldChar w:fldCharType="begin">
          <w:fldData xml:space="preserve">PEVuZE5vdGU+PENpdGU+PEF1dGhvcj5TY2h3YXJ6PC9BdXRob3I+PFllYXI+MjAxMjwvWWVhcj48
UmVjTnVtPjQ1MzwvUmVjTnVtPjxyZWNvcmQ+PHJlYy1udW1iZXI+NDUzPC9yZWMtbnVtYmVyPjxm
b3JlaWduLWtleXM+PGtleSBhcHA9IkVOIiBkYi1pZD0iYXR2dnd0ZHRsNTJ4NXdlNXBzMjV6ZmY2
YWF2MmZ6MnBldmVhIj40NTM8L2tleT48L2ZvcmVpZ24ta2V5cz48cmVmLXR5cGUgbmFtZT0iSm91
cm5hbCBBcnRpY2xlIj4xNzwvcmVmLXR5cGU+PGNvbnRyaWJ1dG9ycz48YXV0aG9ycz48YXV0aG9y
PlNjaHdhcnosIEouIE0uPC9hdXRob3I+PGF1dGhvcj5TaG9sYXIsIFAuIFcuPC9hdXRob3I+PGF1
dGhvcj5CaWxibywgUy4gRC48L2F1dGhvcj48L2F1dGhvcnM+PC9jb250cmlidXRvcnM+PGF1dGgt
YWRkcmVzcz5EZXBhcnRtZW50IG9mIFBzeWNob2xvZ3kgYW5kIE5ldXJvc2NpZW5jZSwgRHVrZSBV
bml2ZXJzaXR5LCBEdXJoYW0sIE5vcnRoIENhcm9saW5hLCBVU0EuIGphY2x5bi5zY2h3YXJ6QGR1
a2UuZWR1PC9hdXRoLWFkZHJlc3M+PHRpdGxlcz48dGl0bGU+U2V4IGRpZmZlcmVuY2VzIGluIG1p
Y3JvZ2xpYWwgY29sb25pemF0aW9uIG9mIHRoZSBkZXZlbG9waW5nIHJhdCBicmFpbjwvdGl0bGU+
PHNlY29uZGFyeS10aXRsZT5KIE5ldXJvY2hlbTwvc2Vjb25kYXJ5LXRpdGxlPjwvdGl0bGVzPjxw
YWdlcz45NDgtNjM8L3BhZ2VzPjx2b2x1bWU+MTIwPC92b2x1bWU+PG51bWJlcj42PC9udW1iZXI+
PGVkaXRpb24+MjAxMS8xMi8yMTwvZWRpdGlvbj48a2V5d29yZHM+PGtleXdvcmQ+QWdlIEZhY3Rv
cnM8L2tleXdvcmQ+PGtleXdvcmQ+QW5pbWFsczwva2V5d29yZD48a2V5d29yZD5BbmltYWxzLCBO
ZXdib3JuPC9rZXl3b3JkPjxrZXl3b3JkPkJyYWluLypjeXRvbG9neS8qZ3Jvd3RoICZhbXA7IGRl
dmVsb3BtZW50PC9rZXl3b3JkPjxrZXl3b3JkPkNhbGNpdW0tQmluZGluZyBQcm90ZWlucy9nZW5l
dGljcy9tZXRhYm9saXNtPC9rZXl3b3JkPjxrZXl3b3JkPkNlbGwgQ291bnQ8L2tleXdvcmQ+PGtl
eXdvcmQ+Q2hlbW9raW5lIENYQ0w5L21ldGFib2xpc208L2tleXdvcmQ+PGtleXdvcmQ+RW1icnlv
LCBNYW1tYWxpYW48L2tleXdvcmQ+PGtleXdvcmQ+RW56eW1lLUxpbmtlZCBJbW11bm9zb3JiZW50
IEFzc2F5PC9rZXl3b3JkPjxrZXl3b3JkPkZlbWFsZTwva2V5d29yZD48a2V5d29yZD5GbG93IEN5
dG9tZXRyeTwva2V5d29yZD48a2V5d29yZD5HZW5lIEV4cHJlc3Npb24gUmVndWxhdGlvbiwgRGV2
ZWxvcG1lbnRhbC8qcGh5c2lvbG9neTwva2V5d29yZD48a2V5d29yZD5JbnRlcmxldWtpbi0xMC9t
ZXRhYm9saXNtPC9rZXl3b3JkPjxrZXl3b3JkPkludGVybGV1a2luLTFiZXRhL21ldGFib2xpc208
L2tleXdvcmQ+PGtleXdvcmQ+TWFsZTwva2V5d29yZD48a2V5d29yZD5NaWNyb2ZpbGFtZW50IFBy
b3RlaW5zL2dlbmV0aWNzL21ldGFib2xpc208L2tleXdvcmQ+PGtleXdvcmQ+TWljcm9nbGlhLypw
aHlzaW9sb2d5PC9rZXl3b3JkPjxrZXl3b3JkPlJOQSwgTWVzc2VuZ2VyL21ldGFib2xpc208L2tl
eXdvcmQ+PGtleXdvcmQ+UmF0czwva2V5d29yZD48a2V5d29yZD5SYXRzLCBTcHJhZ3VlLURhd2xl
eTwva2V5d29yZD48a2V5d29yZD4qU2V4IENoYXJhY3RlcmlzdGljczwva2V5d29yZD48L2tleXdv
cmRzPjxkYXRlcz48eWVhcj4yMDEyPC95ZWFyPjxwdWItZGF0ZXM+PGRhdGU+TWFyPC9kYXRlPjwv
cHViLWRhdGVzPjwvZGF0ZXM+PGlzYm4+MTQ3MS00MTU5IChFbGVjdHJvbmljKSYjeEQ7MDAyMi0z
MDQyIChMaW5raW5nKTwvaXNibj48YWNjZXNzaW9uLW51bT4yMjE4MjMxODwvYWNjZXNzaW9uLW51
bT48dXJscz48cmVsYXRlZC11cmxzPjx1cmw+aHR0cDovL3d3dy5uY2JpLm5sbS5uaWguZ292L2Vu
dHJlei9xdWVyeS5mY2dpP2NtZD1SZXRyaWV2ZSZhbXA7ZGI9UHViTWVkJmFtcDtkb3B0PUNpdGF0
aW9uJmFtcDtsaXN0X3VpZHM9MjIxODIzMTg8L3VybD48L3JlbGF0ZWQtdXJscz48L3VybHM+PGN1
c3RvbTI+MzI5Njg4ODwvY3VzdG9tMj48ZWxlY3Ryb25pYy1yZXNvdXJjZS1udW0+MTAuMTExMS9q
LjE0NzEtNDE1OS4yMDExLjA3NjMwLng8L2VsZWN0cm9uaWMtcmVzb3VyY2UtbnVtPjxsYW5ndWFn
ZT5lbmc8L2xhbmd1YWdlPjwvcmVjb3JkPjwvQ2l0ZT48L0VuZE5vdGU+AG==
</w:fldData>
        </w:fldChar>
      </w:r>
      <w:r w:rsidR="001E4ADE" w:rsidRPr="004F2082">
        <w:instrText xml:space="preserve"> ADDIN EN.CITE.DATA </w:instrText>
      </w:r>
      <w:r w:rsidR="000872A8" w:rsidRPr="004F2082">
        <w:fldChar w:fldCharType="end"/>
      </w:r>
      <w:r w:rsidR="000872A8" w:rsidRPr="004F2082">
        <w:fldChar w:fldCharType="separate"/>
      </w:r>
      <w:r w:rsidR="001E4ADE" w:rsidRPr="004F2082">
        <w:rPr>
          <w:vertAlign w:val="superscript"/>
        </w:rPr>
        <w:t>[97]</w:t>
      </w:r>
      <w:r w:rsidR="000872A8" w:rsidRPr="004F2082">
        <w:fldChar w:fldCharType="end"/>
      </w:r>
      <w:r w:rsidRPr="004F2082">
        <w:t>. If more frequent, microglia are</w:t>
      </w:r>
      <w:r w:rsidR="00A66EDD">
        <w:t xml:space="preserve"> at the same time more </w:t>
      </w:r>
      <w:r w:rsidR="00B80192">
        <w:rPr>
          <w:lang w:eastAsia="zh-CN"/>
        </w:rPr>
        <w:t>“</w:t>
      </w:r>
      <w:r w:rsidR="00A66EDD">
        <w:t>active</w:t>
      </w:r>
      <w:r w:rsidR="00B80192">
        <w:rPr>
          <w:lang w:eastAsia="zh-CN"/>
        </w:rPr>
        <w:t>”</w:t>
      </w:r>
      <w:r w:rsidR="000872A8" w:rsidRPr="004F2082">
        <w:fldChar w:fldCharType="begin"/>
      </w:r>
      <w:r w:rsidR="001E4ADE" w:rsidRPr="004F2082">
        <w:instrText xml:space="preserve"> ADDIN EN.CITE &lt;EndNote&gt;&lt;Cite&gt;&lt;Author&gt;Schwarz&lt;/Author&gt;&lt;Year&gt;2012&lt;/Year&gt;&lt;RecNum&gt;454&lt;/RecNum&gt;&lt;record&gt;&lt;rec-number&gt;454&lt;/rec-number&gt;&lt;foreign-keys&gt;&lt;key app="EN" db-id="atvvwtdtl52x5we5ps25zff6aav2fz2pevea"&gt;454&lt;/key&gt;&lt;/foreign-keys&gt;&lt;ref-type name="Journal Article"&gt;17&lt;/ref-type&gt;&lt;contributors&gt;&lt;authors&gt;&lt;author&gt;Schwarz, J. M.&lt;/author&gt;&lt;author&gt;Bilbo, S. D.&lt;/author&gt;&lt;/authors&gt;&lt;/contributors&gt;&lt;auth-address&gt;Department of Psychology and Neuroscience, Duke University, 572 Research Dr. Rm 3017, Durham, NC 27705, USA. jaclyn.schwarz@duke.edu&lt;/auth-address&gt;&lt;titles&gt;&lt;title&gt;Sex, glia, and development: interactions in health and disease&lt;/title&gt;&lt;secondary-title&gt;Horm Behav&lt;/secondary-title&gt;&lt;/titles&gt;&lt;pages&gt;243-53&lt;/pages&gt;&lt;volume&gt;62&lt;/volume&gt;&lt;number&gt;3&lt;/number&gt;&lt;edition&gt;2012/03/06&lt;/edition&gt;&lt;keywords&gt;&lt;keyword&gt;Animals&lt;/keyword&gt;&lt;keyword&gt;Brain/growth &amp;amp; development/*immunology&lt;/keyword&gt;&lt;keyword&gt;Female&lt;/keyword&gt;&lt;keyword&gt;Male&lt;/keyword&gt;&lt;keyword&gt;Mental Disorders/*immunology&lt;/keyword&gt;&lt;keyword&gt;Neuroglia/*immunology&lt;/keyword&gt;&lt;keyword&gt;*Sex Characteristics&lt;/keyword&gt;&lt;/keywords&gt;&lt;dates&gt;&lt;year&gt;2012&lt;/year&gt;&lt;pub-dates&gt;&lt;date&gt;Aug&lt;/date&gt;&lt;/pub-dates&gt;&lt;/dates&gt;&lt;isbn&gt;1095-6867 (Electronic)&amp;#xD;0018-506X (Linking)&lt;/isbn&gt;&lt;accession-num&gt;22387107&lt;/accession-num&gt;&lt;urls&gt;&lt;related-urls&gt;&lt;url&gt;http://www.ncbi.nlm.nih.gov/entrez/query.fcgi?cmd=Retrieve&amp;amp;db=PubMed&amp;amp;dopt=Citation&amp;amp;list_uids=22387107&lt;/url&gt;&lt;/related-urls&gt;&lt;/urls&gt;&lt;custom2&gt;3374064&lt;/custom2&gt;&lt;electronic-resource-num&gt;10.1016/j.yhbeh.2012.02.018&lt;/electronic-resource-num&gt;&lt;language&gt;eng&lt;/language&gt;&lt;/record&gt;&lt;/Cite&gt;&lt;/EndNote&gt;</w:instrText>
      </w:r>
      <w:r w:rsidR="000872A8" w:rsidRPr="004F2082">
        <w:fldChar w:fldCharType="separate"/>
      </w:r>
      <w:r w:rsidR="001E4ADE" w:rsidRPr="004F2082">
        <w:rPr>
          <w:vertAlign w:val="superscript"/>
        </w:rPr>
        <w:t>[94]</w:t>
      </w:r>
      <w:r w:rsidR="000872A8" w:rsidRPr="004F2082">
        <w:fldChar w:fldCharType="end"/>
      </w:r>
      <w:r w:rsidRPr="004F2082">
        <w:t xml:space="preserve">. </w:t>
      </w:r>
    </w:p>
    <w:p w14:paraId="7728DAD1" w14:textId="77777777" w:rsidR="00256EC6" w:rsidRPr="004F2082" w:rsidRDefault="00256EC6" w:rsidP="009E2C95">
      <w:pPr>
        <w:spacing w:after="0"/>
        <w:jc w:val="both"/>
      </w:pPr>
    </w:p>
    <w:p w14:paraId="755F89F8" w14:textId="77777777" w:rsidR="00A5354C" w:rsidRPr="004F2082" w:rsidRDefault="00A5354C" w:rsidP="009E2C95">
      <w:pPr>
        <w:pStyle w:val="1"/>
        <w:jc w:val="both"/>
        <w:rPr>
          <w:i/>
        </w:rPr>
      </w:pPr>
      <w:r w:rsidRPr="004F2082">
        <w:rPr>
          <w:i/>
        </w:rPr>
        <w:t>Limitations</w:t>
      </w:r>
    </w:p>
    <w:p w14:paraId="6D3CEDA5" w14:textId="799C3A8C" w:rsidR="00AF3E79" w:rsidRPr="004F2082" w:rsidRDefault="007274E7" w:rsidP="009E2C95">
      <w:pPr>
        <w:spacing w:after="0"/>
        <w:jc w:val="both"/>
      </w:pPr>
      <w:r w:rsidRPr="004F2082">
        <w:t>While the promise of this study relies</w:t>
      </w:r>
      <w:r w:rsidR="00042DF5" w:rsidRPr="004F2082">
        <w:t xml:space="preserve"> on a comprehensive epidemiological approach not feasible in most other su</w:t>
      </w:r>
      <w:r w:rsidRPr="004F2082">
        <w:t>bdisciplines in psychiatry, the</w:t>
      </w:r>
      <w:r w:rsidR="00042DF5" w:rsidRPr="004F2082">
        <w:t xml:space="preserve"> study also has </w:t>
      </w:r>
      <w:r w:rsidR="0015167E" w:rsidRPr="004F2082">
        <w:t>several</w:t>
      </w:r>
      <w:r w:rsidR="00042DF5" w:rsidRPr="004F2082">
        <w:t xml:space="preserve"> limitations. First, all information </w:t>
      </w:r>
      <w:r w:rsidR="003C4298" w:rsidRPr="004F2082">
        <w:t xml:space="preserve">is based </w:t>
      </w:r>
      <w:r w:rsidR="00042DF5" w:rsidRPr="004F2082">
        <w:t xml:space="preserve">on </w:t>
      </w:r>
      <w:r w:rsidR="003C4298" w:rsidRPr="004F2082">
        <w:t xml:space="preserve">the </w:t>
      </w:r>
      <w:r w:rsidR="00042DF5" w:rsidRPr="004F2082">
        <w:t>sel</w:t>
      </w:r>
      <w:r w:rsidR="00F71B12" w:rsidRPr="004F2082">
        <w:t xml:space="preserve">f-reporting of study subjects, which </w:t>
      </w:r>
      <w:r w:rsidR="003C4298" w:rsidRPr="004F2082">
        <w:t xml:space="preserve">implies </w:t>
      </w:r>
      <w:r w:rsidR="00042DF5" w:rsidRPr="004F2082">
        <w:t xml:space="preserve">a substantial recall bias, both regarding mental problems and infectious diseases. </w:t>
      </w:r>
      <w:r w:rsidR="00F71B12" w:rsidRPr="004F2082">
        <w:t xml:space="preserve">Provided that </w:t>
      </w:r>
      <w:r w:rsidR="00636C37" w:rsidRPr="004F2082">
        <w:t>infectious diseases remain asymptomatic in many instances</w:t>
      </w:r>
      <w:r w:rsidR="00BC0A79" w:rsidRPr="004F2082">
        <w:t xml:space="preserve"> and that underreporting is the most probable biasing effect regarding adverse experiences and stigmatized issues</w:t>
      </w:r>
      <w:r w:rsidR="00F71B12" w:rsidRPr="004F2082">
        <w:t>,</w:t>
      </w:r>
      <w:r w:rsidR="00042DF5" w:rsidRPr="004F2082">
        <w:t xml:space="preserve"> our </w:t>
      </w:r>
      <w:r w:rsidR="00FF6C45" w:rsidRPr="004F2082">
        <w:t xml:space="preserve">results represent rather conservative approximations of the </w:t>
      </w:r>
      <w:r w:rsidR="00B80192">
        <w:rPr>
          <w:lang w:eastAsia="zh-CN"/>
        </w:rPr>
        <w:t>“</w:t>
      </w:r>
      <w:r w:rsidR="00FF6C45" w:rsidRPr="004F2082">
        <w:t>real</w:t>
      </w:r>
      <w:r w:rsidR="00B80192">
        <w:rPr>
          <w:lang w:eastAsia="zh-CN"/>
        </w:rPr>
        <w:t>”</w:t>
      </w:r>
      <w:r w:rsidR="00F71B12" w:rsidRPr="004F2082">
        <w:t xml:space="preserve"> </w:t>
      </w:r>
      <w:r w:rsidR="00FF6C45" w:rsidRPr="004F2082">
        <w:t>association</w:t>
      </w:r>
      <w:r w:rsidR="00B6538A" w:rsidRPr="004F2082">
        <w:t xml:space="preserve">s. </w:t>
      </w:r>
      <w:r w:rsidR="00BC78BE" w:rsidRPr="004F2082">
        <w:t>Second</w:t>
      </w:r>
      <w:r w:rsidR="00B6538A" w:rsidRPr="004F2082">
        <w:t xml:space="preserve">, herpes as well as measles, mumps and rubella infections were presumably reported </w:t>
      </w:r>
      <w:r w:rsidR="00BC78BE" w:rsidRPr="004F2082">
        <w:t>mor</w:t>
      </w:r>
      <w:r w:rsidR="00B6538A" w:rsidRPr="004F2082">
        <w:t>e</w:t>
      </w:r>
      <w:r w:rsidR="00BC78BE" w:rsidRPr="004F2082">
        <w:t xml:space="preserve"> </w:t>
      </w:r>
      <w:r w:rsidR="00B6538A" w:rsidRPr="004F2082">
        <w:t xml:space="preserve">frequently by subjects with a more severe or an exanthematic appearance of the infection. Thus, </w:t>
      </w:r>
      <w:r w:rsidR="00F71B12" w:rsidRPr="004F2082">
        <w:t xml:space="preserve">while </w:t>
      </w:r>
      <w:r w:rsidR="00B6538A" w:rsidRPr="004F2082">
        <w:t>these infections were underreported in this study</w:t>
      </w:r>
      <w:r w:rsidR="00BC78BE" w:rsidRPr="004F2082">
        <w:t xml:space="preserve">, </w:t>
      </w:r>
      <w:r w:rsidR="00F71B12" w:rsidRPr="004F2082">
        <w:t>t</w:t>
      </w:r>
      <w:r w:rsidR="00BC78BE" w:rsidRPr="004F2082">
        <w:t>he</w:t>
      </w:r>
      <w:r w:rsidR="00F71B12" w:rsidRPr="004F2082">
        <w:t>ir</w:t>
      </w:r>
      <w:r w:rsidR="00BC78BE" w:rsidRPr="004F2082">
        <w:t xml:space="preserve"> frequencies </w:t>
      </w:r>
      <w:r w:rsidR="00B6538A" w:rsidRPr="004F2082">
        <w:t xml:space="preserve">implicitly provide a measure of disease severity. </w:t>
      </w:r>
      <w:r w:rsidR="00F42FF2" w:rsidRPr="004F2082">
        <w:t xml:space="preserve">A similar limitation </w:t>
      </w:r>
      <w:r w:rsidR="003C4298" w:rsidRPr="004F2082">
        <w:t xml:space="preserve">also </w:t>
      </w:r>
      <w:r w:rsidR="00F42FF2" w:rsidRPr="004F2082">
        <w:t xml:space="preserve">applies to </w:t>
      </w:r>
      <w:r w:rsidR="001D1FBB" w:rsidRPr="004F2082">
        <w:t>UTI</w:t>
      </w:r>
      <w:r w:rsidR="00F42FF2" w:rsidRPr="004F2082">
        <w:t xml:space="preserve"> and streptococcal infections. </w:t>
      </w:r>
      <w:r w:rsidR="00BC78BE" w:rsidRPr="004F2082">
        <w:t>Third, the age of onset in streptococcal infections</w:t>
      </w:r>
      <w:r w:rsidR="00E64D83" w:rsidRPr="004F2082">
        <w:t>, herpes infections</w:t>
      </w:r>
      <w:r w:rsidR="00BC78BE" w:rsidRPr="004F2082">
        <w:t xml:space="preserve"> and in </w:t>
      </w:r>
      <w:r w:rsidR="001D1FBB" w:rsidRPr="004F2082">
        <w:t>UTI</w:t>
      </w:r>
      <w:r w:rsidR="00E64D83" w:rsidRPr="004F2082">
        <w:t xml:space="preserve"> could not be reliably assessed, the </w:t>
      </w:r>
      <w:r w:rsidR="003C4298" w:rsidRPr="004F2082">
        <w:t xml:space="preserve">first </w:t>
      </w:r>
      <w:r w:rsidR="00E64D83" w:rsidRPr="004F2082">
        <w:t xml:space="preserve">two because of </w:t>
      </w:r>
      <w:r w:rsidR="003C4298" w:rsidRPr="004F2082">
        <w:t xml:space="preserve">the </w:t>
      </w:r>
      <w:r w:rsidR="00E64D83" w:rsidRPr="004F2082">
        <w:t>inclusion of</w:t>
      </w:r>
      <w:r w:rsidR="006B463A" w:rsidRPr="004F2082">
        <w:t xml:space="preserve"> related diseases and late seque</w:t>
      </w:r>
      <w:r w:rsidR="00E64D83" w:rsidRPr="004F2082">
        <w:t xml:space="preserve">ls, the </w:t>
      </w:r>
      <w:r w:rsidR="00864150" w:rsidRPr="004F2082">
        <w:t xml:space="preserve">latter </w:t>
      </w:r>
      <w:r w:rsidR="00E64D83" w:rsidRPr="004F2082">
        <w:t xml:space="preserve">because of the </w:t>
      </w:r>
      <w:r w:rsidR="003C4298" w:rsidRPr="004F2082">
        <w:t xml:space="preserve">large </w:t>
      </w:r>
      <w:r w:rsidR="00E64D83" w:rsidRPr="004F2082">
        <w:t xml:space="preserve">proportion of undiagnosed or asymptomatic </w:t>
      </w:r>
      <w:r w:rsidR="001D1FBB" w:rsidRPr="004F2082">
        <w:t>UTI</w:t>
      </w:r>
      <w:r w:rsidR="006B463A" w:rsidRPr="004F2082">
        <w:t xml:space="preserve"> in childhood</w:t>
      </w:r>
      <w:r w:rsidR="00E64D83" w:rsidRPr="004F2082">
        <w:t>.</w:t>
      </w:r>
      <w:r w:rsidR="00BC78BE" w:rsidRPr="004F2082">
        <w:t xml:space="preserve"> </w:t>
      </w:r>
      <w:r w:rsidR="00B6538A" w:rsidRPr="004F2082">
        <w:t xml:space="preserve">Finally, </w:t>
      </w:r>
      <w:r w:rsidR="00FF6C45" w:rsidRPr="004F2082">
        <w:t xml:space="preserve">several </w:t>
      </w:r>
      <w:r w:rsidR="00D23947" w:rsidRPr="004F2082">
        <w:t xml:space="preserve">further </w:t>
      </w:r>
      <w:r w:rsidR="00FF6C45" w:rsidRPr="004F2082">
        <w:t>infectious agents of interest could not be identified by self report (</w:t>
      </w:r>
      <w:r w:rsidR="0015167E" w:rsidRPr="004F2082">
        <w:t>see above</w:t>
      </w:r>
      <w:r w:rsidR="00FF6C45" w:rsidRPr="004F2082">
        <w:t xml:space="preserve">) and thus </w:t>
      </w:r>
      <w:r w:rsidR="00042DF5" w:rsidRPr="004F2082">
        <w:t xml:space="preserve">could not be considered for </w:t>
      </w:r>
      <w:r w:rsidR="00FF6C45" w:rsidRPr="004F2082">
        <w:t>the analysis.</w:t>
      </w:r>
    </w:p>
    <w:p w14:paraId="5575CB33" w14:textId="77777777" w:rsidR="001244DE" w:rsidRPr="004F2082" w:rsidRDefault="001244DE" w:rsidP="009E2C95">
      <w:pPr>
        <w:spacing w:after="0"/>
        <w:jc w:val="both"/>
      </w:pPr>
    </w:p>
    <w:p w14:paraId="230151E6" w14:textId="77777777" w:rsidR="00A74709" w:rsidRPr="004F2082" w:rsidRDefault="001B1F81" w:rsidP="009E2C95">
      <w:pPr>
        <w:pStyle w:val="1"/>
        <w:jc w:val="both"/>
        <w:rPr>
          <w:i/>
        </w:rPr>
      </w:pPr>
      <w:r w:rsidRPr="004F2082">
        <w:rPr>
          <w:i/>
        </w:rPr>
        <w:lastRenderedPageBreak/>
        <w:t>Conclusion</w:t>
      </w:r>
    </w:p>
    <w:p w14:paraId="04AFAD64" w14:textId="637D853A" w:rsidR="001244DE" w:rsidRPr="004F2082" w:rsidRDefault="00AF3E79" w:rsidP="009E2C95">
      <w:pPr>
        <w:spacing w:after="0"/>
        <w:jc w:val="both"/>
      </w:pPr>
      <w:r w:rsidRPr="004F2082">
        <w:t xml:space="preserve">Infectious, atopic and inflammatory diseases make up an important group of </w:t>
      </w:r>
      <w:r w:rsidR="00864150" w:rsidRPr="004F2082">
        <w:t xml:space="preserve">potential </w:t>
      </w:r>
      <w:r w:rsidR="007274E7" w:rsidRPr="004F2082">
        <w:t>risk factors for</w:t>
      </w:r>
      <w:r w:rsidRPr="004F2082">
        <w:t xml:space="preserve"> ND and CMD. They contribute independently of further major risk factors such as childhood adversities, traumatic experiences and familial aggregation. While the amount of evidence is enormous and continuously</w:t>
      </w:r>
      <w:r w:rsidR="007274E7" w:rsidRPr="004F2082">
        <w:t xml:space="preserve"> growing</w:t>
      </w:r>
      <w:r w:rsidRPr="004F2082">
        <w:t xml:space="preserve">, the interpretational framework is compromised by the fact, that </w:t>
      </w:r>
      <w:r w:rsidR="00A66EDD">
        <w:rPr>
          <w:rFonts w:hint="eastAsia"/>
          <w:lang w:eastAsia="zh-CN"/>
        </w:rPr>
        <w:t>-</w:t>
      </w:r>
      <w:r w:rsidRPr="004F2082">
        <w:t xml:space="preserve">similarly to research on smoking and cancer </w:t>
      </w:r>
      <w:r w:rsidR="00A66EDD">
        <w:rPr>
          <w:rFonts w:hint="eastAsia"/>
          <w:lang w:eastAsia="zh-CN"/>
        </w:rPr>
        <w:t>-</w:t>
      </w:r>
      <w:r w:rsidRPr="004F2082">
        <w:t xml:space="preserve"> direct experimental proofs are not feasible. Meanwhile, p</w:t>
      </w:r>
      <w:r w:rsidR="005C73C1" w:rsidRPr="004F2082">
        <w:t xml:space="preserve">revention in this field might already be going on unnoticed due to classical tools such as vaccinations and </w:t>
      </w:r>
      <w:r w:rsidR="007274E7" w:rsidRPr="004F2082">
        <w:t>appropriate</w:t>
      </w:r>
      <w:r w:rsidRPr="004F2082">
        <w:t xml:space="preserve"> </w:t>
      </w:r>
      <w:r w:rsidR="005C73C1" w:rsidRPr="004F2082">
        <w:t>treatment of i</w:t>
      </w:r>
      <w:r w:rsidR="00A66EDD">
        <w:t>nfectious diseases in childhood</w:t>
      </w:r>
      <w:r w:rsidR="000872A8" w:rsidRPr="004F2082">
        <w:fldChar w:fldCharType="begin"/>
      </w:r>
      <w:r w:rsidR="001E4ADE" w:rsidRPr="004F2082">
        <w:instrText xml:space="preserve"> ADDIN EN.CITE &lt;EndNote&gt;&lt;Cite&gt;&lt;Author&gt;Ajdacic-Gross&lt;/Author&gt;&lt;Year&gt;2014&lt;/Year&gt;&lt;RecNum&gt;473&lt;/RecNum&gt;&lt;record&gt;&lt;rec-number&gt;473&lt;/rec-number&gt;&lt;foreign-keys&gt;&lt;key app="EN" db-id="atvvwtdtl52x5we5ps25zff6aav2fz2pevea"&gt;473&lt;/key&gt;&lt;/foreign-keys&gt;&lt;ref-type name="Journal Article"&gt;17&lt;/ref-type&gt;&lt;contributors&gt;&lt;authors&gt;&lt;author&gt;Ajdacic-Gross, V.&lt;/author&gt;&lt;/authors&gt;&lt;/contributors&gt;&lt;titles&gt;&lt;title&gt;The prevention of mental disorders has a bright future&lt;/title&gt;&lt;secondary-title&gt;Frontiers in Public Health&lt;/secondary-title&gt;&lt;/titles&gt;&lt;pages&gt;1-5&lt;/pages&gt;&lt;volume&gt;2&lt;/volume&gt;&lt;dates&gt;&lt;year&gt;2014&lt;/year&gt;&lt;/dates&gt;&lt;urls&gt;&lt;/urls&gt;&lt;electronic-resource-num&gt;10.3389/fpubh.2014.00060&lt;/electronic-resource-num&gt;&lt;/record&gt;&lt;/Cite&gt;&lt;/EndNote&gt;</w:instrText>
      </w:r>
      <w:r w:rsidR="000872A8" w:rsidRPr="004F2082">
        <w:fldChar w:fldCharType="separate"/>
      </w:r>
      <w:r w:rsidR="001E4ADE" w:rsidRPr="004F2082">
        <w:rPr>
          <w:vertAlign w:val="superscript"/>
        </w:rPr>
        <w:t>[98]</w:t>
      </w:r>
      <w:r w:rsidR="000872A8" w:rsidRPr="004F2082">
        <w:fldChar w:fldCharType="end"/>
      </w:r>
      <w:r w:rsidR="005C73C1" w:rsidRPr="004F2082">
        <w:t xml:space="preserve">. </w:t>
      </w:r>
    </w:p>
    <w:p w14:paraId="616CEE7D" w14:textId="77777777" w:rsidR="00A66EDD" w:rsidRDefault="00A66EDD" w:rsidP="009E2C95">
      <w:pPr>
        <w:autoSpaceDE w:val="0"/>
        <w:autoSpaceDN w:val="0"/>
        <w:adjustRightInd w:val="0"/>
        <w:spacing w:after="0"/>
        <w:jc w:val="both"/>
        <w:rPr>
          <w:lang w:eastAsia="zh-CN"/>
        </w:rPr>
      </w:pPr>
    </w:p>
    <w:p w14:paraId="51E9E25B" w14:textId="2B062B3F" w:rsidR="003C00FF" w:rsidRPr="00A66EDD" w:rsidRDefault="00E23B21" w:rsidP="00A66EDD">
      <w:pPr>
        <w:autoSpaceDE w:val="0"/>
        <w:autoSpaceDN w:val="0"/>
        <w:adjustRightInd w:val="0"/>
        <w:spacing w:after="0"/>
        <w:jc w:val="both"/>
        <w:rPr>
          <w:b/>
          <w:lang w:eastAsia="zh-CN"/>
        </w:rPr>
      </w:pPr>
      <w:r w:rsidRPr="004F2082">
        <w:rPr>
          <w:b/>
        </w:rPr>
        <w:t>COMMENTS</w:t>
      </w:r>
    </w:p>
    <w:p w14:paraId="6B8D8886" w14:textId="2FBB75EA" w:rsidR="003C00FF" w:rsidRPr="004F2082" w:rsidRDefault="003C00FF" w:rsidP="009E2C95">
      <w:pPr>
        <w:spacing w:after="0"/>
        <w:jc w:val="both"/>
        <w:rPr>
          <w:b/>
          <w:bCs/>
          <w:i/>
        </w:rPr>
      </w:pPr>
      <w:r w:rsidRPr="004F2082">
        <w:rPr>
          <w:b/>
          <w:bCs/>
          <w:i/>
        </w:rPr>
        <w:t>Background</w:t>
      </w:r>
    </w:p>
    <w:p w14:paraId="45A767F3" w14:textId="6B5FDCEB" w:rsidR="003C00FF" w:rsidRPr="004F2082" w:rsidRDefault="003C00FF" w:rsidP="009E2C95">
      <w:pPr>
        <w:spacing w:after="0"/>
        <w:jc w:val="both"/>
        <w:rPr>
          <w:bCs/>
        </w:rPr>
      </w:pPr>
      <w:r w:rsidRPr="004F2082">
        <w:rPr>
          <w:bCs/>
        </w:rPr>
        <w:t xml:space="preserve">There are numerous results in the literature documenting the associations between inflammatory diseases of any kind (including infectious and atopic diseases) and </w:t>
      </w:r>
      <w:r w:rsidR="0061607F" w:rsidRPr="00C869C5">
        <w:t>neurodevelopmental disorders (ND)</w:t>
      </w:r>
      <w:r w:rsidR="00CD6AA6">
        <w:rPr>
          <w:bCs/>
        </w:rPr>
        <w:t>/</w:t>
      </w:r>
      <w:r w:rsidR="0061607F" w:rsidRPr="00C869C5">
        <w:t>common mental disorders (CMD)</w:t>
      </w:r>
      <w:r w:rsidRPr="004F2082">
        <w:rPr>
          <w:bCs/>
        </w:rPr>
        <w:t xml:space="preserve">. </w:t>
      </w:r>
      <w:r w:rsidR="00324EC1" w:rsidRPr="004F2082">
        <w:rPr>
          <w:bCs/>
        </w:rPr>
        <w:t xml:space="preserve">They complement other groups of risk factors (psychosocial stressors, traumatic experiences, pre-/perinatal risk factors, hormonal processes, substances, cerebral injury). </w:t>
      </w:r>
    </w:p>
    <w:p w14:paraId="4E5D8E8E" w14:textId="77777777" w:rsidR="00DC4CE9" w:rsidRPr="004F2082" w:rsidRDefault="00DC4CE9" w:rsidP="009E2C95">
      <w:pPr>
        <w:spacing w:after="0"/>
        <w:jc w:val="both"/>
        <w:rPr>
          <w:bCs/>
        </w:rPr>
      </w:pPr>
    </w:p>
    <w:p w14:paraId="7632C249" w14:textId="5399D2C0" w:rsidR="00DC4CE9" w:rsidRPr="004F2082" w:rsidRDefault="00DC4CE9" w:rsidP="009E2C95">
      <w:pPr>
        <w:spacing w:after="0"/>
        <w:jc w:val="both"/>
        <w:rPr>
          <w:b/>
          <w:bCs/>
          <w:i/>
        </w:rPr>
      </w:pPr>
      <w:r w:rsidRPr="004F2082">
        <w:rPr>
          <w:b/>
          <w:bCs/>
          <w:i/>
        </w:rPr>
        <w:t>Research frontiers</w:t>
      </w:r>
    </w:p>
    <w:p w14:paraId="424BBC3B" w14:textId="37E3E465" w:rsidR="003C00FF" w:rsidRPr="004F2082" w:rsidRDefault="008507A2" w:rsidP="009E2C95">
      <w:pPr>
        <w:spacing w:after="0"/>
        <w:jc w:val="both"/>
        <w:rPr>
          <w:lang w:eastAsia="zh-CN"/>
        </w:rPr>
      </w:pPr>
      <w:r w:rsidRPr="004F2082">
        <w:rPr>
          <w:bCs/>
        </w:rPr>
        <w:t>In contrast to detailed knowledge about bivariate associations and particular issues, a sy</w:t>
      </w:r>
      <w:r w:rsidR="00A4702B" w:rsidRPr="004F2082">
        <w:rPr>
          <w:bCs/>
        </w:rPr>
        <w:t>stemic understanding is missing:</w:t>
      </w:r>
      <w:r w:rsidRPr="004F2082">
        <w:rPr>
          <w:bCs/>
        </w:rPr>
        <w:t xml:space="preserve"> </w:t>
      </w:r>
      <w:r w:rsidR="00874DCC" w:rsidRPr="004F2082">
        <w:rPr>
          <w:bCs/>
        </w:rPr>
        <w:t>H</w:t>
      </w:r>
      <w:r w:rsidRPr="004F2082">
        <w:rPr>
          <w:bCs/>
        </w:rPr>
        <w:t xml:space="preserve">ow </w:t>
      </w:r>
      <w:r w:rsidR="00A4702B" w:rsidRPr="004F2082">
        <w:rPr>
          <w:bCs/>
        </w:rPr>
        <w:t xml:space="preserve">do </w:t>
      </w:r>
      <w:r w:rsidRPr="004F2082">
        <w:rPr>
          <w:bCs/>
        </w:rPr>
        <w:t xml:space="preserve">these associations aggregate to more general mechanisms, how </w:t>
      </w:r>
      <w:r w:rsidR="00A4702B" w:rsidRPr="004F2082">
        <w:rPr>
          <w:bCs/>
        </w:rPr>
        <w:t>do they interact and compete?</w:t>
      </w:r>
      <w:r w:rsidRPr="004F2082">
        <w:rPr>
          <w:bCs/>
        </w:rPr>
        <w:t xml:space="preserve"> </w:t>
      </w:r>
      <w:r w:rsidR="00B5119B" w:rsidRPr="004F2082">
        <w:rPr>
          <w:bCs/>
        </w:rPr>
        <w:t>A better systemic understanding of the</w:t>
      </w:r>
      <w:r w:rsidRPr="004F2082">
        <w:rPr>
          <w:bCs/>
        </w:rPr>
        <w:t xml:space="preserve"> link</w:t>
      </w:r>
      <w:r w:rsidR="00B5119B" w:rsidRPr="004F2082">
        <w:rPr>
          <w:bCs/>
        </w:rPr>
        <w:t>s</w:t>
      </w:r>
      <w:r w:rsidRPr="004F2082">
        <w:rPr>
          <w:bCs/>
        </w:rPr>
        <w:t xml:space="preserve"> between inflammatory diseases and </w:t>
      </w:r>
      <w:r w:rsidR="0083019D" w:rsidRPr="004F2082">
        <w:rPr>
          <w:bCs/>
        </w:rPr>
        <w:t>ND</w:t>
      </w:r>
      <w:r w:rsidR="00874DCC">
        <w:rPr>
          <w:bCs/>
        </w:rPr>
        <w:t>/</w:t>
      </w:r>
      <w:r w:rsidR="0083019D" w:rsidRPr="004F2082">
        <w:rPr>
          <w:bCs/>
        </w:rPr>
        <w:t xml:space="preserve">CMD </w:t>
      </w:r>
      <w:r w:rsidR="00B5119B" w:rsidRPr="004F2082">
        <w:rPr>
          <w:bCs/>
        </w:rPr>
        <w:t>might</w:t>
      </w:r>
      <w:r w:rsidR="0083019D" w:rsidRPr="004F2082">
        <w:rPr>
          <w:bCs/>
        </w:rPr>
        <w:t xml:space="preserve"> help us to understand </w:t>
      </w:r>
      <w:r w:rsidR="00A4702B" w:rsidRPr="004F2082">
        <w:rPr>
          <w:bCs/>
        </w:rPr>
        <w:t xml:space="preserve">even </w:t>
      </w:r>
      <w:r w:rsidR="0083019D" w:rsidRPr="004F2082">
        <w:rPr>
          <w:bCs/>
        </w:rPr>
        <w:t>unresolved issues such as the sex ratios or the heterogeneous age at onset in these disorders.</w:t>
      </w:r>
    </w:p>
    <w:p w14:paraId="4F36E22C" w14:textId="77777777" w:rsidR="00DC4CE9" w:rsidRPr="004F2082" w:rsidRDefault="00DC4CE9" w:rsidP="009E2C95">
      <w:pPr>
        <w:spacing w:after="0"/>
        <w:jc w:val="both"/>
        <w:rPr>
          <w:lang w:eastAsia="zh-CN"/>
        </w:rPr>
      </w:pPr>
    </w:p>
    <w:p w14:paraId="078F8FCC" w14:textId="13BC44CF" w:rsidR="00DC4CE9" w:rsidRPr="004F2082" w:rsidRDefault="0083019D" w:rsidP="009E2C95">
      <w:pPr>
        <w:spacing w:after="0"/>
        <w:jc w:val="both"/>
        <w:rPr>
          <w:b/>
          <w:i/>
          <w:lang w:eastAsia="zh-CN"/>
        </w:rPr>
      </w:pPr>
      <w:r w:rsidRPr="004F2082">
        <w:rPr>
          <w:b/>
          <w:i/>
          <w:lang w:eastAsia="zh-CN"/>
        </w:rPr>
        <w:t>Innovations and breakthroughs</w:t>
      </w:r>
    </w:p>
    <w:p w14:paraId="38A87C09" w14:textId="43ABF783" w:rsidR="0083019D" w:rsidRPr="004F2082" w:rsidRDefault="0083019D" w:rsidP="009E2C95">
      <w:pPr>
        <w:spacing w:after="0"/>
        <w:jc w:val="both"/>
        <w:rPr>
          <w:lang w:eastAsia="zh-CN"/>
        </w:rPr>
      </w:pPr>
      <w:r w:rsidRPr="004F2082">
        <w:t xml:space="preserve">This is the first study to apply a comprehensive epidemiological perspective on the associations of </w:t>
      </w:r>
      <w:r w:rsidR="00A4702B" w:rsidRPr="004F2082">
        <w:t xml:space="preserve">inflammatory diseases with </w:t>
      </w:r>
      <w:r w:rsidRPr="004F2082">
        <w:t xml:space="preserve">major groups of ND and CMD </w:t>
      </w:r>
      <w:r w:rsidRPr="004F2082">
        <w:lastRenderedPageBreak/>
        <w:t>while adjusting for other groups of risk factors.</w:t>
      </w:r>
      <w:r w:rsidR="004841B4" w:rsidRPr="004F2082">
        <w:t xml:space="preserve"> </w:t>
      </w:r>
      <w:r w:rsidR="00B5119B" w:rsidRPr="004F2082">
        <w:t>It confirms that inflammatory diseases</w:t>
      </w:r>
      <w:r w:rsidR="004841B4" w:rsidRPr="004F2082">
        <w:t xml:space="preserve"> make up an important group of risk factors</w:t>
      </w:r>
      <w:r w:rsidR="00B5119B" w:rsidRPr="004F2082">
        <w:t xml:space="preserve"> of ND and CMD</w:t>
      </w:r>
      <w:r w:rsidR="004841B4" w:rsidRPr="004F2082">
        <w:t xml:space="preserve">. </w:t>
      </w:r>
      <w:r w:rsidR="00B5119B" w:rsidRPr="004F2082">
        <w:t>However, the pathways are heterogeneous and sex-specific.</w:t>
      </w:r>
    </w:p>
    <w:p w14:paraId="32AB4002" w14:textId="77777777" w:rsidR="0083019D" w:rsidRPr="004F2082" w:rsidRDefault="0083019D" w:rsidP="009E2C95">
      <w:pPr>
        <w:spacing w:after="0"/>
        <w:jc w:val="both"/>
        <w:rPr>
          <w:lang w:eastAsia="zh-CN"/>
        </w:rPr>
      </w:pPr>
    </w:p>
    <w:p w14:paraId="5A9BA755" w14:textId="4D2FC43E" w:rsidR="004841B4" w:rsidRPr="004F2082" w:rsidRDefault="004841B4" w:rsidP="009E2C95">
      <w:pPr>
        <w:spacing w:after="0"/>
        <w:jc w:val="both"/>
        <w:rPr>
          <w:b/>
          <w:i/>
          <w:lang w:eastAsia="zh-CN"/>
        </w:rPr>
      </w:pPr>
      <w:r w:rsidRPr="004F2082">
        <w:rPr>
          <w:b/>
          <w:i/>
          <w:lang w:eastAsia="zh-CN"/>
        </w:rPr>
        <w:t>Applications</w:t>
      </w:r>
    </w:p>
    <w:p w14:paraId="6EC3654A" w14:textId="6725C1BE" w:rsidR="0083019D" w:rsidRPr="004F2082" w:rsidRDefault="00A4702B" w:rsidP="009E2C95">
      <w:pPr>
        <w:spacing w:after="0"/>
        <w:jc w:val="both"/>
        <w:rPr>
          <w:lang w:eastAsia="zh-CN"/>
        </w:rPr>
      </w:pPr>
      <w:r w:rsidRPr="004F2082">
        <w:rPr>
          <w:lang w:eastAsia="zh-CN"/>
        </w:rPr>
        <w:t>Inflammatory diseases are indicators of upregulations and imbalances in immune system activity. Since the immune system activity can be modulated and infectious diseases can be prevented, new potentials for intervention and prevention become apparent.</w:t>
      </w:r>
    </w:p>
    <w:p w14:paraId="5EF9484F" w14:textId="77777777" w:rsidR="00A4702B" w:rsidRPr="004F2082" w:rsidRDefault="00A4702B" w:rsidP="009E2C95">
      <w:pPr>
        <w:spacing w:after="0"/>
        <w:jc w:val="both"/>
        <w:rPr>
          <w:lang w:eastAsia="zh-CN"/>
        </w:rPr>
      </w:pPr>
    </w:p>
    <w:p w14:paraId="1BEF30CA" w14:textId="2DC934B9" w:rsidR="00A4702B" w:rsidRPr="000C32BF" w:rsidRDefault="00A4702B" w:rsidP="000C32BF">
      <w:pPr>
        <w:spacing w:after="0"/>
        <w:jc w:val="both"/>
        <w:rPr>
          <w:b/>
          <w:i/>
          <w:lang w:eastAsia="zh-CN"/>
        </w:rPr>
      </w:pPr>
      <w:r w:rsidRPr="000C32BF">
        <w:rPr>
          <w:b/>
          <w:i/>
          <w:lang w:eastAsia="zh-CN"/>
        </w:rPr>
        <w:t>Terminology</w:t>
      </w:r>
    </w:p>
    <w:p w14:paraId="1C57E92D" w14:textId="5D0BA0B1" w:rsidR="00A4702B" w:rsidRPr="000C32BF" w:rsidRDefault="00BD5BA1" w:rsidP="000C32BF">
      <w:pPr>
        <w:spacing w:after="0"/>
        <w:jc w:val="both"/>
      </w:pPr>
      <w:r w:rsidRPr="000C32BF">
        <w:t>Th1, Th2, Th17 are T helper cells, Treg are regulatory T cells. They represent different modes of immune system activity.</w:t>
      </w:r>
      <w:r w:rsidR="009E2C95" w:rsidRPr="000C32BF">
        <w:t xml:space="preserve"> </w:t>
      </w:r>
    </w:p>
    <w:p w14:paraId="131708F1" w14:textId="77777777" w:rsidR="00F84552" w:rsidRPr="000C32BF" w:rsidRDefault="00F84552" w:rsidP="000C32BF">
      <w:pPr>
        <w:spacing w:after="0"/>
        <w:jc w:val="both"/>
        <w:rPr>
          <w:lang w:eastAsia="zh-CN"/>
        </w:rPr>
      </w:pPr>
    </w:p>
    <w:p w14:paraId="3CBDC2D2" w14:textId="6E385133" w:rsidR="00874DCC" w:rsidRPr="000C32BF" w:rsidRDefault="00874DCC" w:rsidP="000C32BF">
      <w:pPr>
        <w:spacing w:after="0"/>
        <w:jc w:val="both"/>
        <w:rPr>
          <w:b/>
          <w:i/>
          <w:lang w:eastAsia="zh-CN"/>
        </w:rPr>
      </w:pPr>
      <w:r w:rsidRPr="000C32BF">
        <w:rPr>
          <w:b/>
          <w:i/>
          <w:lang w:eastAsia="zh-CN"/>
        </w:rPr>
        <w:t>Peer-review</w:t>
      </w:r>
    </w:p>
    <w:p w14:paraId="1CEE840C" w14:textId="10ED4C8E" w:rsidR="00451BA4" w:rsidRPr="000C32BF" w:rsidRDefault="0060498B" w:rsidP="000C32BF">
      <w:pPr>
        <w:spacing w:after="0"/>
        <w:jc w:val="both"/>
        <w:rPr>
          <w:lang w:eastAsia="zh-CN"/>
        </w:rPr>
      </w:pPr>
      <w:r w:rsidRPr="0060498B">
        <w:rPr>
          <w:rFonts w:cs="Times New Roman"/>
          <w:bCs/>
          <w:lang w:eastAsia="zh-CN"/>
        </w:rPr>
        <w:t>This is a very interesting body of work as a part on renewed interest  in inflammatory processes and major psychiatric diseases.</w:t>
      </w:r>
    </w:p>
    <w:p w14:paraId="6CB16091" w14:textId="77777777" w:rsidR="000C32BF" w:rsidRDefault="000C32BF">
      <w:pPr>
        <w:spacing w:line="240" w:lineRule="auto"/>
        <w:rPr>
          <w:rFonts w:eastAsia="Batang" w:cs="Times New Roman"/>
          <w:b/>
          <w:bCs/>
          <w:lang w:eastAsia="de-DE"/>
        </w:rPr>
      </w:pPr>
      <w:r>
        <w:br w:type="page"/>
      </w:r>
    </w:p>
    <w:p w14:paraId="62DB8ADB" w14:textId="48908E56" w:rsidR="00874DCC" w:rsidRPr="000C32BF" w:rsidRDefault="00E56127" w:rsidP="000C32BF">
      <w:pPr>
        <w:pStyle w:val="1"/>
        <w:jc w:val="both"/>
      </w:pPr>
      <w:r w:rsidRPr="000C32BF">
        <w:lastRenderedPageBreak/>
        <w:t>REFERENCES</w:t>
      </w:r>
    </w:p>
    <w:p w14:paraId="3297ED7E"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1 </w:t>
      </w:r>
      <w:r w:rsidRPr="000C32BF">
        <w:rPr>
          <w:rFonts w:cs="宋体"/>
          <w:b/>
          <w:bCs/>
          <w:noProof w:val="0"/>
          <w:lang w:eastAsia="zh-CN"/>
        </w:rPr>
        <w:t>Katz BZ</w:t>
      </w:r>
      <w:r w:rsidRPr="000C32BF">
        <w:rPr>
          <w:rFonts w:cs="宋体"/>
          <w:noProof w:val="0"/>
          <w:lang w:eastAsia="zh-CN"/>
        </w:rPr>
        <w:t>, Jason LA.</w:t>
      </w:r>
      <w:proofErr w:type="gramEnd"/>
      <w:r w:rsidRPr="000C32BF">
        <w:rPr>
          <w:rFonts w:cs="宋体"/>
          <w:noProof w:val="0"/>
          <w:lang w:eastAsia="zh-CN"/>
        </w:rPr>
        <w:t xml:space="preserve"> </w:t>
      </w:r>
      <w:proofErr w:type="gramStart"/>
      <w:r w:rsidRPr="000C32BF">
        <w:rPr>
          <w:rFonts w:cs="宋体"/>
          <w:noProof w:val="0"/>
          <w:lang w:eastAsia="zh-CN"/>
        </w:rPr>
        <w:t>Chronic fatigue syndrome following infections in adolescents.</w:t>
      </w:r>
      <w:proofErr w:type="gramEnd"/>
      <w:r w:rsidRPr="000C32BF">
        <w:rPr>
          <w:rFonts w:cs="宋体"/>
          <w:noProof w:val="0"/>
          <w:lang w:eastAsia="zh-CN"/>
        </w:rPr>
        <w:t xml:space="preserve"> </w:t>
      </w:r>
      <w:proofErr w:type="spellStart"/>
      <w:r w:rsidRPr="000C32BF">
        <w:rPr>
          <w:rFonts w:cs="宋体"/>
          <w:i/>
          <w:iCs/>
          <w:noProof w:val="0"/>
          <w:lang w:eastAsia="zh-CN"/>
        </w:rPr>
        <w:t>Curr</w:t>
      </w:r>
      <w:proofErr w:type="spellEnd"/>
      <w:r w:rsidRPr="000C32BF">
        <w:rPr>
          <w:rFonts w:cs="宋体"/>
          <w:i/>
          <w:iCs/>
          <w:noProof w:val="0"/>
          <w:lang w:eastAsia="zh-CN"/>
        </w:rPr>
        <w:t xml:space="preserve"> </w:t>
      </w:r>
      <w:proofErr w:type="spellStart"/>
      <w:r w:rsidRPr="000C32BF">
        <w:rPr>
          <w:rFonts w:cs="宋体"/>
          <w:i/>
          <w:iCs/>
          <w:noProof w:val="0"/>
          <w:lang w:eastAsia="zh-CN"/>
        </w:rPr>
        <w:t>Opin</w:t>
      </w:r>
      <w:proofErr w:type="spellEnd"/>
      <w:r w:rsidRPr="000C32BF">
        <w:rPr>
          <w:rFonts w:cs="宋体"/>
          <w:i/>
          <w:iCs/>
          <w:noProof w:val="0"/>
          <w:lang w:eastAsia="zh-CN"/>
        </w:rPr>
        <w:t xml:space="preserve"> </w:t>
      </w:r>
      <w:proofErr w:type="spellStart"/>
      <w:r w:rsidRPr="000C32BF">
        <w:rPr>
          <w:rFonts w:cs="宋体"/>
          <w:i/>
          <w:iCs/>
          <w:noProof w:val="0"/>
          <w:lang w:eastAsia="zh-CN"/>
        </w:rPr>
        <w:t>Pediatr</w:t>
      </w:r>
      <w:proofErr w:type="spellEnd"/>
      <w:r w:rsidRPr="000C32BF">
        <w:rPr>
          <w:rFonts w:cs="宋体"/>
          <w:noProof w:val="0"/>
          <w:lang w:eastAsia="zh-CN"/>
        </w:rPr>
        <w:t xml:space="preserve"> 2013; </w:t>
      </w:r>
      <w:r w:rsidRPr="000C32BF">
        <w:rPr>
          <w:rFonts w:cs="宋体"/>
          <w:b/>
          <w:bCs/>
          <w:noProof w:val="0"/>
          <w:lang w:eastAsia="zh-CN"/>
        </w:rPr>
        <w:t>25</w:t>
      </w:r>
      <w:r w:rsidRPr="000C32BF">
        <w:rPr>
          <w:rFonts w:cs="宋体"/>
          <w:noProof w:val="0"/>
          <w:lang w:eastAsia="zh-CN"/>
        </w:rPr>
        <w:t>: 95-102 [PMID: 23263024 DOI: 10.1097/MOP.0b013e32835c1108]</w:t>
      </w:r>
    </w:p>
    <w:p w14:paraId="097ED8E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 </w:t>
      </w:r>
      <w:r w:rsidRPr="000C32BF">
        <w:rPr>
          <w:rFonts w:cs="宋体"/>
          <w:b/>
          <w:bCs/>
          <w:noProof w:val="0"/>
          <w:lang w:eastAsia="zh-CN"/>
        </w:rPr>
        <w:t>Wang X</w:t>
      </w:r>
      <w:r w:rsidRPr="000C32BF">
        <w:rPr>
          <w:rFonts w:cs="宋体"/>
          <w:noProof w:val="0"/>
          <w:lang w:eastAsia="zh-CN"/>
        </w:rPr>
        <w:t xml:space="preserve">, Zhang L, Lei Y, Liu X, Zhou X, Liu Y, Wang M, Yang L, Zhang L, Fan S, </w:t>
      </w:r>
      <w:proofErr w:type="spellStart"/>
      <w:r w:rsidRPr="000C32BF">
        <w:rPr>
          <w:rFonts w:cs="宋体"/>
          <w:noProof w:val="0"/>
          <w:lang w:eastAsia="zh-CN"/>
        </w:rPr>
        <w:t>Xie</w:t>
      </w:r>
      <w:proofErr w:type="spellEnd"/>
      <w:r w:rsidRPr="000C32BF">
        <w:rPr>
          <w:rFonts w:cs="宋体"/>
          <w:noProof w:val="0"/>
          <w:lang w:eastAsia="zh-CN"/>
        </w:rPr>
        <w:t xml:space="preserve"> P. Meta-analysis of infectious agents and depression. </w:t>
      </w:r>
      <w:proofErr w:type="spellStart"/>
      <w:r w:rsidRPr="000C32BF">
        <w:rPr>
          <w:rFonts w:cs="宋体"/>
          <w:i/>
          <w:iCs/>
          <w:noProof w:val="0"/>
          <w:lang w:eastAsia="zh-CN"/>
        </w:rPr>
        <w:t>Sci</w:t>
      </w:r>
      <w:proofErr w:type="spellEnd"/>
      <w:r w:rsidRPr="000C32BF">
        <w:rPr>
          <w:rFonts w:cs="宋体"/>
          <w:i/>
          <w:iCs/>
          <w:noProof w:val="0"/>
          <w:lang w:eastAsia="zh-CN"/>
        </w:rPr>
        <w:t xml:space="preserve"> Rep</w:t>
      </w:r>
      <w:r w:rsidRPr="000C32BF">
        <w:rPr>
          <w:rFonts w:cs="宋体"/>
          <w:noProof w:val="0"/>
          <w:lang w:eastAsia="zh-CN"/>
        </w:rPr>
        <w:t xml:space="preserve"> 2014; </w:t>
      </w:r>
      <w:r w:rsidRPr="000C32BF">
        <w:rPr>
          <w:rFonts w:cs="宋体"/>
          <w:b/>
          <w:bCs/>
          <w:noProof w:val="0"/>
          <w:lang w:eastAsia="zh-CN"/>
        </w:rPr>
        <w:t>4</w:t>
      </w:r>
      <w:r w:rsidRPr="000C32BF">
        <w:rPr>
          <w:rFonts w:cs="宋体"/>
          <w:noProof w:val="0"/>
          <w:lang w:eastAsia="zh-CN"/>
        </w:rPr>
        <w:t>: 4530 [PMID: 24681753 DOI: 10.1038/srep04530]</w:t>
      </w:r>
    </w:p>
    <w:p w14:paraId="6253355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 </w:t>
      </w:r>
      <w:r w:rsidRPr="000C32BF">
        <w:rPr>
          <w:rFonts w:cs="宋体"/>
          <w:b/>
          <w:bCs/>
          <w:noProof w:val="0"/>
          <w:lang w:eastAsia="zh-CN"/>
        </w:rPr>
        <w:t>Chen MH</w:t>
      </w:r>
      <w:r w:rsidRPr="000C32BF">
        <w:rPr>
          <w:rFonts w:cs="宋体"/>
          <w:noProof w:val="0"/>
          <w:lang w:eastAsia="zh-CN"/>
        </w:rPr>
        <w:t xml:space="preserve">, Wei HT, Su TP, Li CT, Lin WC, Chang WH, Chen TJ, Bai YM. Risk of depressive disorder among patients with herpes zoster: a nationwide population-based prospective study. </w:t>
      </w:r>
      <w:proofErr w:type="spellStart"/>
      <w:r w:rsidRPr="000C32BF">
        <w:rPr>
          <w:rFonts w:cs="宋体"/>
          <w:i/>
          <w:iCs/>
          <w:noProof w:val="0"/>
          <w:lang w:eastAsia="zh-CN"/>
        </w:rPr>
        <w:t>Psychosom</w:t>
      </w:r>
      <w:proofErr w:type="spellEnd"/>
      <w:r w:rsidRPr="000C32BF">
        <w:rPr>
          <w:rFonts w:cs="宋体"/>
          <w:i/>
          <w:iCs/>
          <w:noProof w:val="0"/>
          <w:lang w:eastAsia="zh-CN"/>
        </w:rPr>
        <w:t xml:space="preserve"> Med</w:t>
      </w:r>
      <w:r w:rsidRPr="000C32BF">
        <w:rPr>
          <w:rFonts w:cs="宋体"/>
          <w:noProof w:val="0"/>
          <w:lang w:eastAsia="zh-CN"/>
        </w:rPr>
        <w:t xml:space="preserve"> 2014; </w:t>
      </w:r>
      <w:r w:rsidRPr="000C32BF">
        <w:rPr>
          <w:rFonts w:cs="宋体"/>
          <w:b/>
          <w:bCs/>
          <w:noProof w:val="0"/>
          <w:lang w:eastAsia="zh-CN"/>
        </w:rPr>
        <w:t>76</w:t>
      </w:r>
      <w:r w:rsidRPr="000C32BF">
        <w:rPr>
          <w:rFonts w:cs="宋体"/>
          <w:noProof w:val="0"/>
          <w:lang w:eastAsia="zh-CN"/>
        </w:rPr>
        <w:t>: 285-291 [PMID: 24804885 DOI: 10.1097/PSY.0000000000000051]</w:t>
      </w:r>
    </w:p>
    <w:p w14:paraId="2D31F8EA"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 </w:t>
      </w:r>
      <w:r w:rsidRPr="000C32BF">
        <w:rPr>
          <w:rFonts w:cs="宋体"/>
          <w:b/>
          <w:bCs/>
          <w:noProof w:val="0"/>
          <w:lang w:eastAsia="zh-CN"/>
        </w:rPr>
        <w:t>Liao CH</w:t>
      </w:r>
      <w:r w:rsidRPr="000C32BF">
        <w:rPr>
          <w:rFonts w:cs="宋体"/>
          <w:noProof w:val="0"/>
          <w:lang w:eastAsia="zh-CN"/>
        </w:rPr>
        <w:t xml:space="preserve">, Chang CS, </w:t>
      </w:r>
      <w:proofErr w:type="spellStart"/>
      <w:r w:rsidRPr="000C32BF">
        <w:rPr>
          <w:rFonts w:cs="宋体"/>
          <w:noProof w:val="0"/>
          <w:lang w:eastAsia="zh-CN"/>
        </w:rPr>
        <w:t>Muo</w:t>
      </w:r>
      <w:proofErr w:type="spellEnd"/>
      <w:r w:rsidRPr="000C32BF">
        <w:rPr>
          <w:rFonts w:cs="宋体"/>
          <w:noProof w:val="0"/>
          <w:lang w:eastAsia="zh-CN"/>
        </w:rPr>
        <w:t xml:space="preserve"> CH, Kao CH. High prevalence of herpes zoster in patients with depression. </w:t>
      </w:r>
      <w:r w:rsidRPr="000C32BF">
        <w:rPr>
          <w:rFonts w:cs="宋体"/>
          <w:i/>
          <w:iCs/>
          <w:noProof w:val="0"/>
          <w:lang w:eastAsia="zh-CN"/>
        </w:rPr>
        <w:t xml:space="preserve">J </w:t>
      </w:r>
      <w:proofErr w:type="spellStart"/>
      <w:r w:rsidRPr="000C32BF">
        <w:rPr>
          <w:rFonts w:cs="宋体"/>
          <w:i/>
          <w:iCs/>
          <w:noProof w:val="0"/>
          <w:lang w:eastAsia="zh-CN"/>
        </w:rPr>
        <w:t>Clin</w:t>
      </w:r>
      <w:proofErr w:type="spellEnd"/>
      <w:r w:rsidRPr="000C32BF">
        <w:rPr>
          <w:rFonts w:cs="宋体"/>
          <w:i/>
          <w:iCs/>
          <w:noProof w:val="0"/>
          <w:lang w:eastAsia="zh-CN"/>
        </w:rPr>
        <w:t xml:space="preserve"> Psychiatry</w:t>
      </w:r>
      <w:r w:rsidRPr="000C32BF">
        <w:rPr>
          <w:rFonts w:cs="宋体"/>
          <w:noProof w:val="0"/>
          <w:lang w:eastAsia="zh-CN"/>
        </w:rPr>
        <w:t xml:space="preserve"> 2015; </w:t>
      </w:r>
      <w:r w:rsidRPr="000C32BF">
        <w:rPr>
          <w:rFonts w:cs="宋体"/>
          <w:b/>
          <w:bCs/>
          <w:noProof w:val="0"/>
          <w:lang w:eastAsia="zh-CN"/>
        </w:rPr>
        <w:t>76</w:t>
      </w:r>
      <w:r w:rsidRPr="000C32BF">
        <w:rPr>
          <w:rFonts w:cs="宋体"/>
          <w:noProof w:val="0"/>
          <w:lang w:eastAsia="zh-CN"/>
        </w:rPr>
        <w:t>: e1099-e1104 [PMID: 26455673 DOI: 10.4088/JCP.14m09311]</w:t>
      </w:r>
    </w:p>
    <w:p w14:paraId="7126E639"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5 </w:t>
      </w:r>
      <w:proofErr w:type="spellStart"/>
      <w:r w:rsidRPr="000C32BF">
        <w:rPr>
          <w:rFonts w:cs="宋体"/>
          <w:b/>
          <w:bCs/>
          <w:noProof w:val="0"/>
          <w:lang w:eastAsia="zh-CN"/>
        </w:rPr>
        <w:t>Seminog</w:t>
      </w:r>
      <w:proofErr w:type="spellEnd"/>
      <w:r w:rsidRPr="000C32BF">
        <w:rPr>
          <w:rFonts w:cs="宋体"/>
          <w:b/>
          <w:bCs/>
          <w:noProof w:val="0"/>
          <w:lang w:eastAsia="zh-CN"/>
        </w:rPr>
        <w:t xml:space="preserve"> OO</w:t>
      </w:r>
      <w:proofErr w:type="gramEnd"/>
      <w:r w:rsidRPr="000C32BF">
        <w:rPr>
          <w:rFonts w:cs="宋体"/>
          <w:noProof w:val="0"/>
          <w:lang w:eastAsia="zh-CN"/>
        </w:rPr>
        <w:t xml:space="preserve">, </w:t>
      </w:r>
      <w:proofErr w:type="spellStart"/>
      <w:r w:rsidRPr="000C32BF">
        <w:rPr>
          <w:rFonts w:cs="宋体"/>
          <w:noProof w:val="0"/>
          <w:lang w:eastAsia="zh-CN"/>
        </w:rPr>
        <w:t>Goldacre</w:t>
      </w:r>
      <w:proofErr w:type="spellEnd"/>
      <w:r w:rsidRPr="000C32BF">
        <w:rPr>
          <w:rFonts w:cs="宋体"/>
          <w:noProof w:val="0"/>
          <w:lang w:eastAsia="zh-CN"/>
        </w:rPr>
        <w:t xml:space="preserve"> MJ. Risk of pneumonia and pneumococcal disease in people with severe mental illness: English record linkage studies. </w:t>
      </w:r>
      <w:r w:rsidRPr="000C32BF">
        <w:rPr>
          <w:rFonts w:cs="宋体"/>
          <w:i/>
          <w:iCs/>
          <w:noProof w:val="0"/>
          <w:lang w:eastAsia="zh-CN"/>
        </w:rPr>
        <w:t>Thorax</w:t>
      </w:r>
      <w:r w:rsidRPr="000C32BF">
        <w:rPr>
          <w:rFonts w:cs="宋体"/>
          <w:noProof w:val="0"/>
          <w:lang w:eastAsia="zh-CN"/>
        </w:rPr>
        <w:t xml:space="preserve"> 2013; </w:t>
      </w:r>
      <w:r w:rsidRPr="000C32BF">
        <w:rPr>
          <w:rFonts w:cs="宋体"/>
          <w:b/>
          <w:bCs/>
          <w:noProof w:val="0"/>
          <w:lang w:eastAsia="zh-CN"/>
        </w:rPr>
        <w:t>68</w:t>
      </w:r>
      <w:r w:rsidRPr="000C32BF">
        <w:rPr>
          <w:rFonts w:cs="宋体"/>
          <w:noProof w:val="0"/>
          <w:lang w:eastAsia="zh-CN"/>
        </w:rPr>
        <w:t>: 171-176 [PMID: 23242947 DOI: 10.1136/thoraxjnl-2012-202480]</w:t>
      </w:r>
    </w:p>
    <w:p w14:paraId="7C5B01E7"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 </w:t>
      </w:r>
      <w:r w:rsidRPr="000C32BF">
        <w:rPr>
          <w:rFonts w:cs="宋体"/>
          <w:b/>
          <w:bCs/>
          <w:noProof w:val="0"/>
          <w:lang w:eastAsia="zh-CN"/>
        </w:rPr>
        <w:t>Adam Y</w:t>
      </w:r>
      <w:r w:rsidRPr="000C32BF">
        <w:rPr>
          <w:rFonts w:cs="宋体"/>
          <w:noProof w:val="0"/>
          <w:lang w:eastAsia="zh-CN"/>
        </w:rPr>
        <w:t xml:space="preserve">, </w:t>
      </w:r>
      <w:proofErr w:type="spellStart"/>
      <w:r w:rsidRPr="000C32BF">
        <w:rPr>
          <w:rFonts w:cs="宋体"/>
          <w:noProof w:val="0"/>
          <w:lang w:eastAsia="zh-CN"/>
        </w:rPr>
        <w:t>Meinlschmidt</w:t>
      </w:r>
      <w:proofErr w:type="spellEnd"/>
      <w:r w:rsidRPr="000C32BF">
        <w:rPr>
          <w:rFonts w:cs="宋体"/>
          <w:noProof w:val="0"/>
          <w:lang w:eastAsia="zh-CN"/>
        </w:rPr>
        <w:t xml:space="preserve"> G, </w:t>
      </w:r>
      <w:proofErr w:type="spellStart"/>
      <w:r w:rsidRPr="000C32BF">
        <w:rPr>
          <w:rFonts w:cs="宋体"/>
          <w:noProof w:val="0"/>
          <w:lang w:eastAsia="zh-CN"/>
        </w:rPr>
        <w:t>Lieb</w:t>
      </w:r>
      <w:proofErr w:type="spellEnd"/>
      <w:r w:rsidRPr="000C32BF">
        <w:rPr>
          <w:rFonts w:cs="宋体"/>
          <w:noProof w:val="0"/>
          <w:lang w:eastAsia="zh-CN"/>
        </w:rPr>
        <w:t xml:space="preserve"> R. Associations between mental disorders and the common cold in adults: a population-based cross-sectional study. </w:t>
      </w:r>
      <w:r w:rsidRPr="000C32BF">
        <w:rPr>
          <w:rFonts w:cs="宋体"/>
          <w:i/>
          <w:iCs/>
          <w:noProof w:val="0"/>
          <w:lang w:eastAsia="zh-CN"/>
        </w:rPr>
        <w:t xml:space="preserve">J </w:t>
      </w:r>
      <w:proofErr w:type="spellStart"/>
      <w:r w:rsidRPr="000C32BF">
        <w:rPr>
          <w:rFonts w:cs="宋体"/>
          <w:i/>
          <w:iCs/>
          <w:noProof w:val="0"/>
          <w:lang w:eastAsia="zh-CN"/>
        </w:rPr>
        <w:t>Psychosom</w:t>
      </w:r>
      <w:proofErr w:type="spellEnd"/>
      <w:r w:rsidRPr="000C32BF">
        <w:rPr>
          <w:rFonts w:cs="宋体"/>
          <w:i/>
          <w:iCs/>
          <w:noProof w:val="0"/>
          <w:lang w:eastAsia="zh-CN"/>
        </w:rPr>
        <w:t xml:space="preserve"> Res</w:t>
      </w:r>
      <w:r w:rsidRPr="000C32BF">
        <w:rPr>
          <w:rFonts w:cs="宋体"/>
          <w:noProof w:val="0"/>
          <w:lang w:eastAsia="zh-CN"/>
        </w:rPr>
        <w:t xml:space="preserve"> 2013; </w:t>
      </w:r>
      <w:r w:rsidRPr="000C32BF">
        <w:rPr>
          <w:rFonts w:cs="宋体"/>
          <w:b/>
          <w:bCs/>
          <w:noProof w:val="0"/>
          <w:lang w:eastAsia="zh-CN"/>
        </w:rPr>
        <w:t>74</w:t>
      </w:r>
      <w:r w:rsidRPr="000C32BF">
        <w:rPr>
          <w:rFonts w:cs="宋体"/>
          <w:noProof w:val="0"/>
          <w:lang w:eastAsia="zh-CN"/>
        </w:rPr>
        <w:t>: 69-73 [PMID: 23272991 DOI: 10.1016/j.jpsychores.2012.08.013]</w:t>
      </w:r>
    </w:p>
    <w:p w14:paraId="4A64FC0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 </w:t>
      </w:r>
      <w:r w:rsidRPr="000C32BF">
        <w:rPr>
          <w:rFonts w:cs="宋体"/>
          <w:b/>
          <w:bCs/>
          <w:noProof w:val="0"/>
          <w:lang w:eastAsia="zh-CN"/>
        </w:rPr>
        <w:t>Martino D</w:t>
      </w:r>
      <w:r w:rsidRPr="000C32BF">
        <w:rPr>
          <w:rFonts w:cs="宋体"/>
          <w:noProof w:val="0"/>
          <w:lang w:eastAsia="zh-CN"/>
        </w:rPr>
        <w:t xml:space="preserve">, </w:t>
      </w:r>
      <w:proofErr w:type="spellStart"/>
      <w:r w:rsidRPr="000C32BF">
        <w:rPr>
          <w:rFonts w:cs="宋体"/>
          <w:noProof w:val="0"/>
          <w:lang w:eastAsia="zh-CN"/>
        </w:rPr>
        <w:t>Defazio</w:t>
      </w:r>
      <w:proofErr w:type="spellEnd"/>
      <w:r w:rsidRPr="000C32BF">
        <w:rPr>
          <w:rFonts w:cs="宋体"/>
          <w:noProof w:val="0"/>
          <w:lang w:eastAsia="zh-CN"/>
        </w:rPr>
        <w:t xml:space="preserve"> G, </w:t>
      </w:r>
      <w:proofErr w:type="spellStart"/>
      <w:r w:rsidRPr="000C32BF">
        <w:rPr>
          <w:rFonts w:cs="宋体"/>
          <w:noProof w:val="0"/>
          <w:lang w:eastAsia="zh-CN"/>
        </w:rPr>
        <w:t>Giovannoni</w:t>
      </w:r>
      <w:proofErr w:type="spellEnd"/>
      <w:r w:rsidRPr="000C32BF">
        <w:rPr>
          <w:rFonts w:cs="宋体"/>
          <w:noProof w:val="0"/>
          <w:lang w:eastAsia="zh-CN"/>
        </w:rPr>
        <w:t xml:space="preserve"> G. </w:t>
      </w:r>
      <w:proofErr w:type="gramStart"/>
      <w:r w:rsidRPr="000C32BF">
        <w:rPr>
          <w:rFonts w:cs="宋体"/>
          <w:noProof w:val="0"/>
          <w:lang w:eastAsia="zh-CN"/>
        </w:rPr>
        <w:t>The PANDAS subgroup of tic disorders and childhood-onset obsessive-compulsive disorder.</w:t>
      </w:r>
      <w:proofErr w:type="gramEnd"/>
      <w:r w:rsidRPr="000C32BF">
        <w:rPr>
          <w:rFonts w:cs="宋体"/>
          <w:noProof w:val="0"/>
          <w:lang w:eastAsia="zh-CN"/>
        </w:rPr>
        <w:t xml:space="preserve"> </w:t>
      </w:r>
      <w:r w:rsidRPr="000C32BF">
        <w:rPr>
          <w:rFonts w:cs="宋体"/>
          <w:i/>
          <w:iCs/>
          <w:noProof w:val="0"/>
          <w:lang w:eastAsia="zh-CN"/>
        </w:rPr>
        <w:t xml:space="preserve">J </w:t>
      </w:r>
      <w:proofErr w:type="spellStart"/>
      <w:r w:rsidRPr="000C32BF">
        <w:rPr>
          <w:rFonts w:cs="宋体"/>
          <w:i/>
          <w:iCs/>
          <w:noProof w:val="0"/>
          <w:lang w:eastAsia="zh-CN"/>
        </w:rPr>
        <w:t>Psychosom</w:t>
      </w:r>
      <w:proofErr w:type="spellEnd"/>
      <w:r w:rsidRPr="000C32BF">
        <w:rPr>
          <w:rFonts w:cs="宋体"/>
          <w:i/>
          <w:iCs/>
          <w:noProof w:val="0"/>
          <w:lang w:eastAsia="zh-CN"/>
        </w:rPr>
        <w:t xml:space="preserve"> Res</w:t>
      </w:r>
      <w:r w:rsidRPr="000C32BF">
        <w:rPr>
          <w:rFonts w:cs="宋体"/>
          <w:noProof w:val="0"/>
          <w:lang w:eastAsia="zh-CN"/>
        </w:rPr>
        <w:t xml:space="preserve"> 2009; </w:t>
      </w:r>
      <w:r w:rsidRPr="000C32BF">
        <w:rPr>
          <w:rFonts w:cs="宋体"/>
          <w:b/>
          <w:bCs/>
          <w:noProof w:val="0"/>
          <w:lang w:eastAsia="zh-CN"/>
        </w:rPr>
        <w:t>67</w:t>
      </w:r>
      <w:r w:rsidRPr="000C32BF">
        <w:rPr>
          <w:rFonts w:cs="宋体"/>
          <w:noProof w:val="0"/>
          <w:lang w:eastAsia="zh-CN"/>
        </w:rPr>
        <w:t>: 547-557 [PMID: 19913659 DOI: 10.1016/j.jpsychores.2009.07.004]</w:t>
      </w:r>
    </w:p>
    <w:p w14:paraId="1F25247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 </w:t>
      </w:r>
      <w:r w:rsidRPr="000C32BF">
        <w:rPr>
          <w:rFonts w:cs="宋体"/>
          <w:b/>
          <w:bCs/>
          <w:noProof w:val="0"/>
          <w:lang w:eastAsia="zh-CN"/>
        </w:rPr>
        <w:t>Murphy TK</w:t>
      </w:r>
      <w:r w:rsidRPr="000C32BF">
        <w:rPr>
          <w:rFonts w:cs="宋体"/>
          <w:noProof w:val="0"/>
          <w:lang w:eastAsia="zh-CN"/>
        </w:rPr>
        <w:t xml:space="preserve">, </w:t>
      </w:r>
      <w:proofErr w:type="spellStart"/>
      <w:r w:rsidRPr="000C32BF">
        <w:rPr>
          <w:rFonts w:cs="宋体"/>
          <w:noProof w:val="0"/>
          <w:lang w:eastAsia="zh-CN"/>
        </w:rPr>
        <w:t>Storch</w:t>
      </w:r>
      <w:proofErr w:type="spellEnd"/>
      <w:r w:rsidRPr="000C32BF">
        <w:rPr>
          <w:rFonts w:cs="宋体"/>
          <w:noProof w:val="0"/>
          <w:lang w:eastAsia="zh-CN"/>
        </w:rPr>
        <w:t xml:space="preserve"> EA, </w:t>
      </w:r>
      <w:proofErr w:type="spellStart"/>
      <w:r w:rsidRPr="000C32BF">
        <w:rPr>
          <w:rFonts w:cs="宋体"/>
          <w:noProof w:val="0"/>
          <w:lang w:eastAsia="zh-CN"/>
        </w:rPr>
        <w:t>Lewin</w:t>
      </w:r>
      <w:proofErr w:type="spellEnd"/>
      <w:r w:rsidRPr="000C32BF">
        <w:rPr>
          <w:rFonts w:cs="宋体"/>
          <w:noProof w:val="0"/>
          <w:lang w:eastAsia="zh-CN"/>
        </w:rPr>
        <w:t xml:space="preserve"> AB, Edge PJ, Goodman WK. Clinical factors associated with pediatric autoimmune neuropsychiatric disorders associated with streptococcal infections. </w:t>
      </w:r>
      <w:r w:rsidRPr="000C32BF">
        <w:rPr>
          <w:rFonts w:cs="宋体"/>
          <w:i/>
          <w:iCs/>
          <w:noProof w:val="0"/>
          <w:lang w:eastAsia="zh-CN"/>
        </w:rPr>
        <w:t xml:space="preserve">J </w:t>
      </w:r>
      <w:proofErr w:type="spellStart"/>
      <w:r w:rsidRPr="000C32BF">
        <w:rPr>
          <w:rFonts w:cs="宋体"/>
          <w:i/>
          <w:iCs/>
          <w:noProof w:val="0"/>
          <w:lang w:eastAsia="zh-CN"/>
        </w:rPr>
        <w:t>Pediatr</w:t>
      </w:r>
      <w:proofErr w:type="spellEnd"/>
      <w:r w:rsidRPr="000C32BF">
        <w:rPr>
          <w:rFonts w:cs="宋体"/>
          <w:noProof w:val="0"/>
          <w:lang w:eastAsia="zh-CN"/>
        </w:rPr>
        <w:t xml:space="preserve"> 2012; </w:t>
      </w:r>
      <w:r w:rsidRPr="000C32BF">
        <w:rPr>
          <w:rFonts w:cs="宋体"/>
          <w:b/>
          <w:bCs/>
          <w:noProof w:val="0"/>
          <w:lang w:eastAsia="zh-CN"/>
        </w:rPr>
        <w:t>160</w:t>
      </w:r>
      <w:r w:rsidRPr="000C32BF">
        <w:rPr>
          <w:rFonts w:cs="宋体"/>
          <w:noProof w:val="0"/>
          <w:lang w:eastAsia="zh-CN"/>
        </w:rPr>
        <w:t>: 314-319 [PMID: 21868033 DOI: 10.1016/j.jpeds.2011.07.012]</w:t>
      </w:r>
    </w:p>
    <w:p w14:paraId="6EF471C5"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9 </w:t>
      </w:r>
      <w:proofErr w:type="spellStart"/>
      <w:r w:rsidRPr="000C32BF">
        <w:rPr>
          <w:rFonts w:cs="宋体"/>
          <w:b/>
          <w:bCs/>
          <w:noProof w:val="0"/>
          <w:lang w:eastAsia="zh-CN"/>
        </w:rPr>
        <w:t>Kayser</w:t>
      </w:r>
      <w:proofErr w:type="spellEnd"/>
      <w:r w:rsidRPr="000C32BF">
        <w:rPr>
          <w:rFonts w:cs="宋体"/>
          <w:b/>
          <w:bCs/>
          <w:noProof w:val="0"/>
          <w:lang w:eastAsia="zh-CN"/>
        </w:rPr>
        <w:t xml:space="preserve"> MS</w:t>
      </w:r>
      <w:r w:rsidRPr="000C32BF">
        <w:rPr>
          <w:rFonts w:cs="宋体"/>
          <w:noProof w:val="0"/>
          <w:lang w:eastAsia="zh-CN"/>
        </w:rPr>
        <w:t xml:space="preserve">, </w:t>
      </w:r>
      <w:proofErr w:type="spellStart"/>
      <w:r w:rsidRPr="000C32BF">
        <w:rPr>
          <w:rFonts w:cs="宋体"/>
          <w:noProof w:val="0"/>
          <w:lang w:eastAsia="zh-CN"/>
        </w:rPr>
        <w:t>Dalmau</w:t>
      </w:r>
      <w:proofErr w:type="spellEnd"/>
      <w:r w:rsidRPr="000C32BF">
        <w:rPr>
          <w:rFonts w:cs="宋体"/>
          <w:noProof w:val="0"/>
          <w:lang w:eastAsia="zh-CN"/>
        </w:rPr>
        <w:t xml:space="preserve"> J. Anti-NMDA receptor encephalitis, autoimmunity, and psychosis.</w:t>
      </w:r>
      <w:proofErr w:type="gramEnd"/>
      <w:r w:rsidRPr="000C32BF">
        <w:rPr>
          <w:rFonts w:cs="宋体"/>
          <w:noProof w:val="0"/>
          <w:lang w:eastAsia="zh-CN"/>
        </w:rPr>
        <w:t xml:space="preserve">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2016; </w:t>
      </w:r>
      <w:r w:rsidRPr="000C32BF">
        <w:rPr>
          <w:rFonts w:cs="宋体"/>
          <w:b/>
          <w:bCs/>
          <w:noProof w:val="0"/>
          <w:lang w:eastAsia="zh-CN"/>
        </w:rPr>
        <w:t>176</w:t>
      </w:r>
      <w:r w:rsidRPr="000C32BF">
        <w:rPr>
          <w:rFonts w:cs="宋体"/>
          <w:noProof w:val="0"/>
          <w:lang w:eastAsia="zh-CN"/>
        </w:rPr>
        <w:t>: 36-40 [PMID: 25458857]</w:t>
      </w:r>
    </w:p>
    <w:p w14:paraId="32BD8788"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0 </w:t>
      </w:r>
      <w:proofErr w:type="spellStart"/>
      <w:r w:rsidRPr="000C32BF">
        <w:rPr>
          <w:rFonts w:cs="宋体"/>
          <w:b/>
          <w:bCs/>
          <w:noProof w:val="0"/>
          <w:lang w:eastAsia="zh-CN"/>
        </w:rPr>
        <w:t>Khandaker</w:t>
      </w:r>
      <w:proofErr w:type="spellEnd"/>
      <w:r w:rsidRPr="000C32BF">
        <w:rPr>
          <w:rFonts w:cs="宋体"/>
          <w:b/>
          <w:bCs/>
          <w:noProof w:val="0"/>
          <w:lang w:eastAsia="zh-CN"/>
        </w:rPr>
        <w:t xml:space="preserve"> GM</w:t>
      </w:r>
      <w:r w:rsidRPr="000C32BF">
        <w:rPr>
          <w:rFonts w:cs="宋体"/>
          <w:noProof w:val="0"/>
          <w:lang w:eastAsia="zh-CN"/>
        </w:rPr>
        <w:t xml:space="preserve">, </w:t>
      </w:r>
      <w:proofErr w:type="spellStart"/>
      <w:r w:rsidRPr="000C32BF">
        <w:rPr>
          <w:rFonts w:cs="宋体"/>
          <w:noProof w:val="0"/>
          <w:lang w:eastAsia="zh-CN"/>
        </w:rPr>
        <w:t>Stochl</w:t>
      </w:r>
      <w:proofErr w:type="spellEnd"/>
      <w:r w:rsidRPr="000C32BF">
        <w:rPr>
          <w:rFonts w:cs="宋体"/>
          <w:noProof w:val="0"/>
          <w:lang w:eastAsia="zh-CN"/>
        </w:rPr>
        <w:t xml:space="preserve"> J, </w:t>
      </w:r>
      <w:proofErr w:type="spellStart"/>
      <w:r w:rsidRPr="000C32BF">
        <w:rPr>
          <w:rFonts w:cs="宋体"/>
          <w:noProof w:val="0"/>
          <w:lang w:eastAsia="zh-CN"/>
        </w:rPr>
        <w:t>Zammit</w:t>
      </w:r>
      <w:proofErr w:type="spellEnd"/>
      <w:r w:rsidRPr="000C32BF">
        <w:rPr>
          <w:rFonts w:cs="宋体"/>
          <w:noProof w:val="0"/>
          <w:lang w:eastAsia="zh-CN"/>
        </w:rPr>
        <w:t xml:space="preserve"> S, Lewis G, Jones PB. Childhood </w:t>
      </w:r>
      <w:proofErr w:type="gramStart"/>
      <w:r w:rsidRPr="000C32BF">
        <w:rPr>
          <w:rFonts w:cs="宋体"/>
          <w:noProof w:val="0"/>
          <w:lang w:eastAsia="zh-CN"/>
        </w:rPr>
        <w:t>Epstein-Barr Virus</w:t>
      </w:r>
      <w:proofErr w:type="gramEnd"/>
      <w:r w:rsidRPr="000C32BF">
        <w:rPr>
          <w:rFonts w:cs="宋体"/>
          <w:noProof w:val="0"/>
          <w:lang w:eastAsia="zh-CN"/>
        </w:rPr>
        <w:t xml:space="preserve"> infection and subsequent risk of psychotic experiences in adolescence: a </w:t>
      </w:r>
      <w:r w:rsidRPr="000C32BF">
        <w:rPr>
          <w:rFonts w:cs="宋体"/>
          <w:noProof w:val="0"/>
          <w:lang w:eastAsia="zh-CN"/>
        </w:rPr>
        <w:lastRenderedPageBreak/>
        <w:t xml:space="preserve">population-based prospective serological study.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2014; </w:t>
      </w:r>
      <w:r w:rsidRPr="000C32BF">
        <w:rPr>
          <w:rFonts w:cs="宋体"/>
          <w:b/>
          <w:bCs/>
          <w:noProof w:val="0"/>
          <w:lang w:eastAsia="zh-CN"/>
        </w:rPr>
        <w:t>158</w:t>
      </w:r>
      <w:r w:rsidRPr="000C32BF">
        <w:rPr>
          <w:rFonts w:cs="宋体"/>
          <w:noProof w:val="0"/>
          <w:lang w:eastAsia="zh-CN"/>
        </w:rPr>
        <w:t>: 19-24 [PMID: 25048425 DOI: 10.1016/j.schres.2014.05.019]</w:t>
      </w:r>
    </w:p>
    <w:p w14:paraId="2C0534B7"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1 </w:t>
      </w:r>
      <w:r w:rsidRPr="000C32BF">
        <w:rPr>
          <w:rFonts w:cs="宋体"/>
          <w:b/>
          <w:bCs/>
          <w:noProof w:val="0"/>
          <w:lang w:eastAsia="zh-CN"/>
        </w:rPr>
        <w:t>Goodwin RD</w:t>
      </w:r>
      <w:r w:rsidRPr="000C32BF">
        <w:rPr>
          <w:rFonts w:cs="宋体"/>
          <w:noProof w:val="0"/>
          <w:lang w:eastAsia="zh-CN"/>
        </w:rPr>
        <w:t xml:space="preserve">. Association between infection early in life and mental disorders among youth in the community: a cross-sectional study. </w:t>
      </w:r>
      <w:r w:rsidRPr="000C32BF">
        <w:rPr>
          <w:rFonts w:cs="宋体"/>
          <w:i/>
          <w:iCs/>
          <w:noProof w:val="0"/>
          <w:lang w:eastAsia="zh-CN"/>
        </w:rPr>
        <w:t>BMC Public Health</w:t>
      </w:r>
      <w:r w:rsidRPr="000C32BF">
        <w:rPr>
          <w:rFonts w:cs="宋体"/>
          <w:noProof w:val="0"/>
          <w:lang w:eastAsia="zh-CN"/>
        </w:rPr>
        <w:t xml:space="preserve"> 2011; </w:t>
      </w:r>
      <w:r w:rsidRPr="000C32BF">
        <w:rPr>
          <w:rFonts w:cs="宋体"/>
          <w:b/>
          <w:bCs/>
          <w:noProof w:val="0"/>
          <w:lang w:eastAsia="zh-CN"/>
        </w:rPr>
        <w:t>11</w:t>
      </w:r>
      <w:r w:rsidRPr="000C32BF">
        <w:rPr>
          <w:rFonts w:cs="宋体"/>
          <w:noProof w:val="0"/>
          <w:lang w:eastAsia="zh-CN"/>
        </w:rPr>
        <w:t>: 878 [PMID: 22103993 DOI: 10.1186/1471-2458-11-878]</w:t>
      </w:r>
    </w:p>
    <w:p w14:paraId="5EC40ED2"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2 </w:t>
      </w:r>
      <w:r w:rsidRPr="000C32BF">
        <w:rPr>
          <w:rFonts w:cs="宋体"/>
          <w:b/>
          <w:bCs/>
          <w:noProof w:val="0"/>
          <w:lang w:eastAsia="zh-CN"/>
        </w:rPr>
        <w:t>Goodwin RD</w:t>
      </w:r>
      <w:r w:rsidRPr="000C32BF">
        <w:rPr>
          <w:rFonts w:cs="宋体"/>
          <w:noProof w:val="0"/>
          <w:lang w:eastAsia="zh-CN"/>
        </w:rPr>
        <w:t xml:space="preserve">, </w:t>
      </w:r>
      <w:proofErr w:type="spellStart"/>
      <w:r w:rsidRPr="000C32BF">
        <w:rPr>
          <w:rFonts w:cs="宋体"/>
          <w:noProof w:val="0"/>
          <w:lang w:eastAsia="zh-CN"/>
        </w:rPr>
        <w:t>Buka</w:t>
      </w:r>
      <w:proofErr w:type="spellEnd"/>
      <w:r w:rsidRPr="000C32BF">
        <w:rPr>
          <w:rFonts w:cs="宋体"/>
          <w:noProof w:val="0"/>
          <w:lang w:eastAsia="zh-CN"/>
        </w:rPr>
        <w:t xml:space="preserve"> SL. Childhood respiratory disease and the risk of anxiety disorder and major depression in adulthood. </w:t>
      </w:r>
      <w:r w:rsidRPr="000C32BF">
        <w:rPr>
          <w:rFonts w:cs="宋体"/>
          <w:i/>
          <w:iCs/>
          <w:noProof w:val="0"/>
          <w:lang w:eastAsia="zh-CN"/>
        </w:rPr>
        <w:t xml:space="preserve">Arch </w:t>
      </w:r>
      <w:proofErr w:type="spellStart"/>
      <w:r w:rsidRPr="000C32BF">
        <w:rPr>
          <w:rFonts w:cs="宋体"/>
          <w:i/>
          <w:iCs/>
          <w:noProof w:val="0"/>
          <w:lang w:eastAsia="zh-CN"/>
        </w:rPr>
        <w:t>Pediatr</w:t>
      </w:r>
      <w:proofErr w:type="spellEnd"/>
      <w:r w:rsidRPr="000C32BF">
        <w:rPr>
          <w:rFonts w:cs="宋体"/>
          <w:i/>
          <w:iCs/>
          <w:noProof w:val="0"/>
          <w:lang w:eastAsia="zh-CN"/>
        </w:rPr>
        <w:t xml:space="preserve"> </w:t>
      </w:r>
      <w:proofErr w:type="spellStart"/>
      <w:r w:rsidRPr="000C32BF">
        <w:rPr>
          <w:rFonts w:cs="宋体"/>
          <w:i/>
          <w:iCs/>
          <w:noProof w:val="0"/>
          <w:lang w:eastAsia="zh-CN"/>
        </w:rPr>
        <w:t>Adolesc</w:t>
      </w:r>
      <w:proofErr w:type="spellEnd"/>
      <w:r w:rsidRPr="000C32BF">
        <w:rPr>
          <w:rFonts w:cs="宋体"/>
          <w:i/>
          <w:iCs/>
          <w:noProof w:val="0"/>
          <w:lang w:eastAsia="zh-CN"/>
        </w:rPr>
        <w:t xml:space="preserve"> Med</w:t>
      </w:r>
      <w:r w:rsidRPr="000C32BF">
        <w:rPr>
          <w:rFonts w:cs="宋体"/>
          <w:noProof w:val="0"/>
          <w:lang w:eastAsia="zh-CN"/>
        </w:rPr>
        <w:t xml:space="preserve"> 2008; </w:t>
      </w:r>
      <w:r w:rsidRPr="000C32BF">
        <w:rPr>
          <w:rFonts w:cs="宋体"/>
          <w:b/>
          <w:bCs/>
          <w:noProof w:val="0"/>
          <w:lang w:eastAsia="zh-CN"/>
        </w:rPr>
        <w:t>162</w:t>
      </w:r>
      <w:r w:rsidRPr="000C32BF">
        <w:rPr>
          <w:rFonts w:cs="宋体"/>
          <w:noProof w:val="0"/>
          <w:lang w:eastAsia="zh-CN"/>
        </w:rPr>
        <w:t>: 774-780 [PMID: 18678811 DOI: 10.1001/archpedi.162.8.774]</w:t>
      </w:r>
    </w:p>
    <w:p w14:paraId="22796CED"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3 </w:t>
      </w:r>
      <w:r w:rsidRPr="000C32BF">
        <w:rPr>
          <w:rFonts w:cs="宋体"/>
          <w:b/>
          <w:bCs/>
          <w:noProof w:val="0"/>
          <w:lang w:eastAsia="zh-CN"/>
        </w:rPr>
        <w:t>Nielsen PR</w:t>
      </w:r>
      <w:r w:rsidRPr="000C32BF">
        <w:rPr>
          <w:rFonts w:cs="宋体"/>
          <w:noProof w:val="0"/>
          <w:lang w:eastAsia="zh-CN"/>
        </w:rPr>
        <w:t xml:space="preserve">, </w:t>
      </w:r>
      <w:proofErr w:type="spellStart"/>
      <w:r w:rsidRPr="000C32BF">
        <w:rPr>
          <w:rFonts w:cs="宋体"/>
          <w:noProof w:val="0"/>
          <w:lang w:eastAsia="zh-CN"/>
        </w:rPr>
        <w:t>Benros</w:t>
      </w:r>
      <w:proofErr w:type="spellEnd"/>
      <w:r w:rsidRPr="000C32BF">
        <w:rPr>
          <w:rFonts w:cs="宋体"/>
          <w:noProof w:val="0"/>
          <w:lang w:eastAsia="zh-CN"/>
        </w:rPr>
        <w:t xml:space="preserve"> ME, Mortensen PB. Hospital contacts with infection and risk of schizophrenia: a population-based cohort study with linkage of Danish national registers. </w:t>
      </w:r>
      <w:proofErr w:type="spellStart"/>
      <w:r w:rsidRPr="000C32BF">
        <w:rPr>
          <w:rFonts w:cs="宋体"/>
          <w:i/>
          <w:iCs/>
          <w:noProof w:val="0"/>
          <w:lang w:eastAsia="zh-CN"/>
        </w:rPr>
        <w:t>Schizophr</w:t>
      </w:r>
      <w:proofErr w:type="spellEnd"/>
      <w:r w:rsidRPr="000C32BF">
        <w:rPr>
          <w:rFonts w:cs="宋体"/>
          <w:i/>
          <w:iCs/>
          <w:noProof w:val="0"/>
          <w:lang w:eastAsia="zh-CN"/>
        </w:rPr>
        <w:t xml:space="preserve"> Bull</w:t>
      </w:r>
      <w:r w:rsidRPr="000C32BF">
        <w:rPr>
          <w:rFonts w:cs="宋体"/>
          <w:noProof w:val="0"/>
          <w:lang w:eastAsia="zh-CN"/>
        </w:rPr>
        <w:t xml:space="preserve"> 2014; </w:t>
      </w:r>
      <w:r w:rsidRPr="000C32BF">
        <w:rPr>
          <w:rFonts w:cs="宋体"/>
          <w:b/>
          <w:bCs/>
          <w:noProof w:val="0"/>
          <w:lang w:eastAsia="zh-CN"/>
        </w:rPr>
        <w:t>40</w:t>
      </w:r>
      <w:r w:rsidRPr="000C32BF">
        <w:rPr>
          <w:rFonts w:cs="宋体"/>
          <w:noProof w:val="0"/>
          <w:lang w:eastAsia="zh-CN"/>
        </w:rPr>
        <w:t>: 1526-1532 [PMID: 24379444 DOI: 10.1093/</w:t>
      </w:r>
      <w:proofErr w:type="spellStart"/>
      <w:r w:rsidRPr="000C32BF">
        <w:rPr>
          <w:rFonts w:cs="宋体"/>
          <w:noProof w:val="0"/>
          <w:lang w:eastAsia="zh-CN"/>
        </w:rPr>
        <w:t>schbul</w:t>
      </w:r>
      <w:proofErr w:type="spellEnd"/>
      <w:r w:rsidRPr="000C32BF">
        <w:rPr>
          <w:rFonts w:cs="宋体"/>
          <w:noProof w:val="0"/>
          <w:lang w:eastAsia="zh-CN"/>
        </w:rPr>
        <w:t>/sbt200]</w:t>
      </w:r>
    </w:p>
    <w:p w14:paraId="2754836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4 </w:t>
      </w:r>
      <w:proofErr w:type="spellStart"/>
      <w:r w:rsidRPr="000C32BF">
        <w:rPr>
          <w:rFonts w:cs="宋体"/>
          <w:b/>
          <w:bCs/>
          <w:noProof w:val="0"/>
          <w:lang w:eastAsia="zh-CN"/>
        </w:rPr>
        <w:t>Yolken</w:t>
      </w:r>
      <w:proofErr w:type="spellEnd"/>
      <w:r w:rsidRPr="000C32BF">
        <w:rPr>
          <w:rFonts w:cs="宋体"/>
          <w:b/>
          <w:bCs/>
          <w:noProof w:val="0"/>
          <w:lang w:eastAsia="zh-CN"/>
        </w:rPr>
        <w:t xml:space="preserve"> RH</w:t>
      </w:r>
      <w:r w:rsidRPr="000C32BF">
        <w:rPr>
          <w:rFonts w:cs="宋体"/>
          <w:noProof w:val="0"/>
          <w:lang w:eastAsia="zh-CN"/>
        </w:rPr>
        <w:t xml:space="preserve">, Torrey EF. Are some cases of psychosis caused by microbial agents? </w:t>
      </w:r>
      <w:proofErr w:type="gramStart"/>
      <w:r w:rsidRPr="000C32BF">
        <w:rPr>
          <w:rFonts w:cs="宋体"/>
          <w:noProof w:val="0"/>
          <w:lang w:eastAsia="zh-CN"/>
        </w:rPr>
        <w:t>A review of the evidence.</w:t>
      </w:r>
      <w:proofErr w:type="gramEnd"/>
      <w:r w:rsidRPr="000C32BF">
        <w:rPr>
          <w:rFonts w:cs="宋体"/>
          <w:noProof w:val="0"/>
          <w:lang w:eastAsia="zh-CN"/>
        </w:rPr>
        <w:t xml:space="preserve"> </w:t>
      </w:r>
      <w:proofErr w:type="spellStart"/>
      <w:r w:rsidRPr="000C32BF">
        <w:rPr>
          <w:rFonts w:cs="宋体"/>
          <w:i/>
          <w:iCs/>
          <w:noProof w:val="0"/>
          <w:lang w:eastAsia="zh-CN"/>
        </w:rPr>
        <w:t>Mol</w:t>
      </w:r>
      <w:proofErr w:type="spellEnd"/>
      <w:r w:rsidRPr="000C32BF">
        <w:rPr>
          <w:rFonts w:cs="宋体"/>
          <w:i/>
          <w:iCs/>
          <w:noProof w:val="0"/>
          <w:lang w:eastAsia="zh-CN"/>
        </w:rPr>
        <w:t xml:space="preserve"> Psychiatry</w:t>
      </w:r>
      <w:r w:rsidRPr="000C32BF">
        <w:rPr>
          <w:rFonts w:cs="宋体"/>
          <w:noProof w:val="0"/>
          <w:lang w:eastAsia="zh-CN"/>
        </w:rPr>
        <w:t xml:space="preserve"> 2008; </w:t>
      </w:r>
      <w:r w:rsidRPr="000C32BF">
        <w:rPr>
          <w:rFonts w:cs="宋体"/>
          <w:b/>
          <w:bCs/>
          <w:noProof w:val="0"/>
          <w:lang w:eastAsia="zh-CN"/>
        </w:rPr>
        <w:t>13</w:t>
      </w:r>
      <w:r w:rsidRPr="000C32BF">
        <w:rPr>
          <w:rFonts w:cs="宋体"/>
          <w:noProof w:val="0"/>
          <w:lang w:eastAsia="zh-CN"/>
        </w:rPr>
        <w:t>: 470-479 [PMID: 18268502 DOI: 10.1038/mp.2008.5]</w:t>
      </w:r>
    </w:p>
    <w:p w14:paraId="704124C9"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5 </w:t>
      </w:r>
      <w:r w:rsidRPr="000C32BF">
        <w:rPr>
          <w:rFonts w:cs="宋体"/>
          <w:b/>
          <w:bCs/>
          <w:noProof w:val="0"/>
          <w:lang w:eastAsia="zh-CN"/>
        </w:rPr>
        <w:t>Niebuhr DW</w:t>
      </w:r>
      <w:r w:rsidRPr="000C32BF">
        <w:rPr>
          <w:rFonts w:cs="宋体"/>
          <w:noProof w:val="0"/>
          <w:lang w:eastAsia="zh-CN"/>
        </w:rPr>
        <w:t xml:space="preserve">, Millikan AM, Cowan DN, </w:t>
      </w:r>
      <w:proofErr w:type="spellStart"/>
      <w:r w:rsidRPr="000C32BF">
        <w:rPr>
          <w:rFonts w:cs="宋体"/>
          <w:noProof w:val="0"/>
          <w:lang w:eastAsia="zh-CN"/>
        </w:rPr>
        <w:t>Yolken</w:t>
      </w:r>
      <w:proofErr w:type="spellEnd"/>
      <w:r w:rsidRPr="000C32BF">
        <w:rPr>
          <w:rFonts w:cs="宋体"/>
          <w:noProof w:val="0"/>
          <w:lang w:eastAsia="zh-CN"/>
        </w:rPr>
        <w:t xml:space="preserve"> R, Li Y, Weber NS. Selected infectious agents and risk of schizophrenia among U.S. military personnel. </w:t>
      </w:r>
      <w:r w:rsidRPr="000C32BF">
        <w:rPr>
          <w:rFonts w:cs="宋体"/>
          <w:i/>
          <w:iCs/>
          <w:noProof w:val="0"/>
          <w:lang w:eastAsia="zh-CN"/>
        </w:rPr>
        <w:t>Am J Psychiatry</w:t>
      </w:r>
      <w:r w:rsidRPr="000C32BF">
        <w:rPr>
          <w:rFonts w:cs="宋体"/>
          <w:noProof w:val="0"/>
          <w:lang w:eastAsia="zh-CN"/>
        </w:rPr>
        <w:t xml:space="preserve"> 2008; </w:t>
      </w:r>
      <w:r w:rsidRPr="000C32BF">
        <w:rPr>
          <w:rFonts w:cs="宋体"/>
          <w:b/>
          <w:bCs/>
          <w:noProof w:val="0"/>
          <w:lang w:eastAsia="zh-CN"/>
        </w:rPr>
        <w:t>165</w:t>
      </w:r>
      <w:r w:rsidRPr="000C32BF">
        <w:rPr>
          <w:rFonts w:cs="宋体"/>
          <w:noProof w:val="0"/>
          <w:lang w:eastAsia="zh-CN"/>
        </w:rPr>
        <w:t>: 99-106 [PMID: 18086751 DOI: 10.1176/appi.ajp.2007.06081254]</w:t>
      </w:r>
    </w:p>
    <w:p w14:paraId="0E2D193A"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6 </w:t>
      </w:r>
      <w:proofErr w:type="spellStart"/>
      <w:r w:rsidRPr="000C32BF">
        <w:rPr>
          <w:rFonts w:cs="宋体"/>
          <w:b/>
          <w:bCs/>
          <w:noProof w:val="0"/>
          <w:lang w:eastAsia="zh-CN"/>
        </w:rPr>
        <w:t>Yolken</w:t>
      </w:r>
      <w:proofErr w:type="spellEnd"/>
      <w:r w:rsidRPr="000C32BF">
        <w:rPr>
          <w:rFonts w:cs="宋体"/>
          <w:b/>
          <w:bCs/>
          <w:noProof w:val="0"/>
          <w:lang w:eastAsia="zh-CN"/>
        </w:rPr>
        <w:t xml:space="preserve"> RH</w:t>
      </w:r>
      <w:r w:rsidRPr="000C32BF">
        <w:rPr>
          <w:rFonts w:cs="宋体"/>
          <w:noProof w:val="0"/>
          <w:lang w:eastAsia="zh-CN"/>
        </w:rPr>
        <w:t xml:space="preserve">, Torrey EF, Lieberman JA, Yang S, Dickerson FB. Serological evidence of exposure to Herpes Simplex Virus type 1 is associated with cognitive deficits in the CATIE schizophrenia sample.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2011; </w:t>
      </w:r>
      <w:r w:rsidRPr="000C32BF">
        <w:rPr>
          <w:rFonts w:cs="宋体"/>
          <w:b/>
          <w:bCs/>
          <w:noProof w:val="0"/>
          <w:lang w:eastAsia="zh-CN"/>
        </w:rPr>
        <w:t>128</w:t>
      </w:r>
      <w:r w:rsidRPr="000C32BF">
        <w:rPr>
          <w:rFonts w:cs="宋体"/>
          <w:noProof w:val="0"/>
          <w:lang w:eastAsia="zh-CN"/>
        </w:rPr>
        <w:t>: 61-65 [PMID: 21353483 DOI: 10.1016/j.schres.2011.01.020]</w:t>
      </w:r>
    </w:p>
    <w:p w14:paraId="732D7041"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7 </w:t>
      </w:r>
      <w:proofErr w:type="spellStart"/>
      <w:r w:rsidRPr="000C32BF">
        <w:rPr>
          <w:rFonts w:cs="宋体"/>
          <w:b/>
          <w:bCs/>
          <w:noProof w:val="0"/>
          <w:lang w:eastAsia="zh-CN"/>
        </w:rPr>
        <w:t>Schretlen</w:t>
      </w:r>
      <w:proofErr w:type="spellEnd"/>
      <w:r w:rsidRPr="000C32BF">
        <w:rPr>
          <w:rFonts w:cs="宋体"/>
          <w:b/>
          <w:bCs/>
          <w:noProof w:val="0"/>
          <w:lang w:eastAsia="zh-CN"/>
        </w:rPr>
        <w:t xml:space="preserve"> DJ</w:t>
      </w:r>
      <w:r w:rsidRPr="000C32BF">
        <w:rPr>
          <w:rFonts w:cs="宋体"/>
          <w:noProof w:val="0"/>
          <w:lang w:eastAsia="zh-CN"/>
        </w:rPr>
        <w:t xml:space="preserve">, </w:t>
      </w:r>
      <w:proofErr w:type="spellStart"/>
      <w:r w:rsidRPr="000C32BF">
        <w:rPr>
          <w:rFonts w:cs="宋体"/>
          <w:noProof w:val="0"/>
          <w:lang w:eastAsia="zh-CN"/>
        </w:rPr>
        <w:t>Vannorsdall</w:t>
      </w:r>
      <w:proofErr w:type="spellEnd"/>
      <w:r w:rsidRPr="000C32BF">
        <w:rPr>
          <w:rFonts w:cs="宋体"/>
          <w:noProof w:val="0"/>
          <w:lang w:eastAsia="zh-CN"/>
        </w:rPr>
        <w:t xml:space="preserve"> TD, </w:t>
      </w:r>
      <w:proofErr w:type="spellStart"/>
      <w:r w:rsidRPr="000C32BF">
        <w:rPr>
          <w:rFonts w:cs="宋体"/>
          <w:noProof w:val="0"/>
          <w:lang w:eastAsia="zh-CN"/>
        </w:rPr>
        <w:t>Winicki</w:t>
      </w:r>
      <w:proofErr w:type="spellEnd"/>
      <w:r w:rsidRPr="000C32BF">
        <w:rPr>
          <w:rFonts w:cs="宋体"/>
          <w:noProof w:val="0"/>
          <w:lang w:eastAsia="zh-CN"/>
        </w:rPr>
        <w:t xml:space="preserve"> JM, </w:t>
      </w:r>
      <w:proofErr w:type="spellStart"/>
      <w:r w:rsidRPr="000C32BF">
        <w:rPr>
          <w:rFonts w:cs="宋体"/>
          <w:noProof w:val="0"/>
          <w:lang w:eastAsia="zh-CN"/>
        </w:rPr>
        <w:t>Mushtaq</w:t>
      </w:r>
      <w:proofErr w:type="spellEnd"/>
      <w:r w:rsidRPr="000C32BF">
        <w:rPr>
          <w:rFonts w:cs="宋体"/>
          <w:noProof w:val="0"/>
          <w:lang w:eastAsia="zh-CN"/>
        </w:rPr>
        <w:t xml:space="preserve"> Y, </w:t>
      </w:r>
      <w:proofErr w:type="spellStart"/>
      <w:r w:rsidRPr="000C32BF">
        <w:rPr>
          <w:rFonts w:cs="宋体"/>
          <w:noProof w:val="0"/>
          <w:lang w:eastAsia="zh-CN"/>
        </w:rPr>
        <w:t>Hikida</w:t>
      </w:r>
      <w:proofErr w:type="spellEnd"/>
      <w:r w:rsidRPr="000C32BF">
        <w:rPr>
          <w:rFonts w:cs="宋体"/>
          <w:noProof w:val="0"/>
          <w:lang w:eastAsia="zh-CN"/>
        </w:rPr>
        <w:t xml:space="preserve"> T, </w:t>
      </w:r>
      <w:proofErr w:type="spellStart"/>
      <w:r w:rsidRPr="000C32BF">
        <w:rPr>
          <w:rFonts w:cs="宋体"/>
          <w:noProof w:val="0"/>
          <w:lang w:eastAsia="zh-CN"/>
        </w:rPr>
        <w:t>Sawa</w:t>
      </w:r>
      <w:proofErr w:type="spellEnd"/>
      <w:r w:rsidRPr="000C32BF">
        <w:rPr>
          <w:rFonts w:cs="宋体"/>
          <w:noProof w:val="0"/>
          <w:lang w:eastAsia="zh-CN"/>
        </w:rPr>
        <w:t xml:space="preserve"> A, </w:t>
      </w:r>
      <w:proofErr w:type="spellStart"/>
      <w:r w:rsidRPr="000C32BF">
        <w:rPr>
          <w:rFonts w:cs="宋体"/>
          <w:noProof w:val="0"/>
          <w:lang w:eastAsia="zh-CN"/>
        </w:rPr>
        <w:t>Yolken</w:t>
      </w:r>
      <w:proofErr w:type="spellEnd"/>
      <w:r w:rsidRPr="000C32BF">
        <w:rPr>
          <w:rFonts w:cs="宋体"/>
          <w:noProof w:val="0"/>
          <w:lang w:eastAsia="zh-CN"/>
        </w:rPr>
        <w:t xml:space="preserve"> RH, Dickerson FB, </w:t>
      </w:r>
      <w:proofErr w:type="spellStart"/>
      <w:r w:rsidRPr="000C32BF">
        <w:rPr>
          <w:rFonts w:cs="宋体"/>
          <w:noProof w:val="0"/>
          <w:lang w:eastAsia="zh-CN"/>
        </w:rPr>
        <w:t>Cascella</w:t>
      </w:r>
      <w:proofErr w:type="spellEnd"/>
      <w:r w:rsidRPr="000C32BF">
        <w:rPr>
          <w:rFonts w:cs="宋体"/>
          <w:noProof w:val="0"/>
          <w:lang w:eastAsia="zh-CN"/>
        </w:rPr>
        <w:t xml:space="preserve"> NG. Neuroanatomic and cognitive abnormalities related to herpes simplex virus type 1 in schizophrenia.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2010; </w:t>
      </w:r>
      <w:r w:rsidRPr="000C32BF">
        <w:rPr>
          <w:rFonts w:cs="宋体"/>
          <w:b/>
          <w:bCs/>
          <w:noProof w:val="0"/>
          <w:lang w:eastAsia="zh-CN"/>
        </w:rPr>
        <w:t>118</w:t>
      </w:r>
      <w:r w:rsidRPr="000C32BF">
        <w:rPr>
          <w:rFonts w:cs="宋体"/>
          <w:noProof w:val="0"/>
          <w:lang w:eastAsia="zh-CN"/>
        </w:rPr>
        <w:t>: 224-231 [PMID: 20153952 DOI: 10.1016/j.schres.2010.01.008]</w:t>
      </w:r>
    </w:p>
    <w:p w14:paraId="31385192"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18 </w:t>
      </w:r>
      <w:r w:rsidRPr="000C32BF">
        <w:rPr>
          <w:rFonts w:cs="宋体"/>
          <w:b/>
          <w:bCs/>
          <w:noProof w:val="0"/>
          <w:lang w:eastAsia="zh-CN"/>
        </w:rPr>
        <w:t>Wang H</w:t>
      </w:r>
      <w:r w:rsidRPr="000C32BF">
        <w:rPr>
          <w:rFonts w:cs="宋体"/>
          <w:noProof w:val="0"/>
          <w:lang w:eastAsia="zh-CN"/>
        </w:rPr>
        <w:t xml:space="preserve">, </w:t>
      </w:r>
      <w:proofErr w:type="spellStart"/>
      <w:r w:rsidRPr="000C32BF">
        <w:rPr>
          <w:rFonts w:cs="宋体"/>
          <w:noProof w:val="0"/>
          <w:lang w:eastAsia="zh-CN"/>
        </w:rPr>
        <w:t>Yolken</w:t>
      </w:r>
      <w:proofErr w:type="spellEnd"/>
      <w:r w:rsidRPr="000C32BF">
        <w:rPr>
          <w:rFonts w:cs="宋体"/>
          <w:noProof w:val="0"/>
          <w:lang w:eastAsia="zh-CN"/>
        </w:rPr>
        <w:t xml:space="preserve"> RH, Hoekstra PJ, Burger H, Klein HC. Antibodies to infectious agents and the positive symptom dimension of subclinical psychosis: The TRAILS study.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2011; </w:t>
      </w:r>
      <w:r w:rsidRPr="000C32BF">
        <w:rPr>
          <w:rFonts w:cs="宋体"/>
          <w:b/>
          <w:bCs/>
          <w:noProof w:val="0"/>
          <w:lang w:eastAsia="zh-CN"/>
        </w:rPr>
        <w:t>129</w:t>
      </w:r>
      <w:r w:rsidRPr="000C32BF">
        <w:rPr>
          <w:rFonts w:cs="宋体"/>
          <w:noProof w:val="0"/>
          <w:lang w:eastAsia="zh-CN"/>
        </w:rPr>
        <w:t>: 47-51 [PMID: 21458236 DOI: 10.1016/j.schres.2011.03.013]</w:t>
      </w:r>
    </w:p>
    <w:p w14:paraId="589E0D81"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lastRenderedPageBreak/>
        <w:t xml:space="preserve">19 </w:t>
      </w:r>
      <w:proofErr w:type="spellStart"/>
      <w:r w:rsidRPr="000C32BF">
        <w:rPr>
          <w:rFonts w:cs="宋体"/>
          <w:b/>
          <w:bCs/>
          <w:noProof w:val="0"/>
          <w:lang w:eastAsia="zh-CN"/>
        </w:rPr>
        <w:t>Yolken</w:t>
      </w:r>
      <w:proofErr w:type="spellEnd"/>
      <w:r w:rsidRPr="000C32BF">
        <w:rPr>
          <w:rFonts w:cs="宋体"/>
          <w:b/>
          <w:bCs/>
          <w:noProof w:val="0"/>
          <w:lang w:eastAsia="zh-CN"/>
        </w:rPr>
        <w:t xml:space="preserve"> RH</w:t>
      </w:r>
      <w:r w:rsidRPr="000C32BF">
        <w:rPr>
          <w:rFonts w:cs="宋体"/>
          <w:noProof w:val="0"/>
          <w:lang w:eastAsia="zh-CN"/>
        </w:rPr>
        <w:t>, Dickerson FB, Fuller Torrey E. Toxoplasma and schizophrenia.</w:t>
      </w:r>
      <w:proofErr w:type="gramEnd"/>
      <w:r w:rsidRPr="000C32BF">
        <w:rPr>
          <w:rFonts w:cs="宋体"/>
          <w:noProof w:val="0"/>
          <w:lang w:eastAsia="zh-CN"/>
        </w:rPr>
        <w:t xml:space="preserve"> </w:t>
      </w:r>
      <w:r w:rsidRPr="000C32BF">
        <w:rPr>
          <w:rFonts w:cs="宋体"/>
          <w:i/>
          <w:iCs/>
          <w:noProof w:val="0"/>
          <w:lang w:eastAsia="zh-CN"/>
        </w:rPr>
        <w:t xml:space="preserve">Parasite </w:t>
      </w:r>
      <w:proofErr w:type="spellStart"/>
      <w:r w:rsidRPr="000C32BF">
        <w:rPr>
          <w:rFonts w:cs="宋体"/>
          <w:i/>
          <w:iCs/>
          <w:noProof w:val="0"/>
          <w:lang w:eastAsia="zh-CN"/>
        </w:rPr>
        <w:t>Immunol</w:t>
      </w:r>
      <w:proofErr w:type="spellEnd"/>
      <w:r w:rsidRPr="000C32BF">
        <w:rPr>
          <w:rFonts w:cs="宋体"/>
          <w:noProof w:val="0"/>
          <w:lang w:eastAsia="zh-CN"/>
        </w:rPr>
        <w:t xml:space="preserve"> 2009; </w:t>
      </w:r>
      <w:r w:rsidRPr="000C32BF">
        <w:rPr>
          <w:rFonts w:cs="宋体"/>
          <w:b/>
          <w:bCs/>
          <w:noProof w:val="0"/>
          <w:lang w:eastAsia="zh-CN"/>
        </w:rPr>
        <w:t>31</w:t>
      </w:r>
      <w:r w:rsidRPr="000C32BF">
        <w:rPr>
          <w:rFonts w:cs="宋体"/>
          <w:noProof w:val="0"/>
          <w:lang w:eastAsia="zh-CN"/>
        </w:rPr>
        <w:t>: 706-715 [PMID: 19825110 DOI: 10.1111/j.1365-3024.2009.01131.x]</w:t>
      </w:r>
    </w:p>
    <w:p w14:paraId="4278E1EF"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0 </w:t>
      </w:r>
      <w:r w:rsidRPr="000C32BF">
        <w:rPr>
          <w:rFonts w:cs="宋体"/>
          <w:b/>
          <w:bCs/>
          <w:noProof w:val="0"/>
          <w:lang w:eastAsia="zh-CN"/>
        </w:rPr>
        <w:t>Torrey EF</w:t>
      </w:r>
      <w:r w:rsidRPr="000C32BF">
        <w:rPr>
          <w:rFonts w:cs="宋体"/>
          <w:noProof w:val="0"/>
          <w:lang w:eastAsia="zh-CN"/>
        </w:rPr>
        <w:t xml:space="preserve">, </w:t>
      </w:r>
      <w:proofErr w:type="spellStart"/>
      <w:r w:rsidRPr="000C32BF">
        <w:rPr>
          <w:rFonts w:cs="宋体"/>
          <w:noProof w:val="0"/>
          <w:lang w:eastAsia="zh-CN"/>
        </w:rPr>
        <w:t>Bartko</w:t>
      </w:r>
      <w:proofErr w:type="spellEnd"/>
      <w:r w:rsidRPr="000C32BF">
        <w:rPr>
          <w:rFonts w:cs="宋体"/>
          <w:noProof w:val="0"/>
          <w:lang w:eastAsia="zh-CN"/>
        </w:rPr>
        <w:t xml:space="preserve"> JJ, </w:t>
      </w:r>
      <w:proofErr w:type="spellStart"/>
      <w:r w:rsidRPr="000C32BF">
        <w:rPr>
          <w:rFonts w:cs="宋体"/>
          <w:noProof w:val="0"/>
          <w:lang w:eastAsia="zh-CN"/>
        </w:rPr>
        <w:t>Yolken</w:t>
      </w:r>
      <w:proofErr w:type="spellEnd"/>
      <w:r w:rsidRPr="000C32BF">
        <w:rPr>
          <w:rFonts w:cs="宋体"/>
          <w:noProof w:val="0"/>
          <w:lang w:eastAsia="zh-CN"/>
        </w:rPr>
        <w:t xml:space="preserve"> RH. Toxoplasma </w:t>
      </w:r>
      <w:proofErr w:type="spellStart"/>
      <w:r w:rsidRPr="000C32BF">
        <w:rPr>
          <w:rFonts w:cs="宋体"/>
          <w:noProof w:val="0"/>
          <w:lang w:eastAsia="zh-CN"/>
        </w:rPr>
        <w:t>gondii</w:t>
      </w:r>
      <w:proofErr w:type="spellEnd"/>
      <w:r w:rsidRPr="000C32BF">
        <w:rPr>
          <w:rFonts w:cs="宋体"/>
          <w:noProof w:val="0"/>
          <w:lang w:eastAsia="zh-CN"/>
        </w:rPr>
        <w:t xml:space="preserve"> and other risk factors for schizophrenia: an update. </w:t>
      </w:r>
      <w:proofErr w:type="spellStart"/>
      <w:r w:rsidRPr="000C32BF">
        <w:rPr>
          <w:rFonts w:cs="宋体"/>
          <w:i/>
          <w:iCs/>
          <w:noProof w:val="0"/>
          <w:lang w:eastAsia="zh-CN"/>
        </w:rPr>
        <w:t>Schizophr</w:t>
      </w:r>
      <w:proofErr w:type="spellEnd"/>
      <w:r w:rsidRPr="000C32BF">
        <w:rPr>
          <w:rFonts w:cs="宋体"/>
          <w:i/>
          <w:iCs/>
          <w:noProof w:val="0"/>
          <w:lang w:eastAsia="zh-CN"/>
        </w:rPr>
        <w:t xml:space="preserve"> Bull</w:t>
      </w:r>
      <w:r w:rsidRPr="000C32BF">
        <w:rPr>
          <w:rFonts w:cs="宋体"/>
          <w:noProof w:val="0"/>
          <w:lang w:eastAsia="zh-CN"/>
        </w:rPr>
        <w:t xml:space="preserve"> 2012; </w:t>
      </w:r>
      <w:r w:rsidRPr="000C32BF">
        <w:rPr>
          <w:rFonts w:cs="宋体"/>
          <w:b/>
          <w:bCs/>
          <w:noProof w:val="0"/>
          <w:lang w:eastAsia="zh-CN"/>
        </w:rPr>
        <w:t>38</w:t>
      </w:r>
      <w:r w:rsidRPr="000C32BF">
        <w:rPr>
          <w:rFonts w:cs="宋体"/>
          <w:noProof w:val="0"/>
          <w:lang w:eastAsia="zh-CN"/>
        </w:rPr>
        <w:t>: 642-647 [PMID: 22446566 DOI: 10.1093/</w:t>
      </w:r>
      <w:proofErr w:type="spellStart"/>
      <w:r w:rsidRPr="000C32BF">
        <w:rPr>
          <w:rFonts w:cs="宋体"/>
          <w:noProof w:val="0"/>
          <w:lang w:eastAsia="zh-CN"/>
        </w:rPr>
        <w:t>schbul</w:t>
      </w:r>
      <w:proofErr w:type="spellEnd"/>
      <w:r w:rsidRPr="000C32BF">
        <w:rPr>
          <w:rFonts w:cs="宋体"/>
          <w:noProof w:val="0"/>
          <w:lang w:eastAsia="zh-CN"/>
        </w:rPr>
        <w:t>/sbs043]</w:t>
      </w:r>
    </w:p>
    <w:p w14:paraId="32806006"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1 </w:t>
      </w:r>
      <w:proofErr w:type="spellStart"/>
      <w:r w:rsidRPr="000C32BF">
        <w:rPr>
          <w:rFonts w:cs="宋体"/>
          <w:b/>
          <w:bCs/>
          <w:noProof w:val="0"/>
          <w:lang w:eastAsia="zh-CN"/>
        </w:rPr>
        <w:t>Amminger</w:t>
      </w:r>
      <w:proofErr w:type="spellEnd"/>
      <w:r w:rsidRPr="000C32BF">
        <w:rPr>
          <w:rFonts w:cs="宋体"/>
          <w:b/>
          <w:bCs/>
          <w:noProof w:val="0"/>
          <w:lang w:eastAsia="zh-CN"/>
        </w:rPr>
        <w:t xml:space="preserve"> GP</w:t>
      </w:r>
      <w:r w:rsidRPr="000C32BF">
        <w:rPr>
          <w:rFonts w:cs="宋体"/>
          <w:noProof w:val="0"/>
          <w:lang w:eastAsia="zh-CN"/>
        </w:rPr>
        <w:t xml:space="preserve">, </w:t>
      </w:r>
      <w:proofErr w:type="spellStart"/>
      <w:r w:rsidRPr="000C32BF">
        <w:rPr>
          <w:rFonts w:cs="宋体"/>
          <w:noProof w:val="0"/>
          <w:lang w:eastAsia="zh-CN"/>
        </w:rPr>
        <w:t>McGorry</w:t>
      </w:r>
      <w:proofErr w:type="spellEnd"/>
      <w:r w:rsidRPr="000C32BF">
        <w:rPr>
          <w:rFonts w:cs="宋体"/>
          <w:noProof w:val="0"/>
          <w:lang w:eastAsia="zh-CN"/>
        </w:rPr>
        <w:t xml:space="preserve"> PD, Berger GE, Wade D, Yung AR, Phillips LJ, </w:t>
      </w:r>
      <w:proofErr w:type="spellStart"/>
      <w:r w:rsidRPr="000C32BF">
        <w:rPr>
          <w:rFonts w:cs="宋体"/>
          <w:noProof w:val="0"/>
          <w:lang w:eastAsia="zh-CN"/>
        </w:rPr>
        <w:t>Harrigan</w:t>
      </w:r>
      <w:proofErr w:type="spellEnd"/>
      <w:r w:rsidRPr="000C32BF">
        <w:rPr>
          <w:rFonts w:cs="宋体"/>
          <w:noProof w:val="0"/>
          <w:lang w:eastAsia="zh-CN"/>
        </w:rPr>
        <w:t xml:space="preserve"> SM, </w:t>
      </w:r>
      <w:proofErr w:type="spellStart"/>
      <w:r w:rsidRPr="000C32BF">
        <w:rPr>
          <w:rFonts w:cs="宋体"/>
          <w:noProof w:val="0"/>
          <w:lang w:eastAsia="zh-CN"/>
        </w:rPr>
        <w:t>Francey</w:t>
      </w:r>
      <w:proofErr w:type="spellEnd"/>
      <w:r w:rsidRPr="000C32BF">
        <w:rPr>
          <w:rFonts w:cs="宋体"/>
          <w:noProof w:val="0"/>
          <w:lang w:eastAsia="zh-CN"/>
        </w:rPr>
        <w:t xml:space="preserve"> SM, </w:t>
      </w:r>
      <w:proofErr w:type="spellStart"/>
      <w:r w:rsidRPr="000C32BF">
        <w:rPr>
          <w:rFonts w:cs="宋体"/>
          <w:noProof w:val="0"/>
          <w:lang w:eastAsia="zh-CN"/>
        </w:rPr>
        <w:t>Yolken</w:t>
      </w:r>
      <w:proofErr w:type="spellEnd"/>
      <w:r w:rsidRPr="000C32BF">
        <w:rPr>
          <w:rFonts w:cs="宋体"/>
          <w:noProof w:val="0"/>
          <w:lang w:eastAsia="zh-CN"/>
        </w:rPr>
        <w:t xml:space="preserve"> RH. </w:t>
      </w:r>
      <w:proofErr w:type="gramStart"/>
      <w:r w:rsidRPr="000C32BF">
        <w:rPr>
          <w:rFonts w:cs="宋体"/>
          <w:noProof w:val="0"/>
          <w:lang w:eastAsia="zh-CN"/>
        </w:rPr>
        <w:t>Antibodies to infectious agents in individuals at ultra-high risk for psychosis.</w:t>
      </w:r>
      <w:proofErr w:type="gramEnd"/>
      <w:r w:rsidRPr="000C32BF">
        <w:rPr>
          <w:rFonts w:cs="宋体"/>
          <w:noProof w:val="0"/>
          <w:lang w:eastAsia="zh-CN"/>
        </w:rPr>
        <w:t xml:space="preserve"> </w:t>
      </w:r>
      <w:proofErr w:type="spellStart"/>
      <w:r w:rsidRPr="000C32BF">
        <w:rPr>
          <w:rFonts w:cs="宋体"/>
          <w:i/>
          <w:iCs/>
          <w:noProof w:val="0"/>
          <w:lang w:eastAsia="zh-CN"/>
        </w:rPr>
        <w:t>Biol</w:t>
      </w:r>
      <w:proofErr w:type="spellEnd"/>
      <w:r w:rsidRPr="000C32BF">
        <w:rPr>
          <w:rFonts w:cs="宋体"/>
          <w:i/>
          <w:iCs/>
          <w:noProof w:val="0"/>
          <w:lang w:eastAsia="zh-CN"/>
        </w:rPr>
        <w:t xml:space="preserve"> Psychiatry</w:t>
      </w:r>
      <w:r w:rsidRPr="000C32BF">
        <w:rPr>
          <w:rFonts w:cs="宋体"/>
          <w:noProof w:val="0"/>
          <w:lang w:eastAsia="zh-CN"/>
        </w:rPr>
        <w:t xml:space="preserve"> 2007; </w:t>
      </w:r>
      <w:r w:rsidRPr="000C32BF">
        <w:rPr>
          <w:rFonts w:cs="宋体"/>
          <w:b/>
          <w:bCs/>
          <w:noProof w:val="0"/>
          <w:lang w:eastAsia="zh-CN"/>
        </w:rPr>
        <w:t>61</w:t>
      </w:r>
      <w:r w:rsidRPr="000C32BF">
        <w:rPr>
          <w:rFonts w:cs="宋体"/>
          <w:noProof w:val="0"/>
          <w:lang w:eastAsia="zh-CN"/>
        </w:rPr>
        <w:t>: 1215-1217 [PMID: 17207471 DOI: 10.1016/j.biopsych.2006.09.034]</w:t>
      </w:r>
    </w:p>
    <w:p w14:paraId="01F083A0"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22 </w:t>
      </w:r>
      <w:r w:rsidRPr="000C32BF">
        <w:rPr>
          <w:rFonts w:cs="宋体"/>
          <w:b/>
          <w:bCs/>
          <w:noProof w:val="0"/>
          <w:lang w:eastAsia="zh-CN"/>
        </w:rPr>
        <w:t>Pedersen MG</w:t>
      </w:r>
      <w:r w:rsidRPr="000C32BF">
        <w:rPr>
          <w:rFonts w:cs="宋体"/>
          <w:noProof w:val="0"/>
          <w:lang w:eastAsia="zh-CN"/>
        </w:rPr>
        <w:t xml:space="preserve">, Stevens H, Pedersen CB, </w:t>
      </w:r>
      <w:proofErr w:type="spellStart"/>
      <w:r w:rsidRPr="000C32BF">
        <w:rPr>
          <w:rFonts w:cs="宋体"/>
          <w:noProof w:val="0"/>
          <w:lang w:eastAsia="zh-CN"/>
        </w:rPr>
        <w:t>Nørgaard</w:t>
      </w:r>
      <w:proofErr w:type="spellEnd"/>
      <w:r w:rsidRPr="000C32BF">
        <w:rPr>
          <w:rFonts w:cs="宋体"/>
          <w:noProof w:val="0"/>
          <w:lang w:eastAsia="zh-CN"/>
        </w:rPr>
        <w:t>-Pedersen B, Mortensen PB.</w:t>
      </w:r>
      <w:proofErr w:type="gramEnd"/>
      <w:r w:rsidRPr="000C32BF">
        <w:rPr>
          <w:rFonts w:cs="宋体"/>
          <w:noProof w:val="0"/>
          <w:lang w:eastAsia="zh-CN"/>
        </w:rPr>
        <w:t xml:space="preserve"> </w:t>
      </w:r>
      <w:proofErr w:type="gramStart"/>
      <w:r w:rsidRPr="000C32BF">
        <w:rPr>
          <w:rFonts w:cs="宋体"/>
          <w:noProof w:val="0"/>
          <w:lang w:eastAsia="zh-CN"/>
        </w:rPr>
        <w:t>Toxoplasma infection and later development of schizophrenia in mothers.</w:t>
      </w:r>
      <w:proofErr w:type="gramEnd"/>
      <w:r w:rsidRPr="000C32BF">
        <w:rPr>
          <w:rFonts w:cs="宋体"/>
          <w:noProof w:val="0"/>
          <w:lang w:eastAsia="zh-CN"/>
        </w:rPr>
        <w:t xml:space="preserve"> </w:t>
      </w:r>
      <w:r w:rsidRPr="000C32BF">
        <w:rPr>
          <w:rFonts w:cs="宋体"/>
          <w:i/>
          <w:iCs/>
          <w:noProof w:val="0"/>
          <w:lang w:eastAsia="zh-CN"/>
        </w:rPr>
        <w:t>Am J Psychiatry</w:t>
      </w:r>
      <w:r w:rsidRPr="000C32BF">
        <w:rPr>
          <w:rFonts w:cs="宋体"/>
          <w:noProof w:val="0"/>
          <w:lang w:eastAsia="zh-CN"/>
        </w:rPr>
        <w:t xml:space="preserve"> 2011; </w:t>
      </w:r>
      <w:r w:rsidRPr="000C32BF">
        <w:rPr>
          <w:rFonts w:cs="宋体"/>
          <w:b/>
          <w:bCs/>
          <w:noProof w:val="0"/>
          <w:lang w:eastAsia="zh-CN"/>
        </w:rPr>
        <w:t>168</w:t>
      </w:r>
      <w:r w:rsidRPr="000C32BF">
        <w:rPr>
          <w:rFonts w:cs="宋体"/>
          <w:noProof w:val="0"/>
          <w:lang w:eastAsia="zh-CN"/>
        </w:rPr>
        <w:t>: 814-821 [PMID: 21536690 DOI: 10.1176/appi.ajp.2011.10091351]</w:t>
      </w:r>
    </w:p>
    <w:p w14:paraId="02F64282"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3 </w:t>
      </w:r>
      <w:r w:rsidRPr="000C32BF">
        <w:rPr>
          <w:rFonts w:cs="宋体"/>
          <w:b/>
          <w:bCs/>
          <w:noProof w:val="0"/>
          <w:lang w:eastAsia="zh-CN"/>
        </w:rPr>
        <w:t>Park MH</w:t>
      </w:r>
      <w:r w:rsidRPr="000C32BF">
        <w:rPr>
          <w:rFonts w:cs="宋体"/>
          <w:noProof w:val="0"/>
          <w:lang w:eastAsia="zh-CN"/>
        </w:rPr>
        <w:t xml:space="preserve">, Kwon YJ, </w:t>
      </w:r>
      <w:proofErr w:type="spellStart"/>
      <w:r w:rsidRPr="000C32BF">
        <w:rPr>
          <w:rFonts w:cs="宋体"/>
          <w:noProof w:val="0"/>
          <w:lang w:eastAsia="zh-CN"/>
        </w:rPr>
        <w:t>Jeong</w:t>
      </w:r>
      <w:proofErr w:type="spellEnd"/>
      <w:r w:rsidRPr="000C32BF">
        <w:rPr>
          <w:rFonts w:cs="宋体"/>
          <w:noProof w:val="0"/>
          <w:lang w:eastAsia="zh-CN"/>
        </w:rPr>
        <w:t xml:space="preserve"> HY, Lee HY, </w:t>
      </w:r>
      <w:proofErr w:type="spellStart"/>
      <w:r w:rsidRPr="000C32BF">
        <w:rPr>
          <w:rFonts w:cs="宋体"/>
          <w:noProof w:val="0"/>
          <w:lang w:eastAsia="zh-CN"/>
        </w:rPr>
        <w:t>Hwangbo</w:t>
      </w:r>
      <w:proofErr w:type="spellEnd"/>
      <w:r w:rsidRPr="000C32BF">
        <w:rPr>
          <w:rFonts w:cs="宋体"/>
          <w:noProof w:val="0"/>
          <w:lang w:eastAsia="zh-CN"/>
        </w:rPr>
        <w:t xml:space="preserve"> Y, Yoon HJ, Shim SH. Association between Intracellular Infectious Agents and Schizophrenia. </w:t>
      </w:r>
      <w:proofErr w:type="spellStart"/>
      <w:r w:rsidRPr="000C32BF">
        <w:rPr>
          <w:rFonts w:cs="宋体"/>
          <w:i/>
          <w:iCs/>
          <w:noProof w:val="0"/>
          <w:lang w:eastAsia="zh-CN"/>
        </w:rPr>
        <w:t>Clin</w:t>
      </w:r>
      <w:proofErr w:type="spellEnd"/>
      <w:r w:rsidRPr="000C32BF">
        <w:rPr>
          <w:rFonts w:cs="宋体"/>
          <w:i/>
          <w:iCs/>
          <w:noProof w:val="0"/>
          <w:lang w:eastAsia="zh-CN"/>
        </w:rPr>
        <w:t xml:space="preserve"> </w:t>
      </w:r>
      <w:proofErr w:type="spellStart"/>
      <w:r w:rsidRPr="000C32BF">
        <w:rPr>
          <w:rFonts w:cs="宋体"/>
          <w:i/>
          <w:iCs/>
          <w:noProof w:val="0"/>
          <w:lang w:eastAsia="zh-CN"/>
        </w:rPr>
        <w:t>Psychopharmacol</w:t>
      </w:r>
      <w:proofErr w:type="spellEnd"/>
      <w:r w:rsidRPr="000C32BF">
        <w:rPr>
          <w:rFonts w:cs="宋体"/>
          <w:i/>
          <w:iCs/>
          <w:noProof w:val="0"/>
          <w:lang w:eastAsia="zh-CN"/>
        </w:rPr>
        <w:t xml:space="preserve"> </w:t>
      </w:r>
      <w:proofErr w:type="spellStart"/>
      <w:r w:rsidRPr="000C32BF">
        <w:rPr>
          <w:rFonts w:cs="宋体"/>
          <w:i/>
          <w:iCs/>
          <w:noProof w:val="0"/>
          <w:lang w:eastAsia="zh-CN"/>
        </w:rPr>
        <w:t>Neurosci</w:t>
      </w:r>
      <w:proofErr w:type="spellEnd"/>
      <w:r w:rsidRPr="000C32BF">
        <w:rPr>
          <w:rFonts w:cs="宋体"/>
          <w:noProof w:val="0"/>
          <w:lang w:eastAsia="zh-CN"/>
        </w:rPr>
        <w:t xml:space="preserve"> 2012; </w:t>
      </w:r>
      <w:r w:rsidRPr="000C32BF">
        <w:rPr>
          <w:rFonts w:cs="宋体"/>
          <w:b/>
          <w:bCs/>
          <w:noProof w:val="0"/>
          <w:lang w:eastAsia="zh-CN"/>
        </w:rPr>
        <w:t>10</w:t>
      </w:r>
      <w:r w:rsidRPr="000C32BF">
        <w:rPr>
          <w:rFonts w:cs="宋体"/>
          <w:noProof w:val="0"/>
          <w:lang w:eastAsia="zh-CN"/>
        </w:rPr>
        <w:t>: 117-123 [PMID: 23430959 DOI: 10.9758/cpn.2012.10.2.117]</w:t>
      </w:r>
    </w:p>
    <w:p w14:paraId="3C621D3E"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4 </w:t>
      </w:r>
      <w:r w:rsidRPr="000C32BF">
        <w:rPr>
          <w:rFonts w:cs="宋体"/>
          <w:b/>
          <w:bCs/>
          <w:noProof w:val="0"/>
          <w:lang w:eastAsia="zh-CN"/>
        </w:rPr>
        <w:t>Krause D</w:t>
      </w:r>
      <w:r w:rsidRPr="000C32BF">
        <w:rPr>
          <w:rFonts w:cs="宋体"/>
          <w:noProof w:val="0"/>
          <w:lang w:eastAsia="zh-CN"/>
        </w:rPr>
        <w:t xml:space="preserve">, </w:t>
      </w:r>
      <w:proofErr w:type="spellStart"/>
      <w:r w:rsidRPr="000C32BF">
        <w:rPr>
          <w:rFonts w:cs="宋体"/>
          <w:noProof w:val="0"/>
          <w:lang w:eastAsia="zh-CN"/>
        </w:rPr>
        <w:t>Matz</w:t>
      </w:r>
      <w:proofErr w:type="spellEnd"/>
      <w:r w:rsidRPr="000C32BF">
        <w:rPr>
          <w:rFonts w:cs="宋体"/>
          <w:noProof w:val="0"/>
          <w:lang w:eastAsia="zh-CN"/>
        </w:rPr>
        <w:t xml:space="preserve"> J, </w:t>
      </w:r>
      <w:proofErr w:type="spellStart"/>
      <w:r w:rsidRPr="000C32BF">
        <w:rPr>
          <w:rFonts w:cs="宋体"/>
          <w:noProof w:val="0"/>
          <w:lang w:eastAsia="zh-CN"/>
        </w:rPr>
        <w:t>Weidinger</w:t>
      </w:r>
      <w:proofErr w:type="spellEnd"/>
      <w:r w:rsidRPr="000C32BF">
        <w:rPr>
          <w:rFonts w:cs="宋体"/>
          <w:noProof w:val="0"/>
          <w:lang w:eastAsia="zh-CN"/>
        </w:rPr>
        <w:t xml:space="preserve"> E, Wagner J, </w:t>
      </w:r>
      <w:proofErr w:type="spellStart"/>
      <w:r w:rsidRPr="000C32BF">
        <w:rPr>
          <w:rFonts w:cs="宋体"/>
          <w:noProof w:val="0"/>
          <w:lang w:eastAsia="zh-CN"/>
        </w:rPr>
        <w:t>Wildenauer</w:t>
      </w:r>
      <w:proofErr w:type="spellEnd"/>
      <w:r w:rsidRPr="000C32BF">
        <w:rPr>
          <w:rFonts w:cs="宋体"/>
          <w:noProof w:val="0"/>
          <w:lang w:eastAsia="zh-CN"/>
        </w:rPr>
        <w:t xml:space="preserve"> A, </w:t>
      </w:r>
      <w:proofErr w:type="spellStart"/>
      <w:r w:rsidRPr="000C32BF">
        <w:rPr>
          <w:rFonts w:cs="宋体"/>
          <w:noProof w:val="0"/>
          <w:lang w:eastAsia="zh-CN"/>
        </w:rPr>
        <w:t>Obermeier</w:t>
      </w:r>
      <w:proofErr w:type="spellEnd"/>
      <w:r w:rsidRPr="000C32BF">
        <w:rPr>
          <w:rFonts w:cs="宋体"/>
          <w:noProof w:val="0"/>
          <w:lang w:eastAsia="zh-CN"/>
        </w:rPr>
        <w:t xml:space="preserve"> M, Riedel M, Müller N. </w:t>
      </w:r>
      <w:proofErr w:type="gramStart"/>
      <w:r w:rsidRPr="000C32BF">
        <w:rPr>
          <w:rFonts w:cs="宋体"/>
          <w:noProof w:val="0"/>
          <w:lang w:eastAsia="zh-CN"/>
        </w:rPr>
        <w:t>The association of infectious agents and schizophrenia.</w:t>
      </w:r>
      <w:proofErr w:type="gramEnd"/>
      <w:r w:rsidRPr="000C32BF">
        <w:rPr>
          <w:rFonts w:cs="宋体"/>
          <w:noProof w:val="0"/>
          <w:lang w:eastAsia="zh-CN"/>
        </w:rPr>
        <w:t xml:space="preserve"> </w:t>
      </w:r>
      <w:r w:rsidRPr="000C32BF">
        <w:rPr>
          <w:rFonts w:cs="宋体"/>
          <w:i/>
          <w:iCs/>
          <w:noProof w:val="0"/>
          <w:lang w:eastAsia="zh-CN"/>
        </w:rPr>
        <w:t xml:space="preserve">World J </w:t>
      </w:r>
      <w:proofErr w:type="spellStart"/>
      <w:r w:rsidRPr="000C32BF">
        <w:rPr>
          <w:rFonts w:cs="宋体"/>
          <w:i/>
          <w:iCs/>
          <w:noProof w:val="0"/>
          <w:lang w:eastAsia="zh-CN"/>
        </w:rPr>
        <w:t>Biol</w:t>
      </w:r>
      <w:proofErr w:type="spellEnd"/>
      <w:r w:rsidRPr="000C32BF">
        <w:rPr>
          <w:rFonts w:cs="宋体"/>
          <w:i/>
          <w:iCs/>
          <w:noProof w:val="0"/>
          <w:lang w:eastAsia="zh-CN"/>
        </w:rPr>
        <w:t xml:space="preserve"> Psychiatry</w:t>
      </w:r>
      <w:r w:rsidRPr="000C32BF">
        <w:rPr>
          <w:rFonts w:cs="宋体"/>
          <w:noProof w:val="0"/>
          <w:lang w:eastAsia="zh-CN"/>
        </w:rPr>
        <w:t xml:space="preserve"> 2010; </w:t>
      </w:r>
      <w:r w:rsidRPr="000C32BF">
        <w:rPr>
          <w:rFonts w:cs="宋体"/>
          <w:b/>
          <w:bCs/>
          <w:noProof w:val="0"/>
          <w:lang w:eastAsia="zh-CN"/>
        </w:rPr>
        <w:t>11</w:t>
      </w:r>
      <w:r w:rsidRPr="000C32BF">
        <w:rPr>
          <w:rFonts w:cs="宋体"/>
          <w:noProof w:val="0"/>
          <w:lang w:eastAsia="zh-CN"/>
        </w:rPr>
        <w:t>: 739-743 [PMID: 20602604 DOI: 10.3109/15622971003653246]</w:t>
      </w:r>
    </w:p>
    <w:p w14:paraId="1B089DDA"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5 </w:t>
      </w:r>
      <w:proofErr w:type="spellStart"/>
      <w:r w:rsidRPr="000C32BF">
        <w:rPr>
          <w:rFonts w:cs="宋体"/>
          <w:b/>
          <w:bCs/>
          <w:noProof w:val="0"/>
          <w:lang w:eastAsia="zh-CN"/>
        </w:rPr>
        <w:t>Fellerhoff</w:t>
      </w:r>
      <w:proofErr w:type="spellEnd"/>
      <w:r w:rsidRPr="000C32BF">
        <w:rPr>
          <w:rFonts w:cs="宋体"/>
          <w:b/>
          <w:bCs/>
          <w:noProof w:val="0"/>
          <w:lang w:eastAsia="zh-CN"/>
        </w:rPr>
        <w:t xml:space="preserve"> B</w:t>
      </w:r>
      <w:r w:rsidRPr="000C32BF">
        <w:rPr>
          <w:rFonts w:cs="宋体"/>
          <w:noProof w:val="0"/>
          <w:lang w:eastAsia="zh-CN"/>
        </w:rPr>
        <w:t xml:space="preserve">, </w:t>
      </w:r>
      <w:proofErr w:type="spellStart"/>
      <w:r w:rsidRPr="000C32BF">
        <w:rPr>
          <w:rFonts w:cs="宋体"/>
          <w:noProof w:val="0"/>
          <w:lang w:eastAsia="zh-CN"/>
        </w:rPr>
        <w:t>Laumbacher</w:t>
      </w:r>
      <w:proofErr w:type="spellEnd"/>
      <w:r w:rsidRPr="000C32BF">
        <w:rPr>
          <w:rFonts w:cs="宋体"/>
          <w:noProof w:val="0"/>
          <w:lang w:eastAsia="zh-CN"/>
        </w:rPr>
        <w:t xml:space="preserve"> B, Mueller N, </w:t>
      </w:r>
      <w:proofErr w:type="spellStart"/>
      <w:r w:rsidRPr="000C32BF">
        <w:rPr>
          <w:rFonts w:cs="宋体"/>
          <w:noProof w:val="0"/>
          <w:lang w:eastAsia="zh-CN"/>
        </w:rPr>
        <w:t>Gu</w:t>
      </w:r>
      <w:proofErr w:type="spellEnd"/>
      <w:r w:rsidRPr="000C32BF">
        <w:rPr>
          <w:rFonts w:cs="宋体"/>
          <w:noProof w:val="0"/>
          <w:lang w:eastAsia="zh-CN"/>
        </w:rPr>
        <w:t xml:space="preserve"> S, </w:t>
      </w:r>
      <w:proofErr w:type="spellStart"/>
      <w:r w:rsidRPr="000C32BF">
        <w:rPr>
          <w:rFonts w:cs="宋体"/>
          <w:noProof w:val="0"/>
          <w:lang w:eastAsia="zh-CN"/>
        </w:rPr>
        <w:t>Wank</w:t>
      </w:r>
      <w:proofErr w:type="spellEnd"/>
      <w:r w:rsidRPr="000C32BF">
        <w:rPr>
          <w:rFonts w:cs="宋体"/>
          <w:noProof w:val="0"/>
          <w:lang w:eastAsia="zh-CN"/>
        </w:rPr>
        <w:t xml:space="preserve"> R. Associations between </w:t>
      </w:r>
      <w:proofErr w:type="spellStart"/>
      <w:r w:rsidRPr="000C32BF">
        <w:rPr>
          <w:rFonts w:cs="宋体"/>
          <w:noProof w:val="0"/>
          <w:lang w:eastAsia="zh-CN"/>
        </w:rPr>
        <w:t>Chlamydophila</w:t>
      </w:r>
      <w:proofErr w:type="spellEnd"/>
      <w:r w:rsidRPr="000C32BF">
        <w:rPr>
          <w:rFonts w:cs="宋体"/>
          <w:noProof w:val="0"/>
          <w:lang w:eastAsia="zh-CN"/>
        </w:rPr>
        <w:t xml:space="preserve"> infections, schizophrenia and risk of HLA-A10. </w:t>
      </w:r>
      <w:proofErr w:type="spellStart"/>
      <w:r w:rsidRPr="000C32BF">
        <w:rPr>
          <w:rFonts w:cs="宋体"/>
          <w:i/>
          <w:iCs/>
          <w:noProof w:val="0"/>
          <w:lang w:eastAsia="zh-CN"/>
        </w:rPr>
        <w:t>Mol</w:t>
      </w:r>
      <w:proofErr w:type="spellEnd"/>
      <w:r w:rsidRPr="000C32BF">
        <w:rPr>
          <w:rFonts w:cs="宋体"/>
          <w:i/>
          <w:iCs/>
          <w:noProof w:val="0"/>
          <w:lang w:eastAsia="zh-CN"/>
        </w:rPr>
        <w:t xml:space="preserve"> Psychiatry</w:t>
      </w:r>
      <w:r w:rsidRPr="000C32BF">
        <w:rPr>
          <w:rFonts w:cs="宋体"/>
          <w:noProof w:val="0"/>
          <w:lang w:eastAsia="zh-CN"/>
        </w:rPr>
        <w:t xml:space="preserve"> 2007; </w:t>
      </w:r>
      <w:r w:rsidRPr="000C32BF">
        <w:rPr>
          <w:rFonts w:cs="宋体"/>
          <w:b/>
          <w:bCs/>
          <w:noProof w:val="0"/>
          <w:lang w:eastAsia="zh-CN"/>
        </w:rPr>
        <w:t>12</w:t>
      </w:r>
      <w:r w:rsidRPr="000C32BF">
        <w:rPr>
          <w:rFonts w:cs="宋体"/>
          <w:noProof w:val="0"/>
          <w:lang w:eastAsia="zh-CN"/>
        </w:rPr>
        <w:t>: 264-272 [PMID: 17102800 DOI: 10.1038/sj.mp.4001925]</w:t>
      </w:r>
    </w:p>
    <w:p w14:paraId="349C6739"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6 </w:t>
      </w:r>
      <w:proofErr w:type="spellStart"/>
      <w:r w:rsidRPr="000C32BF">
        <w:rPr>
          <w:rFonts w:cs="宋体"/>
          <w:b/>
          <w:bCs/>
          <w:noProof w:val="0"/>
          <w:lang w:eastAsia="zh-CN"/>
        </w:rPr>
        <w:t>Fellerhoff</w:t>
      </w:r>
      <w:proofErr w:type="spellEnd"/>
      <w:r w:rsidRPr="000C32BF">
        <w:rPr>
          <w:rFonts w:cs="宋体"/>
          <w:b/>
          <w:bCs/>
          <w:noProof w:val="0"/>
          <w:lang w:eastAsia="zh-CN"/>
        </w:rPr>
        <w:t xml:space="preserve"> B</w:t>
      </w:r>
      <w:r w:rsidRPr="000C32BF">
        <w:rPr>
          <w:rFonts w:cs="宋体"/>
          <w:noProof w:val="0"/>
          <w:lang w:eastAsia="zh-CN"/>
        </w:rPr>
        <w:t xml:space="preserve">, </w:t>
      </w:r>
      <w:proofErr w:type="spellStart"/>
      <w:r w:rsidRPr="000C32BF">
        <w:rPr>
          <w:rFonts w:cs="宋体"/>
          <w:noProof w:val="0"/>
          <w:lang w:eastAsia="zh-CN"/>
        </w:rPr>
        <w:t>Laumbacher</w:t>
      </w:r>
      <w:proofErr w:type="spellEnd"/>
      <w:r w:rsidRPr="000C32BF">
        <w:rPr>
          <w:rFonts w:cs="宋体"/>
          <w:noProof w:val="0"/>
          <w:lang w:eastAsia="zh-CN"/>
        </w:rPr>
        <w:t xml:space="preserve"> B, </w:t>
      </w:r>
      <w:proofErr w:type="spellStart"/>
      <w:r w:rsidRPr="000C32BF">
        <w:rPr>
          <w:rFonts w:cs="宋体"/>
          <w:noProof w:val="0"/>
          <w:lang w:eastAsia="zh-CN"/>
        </w:rPr>
        <w:t>Wank</w:t>
      </w:r>
      <w:proofErr w:type="spellEnd"/>
      <w:r w:rsidRPr="000C32BF">
        <w:rPr>
          <w:rFonts w:cs="宋体"/>
          <w:noProof w:val="0"/>
          <w:lang w:eastAsia="zh-CN"/>
        </w:rPr>
        <w:t xml:space="preserve"> R. High risk of schizophrenia and other mental disorders associated with chlamydial infections: hypothesis to combine drug treatment and adoptive immunotherapy. </w:t>
      </w:r>
      <w:r w:rsidRPr="000C32BF">
        <w:rPr>
          <w:rFonts w:cs="宋体"/>
          <w:i/>
          <w:iCs/>
          <w:noProof w:val="0"/>
          <w:lang w:eastAsia="zh-CN"/>
        </w:rPr>
        <w:t>Med Hypotheses</w:t>
      </w:r>
      <w:r w:rsidRPr="000C32BF">
        <w:rPr>
          <w:rFonts w:cs="宋体"/>
          <w:noProof w:val="0"/>
          <w:lang w:eastAsia="zh-CN"/>
        </w:rPr>
        <w:t xml:space="preserve"> 2005; </w:t>
      </w:r>
      <w:r w:rsidRPr="000C32BF">
        <w:rPr>
          <w:rFonts w:cs="宋体"/>
          <w:b/>
          <w:bCs/>
          <w:noProof w:val="0"/>
          <w:lang w:eastAsia="zh-CN"/>
        </w:rPr>
        <w:t>65</w:t>
      </w:r>
      <w:r w:rsidRPr="000C32BF">
        <w:rPr>
          <w:rFonts w:cs="宋体"/>
          <w:noProof w:val="0"/>
          <w:lang w:eastAsia="zh-CN"/>
        </w:rPr>
        <w:t>: 243-252 [PMID: 15922095 DOI: 10.1016/j.mehy.2005.03.013]</w:t>
      </w:r>
    </w:p>
    <w:p w14:paraId="6F30C3EE"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27 </w:t>
      </w:r>
      <w:r w:rsidRPr="000C32BF">
        <w:rPr>
          <w:rFonts w:cs="宋体"/>
          <w:b/>
          <w:bCs/>
          <w:noProof w:val="0"/>
          <w:lang w:eastAsia="zh-CN"/>
        </w:rPr>
        <w:t>Banerjee B</w:t>
      </w:r>
      <w:r w:rsidRPr="000C32BF">
        <w:rPr>
          <w:rFonts w:cs="宋体"/>
          <w:noProof w:val="0"/>
          <w:lang w:eastAsia="zh-CN"/>
        </w:rPr>
        <w:t>, Petersen K. Psychosis following mycoplasma pneumonia.</w:t>
      </w:r>
      <w:proofErr w:type="gramEnd"/>
      <w:r w:rsidRPr="000C32BF">
        <w:rPr>
          <w:rFonts w:cs="宋体"/>
          <w:noProof w:val="0"/>
          <w:lang w:eastAsia="zh-CN"/>
        </w:rPr>
        <w:t xml:space="preserve"> </w:t>
      </w:r>
      <w:r w:rsidRPr="000C32BF">
        <w:rPr>
          <w:rFonts w:cs="宋体"/>
          <w:i/>
          <w:iCs/>
          <w:noProof w:val="0"/>
          <w:lang w:eastAsia="zh-CN"/>
        </w:rPr>
        <w:t>Mil Med</w:t>
      </w:r>
      <w:r w:rsidRPr="000C32BF">
        <w:rPr>
          <w:rFonts w:cs="宋体"/>
          <w:noProof w:val="0"/>
          <w:lang w:eastAsia="zh-CN"/>
        </w:rPr>
        <w:t xml:space="preserve"> 2009; </w:t>
      </w:r>
      <w:r w:rsidRPr="000C32BF">
        <w:rPr>
          <w:rFonts w:cs="宋体"/>
          <w:b/>
          <w:bCs/>
          <w:noProof w:val="0"/>
          <w:lang w:eastAsia="zh-CN"/>
        </w:rPr>
        <w:t>174</w:t>
      </w:r>
      <w:r w:rsidRPr="000C32BF">
        <w:rPr>
          <w:rFonts w:cs="宋体"/>
          <w:noProof w:val="0"/>
          <w:lang w:eastAsia="zh-CN"/>
        </w:rPr>
        <w:t>: 1001-1004 [PMID: 19780379]</w:t>
      </w:r>
    </w:p>
    <w:p w14:paraId="3CD97394" w14:textId="77777777" w:rsidR="000C32BF" w:rsidRPr="000C32BF" w:rsidRDefault="000C32BF" w:rsidP="000C32BF">
      <w:pPr>
        <w:spacing w:after="0"/>
        <w:jc w:val="both"/>
        <w:rPr>
          <w:rFonts w:cs="宋体"/>
          <w:noProof w:val="0"/>
          <w:lang w:eastAsia="zh-CN"/>
        </w:rPr>
      </w:pPr>
      <w:r w:rsidRPr="000C32BF">
        <w:rPr>
          <w:rFonts w:cs="宋体"/>
          <w:noProof w:val="0"/>
          <w:lang w:eastAsia="zh-CN"/>
        </w:rPr>
        <w:lastRenderedPageBreak/>
        <w:t xml:space="preserve">28 </w:t>
      </w:r>
      <w:r w:rsidRPr="000C32BF">
        <w:rPr>
          <w:rFonts w:cs="宋体"/>
          <w:b/>
          <w:bCs/>
          <w:noProof w:val="0"/>
          <w:lang w:eastAsia="zh-CN"/>
        </w:rPr>
        <w:t xml:space="preserve">De </w:t>
      </w:r>
      <w:proofErr w:type="spellStart"/>
      <w:r w:rsidRPr="000C32BF">
        <w:rPr>
          <w:rFonts w:cs="宋体"/>
          <w:b/>
          <w:bCs/>
          <w:noProof w:val="0"/>
          <w:lang w:eastAsia="zh-CN"/>
        </w:rPr>
        <w:t>Hert</w:t>
      </w:r>
      <w:proofErr w:type="spellEnd"/>
      <w:r w:rsidRPr="000C32BF">
        <w:rPr>
          <w:rFonts w:cs="宋体"/>
          <w:b/>
          <w:bCs/>
          <w:noProof w:val="0"/>
          <w:lang w:eastAsia="zh-CN"/>
        </w:rPr>
        <w:t xml:space="preserve"> M</w:t>
      </w:r>
      <w:r w:rsidRPr="000C32BF">
        <w:rPr>
          <w:rFonts w:cs="宋体"/>
          <w:noProof w:val="0"/>
          <w:lang w:eastAsia="zh-CN"/>
        </w:rPr>
        <w:t xml:space="preserve">, </w:t>
      </w:r>
      <w:proofErr w:type="spellStart"/>
      <w:r w:rsidRPr="000C32BF">
        <w:rPr>
          <w:rFonts w:cs="宋体"/>
          <w:noProof w:val="0"/>
          <w:lang w:eastAsia="zh-CN"/>
        </w:rPr>
        <w:t>Hautekeete</w:t>
      </w:r>
      <w:proofErr w:type="spellEnd"/>
      <w:r w:rsidRPr="000C32BF">
        <w:rPr>
          <w:rFonts w:cs="宋体"/>
          <w:noProof w:val="0"/>
          <w:lang w:eastAsia="zh-CN"/>
        </w:rPr>
        <w:t xml:space="preserve"> M, De Wilde D, </w:t>
      </w:r>
      <w:proofErr w:type="spellStart"/>
      <w:r w:rsidRPr="000C32BF">
        <w:rPr>
          <w:rFonts w:cs="宋体"/>
          <w:noProof w:val="0"/>
          <w:lang w:eastAsia="zh-CN"/>
        </w:rPr>
        <w:t>Peuskens</w:t>
      </w:r>
      <w:proofErr w:type="spellEnd"/>
      <w:r w:rsidRPr="000C32BF">
        <w:rPr>
          <w:rFonts w:cs="宋体"/>
          <w:noProof w:val="0"/>
          <w:lang w:eastAsia="zh-CN"/>
        </w:rPr>
        <w:t xml:space="preserve"> J. High prevalence of Helicobacter pylori in institutionalized schizophrenic patients.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1997; </w:t>
      </w:r>
      <w:r w:rsidRPr="000C32BF">
        <w:rPr>
          <w:rFonts w:cs="宋体"/>
          <w:b/>
          <w:bCs/>
          <w:noProof w:val="0"/>
          <w:lang w:eastAsia="zh-CN"/>
        </w:rPr>
        <w:t>26</w:t>
      </w:r>
      <w:r w:rsidRPr="000C32BF">
        <w:rPr>
          <w:rFonts w:cs="宋体"/>
          <w:noProof w:val="0"/>
          <w:lang w:eastAsia="zh-CN"/>
        </w:rPr>
        <w:t>: 243-244 [PMID: 9323357]</w:t>
      </w:r>
    </w:p>
    <w:p w14:paraId="7D33C0D0"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29 </w:t>
      </w:r>
      <w:r w:rsidRPr="000C32BF">
        <w:rPr>
          <w:rFonts w:cs="宋体"/>
          <w:b/>
          <w:bCs/>
          <w:noProof w:val="0"/>
          <w:lang w:eastAsia="zh-CN"/>
        </w:rPr>
        <w:t>Severance EG</w:t>
      </w:r>
      <w:r w:rsidRPr="000C32BF">
        <w:rPr>
          <w:rFonts w:cs="宋体"/>
          <w:noProof w:val="0"/>
          <w:lang w:eastAsia="zh-CN"/>
        </w:rPr>
        <w:t xml:space="preserve">, </w:t>
      </w:r>
      <w:proofErr w:type="spellStart"/>
      <w:r w:rsidRPr="000C32BF">
        <w:rPr>
          <w:rFonts w:cs="宋体"/>
          <w:noProof w:val="0"/>
          <w:lang w:eastAsia="zh-CN"/>
        </w:rPr>
        <w:t>Alaedini</w:t>
      </w:r>
      <w:proofErr w:type="spellEnd"/>
      <w:r w:rsidRPr="000C32BF">
        <w:rPr>
          <w:rFonts w:cs="宋体"/>
          <w:noProof w:val="0"/>
          <w:lang w:eastAsia="zh-CN"/>
        </w:rPr>
        <w:t xml:space="preserve"> A, Yang S, </w:t>
      </w:r>
      <w:proofErr w:type="spellStart"/>
      <w:r w:rsidRPr="000C32BF">
        <w:rPr>
          <w:rFonts w:cs="宋体"/>
          <w:noProof w:val="0"/>
          <w:lang w:eastAsia="zh-CN"/>
        </w:rPr>
        <w:t>Halling</w:t>
      </w:r>
      <w:proofErr w:type="spellEnd"/>
      <w:r w:rsidRPr="000C32BF">
        <w:rPr>
          <w:rFonts w:cs="宋体"/>
          <w:noProof w:val="0"/>
          <w:lang w:eastAsia="zh-CN"/>
        </w:rPr>
        <w:t xml:space="preserve"> M, </w:t>
      </w:r>
      <w:proofErr w:type="spellStart"/>
      <w:r w:rsidRPr="000C32BF">
        <w:rPr>
          <w:rFonts w:cs="宋体"/>
          <w:noProof w:val="0"/>
          <w:lang w:eastAsia="zh-CN"/>
        </w:rPr>
        <w:t>Gressitt</w:t>
      </w:r>
      <w:proofErr w:type="spellEnd"/>
      <w:r w:rsidRPr="000C32BF">
        <w:rPr>
          <w:rFonts w:cs="宋体"/>
          <w:noProof w:val="0"/>
          <w:lang w:eastAsia="zh-CN"/>
        </w:rPr>
        <w:t xml:space="preserve"> KL, Stallings CR, </w:t>
      </w:r>
      <w:proofErr w:type="spellStart"/>
      <w:r w:rsidRPr="000C32BF">
        <w:rPr>
          <w:rFonts w:cs="宋体"/>
          <w:noProof w:val="0"/>
          <w:lang w:eastAsia="zh-CN"/>
        </w:rPr>
        <w:t>Origoni</w:t>
      </w:r>
      <w:proofErr w:type="spellEnd"/>
      <w:r w:rsidRPr="000C32BF">
        <w:rPr>
          <w:rFonts w:cs="宋体"/>
          <w:noProof w:val="0"/>
          <w:lang w:eastAsia="zh-CN"/>
        </w:rPr>
        <w:t xml:space="preserve"> AE, Vaughan C, </w:t>
      </w:r>
      <w:proofErr w:type="spellStart"/>
      <w:r w:rsidRPr="000C32BF">
        <w:rPr>
          <w:rFonts w:cs="宋体"/>
          <w:noProof w:val="0"/>
          <w:lang w:eastAsia="zh-CN"/>
        </w:rPr>
        <w:t>Khushalani</w:t>
      </w:r>
      <w:proofErr w:type="spellEnd"/>
      <w:r w:rsidRPr="000C32BF">
        <w:rPr>
          <w:rFonts w:cs="宋体"/>
          <w:noProof w:val="0"/>
          <w:lang w:eastAsia="zh-CN"/>
        </w:rPr>
        <w:t xml:space="preserve"> S, </w:t>
      </w:r>
      <w:proofErr w:type="spellStart"/>
      <w:r w:rsidRPr="000C32BF">
        <w:rPr>
          <w:rFonts w:cs="宋体"/>
          <w:noProof w:val="0"/>
          <w:lang w:eastAsia="zh-CN"/>
        </w:rPr>
        <w:t>Leweke</w:t>
      </w:r>
      <w:proofErr w:type="spellEnd"/>
      <w:r w:rsidRPr="000C32BF">
        <w:rPr>
          <w:rFonts w:cs="宋体"/>
          <w:noProof w:val="0"/>
          <w:lang w:eastAsia="zh-CN"/>
        </w:rPr>
        <w:t xml:space="preserve"> FM, Dickerson FB, </w:t>
      </w:r>
      <w:proofErr w:type="spellStart"/>
      <w:r w:rsidRPr="000C32BF">
        <w:rPr>
          <w:rFonts w:cs="宋体"/>
          <w:noProof w:val="0"/>
          <w:lang w:eastAsia="zh-CN"/>
        </w:rPr>
        <w:t>Yolken</w:t>
      </w:r>
      <w:proofErr w:type="spellEnd"/>
      <w:r w:rsidRPr="000C32BF">
        <w:rPr>
          <w:rFonts w:cs="宋体"/>
          <w:noProof w:val="0"/>
          <w:lang w:eastAsia="zh-CN"/>
        </w:rPr>
        <w:t xml:space="preserve"> RH. </w:t>
      </w:r>
      <w:proofErr w:type="gramStart"/>
      <w:r w:rsidRPr="000C32BF">
        <w:rPr>
          <w:rFonts w:cs="宋体"/>
          <w:noProof w:val="0"/>
          <w:lang w:eastAsia="zh-CN"/>
        </w:rPr>
        <w:t>Gastrointestinal inflammation and associated immune activation in schizophrenia.</w:t>
      </w:r>
      <w:proofErr w:type="gramEnd"/>
      <w:r w:rsidRPr="000C32BF">
        <w:rPr>
          <w:rFonts w:cs="宋体"/>
          <w:noProof w:val="0"/>
          <w:lang w:eastAsia="zh-CN"/>
        </w:rPr>
        <w:t xml:space="preserve">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2012; </w:t>
      </w:r>
      <w:r w:rsidRPr="000C32BF">
        <w:rPr>
          <w:rFonts w:cs="宋体"/>
          <w:b/>
          <w:bCs/>
          <w:noProof w:val="0"/>
          <w:lang w:eastAsia="zh-CN"/>
        </w:rPr>
        <w:t>138</w:t>
      </w:r>
      <w:r w:rsidRPr="000C32BF">
        <w:rPr>
          <w:rFonts w:cs="宋体"/>
          <w:noProof w:val="0"/>
          <w:lang w:eastAsia="zh-CN"/>
        </w:rPr>
        <w:t>: 48-53 [PMID: 22446142 DOI: 10.1016/j.schres.2012.02.025]</w:t>
      </w:r>
    </w:p>
    <w:p w14:paraId="4578F9C7"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0 </w:t>
      </w:r>
      <w:proofErr w:type="spellStart"/>
      <w:r w:rsidRPr="000C32BF">
        <w:rPr>
          <w:rFonts w:cs="宋体"/>
          <w:b/>
          <w:bCs/>
          <w:noProof w:val="0"/>
          <w:lang w:eastAsia="zh-CN"/>
        </w:rPr>
        <w:t>Linneberg</w:t>
      </w:r>
      <w:proofErr w:type="spellEnd"/>
      <w:r w:rsidRPr="000C32BF">
        <w:rPr>
          <w:rFonts w:cs="宋体"/>
          <w:b/>
          <w:bCs/>
          <w:noProof w:val="0"/>
          <w:lang w:eastAsia="zh-CN"/>
        </w:rPr>
        <w:t xml:space="preserve"> A</w:t>
      </w:r>
      <w:r w:rsidRPr="000C32BF">
        <w:rPr>
          <w:rFonts w:cs="宋体"/>
          <w:noProof w:val="0"/>
          <w:lang w:eastAsia="zh-CN"/>
        </w:rPr>
        <w:t xml:space="preserve">, </w:t>
      </w:r>
      <w:proofErr w:type="spellStart"/>
      <w:r w:rsidRPr="000C32BF">
        <w:rPr>
          <w:rFonts w:cs="宋体"/>
          <w:noProof w:val="0"/>
          <w:lang w:eastAsia="zh-CN"/>
        </w:rPr>
        <w:t>Ostergaard</w:t>
      </w:r>
      <w:proofErr w:type="spellEnd"/>
      <w:r w:rsidRPr="000C32BF">
        <w:rPr>
          <w:rFonts w:cs="宋体"/>
          <w:noProof w:val="0"/>
          <w:lang w:eastAsia="zh-CN"/>
        </w:rPr>
        <w:t xml:space="preserve"> C, </w:t>
      </w:r>
      <w:proofErr w:type="spellStart"/>
      <w:r w:rsidRPr="000C32BF">
        <w:rPr>
          <w:rFonts w:cs="宋体"/>
          <w:noProof w:val="0"/>
          <w:lang w:eastAsia="zh-CN"/>
        </w:rPr>
        <w:t>Tvede</w:t>
      </w:r>
      <w:proofErr w:type="spellEnd"/>
      <w:r w:rsidRPr="000C32BF">
        <w:rPr>
          <w:rFonts w:cs="宋体"/>
          <w:noProof w:val="0"/>
          <w:lang w:eastAsia="zh-CN"/>
        </w:rPr>
        <w:t xml:space="preserve"> M, Andersen LP, Nielsen NH, Madsen F, </w:t>
      </w:r>
      <w:proofErr w:type="spellStart"/>
      <w:r w:rsidRPr="000C32BF">
        <w:rPr>
          <w:rFonts w:cs="宋体"/>
          <w:noProof w:val="0"/>
          <w:lang w:eastAsia="zh-CN"/>
        </w:rPr>
        <w:t>Frølund</w:t>
      </w:r>
      <w:proofErr w:type="spellEnd"/>
      <w:r w:rsidRPr="000C32BF">
        <w:rPr>
          <w:rFonts w:cs="宋体"/>
          <w:noProof w:val="0"/>
          <w:lang w:eastAsia="zh-CN"/>
        </w:rPr>
        <w:t xml:space="preserve"> L, Dirksen A, </w:t>
      </w:r>
      <w:proofErr w:type="spellStart"/>
      <w:r w:rsidRPr="000C32BF">
        <w:rPr>
          <w:rFonts w:cs="宋体"/>
          <w:noProof w:val="0"/>
          <w:lang w:eastAsia="zh-CN"/>
        </w:rPr>
        <w:t>Jørgensen</w:t>
      </w:r>
      <w:proofErr w:type="spellEnd"/>
      <w:r w:rsidRPr="000C32BF">
        <w:rPr>
          <w:rFonts w:cs="宋体"/>
          <w:noProof w:val="0"/>
          <w:lang w:eastAsia="zh-CN"/>
        </w:rPr>
        <w:t xml:space="preserve"> T. IgG antibodies against microorganisms and atopic disease in Danish adults: the Copenhagen Allergy Study. </w:t>
      </w:r>
      <w:r w:rsidRPr="000C32BF">
        <w:rPr>
          <w:rFonts w:cs="宋体"/>
          <w:i/>
          <w:iCs/>
          <w:noProof w:val="0"/>
          <w:lang w:eastAsia="zh-CN"/>
        </w:rPr>
        <w:t xml:space="preserve">J Allergy </w:t>
      </w:r>
      <w:proofErr w:type="spellStart"/>
      <w:r w:rsidRPr="000C32BF">
        <w:rPr>
          <w:rFonts w:cs="宋体"/>
          <w:i/>
          <w:iCs/>
          <w:noProof w:val="0"/>
          <w:lang w:eastAsia="zh-CN"/>
        </w:rPr>
        <w:t>Clin</w:t>
      </w:r>
      <w:proofErr w:type="spellEnd"/>
      <w:r w:rsidRPr="000C32BF">
        <w:rPr>
          <w:rFonts w:cs="宋体"/>
          <w:i/>
          <w:iCs/>
          <w:noProof w:val="0"/>
          <w:lang w:eastAsia="zh-CN"/>
        </w:rPr>
        <w:t xml:space="preserve"> </w:t>
      </w:r>
      <w:proofErr w:type="spellStart"/>
      <w:r w:rsidRPr="000C32BF">
        <w:rPr>
          <w:rFonts w:cs="宋体"/>
          <w:i/>
          <w:iCs/>
          <w:noProof w:val="0"/>
          <w:lang w:eastAsia="zh-CN"/>
        </w:rPr>
        <w:t>Immunol</w:t>
      </w:r>
      <w:proofErr w:type="spellEnd"/>
      <w:r w:rsidRPr="000C32BF">
        <w:rPr>
          <w:rFonts w:cs="宋体"/>
          <w:noProof w:val="0"/>
          <w:lang w:eastAsia="zh-CN"/>
        </w:rPr>
        <w:t xml:space="preserve"> 2003; </w:t>
      </w:r>
      <w:r w:rsidRPr="000C32BF">
        <w:rPr>
          <w:rFonts w:cs="宋体"/>
          <w:b/>
          <w:bCs/>
          <w:noProof w:val="0"/>
          <w:lang w:eastAsia="zh-CN"/>
        </w:rPr>
        <w:t>111</w:t>
      </w:r>
      <w:r w:rsidRPr="000C32BF">
        <w:rPr>
          <w:rFonts w:cs="宋体"/>
          <w:noProof w:val="0"/>
          <w:lang w:eastAsia="zh-CN"/>
        </w:rPr>
        <w:t>: 847-853 [PMID: 12704368]</w:t>
      </w:r>
    </w:p>
    <w:p w14:paraId="4D1317D7"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1 </w:t>
      </w:r>
      <w:proofErr w:type="spellStart"/>
      <w:r w:rsidRPr="000C32BF">
        <w:rPr>
          <w:rFonts w:cs="宋体"/>
          <w:b/>
          <w:bCs/>
          <w:noProof w:val="0"/>
          <w:lang w:eastAsia="zh-CN"/>
        </w:rPr>
        <w:t>Khandaker</w:t>
      </w:r>
      <w:proofErr w:type="spellEnd"/>
      <w:r w:rsidRPr="000C32BF">
        <w:rPr>
          <w:rFonts w:cs="宋体"/>
          <w:b/>
          <w:bCs/>
          <w:noProof w:val="0"/>
          <w:lang w:eastAsia="zh-CN"/>
        </w:rPr>
        <w:t xml:space="preserve"> GM</w:t>
      </w:r>
      <w:r w:rsidRPr="000C32BF">
        <w:rPr>
          <w:rFonts w:cs="宋体"/>
          <w:noProof w:val="0"/>
          <w:lang w:eastAsia="zh-CN"/>
        </w:rPr>
        <w:t xml:space="preserve">, </w:t>
      </w:r>
      <w:proofErr w:type="spellStart"/>
      <w:r w:rsidRPr="000C32BF">
        <w:rPr>
          <w:rFonts w:cs="宋体"/>
          <w:noProof w:val="0"/>
          <w:lang w:eastAsia="zh-CN"/>
        </w:rPr>
        <w:t>Zammit</w:t>
      </w:r>
      <w:proofErr w:type="spellEnd"/>
      <w:r w:rsidRPr="000C32BF">
        <w:rPr>
          <w:rFonts w:cs="宋体"/>
          <w:noProof w:val="0"/>
          <w:lang w:eastAsia="zh-CN"/>
        </w:rPr>
        <w:t xml:space="preserve"> S, Lewis G, Jones PB. </w:t>
      </w:r>
      <w:proofErr w:type="gramStart"/>
      <w:r w:rsidRPr="000C32BF">
        <w:rPr>
          <w:rFonts w:cs="宋体"/>
          <w:noProof w:val="0"/>
          <w:lang w:eastAsia="zh-CN"/>
        </w:rPr>
        <w:t>A population-based study of atopic disorders and inflammatory markers in childhood before psychotic experiences in adolescence.</w:t>
      </w:r>
      <w:proofErr w:type="gramEnd"/>
      <w:r w:rsidRPr="000C32BF">
        <w:rPr>
          <w:rFonts w:cs="宋体"/>
          <w:noProof w:val="0"/>
          <w:lang w:eastAsia="zh-CN"/>
        </w:rPr>
        <w:t xml:space="preserve"> </w:t>
      </w:r>
      <w:proofErr w:type="spellStart"/>
      <w:r w:rsidRPr="000C32BF">
        <w:rPr>
          <w:rFonts w:cs="宋体"/>
          <w:i/>
          <w:iCs/>
          <w:noProof w:val="0"/>
          <w:lang w:eastAsia="zh-CN"/>
        </w:rPr>
        <w:t>Schizophr</w:t>
      </w:r>
      <w:proofErr w:type="spellEnd"/>
      <w:r w:rsidRPr="000C32BF">
        <w:rPr>
          <w:rFonts w:cs="宋体"/>
          <w:i/>
          <w:iCs/>
          <w:noProof w:val="0"/>
          <w:lang w:eastAsia="zh-CN"/>
        </w:rPr>
        <w:t xml:space="preserve"> Res</w:t>
      </w:r>
      <w:r w:rsidRPr="000C32BF">
        <w:rPr>
          <w:rFonts w:cs="宋体"/>
          <w:noProof w:val="0"/>
          <w:lang w:eastAsia="zh-CN"/>
        </w:rPr>
        <w:t xml:space="preserve"> 2014; </w:t>
      </w:r>
      <w:r w:rsidRPr="000C32BF">
        <w:rPr>
          <w:rFonts w:cs="宋体"/>
          <w:b/>
          <w:bCs/>
          <w:noProof w:val="0"/>
          <w:lang w:eastAsia="zh-CN"/>
        </w:rPr>
        <w:t>152</w:t>
      </w:r>
      <w:r w:rsidRPr="000C32BF">
        <w:rPr>
          <w:rFonts w:cs="宋体"/>
          <w:noProof w:val="0"/>
          <w:lang w:eastAsia="zh-CN"/>
        </w:rPr>
        <w:t>: 139-145 [PMID: 24268471 DOI: 10.1016/j.schres.2013.09.021]</w:t>
      </w:r>
    </w:p>
    <w:p w14:paraId="7086770F"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2 </w:t>
      </w:r>
      <w:r w:rsidRPr="000C32BF">
        <w:rPr>
          <w:rFonts w:cs="宋体"/>
          <w:b/>
          <w:bCs/>
          <w:noProof w:val="0"/>
          <w:lang w:eastAsia="zh-CN"/>
        </w:rPr>
        <w:t>Cheng CM</w:t>
      </w:r>
      <w:r w:rsidRPr="000C32BF">
        <w:rPr>
          <w:rFonts w:cs="宋体"/>
          <w:noProof w:val="0"/>
          <w:lang w:eastAsia="zh-CN"/>
        </w:rPr>
        <w:t xml:space="preserve">, Hsu JW, Huang KL, Bai YM, Su TP, Li CT, Yang AC, Chang WH, Chen TJ, Tsai SJ, Chen MH. Risk of developing major depressive disorder and anxiety disorders among adolescents and adults with atopic dermatitis: a nationwide longitudinal study. </w:t>
      </w:r>
      <w:r w:rsidRPr="000C32BF">
        <w:rPr>
          <w:rFonts w:cs="宋体"/>
          <w:i/>
          <w:iCs/>
          <w:noProof w:val="0"/>
          <w:lang w:eastAsia="zh-CN"/>
        </w:rPr>
        <w:t xml:space="preserve">J Affect </w:t>
      </w:r>
      <w:proofErr w:type="spellStart"/>
      <w:r w:rsidRPr="000C32BF">
        <w:rPr>
          <w:rFonts w:cs="宋体"/>
          <w:i/>
          <w:iCs/>
          <w:noProof w:val="0"/>
          <w:lang w:eastAsia="zh-CN"/>
        </w:rPr>
        <w:t>Disord</w:t>
      </w:r>
      <w:proofErr w:type="spellEnd"/>
      <w:r w:rsidRPr="000C32BF">
        <w:rPr>
          <w:rFonts w:cs="宋体"/>
          <w:noProof w:val="0"/>
          <w:lang w:eastAsia="zh-CN"/>
        </w:rPr>
        <w:t xml:space="preserve"> 2015; </w:t>
      </w:r>
      <w:r w:rsidRPr="000C32BF">
        <w:rPr>
          <w:rFonts w:cs="宋体"/>
          <w:b/>
          <w:bCs/>
          <w:noProof w:val="0"/>
          <w:lang w:eastAsia="zh-CN"/>
        </w:rPr>
        <w:t>178</w:t>
      </w:r>
      <w:r w:rsidRPr="000C32BF">
        <w:rPr>
          <w:rFonts w:cs="宋体"/>
          <w:noProof w:val="0"/>
          <w:lang w:eastAsia="zh-CN"/>
        </w:rPr>
        <w:t>: 60-65 [PMID: 25795537 DOI: 10.1016/j.jad.2015.02.025]</w:t>
      </w:r>
    </w:p>
    <w:p w14:paraId="71926020"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3 </w:t>
      </w:r>
      <w:r w:rsidRPr="000C32BF">
        <w:rPr>
          <w:rFonts w:cs="宋体"/>
          <w:b/>
          <w:bCs/>
          <w:noProof w:val="0"/>
          <w:lang w:eastAsia="zh-CN"/>
        </w:rPr>
        <w:t>Schmitt J</w:t>
      </w:r>
      <w:r w:rsidRPr="000C32BF">
        <w:rPr>
          <w:rFonts w:cs="宋体"/>
          <w:noProof w:val="0"/>
          <w:lang w:eastAsia="zh-CN"/>
        </w:rPr>
        <w:t xml:space="preserve">, </w:t>
      </w:r>
      <w:proofErr w:type="spellStart"/>
      <w:r w:rsidRPr="000C32BF">
        <w:rPr>
          <w:rFonts w:cs="宋体"/>
          <w:noProof w:val="0"/>
          <w:lang w:eastAsia="zh-CN"/>
        </w:rPr>
        <w:t>Buske-Kirschbaum</w:t>
      </w:r>
      <w:proofErr w:type="spellEnd"/>
      <w:r w:rsidRPr="000C32BF">
        <w:rPr>
          <w:rFonts w:cs="宋体"/>
          <w:noProof w:val="0"/>
          <w:lang w:eastAsia="zh-CN"/>
        </w:rPr>
        <w:t xml:space="preserve"> A, </w:t>
      </w:r>
      <w:proofErr w:type="spellStart"/>
      <w:r w:rsidRPr="000C32BF">
        <w:rPr>
          <w:rFonts w:cs="宋体"/>
          <w:noProof w:val="0"/>
          <w:lang w:eastAsia="zh-CN"/>
        </w:rPr>
        <w:t>Roessner</w:t>
      </w:r>
      <w:proofErr w:type="spellEnd"/>
      <w:r w:rsidRPr="000C32BF">
        <w:rPr>
          <w:rFonts w:cs="宋体"/>
          <w:noProof w:val="0"/>
          <w:lang w:eastAsia="zh-CN"/>
        </w:rPr>
        <w:t xml:space="preserve"> V. Is atopic disease a risk factor for attention-deficit/hyperactivity disorder? </w:t>
      </w:r>
      <w:proofErr w:type="gramStart"/>
      <w:r w:rsidRPr="000C32BF">
        <w:rPr>
          <w:rFonts w:cs="宋体"/>
          <w:noProof w:val="0"/>
          <w:lang w:eastAsia="zh-CN"/>
        </w:rPr>
        <w:t>A systematic review.</w:t>
      </w:r>
      <w:proofErr w:type="gramEnd"/>
      <w:r w:rsidRPr="000C32BF">
        <w:rPr>
          <w:rFonts w:cs="宋体"/>
          <w:noProof w:val="0"/>
          <w:lang w:eastAsia="zh-CN"/>
        </w:rPr>
        <w:t xml:space="preserve"> </w:t>
      </w:r>
      <w:r w:rsidRPr="000C32BF">
        <w:rPr>
          <w:rFonts w:cs="宋体"/>
          <w:i/>
          <w:iCs/>
          <w:noProof w:val="0"/>
          <w:lang w:eastAsia="zh-CN"/>
        </w:rPr>
        <w:t>Allergy</w:t>
      </w:r>
      <w:r w:rsidRPr="000C32BF">
        <w:rPr>
          <w:rFonts w:cs="宋体"/>
          <w:noProof w:val="0"/>
          <w:lang w:eastAsia="zh-CN"/>
        </w:rPr>
        <w:t xml:space="preserve"> 2010; </w:t>
      </w:r>
      <w:r w:rsidRPr="000C32BF">
        <w:rPr>
          <w:rFonts w:cs="宋体"/>
          <w:b/>
          <w:bCs/>
          <w:noProof w:val="0"/>
          <w:lang w:eastAsia="zh-CN"/>
        </w:rPr>
        <w:t>65</w:t>
      </w:r>
      <w:r w:rsidRPr="000C32BF">
        <w:rPr>
          <w:rFonts w:cs="宋体"/>
          <w:noProof w:val="0"/>
          <w:lang w:eastAsia="zh-CN"/>
        </w:rPr>
        <w:t>: 1506-1524 [PMID: 20716320 DOI: 10.1111/j.1398-9995.2010.02449.x]</w:t>
      </w:r>
    </w:p>
    <w:p w14:paraId="177E983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4 </w:t>
      </w:r>
      <w:r w:rsidRPr="000C32BF">
        <w:rPr>
          <w:rFonts w:cs="宋体"/>
          <w:b/>
          <w:bCs/>
          <w:noProof w:val="0"/>
          <w:lang w:eastAsia="zh-CN"/>
        </w:rPr>
        <w:t>Chen MH</w:t>
      </w:r>
      <w:r w:rsidRPr="000C32BF">
        <w:rPr>
          <w:rFonts w:cs="宋体"/>
          <w:noProof w:val="0"/>
          <w:lang w:eastAsia="zh-CN"/>
        </w:rPr>
        <w:t xml:space="preserve">, Wu YH, Su TP, Chen YS, Hsu JW, Huang KL, Li CT, Lin WC, Chang WH, Chen TJ, Bai YM. Risk of epilepsy among patients with atopic dermatitis: a nationwide longitudinal study. </w:t>
      </w:r>
      <w:proofErr w:type="spellStart"/>
      <w:r w:rsidRPr="000C32BF">
        <w:rPr>
          <w:rFonts w:cs="宋体"/>
          <w:i/>
          <w:iCs/>
          <w:noProof w:val="0"/>
          <w:lang w:eastAsia="zh-CN"/>
        </w:rPr>
        <w:t>Epilepsia</w:t>
      </w:r>
      <w:proofErr w:type="spellEnd"/>
      <w:r w:rsidRPr="000C32BF">
        <w:rPr>
          <w:rFonts w:cs="宋体"/>
          <w:noProof w:val="0"/>
          <w:lang w:eastAsia="zh-CN"/>
        </w:rPr>
        <w:t xml:space="preserve"> 2014; </w:t>
      </w:r>
      <w:r w:rsidRPr="000C32BF">
        <w:rPr>
          <w:rFonts w:cs="宋体"/>
          <w:b/>
          <w:bCs/>
          <w:noProof w:val="0"/>
          <w:lang w:eastAsia="zh-CN"/>
        </w:rPr>
        <w:t>55</w:t>
      </w:r>
      <w:r w:rsidRPr="000C32BF">
        <w:rPr>
          <w:rFonts w:cs="宋体"/>
          <w:noProof w:val="0"/>
          <w:lang w:eastAsia="zh-CN"/>
        </w:rPr>
        <w:t>: 1307-1312 [PMID: 24917387 DOI: 10.1111/epi.12667]</w:t>
      </w:r>
    </w:p>
    <w:p w14:paraId="6EA197A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5 </w:t>
      </w:r>
      <w:r w:rsidRPr="000C32BF">
        <w:rPr>
          <w:rFonts w:cs="宋体"/>
          <w:b/>
          <w:bCs/>
          <w:noProof w:val="0"/>
          <w:lang w:eastAsia="zh-CN"/>
        </w:rPr>
        <w:t>Goodwin RD</w:t>
      </w:r>
      <w:r w:rsidRPr="000C32BF">
        <w:rPr>
          <w:rFonts w:cs="宋体"/>
          <w:noProof w:val="0"/>
          <w:lang w:eastAsia="zh-CN"/>
        </w:rPr>
        <w:t xml:space="preserve">, Sourander A, Duarte CS, </w:t>
      </w:r>
      <w:proofErr w:type="spellStart"/>
      <w:r w:rsidRPr="000C32BF">
        <w:rPr>
          <w:rFonts w:cs="宋体"/>
          <w:noProof w:val="0"/>
          <w:lang w:eastAsia="zh-CN"/>
        </w:rPr>
        <w:t>Niemelä</w:t>
      </w:r>
      <w:proofErr w:type="spellEnd"/>
      <w:r w:rsidRPr="000C32BF">
        <w:rPr>
          <w:rFonts w:cs="宋体"/>
          <w:noProof w:val="0"/>
          <w:lang w:eastAsia="zh-CN"/>
        </w:rPr>
        <w:t xml:space="preserve"> S, </w:t>
      </w:r>
      <w:proofErr w:type="spellStart"/>
      <w:r w:rsidRPr="000C32BF">
        <w:rPr>
          <w:rFonts w:cs="宋体"/>
          <w:noProof w:val="0"/>
          <w:lang w:eastAsia="zh-CN"/>
        </w:rPr>
        <w:t>Multimäki</w:t>
      </w:r>
      <w:proofErr w:type="spellEnd"/>
      <w:r w:rsidRPr="000C32BF">
        <w:rPr>
          <w:rFonts w:cs="宋体"/>
          <w:noProof w:val="0"/>
          <w:lang w:eastAsia="zh-CN"/>
        </w:rPr>
        <w:t xml:space="preserve"> P, </w:t>
      </w:r>
      <w:proofErr w:type="spellStart"/>
      <w:r w:rsidRPr="000C32BF">
        <w:rPr>
          <w:rFonts w:cs="宋体"/>
          <w:noProof w:val="0"/>
          <w:lang w:eastAsia="zh-CN"/>
        </w:rPr>
        <w:t>Nikolakaros</w:t>
      </w:r>
      <w:proofErr w:type="spellEnd"/>
      <w:r w:rsidRPr="000C32BF">
        <w:rPr>
          <w:rFonts w:cs="宋体"/>
          <w:noProof w:val="0"/>
          <w:lang w:eastAsia="zh-CN"/>
        </w:rPr>
        <w:t xml:space="preserve"> G, </w:t>
      </w:r>
      <w:proofErr w:type="spellStart"/>
      <w:r w:rsidRPr="000C32BF">
        <w:rPr>
          <w:rFonts w:cs="宋体"/>
          <w:noProof w:val="0"/>
          <w:lang w:eastAsia="zh-CN"/>
        </w:rPr>
        <w:t>Helenius</w:t>
      </w:r>
      <w:proofErr w:type="spellEnd"/>
      <w:r w:rsidRPr="000C32BF">
        <w:rPr>
          <w:rFonts w:cs="宋体"/>
          <w:noProof w:val="0"/>
          <w:lang w:eastAsia="zh-CN"/>
        </w:rPr>
        <w:t xml:space="preserve"> H, </w:t>
      </w:r>
      <w:proofErr w:type="spellStart"/>
      <w:r w:rsidRPr="000C32BF">
        <w:rPr>
          <w:rFonts w:cs="宋体"/>
          <w:noProof w:val="0"/>
          <w:lang w:eastAsia="zh-CN"/>
        </w:rPr>
        <w:t>Piha</w:t>
      </w:r>
      <w:proofErr w:type="spellEnd"/>
      <w:r w:rsidRPr="000C32BF">
        <w:rPr>
          <w:rFonts w:cs="宋体"/>
          <w:noProof w:val="0"/>
          <w:lang w:eastAsia="zh-CN"/>
        </w:rPr>
        <w:t xml:space="preserve"> J, </w:t>
      </w:r>
      <w:proofErr w:type="spellStart"/>
      <w:r w:rsidRPr="000C32BF">
        <w:rPr>
          <w:rFonts w:cs="宋体"/>
          <w:noProof w:val="0"/>
          <w:lang w:eastAsia="zh-CN"/>
        </w:rPr>
        <w:t>Kumpulainen</w:t>
      </w:r>
      <w:proofErr w:type="spellEnd"/>
      <w:r w:rsidRPr="000C32BF">
        <w:rPr>
          <w:rFonts w:cs="宋体"/>
          <w:noProof w:val="0"/>
          <w:lang w:eastAsia="zh-CN"/>
        </w:rPr>
        <w:t xml:space="preserve"> K, </w:t>
      </w:r>
      <w:proofErr w:type="spellStart"/>
      <w:r w:rsidRPr="000C32BF">
        <w:rPr>
          <w:rFonts w:cs="宋体"/>
          <w:noProof w:val="0"/>
          <w:lang w:eastAsia="zh-CN"/>
        </w:rPr>
        <w:t>Moilanen</w:t>
      </w:r>
      <w:proofErr w:type="spellEnd"/>
      <w:r w:rsidRPr="000C32BF">
        <w:rPr>
          <w:rFonts w:cs="宋体"/>
          <w:noProof w:val="0"/>
          <w:lang w:eastAsia="zh-CN"/>
        </w:rPr>
        <w:t xml:space="preserve"> I, </w:t>
      </w:r>
      <w:proofErr w:type="spellStart"/>
      <w:r w:rsidRPr="000C32BF">
        <w:rPr>
          <w:rFonts w:cs="宋体"/>
          <w:noProof w:val="0"/>
          <w:lang w:eastAsia="zh-CN"/>
        </w:rPr>
        <w:t>Tamminen</w:t>
      </w:r>
      <w:proofErr w:type="spellEnd"/>
      <w:r w:rsidRPr="000C32BF">
        <w:rPr>
          <w:rFonts w:cs="宋体"/>
          <w:noProof w:val="0"/>
          <w:lang w:eastAsia="zh-CN"/>
        </w:rPr>
        <w:t xml:space="preserve"> T, Almqvist F. Do mental health problems in childhood predict chronic physical conditions among </w:t>
      </w:r>
      <w:r w:rsidRPr="000C32BF">
        <w:rPr>
          <w:rFonts w:cs="宋体"/>
          <w:noProof w:val="0"/>
          <w:lang w:eastAsia="zh-CN"/>
        </w:rPr>
        <w:lastRenderedPageBreak/>
        <w:t xml:space="preserve">males in early adulthood? </w:t>
      </w:r>
      <w:proofErr w:type="gramStart"/>
      <w:r w:rsidRPr="000C32BF">
        <w:rPr>
          <w:rFonts w:cs="宋体"/>
          <w:noProof w:val="0"/>
          <w:lang w:eastAsia="zh-CN"/>
        </w:rPr>
        <w:t>Evidence from a community-based prospective study.</w:t>
      </w:r>
      <w:proofErr w:type="gramEnd"/>
      <w:r w:rsidRPr="000C32BF">
        <w:rPr>
          <w:rFonts w:cs="宋体"/>
          <w:noProof w:val="0"/>
          <w:lang w:eastAsia="zh-CN"/>
        </w:rPr>
        <w:t xml:space="preserve"> </w:t>
      </w:r>
      <w:proofErr w:type="spellStart"/>
      <w:r w:rsidRPr="000C32BF">
        <w:rPr>
          <w:rFonts w:cs="宋体"/>
          <w:i/>
          <w:iCs/>
          <w:noProof w:val="0"/>
          <w:lang w:eastAsia="zh-CN"/>
        </w:rPr>
        <w:t>Psychol</w:t>
      </w:r>
      <w:proofErr w:type="spellEnd"/>
      <w:r w:rsidRPr="000C32BF">
        <w:rPr>
          <w:rFonts w:cs="宋体"/>
          <w:i/>
          <w:iCs/>
          <w:noProof w:val="0"/>
          <w:lang w:eastAsia="zh-CN"/>
        </w:rPr>
        <w:t xml:space="preserve"> Med</w:t>
      </w:r>
      <w:r w:rsidRPr="000C32BF">
        <w:rPr>
          <w:rFonts w:cs="宋体"/>
          <w:noProof w:val="0"/>
          <w:lang w:eastAsia="zh-CN"/>
        </w:rPr>
        <w:t xml:space="preserve"> 2009; </w:t>
      </w:r>
      <w:r w:rsidRPr="000C32BF">
        <w:rPr>
          <w:rFonts w:cs="宋体"/>
          <w:b/>
          <w:bCs/>
          <w:noProof w:val="0"/>
          <w:lang w:eastAsia="zh-CN"/>
        </w:rPr>
        <w:t>39</w:t>
      </w:r>
      <w:r w:rsidRPr="000C32BF">
        <w:rPr>
          <w:rFonts w:cs="宋体"/>
          <w:noProof w:val="0"/>
          <w:lang w:eastAsia="zh-CN"/>
        </w:rPr>
        <w:t>: 301-311 [PMID: 18507873 DOI: 10.1017/S0033291708003504]</w:t>
      </w:r>
    </w:p>
    <w:p w14:paraId="48437AD8"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6 </w:t>
      </w:r>
      <w:r w:rsidRPr="000C32BF">
        <w:rPr>
          <w:rFonts w:cs="宋体"/>
          <w:b/>
          <w:bCs/>
          <w:noProof w:val="0"/>
          <w:lang w:eastAsia="zh-CN"/>
        </w:rPr>
        <w:t>Alonso J</w:t>
      </w:r>
      <w:r w:rsidRPr="000C32BF">
        <w:rPr>
          <w:rFonts w:cs="宋体"/>
          <w:noProof w:val="0"/>
          <w:lang w:eastAsia="zh-CN"/>
        </w:rPr>
        <w:t xml:space="preserve">, de </w:t>
      </w:r>
      <w:proofErr w:type="spellStart"/>
      <w:r w:rsidRPr="000C32BF">
        <w:rPr>
          <w:rFonts w:cs="宋体"/>
          <w:noProof w:val="0"/>
          <w:lang w:eastAsia="zh-CN"/>
        </w:rPr>
        <w:t>Jonge</w:t>
      </w:r>
      <w:proofErr w:type="spellEnd"/>
      <w:r w:rsidRPr="000C32BF">
        <w:rPr>
          <w:rFonts w:cs="宋体"/>
          <w:noProof w:val="0"/>
          <w:lang w:eastAsia="zh-CN"/>
        </w:rPr>
        <w:t xml:space="preserve"> P, Lim CC, Aguilar-</w:t>
      </w:r>
      <w:proofErr w:type="spellStart"/>
      <w:r w:rsidRPr="000C32BF">
        <w:rPr>
          <w:rFonts w:cs="宋体"/>
          <w:noProof w:val="0"/>
          <w:lang w:eastAsia="zh-CN"/>
        </w:rPr>
        <w:t>Gaxiola</w:t>
      </w:r>
      <w:proofErr w:type="spellEnd"/>
      <w:r w:rsidRPr="000C32BF">
        <w:rPr>
          <w:rFonts w:cs="宋体"/>
          <w:noProof w:val="0"/>
          <w:lang w:eastAsia="zh-CN"/>
        </w:rPr>
        <w:t xml:space="preserve"> S, </w:t>
      </w:r>
      <w:proofErr w:type="spellStart"/>
      <w:r w:rsidRPr="000C32BF">
        <w:rPr>
          <w:rFonts w:cs="宋体"/>
          <w:noProof w:val="0"/>
          <w:lang w:eastAsia="zh-CN"/>
        </w:rPr>
        <w:t>Bruffaerts</w:t>
      </w:r>
      <w:proofErr w:type="spellEnd"/>
      <w:r w:rsidRPr="000C32BF">
        <w:rPr>
          <w:rFonts w:cs="宋体"/>
          <w:noProof w:val="0"/>
          <w:lang w:eastAsia="zh-CN"/>
        </w:rPr>
        <w:t xml:space="preserve"> R, Caldas-de-Almeida JM, Liu Z, O'Neill S, Stein DJ, </w:t>
      </w:r>
      <w:proofErr w:type="spellStart"/>
      <w:r w:rsidRPr="000C32BF">
        <w:rPr>
          <w:rFonts w:cs="宋体"/>
          <w:noProof w:val="0"/>
          <w:lang w:eastAsia="zh-CN"/>
        </w:rPr>
        <w:t>Viana</w:t>
      </w:r>
      <w:proofErr w:type="spellEnd"/>
      <w:r w:rsidRPr="000C32BF">
        <w:rPr>
          <w:rFonts w:cs="宋体"/>
          <w:noProof w:val="0"/>
          <w:lang w:eastAsia="zh-CN"/>
        </w:rPr>
        <w:t xml:space="preserve"> MC, Al-</w:t>
      </w:r>
      <w:proofErr w:type="spellStart"/>
      <w:r w:rsidRPr="000C32BF">
        <w:rPr>
          <w:rFonts w:cs="宋体"/>
          <w:noProof w:val="0"/>
          <w:lang w:eastAsia="zh-CN"/>
        </w:rPr>
        <w:t>Hamzawi</w:t>
      </w:r>
      <w:proofErr w:type="spellEnd"/>
      <w:r w:rsidRPr="000C32BF">
        <w:rPr>
          <w:rFonts w:cs="宋体"/>
          <w:noProof w:val="0"/>
          <w:lang w:eastAsia="zh-CN"/>
        </w:rPr>
        <w:t xml:space="preserve"> AO, </w:t>
      </w:r>
      <w:proofErr w:type="spellStart"/>
      <w:r w:rsidRPr="000C32BF">
        <w:rPr>
          <w:rFonts w:cs="宋体"/>
          <w:noProof w:val="0"/>
          <w:lang w:eastAsia="zh-CN"/>
        </w:rPr>
        <w:t>Angermeyer</w:t>
      </w:r>
      <w:proofErr w:type="spellEnd"/>
      <w:r w:rsidRPr="000C32BF">
        <w:rPr>
          <w:rFonts w:cs="宋体"/>
          <w:noProof w:val="0"/>
          <w:lang w:eastAsia="zh-CN"/>
        </w:rPr>
        <w:t xml:space="preserve"> MC, Borges G, </w:t>
      </w:r>
      <w:proofErr w:type="spellStart"/>
      <w:r w:rsidRPr="000C32BF">
        <w:rPr>
          <w:rFonts w:cs="宋体"/>
          <w:noProof w:val="0"/>
          <w:lang w:eastAsia="zh-CN"/>
        </w:rPr>
        <w:t>Ciutan</w:t>
      </w:r>
      <w:proofErr w:type="spellEnd"/>
      <w:r w:rsidRPr="000C32BF">
        <w:rPr>
          <w:rFonts w:cs="宋体"/>
          <w:noProof w:val="0"/>
          <w:lang w:eastAsia="zh-CN"/>
        </w:rPr>
        <w:t xml:space="preserve"> M, de </w:t>
      </w:r>
      <w:proofErr w:type="spellStart"/>
      <w:r w:rsidRPr="000C32BF">
        <w:rPr>
          <w:rFonts w:cs="宋体"/>
          <w:noProof w:val="0"/>
          <w:lang w:eastAsia="zh-CN"/>
        </w:rPr>
        <w:t>Girolamo</w:t>
      </w:r>
      <w:proofErr w:type="spellEnd"/>
      <w:r w:rsidRPr="000C32BF">
        <w:rPr>
          <w:rFonts w:cs="宋体"/>
          <w:noProof w:val="0"/>
          <w:lang w:eastAsia="zh-CN"/>
        </w:rPr>
        <w:t xml:space="preserve"> G, Fiestas F, </w:t>
      </w:r>
      <w:proofErr w:type="spellStart"/>
      <w:r w:rsidRPr="000C32BF">
        <w:rPr>
          <w:rFonts w:cs="宋体"/>
          <w:noProof w:val="0"/>
          <w:lang w:eastAsia="zh-CN"/>
        </w:rPr>
        <w:t>Haro</w:t>
      </w:r>
      <w:proofErr w:type="spellEnd"/>
      <w:r w:rsidRPr="000C32BF">
        <w:rPr>
          <w:rFonts w:cs="宋体"/>
          <w:noProof w:val="0"/>
          <w:lang w:eastAsia="zh-CN"/>
        </w:rPr>
        <w:t xml:space="preserve"> JM, Hu C, Kessler RC, </w:t>
      </w:r>
      <w:proofErr w:type="spellStart"/>
      <w:r w:rsidRPr="000C32BF">
        <w:rPr>
          <w:rFonts w:cs="宋体"/>
          <w:noProof w:val="0"/>
          <w:lang w:eastAsia="zh-CN"/>
        </w:rPr>
        <w:t>Lépine</w:t>
      </w:r>
      <w:proofErr w:type="spellEnd"/>
      <w:r w:rsidRPr="000C32BF">
        <w:rPr>
          <w:rFonts w:cs="宋体"/>
          <w:noProof w:val="0"/>
          <w:lang w:eastAsia="zh-CN"/>
        </w:rPr>
        <w:t xml:space="preserve"> JP, Levinson D, Nakamura Y, Posada-Villa J, </w:t>
      </w:r>
      <w:proofErr w:type="spellStart"/>
      <w:r w:rsidRPr="000C32BF">
        <w:rPr>
          <w:rFonts w:cs="宋体"/>
          <w:noProof w:val="0"/>
          <w:lang w:eastAsia="zh-CN"/>
        </w:rPr>
        <w:t>Wojtyniak</w:t>
      </w:r>
      <w:proofErr w:type="spellEnd"/>
      <w:r w:rsidRPr="000C32BF">
        <w:rPr>
          <w:rFonts w:cs="宋体"/>
          <w:noProof w:val="0"/>
          <w:lang w:eastAsia="zh-CN"/>
        </w:rPr>
        <w:t xml:space="preserve"> BJ, Scott KM. Association between mental disorders and subsequent adult onset asthma. </w:t>
      </w:r>
      <w:r w:rsidRPr="000C32BF">
        <w:rPr>
          <w:rFonts w:cs="宋体"/>
          <w:i/>
          <w:iCs/>
          <w:noProof w:val="0"/>
          <w:lang w:eastAsia="zh-CN"/>
        </w:rPr>
        <w:t xml:space="preserve">J </w:t>
      </w:r>
      <w:proofErr w:type="spellStart"/>
      <w:r w:rsidRPr="000C32BF">
        <w:rPr>
          <w:rFonts w:cs="宋体"/>
          <w:i/>
          <w:iCs/>
          <w:noProof w:val="0"/>
          <w:lang w:eastAsia="zh-CN"/>
        </w:rPr>
        <w:t>Psychiatr</w:t>
      </w:r>
      <w:proofErr w:type="spellEnd"/>
      <w:r w:rsidRPr="000C32BF">
        <w:rPr>
          <w:rFonts w:cs="宋体"/>
          <w:i/>
          <w:iCs/>
          <w:noProof w:val="0"/>
          <w:lang w:eastAsia="zh-CN"/>
        </w:rPr>
        <w:t xml:space="preserve"> Res</w:t>
      </w:r>
      <w:r w:rsidRPr="000C32BF">
        <w:rPr>
          <w:rFonts w:cs="宋体"/>
          <w:noProof w:val="0"/>
          <w:lang w:eastAsia="zh-CN"/>
        </w:rPr>
        <w:t xml:space="preserve"> 2014; </w:t>
      </w:r>
      <w:r w:rsidRPr="000C32BF">
        <w:rPr>
          <w:rFonts w:cs="宋体"/>
          <w:b/>
          <w:bCs/>
          <w:noProof w:val="0"/>
          <w:lang w:eastAsia="zh-CN"/>
        </w:rPr>
        <w:t>59</w:t>
      </w:r>
      <w:r w:rsidRPr="000C32BF">
        <w:rPr>
          <w:rFonts w:cs="宋体"/>
          <w:noProof w:val="0"/>
          <w:lang w:eastAsia="zh-CN"/>
        </w:rPr>
        <w:t>: 179-188 [PMID: 25263276 DOI: 10.1016/j.jpsychires.2014.09.007]</w:t>
      </w:r>
    </w:p>
    <w:p w14:paraId="5FCC8B81"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37 </w:t>
      </w:r>
      <w:r w:rsidRPr="000C32BF">
        <w:rPr>
          <w:rFonts w:cs="宋体"/>
          <w:b/>
          <w:bCs/>
          <w:noProof w:val="0"/>
          <w:lang w:eastAsia="zh-CN"/>
        </w:rPr>
        <w:t>Goodwin RD</w:t>
      </w:r>
      <w:r w:rsidRPr="000C32BF">
        <w:rPr>
          <w:rFonts w:cs="宋体"/>
          <w:noProof w:val="0"/>
          <w:lang w:eastAsia="zh-CN"/>
        </w:rPr>
        <w:t xml:space="preserve">, </w:t>
      </w:r>
      <w:proofErr w:type="spellStart"/>
      <w:r w:rsidRPr="000C32BF">
        <w:rPr>
          <w:rFonts w:cs="宋体"/>
          <w:noProof w:val="0"/>
          <w:lang w:eastAsia="zh-CN"/>
        </w:rPr>
        <w:t>Bandiera</w:t>
      </w:r>
      <w:proofErr w:type="spellEnd"/>
      <w:r w:rsidRPr="000C32BF">
        <w:rPr>
          <w:rFonts w:cs="宋体"/>
          <w:noProof w:val="0"/>
          <w:lang w:eastAsia="zh-CN"/>
        </w:rPr>
        <w:t xml:space="preserve"> FC, Steinberg D, Ortega AN, Feldman JM.</w:t>
      </w:r>
      <w:proofErr w:type="gramEnd"/>
      <w:r w:rsidRPr="000C32BF">
        <w:rPr>
          <w:rFonts w:cs="宋体"/>
          <w:noProof w:val="0"/>
          <w:lang w:eastAsia="zh-CN"/>
        </w:rPr>
        <w:t xml:space="preserve"> Asthma and mental health among youth: etiology, current knowledge and future directions. </w:t>
      </w:r>
      <w:r w:rsidRPr="000C32BF">
        <w:rPr>
          <w:rFonts w:cs="宋体"/>
          <w:i/>
          <w:iCs/>
          <w:noProof w:val="0"/>
          <w:lang w:eastAsia="zh-CN"/>
        </w:rPr>
        <w:t xml:space="preserve">Expert Rev </w:t>
      </w:r>
      <w:proofErr w:type="spellStart"/>
      <w:r w:rsidRPr="000C32BF">
        <w:rPr>
          <w:rFonts w:cs="宋体"/>
          <w:i/>
          <w:iCs/>
          <w:noProof w:val="0"/>
          <w:lang w:eastAsia="zh-CN"/>
        </w:rPr>
        <w:t>Respir</w:t>
      </w:r>
      <w:proofErr w:type="spellEnd"/>
      <w:r w:rsidRPr="000C32BF">
        <w:rPr>
          <w:rFonts w:cs="宋体"/>
          <w:i/>
          <w:iCs/>
          <w:noProof w:val="0"/>
          <w:lang w:eastAsia="zh-CN"/>
        </w:rPr>
        <w:t xml:space="preserve"> Med</w:t>
      </w:r>
      <w:r w:rsidRPr="000C32BF">
        <w:rPr>
          <w:rFonts w:cs="宋体"/>
          <w:noProof w:val="0"/>
          <w:lang w:eastAsia="zh-CN"/>
        </w:rPr>
        <w:t xml:space="preserve"> 2012; </w:t>
      </w:r>
      <w:r w:rsidRPr="000C32BF">
        <w:rPr>
          <w:rFonts w:cs="宋体"/>
          <w:b/>
          <w:bCs/>
          <w:noProof w:val="0"/>
          <w:lang w:eastAsia="zh-CN"/>
        </w:rPr>
        <w:t>6</w:t>
      </w:r>
      <w:r w:rsidRPr="000C32BF">
        <w:rPr>
          <w:rFonts w:cs="宋体"/>
          <w:noProof w:val="0"/>
          <w:lang w:eastAsia="zh-CN"/>
        </w:rPr>
        <w:t>: 397-406 [PMID: 22971065 DOI: 10.1586/ers.12.34]</w:t>
      </w:r>
    </w:p>
    <w:p w14:paraId="4510C84D"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8 </w:t>
      </w:r>
      <w:r w:rsidRPr="000C32BF">
        <w:rPr>
          <w:rFonts w:cs="宋体"/>
          <w:b/>
          <w:bCs/>
          <w:noProof w:val="0"/>
          <w:lang w:eastAsia="zh-CN"/>
        </w:rPr>
        <w:t>Goodwin RD</w:t>
      </w:r>
      <w:r w:rsidRPr="000C32BF">
        <w:rPr>
          <w:rFonts w:cs="宋体"/>
          <w:noProof w:val="0"/>
          <w:lang w:eastAsia="zh-CN"/>
        </w:rPr>
        <w:t xml:space="preserve">, Fergusson DM, </w:t>
      </w:r>
      <w:proofErr w:type="spellStart"/>
      <w:r w:rsidRPr="000C32BF">
        <w:rPr>
          <w:rFonts w:cs="宋体"/>
          <w:noProof w:val="0"/>
          <w:lang w:eastAsia="zh-CN"/>
        </w:rPr>
        <w:t>Horwood</w:t>
      </w:r>
      <w:proofErr w:type="spellEnd"/>
      <w:r w:rsidRPr="000C32BF">
        <w:rPr>
          <w:rFonts w:cs="宋体"/>
          <w:noProof w:val="0"/>
          <w:lang w:eastAsia="zh-CN"/>
        </w:rPr>
        <w:t xml:space="preserve"> LJ. Asthma and depressive and anxiety disorders among young persons in the community. </w:t>
      </w:r>
      <w:proofErr w:type="spellStart"/>
      <w:r w:rsidRPr="000C32BF">
        <w:rPr>
          <w:rFonts w:cs="宋体"/>
          <w:i/>
          <w:iCs/>
          <w:noProof w:val="0"/>
          <w:lang w:eastAsia="zh-CN"/>
        </w:rPr>
        <w:t>Psychol</w:t>
      </w:r>
      <w:proofErr w:type="spellEnd"/>
      <w:r w:rsidRPr="000C32BF">
        <w:rPr>
          <w:rFonts w:cs="宋体"/>
          <w:i/>
          <w:iCs/>
          <w:noProof w:val="0"/>
          <w:lang w:eastAsia="zh-CN"/>
        </w:rPr>
        <w:t xml:space="preserve"> Med</w:t>
      </w:r>
      <w:r w:rsidRPr="000C32BF">
        <w:rPr>
          <w:rFonts w:cs="宋体"/>
          <w:noProof w:val="0"/>
          <w:lang w:eastAsia="zh-CN"/>
        </w:rPr>
        <w:t xml:space="preserve"> 2004; </w:t>
      </w:r>
      <w:r w:rsidRPr="000C32BF">
        <w:rPr>
          <w:rFonts w:cs="宋体"/>
          <w:b/>
          <w:bCs/>
          <w:noProof w:val="0"/>
          <w:lang w:eastAsia="zh-CN"/>
        </w:rPr>
        <w:t>34</w:t>
      </w:r>
      <w:r w:rsidRPr="000C32BF">
        <w:rPr>
          <w:rFonts w:cs="宋体"/>
          <w:noProof w:val="0"/>
          <w:lang w:eastAsia="zh-CN"/>
        </w:rPr>
        <w:t>: 1465-1474 [PMID: 15724877]</w:t>
      </w:r>
    </w:p>
    <w:p w14:paraId="2FE11627"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39 </w:t>
      </w:r>
      <w:r w:rsidRPr="000C32BF">
        <w:rPr>
          <w:rFonts w:cs="宋体"/>
          <w:b/>
          <w:bCs/>
          <w:noProof w:val="0"/>
          <w:lang w:eastAsia="zh-CN"/>
        </w:rPr>
        <w:t>Goodwin RD</w:t>
      </w:r>
      <w:r w:rsidRPr="000C32BF">
        <w:rPr>
          <w:rFonts w:cs="宋体"/>
          <w:noProof w:val="0"/>
          <w:lang w:eastAsia="zh-CN"/>
        </w:rPr>
        <w:t xml:space="preserve">, Fischer ME, Goldberg J. </w:t>
      </w:r>
      <w:proofErr w:type="gramStart"/>
      <w:r w:rsidRPr="000C32BF">
        <w:rPr>
          <w:rFonts w:cs="宋体"/>
          <w:noProof w:val="0"/>
          <w:lang w:eastAsia="zh-CN"/>
        </w:rPr>
        <w:t>A twin study of post-traumatic stress disorder symptoms and asthma.</w:t>
      </w:r>
      <w:proofErr w:type="gramEnd"/>
      <w:r w:rsidRPr="000C32BF">
        <w:rPr>
          <w:rFonts w:cs="宋体"/>
          <w:noProof w:val="0"/>
          <w:lang w:eastAsia="zh-CN"/>
        </w:rPr>
        <w:t xml:space="preserve"> </w:t>
      </w:r>
      <w:r w:rsidRPr="000C32BF">
        <w:rPr>
          <w:rFonts w:cs="宋体"/>
          <w:i/>
          <w:iCs/>
          <w:noProof w:val="0"/>
          <w:lang w:eastAsia="zh-CN"/>
        </w:rPr>
        <w:t xml:space="preserve">Am J </w:t>
      </w:r>
      <w:proofErr w:type="spellStart"/>
      <w:r w:rsidRPr="000C32BF">
        <w:rPr>
          <w:rFonts w:cs="宋体"/>
          <w:i/>
          <w:iCs/>
          <w:noProof w:val="0"/>
          <w:lang w:eastAsia="zh-CN"/>
        </w:rPr>
        <w:t>Respir</w:t>
      </w:r>
      <w:proofErr w:type="spellEnd"/>
      <w:r w:rsidRPr="000C32BF">
        <w:rPr>
          <w:rFonts w:cs="宋体"/>
          <w:i/>
          <w:iCs/>
          <w:noProof w:val="0"/>
          <w:lang w:eastAsia="zh-CN"/>
        </w:rPr>
        <w:t xml:space="preserve"> </w:t>
      </w:r>
      <w:proofErr w:type="spellStart"/>
      <w:r w:rsidRPr="000C32BF">
        <w:rPr>
          <w:rFonts w:cs="宋体"/>
          <w:i/>
          <w:iCs/>
          <w:noProof w:val="0"/>
          <w:lang w:eastAsia="zh-CN"/>
        </w:rPr>
        <w:t>Crit</w:t>
      </w:r>
      <w:proofErr w:type="spellEnd"/>
      <w:r w:rsidRPr="000C32BF">
        <w:rPr>
          <w:rFonts w:cs="宋体"/>
          <w:i/>
          <w:iCs/>
          <w:noProof w:val="0"/>
          <w:lang w:eastAsia="zh-CN"/>
        </w:rPr>
        <w:t xml:space="preserve"> Care Med</w:t>
      </w:r>
      <w:r w:rsidRPr="000C32BF">
        <w:rPr>
          <w:rFonts w:cs="宋体"/>
          <w:noProof w:val="0"/>
          <w:lang w:eastAsia="zh-CN"/>
        </w:rPr>
        <w:t xml:space="preserve"> 2007; </w:t>
      </w:r>
      <w:r w:rsidRPr="000C32BF">
        <w:rPr>
          <w:rFonts w:cs="宋体"/>
          <w:b/>
          <w:bCs/>
          <w:noProof w:val="0"/>
          <w:lang w:eastAsia="zh-CN"/>
        </w:rPr>
        <w:t>176</w:t>
      </w:r>
      <w:r w:rsidRPr="000C32BF">
        <w:rPr>
          <w:rFonts w:cs="宋体"/>
          <w:noProof w:val="0"/>
          <w:lang w:eastAsia="zh-CN"/>
        </w:rPr>
        <w:t>: 983-987 [PMID: 17702964 DOI: 10.1164/rccm.200610-1467OC]</w:t>
      </w:r>
    </w:p>
    <w:p w14:paraId="691BAA6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0 </w:t>
      </w:r>
      <w:r w:rsidRPr="000C32BF">
        <w:rPr>
          <w:rFonts w:cs="宋体"/>
          <w:b/>
          <w:bCs/>
          <w:noProof w:val="0"/>
          <w:lang w:eastAsia="zh-CN"/>
        </w:rPr>
        <w:t>Goodwin RD</w:t>
      </w:r>
      <w:r w:rsidRPr="000C32BF">
        <w:rPr>
          <w:rFonts w:cs="宋体"/>
          <w:noProof w:val="0"/>
          <w:lang w:eastAsia="zh-CN"/>
        </w:rPr>
        <w:t xml:space="preserve">, </w:t>
      </w:r>
      <w:proofErr w:type="spellStart"/>
      <w:r w:rsidRPr="000C32BF">
        <w:rPr>
          <w:rFonts w:cs="宋体"/>
          <w:noProof w:val="0"/>
          <w:lang w:eastAsia="zh-CN"/>
        </w:rPr>
        <w:t>Pagura</w:t>
      </w:r>
      <w:proofErr w:type="spellEnd"/>
      <w:r w:rsidRPr="000C32BF">
        <w:rPr>
          <w:rFonts w:cs="宋体"/>
          <w:noProof w:val="0"/>
          <w:lang w:eastAsia="zh-CN"/>
        </w:rPr>
        <w:t xml:space="preserve"> J, Cox B, </w:t>
      </w:r>
      <w:proofErr w:type="spellStart"/>
      <w:r w:rsidRPr="000C32BF">
        <w:rPr>
          <w:rFonts w:cs="宋体"/>
          <w:noProof w:val="0"/>
          <w:lang w:eastAsia="zh-CN"/>
        </w:rPr>
        <w:t>Sareen</w:t>
      </w:r>
      <w:proofErr w:type="spellEnd"/>
      <w:r w:rsidRPr="000C32BF">
        <w:rPr>
          <w:rFonts w:cs="宋体"/>
          <w:noProof w:val="0"/>
          <w:lang w:eastAsia="zh-CN"/>
        </w:rPr>
        <w:t xml:space="preserve"> J. Asthma and mental disorders in Canada: impact on functional impairment and mental health service use. </w:t>
      </w:r>
      <w:r w:rsidRPr="000C32BF">
        <w:rPr>
          <w:rFonts w:cs="宋体"/>
          <w:i/>
          <w:iCs/>
          <w:noProof w:val="0"/>
          <w:lang w:eastAsia="zh-CN"/>
        </w:rPr>
        <w:t xml:space="preserve">J </w:t>
      </w:r>
      <w:proofErr w:type="spellStart"/>
      <w:r w:rsidRPr="000C32BF">
        <w:rPr>
          <w:rFonts w:cs="宋体"/>
          <w:i/>
          <w:iCs/>
          <w:noProof w:val="0"/>
          <w:lang w:eastAsia="zh-CN"/>
        </w:rPr>
        <w:t>Psychosom</w:t>
      </w:r>
      <w:proofErr w:type="spellEnd"/>
      <w:r w:rsidRPr="000C32BF">
        <w:rPr>
          <w:rFonts w:cs="宋体"/>
          <w:i/>
          <w:iCs/>
          <w:noProof w:val="0"/>
          <w:lang w:eastAsia="zh-CN"/>
        </w:rPr>
        <w:t xml:space="preserve"> Res</w:t>
      </w:r>
      <w:r w:rsidRPr="000C32BF">
        <w:rPr>
          <w:rFonts w:cs="宋体"/>
          <w:noProof w:val="0"/>
          <w:lang w:eastAsia="zh-CN"/>
        </w:rPr>
        <w:t xml:space="preserve"> 2010; </w:t>
      </w:r>
      <w:r w:rsidRPr="000C32BF">
        <w:rPr>
          <w:rFonts w:cs="宋体"/>
          <w:b/>
          <w:bCs/>
          <w:noProof w:val="0"/>
          <w:lang w:eastAsia="zh-CN"/>
        </w:rPr>
        <w:t>68</w:t>
      </w:r>
      <w:r w:rsidRPr="000C32BF">
        <w:rPr>
          <w:rFonts w:cs="宋体"/>
          <w:noProof w:val="0"/>
          <w:lang w:eastAsia="zh-CN"/>
        </w:rPr>
        <w:t>: 165-173 [PMID: 20105699 DOI: 10.1016/j.jpsychores.2009.06.005]</w:t>
      </w:r>
    </w:p>
    <w:p w14:paraId="65647819"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1 </w:t>
      </w:r>
      <w:r w:rsidRPr="000C32BF">
        <w:rPr>
          <w:rFonts w:cs="宋体"/>
          <w:b/>
          <w:bCs/>
          <w:noProof w:val="0"/>
          <w:lang w:eastAsia="zh-CN"/>
        </w:rPr>
        <w:t>Goodwin RD</w:t>
      </w:r>
      <w:r w:rsidRPr="000C32BF">
        <w:rPr>
          <w:rFonts w:cs="宋体"/>
          <w:noProof w:val="0"/>
          <w:lang w:eastAsia="zh-CN"/>
        </w:rPr>
        <w:t xml:space="preserve">, Robinson M, Sly PD, </w:t>
      </w:r>
      <w:proofErr w:type="spellStart"/>
      <w:r w:rsidRPr="000C32BF">
        <w:rPr>
          <w:rFonts w:cs="宋体"/>
          <w:noProof w:val="0"/>
          <w:lang w:eastAsia="zh-CN"/>
        </w:rPr>
        <w:t>McKeague</w:t>
      </w:r>
      <w:proofErr w:type="spellEnd"/>
      <w:r w:rsidRPr="000C32BF">
        <w:rPr>
          <w:rFonts w:cs="宋体"/>
          <w:noProof w:val="0"/>
          <w:lang w:eastAsia="zh-CN"/>
        </w:rPr>
        <w:t xml:space="preserve"> IW, </w:t>
      </w:r>
      <w:proofErr w:type="spellStart"/>
      <w:r w:rsidRPr="000C32BF">
        <w:rPr>
          <w:rFonts w:cs="宋体"/>
          <w:noProof w:val="0"/>
          <w:lang w:eastAsia="zh-CN"/>
        </w:rPr>
        <w:t>Susser</w:t>
      </w:r>
      <w:proofErr w:type="spellEnd"/>
      <w:r w:rsidRPr="000C32BF">
        <w:rPr>
          <w:rFonts w:cs="宋体"/>
          <w:noProof w:val="0"/>
          <w:lang w:eastAsia="zh-CN"/>
        </w:rPr>
        <w:t xml:space="preserve"> ES, </w:t>
      </w:r>
      <w:proofErr w:type="spellStart"/>
      <w:r w:rsidRPr="000C32BF">
        <w:rPr>
          <w:rFonts w:cs="宋体"/>
          <w:noProof w:val="0"/>
          <w:lang w:eastAsia="zh-CN"/>
        </w:rPr>
        <w:t>Zubrick</w:t>
      </w:r>
      <w:proofErr w:type="spellEnd"/>
      <w:r w:rsidRPr="000C32BF">
        <w:rPr>
          <w:rFonts w:cs="宋体"/>
          <w:noProof w:val="0"/>
          <w:lang w:eastAsia="zh-CN"/>
        </w:rPr>
        <w:t xml:space="preserve"> SR, Stanley FJ, Mattes E. Severity and persistence of asthma and mental health: a birth cohort study. </w:t>
      </w:r>
      <w:proofErr w:type="spellStart"/>
      <w:r w:rsidRPr="000C32BF">
        <w:rPr>
          <w:rFonts w:cs="宋体"/>
          <w:i/>
          <w:iCs/>
          <w:noProof w:val="0"/>
          <w:lang w:eastAsia="zh-CN"/>
        </w:rPr>
        <w:t>Psychol</w:t>
      </w:r>
      <w:proofErr w:type="spellEnd"/>
      <w:r w:rsidRPr="000C32BF">
        <w:rPr>
          <w:rFonts w:cs="宋体"/>
          <w:i/>
          <w:iCs/>
          <w:noProof w:val="0"/>
          <w:lang w:eastAsia="zh-CN"/>
        </w:rPr>
        <w:t xml:space="preserve"> Med</w:t>
      </w:r>
      <w:r w:rsidRPr="000C32BF">
        <w:rPr>
          <w:rFonts w:cs="宋体"/>
          <w:noProof w:val="0"/>
          <w:lang w:eastAsia="zh-CN"/>
        </w:rPr>
        <w:t xml:space="preserve"> 2013; </w:t>
      </w:r>
      <w:r w:rsidRPr="000C32BF">
        <w:rPr>
          <w:rFonts w:cs="宋体"/>
          <w:b/>
          <w:bCs/>
          <w:noProof w:val="0"/>
          <w:lang w:eastAsia="zh-CN"/>
        </w:rPr>
        <w:t>43</w:t>
      </w:r>
      <w:r w:rsidRPr="000C32BF">
        <w:rPr>
          <w:rFonts w:cs="宋体"/>
          <w:noProof w:val="0"/>
          <w:lang w:eastAsia="zh-CN"/>
        </w:rPr>
        <w:t>: 1313-1322 [PMID: 23171853 DOI: 10.1017/S0033291712001754]</w:t>
      </w:r>
    </w:p>
    <w:p w14:paraId="5A6032A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2 </w:t>
      </w:r>
      <w:proofErr w:type="spellStart"/>
      <w:r w:rsidRPr="000C32BF">
        <w:rPr>
          <w:rFonts w:cs="宋体"/>
          <w:b/>
          <w:bCs/>
          <w:noProof w:val="0"/>
          <w:lang w:eastAsia="zh-CN"/>
        </w:rPr>
        <w:t>Hasler</w:t>
      </w:r>
      <w:proofErr w:type="spellEnd"/>
      <w:r w:rsidRPr="000C32BF">
        <w:rPr>
          <w:rFonts w:cs="宋体"/>
          <w:b/>
          <w:bCs/>
          <w:noProof w:val="0"/>
          <w:lang w:eastAsia="zh-CN"/>
        </w:rPr>
        <w:t xml:space="preserve"> G</w:t>
      </w:r>
      <w:r w:rsidRPr="000C32BF">
        <w:rPr>
          <w:rFonts w:cs="宋体"/>
          <w:noProof w:val="0"/>
          <w:lang w:eastAsia="zh-CN"/>
        </w:rPr>
        <w:t xml:space="preserve">, </w:t>
      </w:r>
      <w:proofErr w:type="spellStart"/>
      <w:r w:rsidRPr="000C32BF">
        <w:rPr>
          <w:rFonts w:cs="宋体"/>
          <w:noProof w:val="0"/>
          <w:lang w:eastAsia="zh-CN"/>
        </w:rPr>
        <w:t>Gergen</w:t>
      </w:r>
      <w:proofErr w:type="spellEnd"/>
      <w:r w:rsidRPr="000C32BF">
        <w:rPr>
          <w:rFonts w:cs="宋体"/>
          <w:noProof w:val="0"/>
          <w:lang w:eastAsia="zh-CN"/>
        </w:rPr>
        <w:t xml:space="preserve"> PJ, </w:t>
      </w:r>
      <w:proofErr w:type="spellStart"/>
      <w:r w:rsidRPr="000C32BF">
        <w:rPr>
          <w:rFonts w:cs="宋体"/>
          <w:noProof w:val="0"/>
          <w:lang w:eastAsia="zh-CN"/>
        </w:rPr>
        <w:t>Kleinbaum</w:t>
      </w:r>
      <w:proofErr w:type="spellEnd"/>
      <w:r w:rsidRPr="000C32BF">
        <w:rPr>
          <w:rFonts w:cs="宋体"/>
          <w:noProof w:val="0"/>
          <w:lang w:eastAsia="zh-CN"/>
        </w:rPr>
        <w:t xml:space="preserve"> DG, </w:t>
      </w:r>
      <w:proofErr w:type="spellStart"/>
      <w:r w:rsidRPr="000C32BF">
        <w:rPr>
          <w:rFonts w:cs="宋体"/>
          <w:noProof w:val="0"/>
          <w:lang w:eastAsia="zh-CN"/>
        </w:rPr>
        <w:t>Ajdacic</w:t>
      </w:r>
      <w:proofErr w:type="spellEnd"/>
      <w:r w:rsidRPr="000C32BF">
        <w:rPr>
          <w:rFonts w:cs="宋体"/>
          <w:noProof w:val="0"/>
          <w:lang w:eastAsia="zh-CN"/>
        </w:rPr>
        <w:t xml:space="preserve"> V, Gamma A, </w:t>
      </w:r>
      <w:proofErr w:type="spellStart"/>
      <w:r w:rsidRPr="000C32BF">
        <w:rPr>
          <w:rFonts w:cs="宋体"/>
          <w:noProof w:val="0"/>
          <w:lang w:eastAsia="zh-CN"/>
        </w:rPr>
        <w:t>Eich</w:t>
      </w:r>
      <w:proofErr w:type="spellEnd"/>
      <w:r w:rsidRPr="000C32BF">
        <w:rPr>
          <w:rFonts w:cs="宋体"/>
          <w:noProof w:val="0"/>
          <w:lang w:eastAsia="zh-CN"/>
        </w:rPr>
        <w:t xml:space="preserve"> D, </w:t>
      </w:r>
      <w:proofErr w:type="spellStart"/>
      <w:r w:rsidRPr="000C32BF">
        <w:rPr>
          <w:rFonts w:cs="宋体"/>
          <w:noProof w:val="0"/>
          <w:lang w:eastAsia="zh-CN"/>
        </w:rPr>
        <w:t>Rössler</w:t>
      </w:r>
      <w:proofErr w:type="spellEnd"/>
      <w:r w:rsidRPr="000C32BF">
        <w:rPr>
          <w:rFonts w:cs="宋体"/>
          <w:noProof w:val="0"/>
          <w:lang w:eastAsia="zh-CN"/>
        </w:rPr>
        <w:t xml:space="preserve"> W, Angst J. Asthma and panic in young adults: a 20-year prospective community study. </w:t>
      </w:r>
      <w:r w:rsidRPr="000C32BF">
        <w:rPr>
          <w:rFonts w:cs="宋体"/>
          <w:i/>
          <w:iCs/>
          <w:noProof w:val="0"/>
          <w:lang w:eastAsia="zh-CN"/>
        </w:rPr>
        <w:t xml:space="preserve">Am J </w:t>
      </w:r>
      <w:proofErr w:type="spellStart"/>
      <w:r w:rsidRPr="000C32BF">
        <w:rPr>
          <w:rFonts w:cs="宋体"/>
          <w:i/>
          <w:iCs/>
          <w:noProof w:val="0"/>
          <w:lang w:eastAsia="zh-CN"/>
        </w:rPr>
        <w:t>Respir</w:t>
      </w:r>
      <w:proofErr w:type="spellEnd"/>
      <w:r w:rsidRPr="000C32BF">
        <w:rPr>
          <w:rFonts w:cs="宋体"/>
          <w:i/>
          <w:iCs/>
          <w:noProof w:val="0"/>
          <w:lang w:eastAsia="zh-CN"/>
        </w:rPr>
        <w:t xml:space="preserve"> </w:t>
      </w:r>
      <w:proofErr w:type="spellStart"/>
      <w:r w:rsidRPr="000C32BF">
        <w:rPr>
          <w:rFonts w:cs="宋体"/>
          <w:i/>
          <w:iCs/>
          <w:noProof w:val="0"/>
          <w:lang w:eastAsia="zh-CN"/>
        </w:rPr>
        <w:t>Crit</w:t>
      </w:r>
      <w:proofErr w:type="spellEnd"/>
      <w:r w:rsidRPr="000C32BF">
        <w:rPr>
          <w:rFonts w:cs="宋体"/>
          <w:i/>
          <w:iCs/>
          <w:noProof w:val="0"/>
          <w:lang w:eastAsia="zh-CN"/>
        </w:rPr>
        <w:t xml:space="preserve"> Care Med</w:t>
      </w:r>
      <w:r w:rsidRPr="000C32BF">
        <w:rPr>
          <w:rFonts w:cs="宋体"/>
          <w:noProof w:val="0"/>
          <w:lang w:eastAsia="zh-CN"/>
        </w:rPr>
        <w:t xml:space="preserve"> 2005; </w:t>
      </w:r>
      <w:r w:rsidRPr="000C32BF">
        <w:rPr>
          <w:rFonts w:cs="宋体"/>
          <w:b/>
          <w:bCs/>
          <w:noProof w:val="0"/>
          <w:lang w:eastAsia="zh-CN"/>
        </w:rPr>
        <w:t>171</w:t>
      </w:r>
      <w:r w:rsidRPr="000C32BF">
        <w:rPr>
          <w:rFonts w:cs="宋体"/>
          <w:noProof w:val="0"/>
          <w:lang w:eastAsia="zh-CN"/>
        </w:rPr>
        <w:t>: 1224-1230 [PMID: 15764721]</w:t>
      </w:r>
    </w:p>
    <w:p w14:paraId="3783BC6F" w14:textId="6BD28705" w:rsidR="000C32BF" w:rsidRPr="000C32BF" w:rsidRDefault="000C32BF" w:rsidP="000C32BF">
      <w:pPr>
        <w:spacing w:after="0"/>
        <w:jc w:val="both"/>
        <w:rPr>
          <w:rFonts w:cs="宋体"/>
          <w:noProof w:val="0"/>
          <w:lang w:eastAsia="zh-CN"/>
        </w:rPr>
      </w:pPr>
      <w:r w:rsidRPr="000C32BF">
        <w:rPr>
          <w:rFonts w:cs="宋体"/>
          <w:noProof w:val="0"/>
          <w:lang w:eastAsia="zh-CN"/>
        </w:rPr>
        <w:t xml:space="preserve">43 </w:t>
      </w:r>
      <w:r w:rsidRPr="000C32BF">
        <w:rPr>
          <w:rFonts w:cs="宋体"/>
          <w:b/>
          <w:bCs/>
          <w:noProof w:val="0"/>
          <w:lang w:eastAsia="zh-CN"/>
        </w:rPr>
        <w:t>Scott KM</w:t>
      </w:r>
      <w:r w:rsidRPr="000C32BF">
        <w:rPr>
          <w:rFonts w:cs="宋体"/>
          <w:noProof w:val="0"/>
          <w:lang w:eastAsia="zh-CN"/>
        </w:rPr>
        <w:t xml:space="preserve">, Von </w:t>
      </w:r>
      <w:proofErr w:type="spellStart"/>
      <w:r w:rsidRPr="000C32BF">
        <w:rPr>
          <w:rFonts w:cs="宋体"/>
          <w:noProof w:val="0"/>
          <w:lang w:eastAsia="zh-CN"/>
        </w:rPr>
        <w:t>Korff</w:t>
      </w:r>
      <w:proofErr w:type="spellEnd"/>
      <w:r w:rsidRPr="000C32BF">
        <w:rPr>
          <w:rFonts w:cs="宋体"/>
          <w:noProof w:val="0"/>
          <w:lang w:eastAsia="zh-CN"/>
        </w:rPr>
        <w:t xml:space="preserve"> M, </w:t>
      </w:r>
      <w:proofErr w:type="spellStart"/>
      <w:r w:rsidRPr="000C32BF">
        <w:rPr>
          <w:rFonts w:cs="宋体"/>
          <w:noProof w:val="0"/>
          <w:lang w:eastAsia="zh-CN"/>
        </w:rPr>
        <w:t>Ormel</w:t>
      </w:r>
      <w:proofErr w:type="spellEnd"/>
      <w:r w:rsidRPr="000C32BF">
        <w:rPr>
          <w:rFonts w:cs="宋体"/>
          <w:noProof w:val="0"/>
          <w:lang w:eastAsia="zh-CN"/>
        </w:rPr>
        <w:t xml:space="preserve"> J, Zhang MY, </w:t>
      </w:r>
      <w:proofErr w:type="spellStart"/>
      <w:r w:rsidRPr="000C32BF">
        <w:rPr>
          <w:rFonts w:cs="宋体"/>
          <w:noProof w:val="0"/>
          <w:lang w:eastAsia="zh-CN"/>
        </w:rPr>
        <w:t>Bruffaerts</w:t>
      </w:r>
      <w:proofErr w:type="spellEnd"/>
      <w:r w:rsidRPr="000C32BF">
        <w:rPr>
          <w:rFonts w:cs="宋体"/>
          <w:noProof w:val="0"/>
          <w:lang w:eastAsia="zh-CN"/>
        </w:rPr>
        <w:t xml:space="preserve"> R, Alonso J, Kessler RC, </w:t>
      </w:r>
      <w:proofErr w:type="spellStart"/>
      <w:r w:rsidRPr="000C32BF">
        <w:rPr>
          <w:rFonts w:cs="宋体"/>
          <w:noProof w:val="0"/>
          <w:lang w:eastAsia="zh-CN"/>
        </w:rPr>
        <w:t>Tachimori</w:t>
      </w:r>
      <w:proofErr w:type="spellEnd"/>
      <w:r w:rsidRPr="000C32BF">
        <w:rPr>
          <w:rFonts w:cs="宋体"/>
          <w:noProof w:val="0"/>
          <w:lang w:eastAsia="zh-CN"/>
        </w:rPr>
        <w:t xml:space="preserve"> H, </w:t>
      </w:r>
      <w:proofErr w:type="spellStart"/>
      <w:r w:rsidRPr="000C32BF">
        <w:rPr>
          <w:rFonts w:cs="宋体"/>
          <w:noProof w:val="0"/>
          <w:lang w:eastAsia="zh-CN"/>
        </w:rPr>
        <w:t>Karam</w:t>
      </w:r>
      <w:proofErr w:type="spellEnd"/>
      <w:r w:rsidRPr="000C32BF">
        <w:rPr>
          <w:rFonts w:cs="宋体"/>
          <w:noProof w:val="0"/>
          <w:lang w:eastAsia="zh-CN"/>
        </w:rPr>
        <w:t xml:space="preserve"> E, Levinson D, </w:t>
      </w:r>
      <w:proofErr w:type="spellStart"/>
      <w:r w:rsidRPr="000C32BF">
        <w:rPr>
          <w:rFonts w:cs="宋体"/>
          <w:noProof w:val="0"/>
          <w:lang w:eastAsia="zh-CN"/>
        </w:rPr>
        <w:t>Bromet</w:t>
      </w:r>
      <w:proofErr w:type="spellEnd"/>
      <w:r w:rsidRPr="000C32BF">
        <w:rPr>
          <w:rFonts w:cs="宋体"/>
          <w:noProof w:val="0"/>
          <w:lang w:eastAsia="zh-CN"/>
        </w:rPr>
        <w:t xml:space="preserve"> EJ, Posada-Villa J, </w:t>
      </w:r>
      <w:proofErr w:type="spellStart"/>
      <w:r w:rsidRPr="000C32BF">
        <w:rPr>
          <w:rFonts w:cs="宋体"/>
          <w:noProof w:val="0"/>
          <w:lang w:eastAsia="zh-CN"/>
        </w:rPr>
        <w:t>Gasquet</w:t>
      </w:r>
      <w:proofErr w:type="spellEnd"/>
      <w:r w:rsidRPr="000C32BF">
        <w:rPr>
          <w:rFonts w:cs="宋体"/>
          <w:noProof w:val="0"/>
          <w:lang w:eastAsia="zh-CN"/>
        </w:rPr>
        <w:t xml:space="preserve"> I, </w:t>
      </w:r>
      <w:proofErr w:type="spellStart"/>
      <w:r w:rsidRPr="000C32BF">
        <w:rPr>
          <w:rFonts w:cs="宋体"/>
          <w:noProof w:val="0"/>
          <w:lang w:eastAsia="zh-CN"/>
        </w:rPr>
        <w:lastRenderedPageBreak/>
        <w:t>Angermeyer</w:t>
      </w:r>
      <w:proofErr w:type="spellEnd"/>
      <w:r w:rsidRPr="000C32BF">
        <w:rPr>
          <w:rFonts w:cs="宋体"/>
          <w:noProof w:val="0"/>
          <w:lang w:eastAsia="zh-CN"/>
        </w:rPr>
        <w:t xml:space="preserve"> MC, Borges G, de </w:t>
      </w:r>
      <w:proofErr w:type="spellStart"/>
      <w:r w:rsidRPr="000C32BF">
        <w:rPr>
          <w:rFonts w:cs="宋体"/>
          <w:noProof w:val="0"/>
          <w:lang w:eastAsia="zh-CN"/>
        </w:rPr>
        <w:t>Girolamo</w:t>
      </w:r>
      <w:proofErr w:type="spellEnd"/>
      <w:r w:rsidRPr="000C32BF">
        <w:rPr>
          <w:rFonts w:cs="宋体"/>
          <w:noProof w:val="0"/>
          <w:lang w:eastAsia="zh-CN"/>
        </w:rPr>
        <w:t xml:space="preserve"> G, Herman A, </w:t>
      </w:r>
      <w:proofErr w:type="spellStart"/>
      <w:r w:rsidRPr="000C32BF">
        <w:rPr>
          <w:rFonts w:cs="宋体"/>
          <w:noProof w:val="0"/>
          <w:lang w:eastAsia="zh-CN"/>
        </w:rPr>
        <w:t>Haro</w:t>
      </w:r>
      <w:proofErr w:type="spellEnd"/>
      <w:r w:rsidRPr="000C32BF">
        <w:rPr>
          <w:rFonts w:cs="宋体"/>
          <w:noProof w:val="0"/>
          <w:lang w:eastAsia="zh-CN"/>
        </w:rPr>
        <w:t xml:space="preserve"> JM. Mental disorders among adults with asthma: results from the World Mental Health Survey. </w:t>
      </w:r>
      <w:r w:rsidRPr="000C32BF">
        <w:rPr>
          <w:rFonts w:cs="宋体"/>
          <w:i/>
          <w:iCs/>
          <w:noProof w:val="0"/>
          <w:lang w:eastAsia="zh-CN"/>
        </w:rPr>
        <w:t xml:space="preserve">Gen </w:t>
      </w:r>
      <w:proofErr w:type="spellStart"/>
      <w:r w:rsidRPr="000C32BF">
        <w:rPr>
          <w:rFonts w:cs="宋体"/>
          <w:i/>
          <w:iCs/>
          <w:noProof w:val="0"/>
          <w:lang w:eastAsia="zh-CN"/>
        </w:rPr>
        <w:t>Hosp</w:t>
      </w:r>
      <w:proofErr w:type="spellEnd"/>
      <w:r w:rsidRPr="000C32BF">
        <w:rPr>
          <w:rFonts w:cs="宋体"/>
          <w:i/>
          <w:iCs/>
          <w:noProof w:val="0"/>
          <w:lang w:eastAsia="zh-CN"/>
        </w:rPr>
        <w:t xml:space="preserve"> Psychiatry</w:t>
      </w:r>
      <w:r w:rsidRPr="000C32BF">
        <w:rPr>
          <w:rFonts w:cs="宋体"/>
          <w:noProof w:val="0"/>
          <w:lang w:eastAsia="zh-CN"/>
        </w:rPr>
        <w:t xml:space="preserve"> </w:t>
      </w:r>
      <w:r>
        <w:rPr>
          <w:rFonts w:cs="宋体" w:hint="eastAsia"/>
          <w:noProof w:val="0"/>
          <w:lang w:eastAsia="zh-CN"/>
        </w:rPr>
        <w:t>2007</w:t>
      </w:r>
      <w:r w:rsidRPr="000C32BF">
        <w:rPr>
          <w:rFonts w:cs="宋体"/>
          <w:noProof w:val="0"/>
          <w:lang w:eastAsia="zh-CN"/>
        </w:rPr>
        <w:t xml:space="preserve">; </w:t>
      </w:r>
      <w:r w:rsidRPr="000C32BF">
        <w:rPr>
          <w:rFonts w:cs="宋体"/>
          <w:b/>
          <w:bCs/>
          <w:noProof w:val="0"/>
          <w:lang w:eastAsia="zh-CN"/>
        </w:rPr>
        <w:t>29</w:t>
      </w:r>
      <w:r w:rsidRPr="000C32BF">
        <w:rPr>
          <w:rFonts w:cs="宋体"/>
          <w:noProof w:val="0"/>
          <w:lang w:eastAsia="zh-CN"/>
        </w:rPr>
        <w:t>: 123-133 [PMID: 17336661 DOI: 10.1016/j.genhosppsych.2006.12.006]</w:t>
      </w:r>
    </w:p>
    <w:p w14:paraId="53E0B5A8"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4 </w:t>
      </w:r>
      <w:proofErr w:type="spellStart"/>
      <w:r w:rsidRPr="000C32BF">
        <w:rPr>
          <w:rFonts w:cs="宋体"/>
          <w:b/>
          <w:bCs/>
          <w:noProof w:val="0"/>
          <w:lang w:eastAsia="zh-CN"/>
        </w:rPr>
        <w:t>Hak</w:t>
      </w:r>
      <w:proofErr w:type="spellEnd"/>
      <w:r w:rsidRPr="000C32BF">
        <w:rPr>
          <w:rFonts w:cs="宋体"/>
          <w:b/>
          <w:bCs/>
          <w:noProof w:val="0"/>
          <w:lang w:eastAsia="zh-CN"/>
        </w:rPr>
        <w:t xml:space="preserve"> E</w:t>
      </w:r>
      <w:r w:rsidRPr="000C32BF">
        <w:rPr>
          <w:rFonts w:cs="宋体"/>
          <w:noProof w:val="0"/>
          <w:lang w:eastAsia="zh-CN"/>
        </w:rPr>
        <w:t xml:space="preserve">, de </w:t>
      </w:r>
      <w:proofErr w:type="spellStart"/>
      <w:r w:rsidRPr="000C32BF">
        <w:rPr>
          <w:rFonts w:cs="宋体"/>
          <w:noProof w:val="0"/>
          <w:lang w:eastAsia="zh-CN"/>
        </w:rPr>
        <w:t>Vries</w:t>
      </w:r>
      <w:proofErr w:type="spellEnd"/>
      <w:r w:rsidRPr="000C32BF">
        <w:rPr>
          <w:rFonts w:cs="宋体"/>
          <w:noProof w:val="0"/>
          <w:lang w:eastAsia="zh-CN"/>
        </w:rPr>
        <w:t xml:space="preserve"> TW, Hoekstra PJ, </w:t>
      </w:r>
      <w:proofErr w:type="spellStart"/>
      <w:r w:rsidRPr="000C32BF">
        <w:rPr>
          <w:rFonts w:cs="宋体"/>
          <w:noProof w:val="0"/>
          <w:lang w:eastAsia="zh-CN"/>
        </w:rPr>
        <w:t>Jick</w:t>
      </w:r>
      <w:proofErr w:type="spellEnd"/>
      <w:r w:rsidRPr="000C32BF">
        <w:rPr>
          <w:rFonts w:cs="宋体"/>
          <w:noProof w:val="0"/>
          <w:lang w:eastAsia="zh-CN"/>
        </w:rPr>
        <w:t xml:space="preserve"> SS. Association of childhood attention-deficit/hyperactivity disorder with atopic diseases and skin infections? </w:t>
      </w:r>
      <w:proofErr w:type="gramStart"/>
      <w:r w:rsidRPr="000C32BF">
        <w:rPr>
          <w:rFonts w:cs="宋体"/>
          <w:noProof w:val="0"/>
          <w:lang w:eastAsia="zh-CN"/>
        </w:rPr>
        <w:t>A matched case-control study using the General Practice Research Database.</w:t>
      </w:r>
      <w:proofErr w:type="gramEnd"/>
      <w:r w:rsidRPr="000C32BF">
        <w:rPr>
          <w:rFonts w:cs="宋体"/>
          <w:noProof w:val="0"/>
          <w:lang w:eastAsia="zh-CN"/>
        </w:rPr>
        <w:t xml:space="preserve"> </w:t>
      </w:r>
      <w:r w:rsidRPr="000C32BF">
        <w:rPr>
          <w:rFonts w:cs="宋体"/>
          <w:i/>
          <w:iCs/>
          <w:noProof w:val="0"/>
          <w:lang w:eastAsia="zh-CN"/>
        </w:rPr>
        <w:t xml:space="preserve">Ann Allergy Asthma </w:t>
      </w:r>
      <w:proofErr w:type="spellStart"/>
      <w:r w:rsidRPr="000C32BF">
        <w:rPr>
          <w:rFonts w:cs="宋体"/>
          <w:i/>
          <w:iCs/>
          <w:noProof w:val="0"/>
          <w:lang w:eastAsia="zh-CN"/>
        </w:rPr>
        <w:t>Immunol</w:t>
      </w:r>
      <w:proofErr w:type="spellEnd"/>
      <w:r w:rsidRPr="000C32BF">
        <w:rPr>
          <w:rFonts w:cs="宋体"/>
          <w:noProof w:val="0"/>
          <w:lang w:eastAsia="zh-CN"/>
        </w:rPr>
        <w:t xml:space="preserve"> 2013; </w:t>
      </w:r>
      <w:r w:rsidRPr="000C32BF">
        <w:rPr>
          <w:rFonts w:cs="宋体"/>
          <w:b/>
          <w:bCs/>
          <w:noProof w:val="0"/>
          <w:lang w:eastAsia="zh-CN"/>
        </w:rPr>
        <w:t>111</w:t>
      </w:r>
      <w:r w:rsidRPr="000C32BF">
        <w:rPr>
          <w:rFonts w:cs="宋体"/>
          <w:noProof w:val="0"/>
          <w:lang w:eastAsia="zh-CN"/>
        </w:rPr>
        <w:t>: 102-106.e2 [PMID: 23886227 DOI: 10.1016/j.anai.2013.05.023]</w:t>
      </w:r>
    </w:p>
    <w:p w14:paraId="6EA5C4DF"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5 </w:t>
      </w:r>
      <w:r w:rsidRPr="000C32BF">
        <w:rPr>
          <w:rFonts w:cs="宋体"/>
          <w:b/>
          <w:bCs/>
          <w:noProof w:val="0"/>
          <w:lang w:eastAsia="zh-CN"/>
        </w:rPr>
        <w:t>Goodwin RD</w:t>
      </w:r>
      <w:r w:rsidRPr="000C32BF">
        <w:rPr>
          <w:rFonts w:cs="宋体"/>
          <w:noProof w:val="0"/>
          <w:lang w:eastAsia="zh-CN"/>
        </w:rPr>
        <w:t xml:space="preserve">. Self-reported hay fever and panic attacks in the community. </w:t>
      </w:r>
      <w:r w:rsidRPr="000C32BF">
        <w:rPr>
          <w:rFonts w:cs="宋体"/>
          <w:i/>
          <w:iCs/>
          <w:noProof w:val="0"/>
          <w:lang w:eastAsia="zh-CN"/>
        </w:rPr>
        <w:t xml:space="preserve">Ann Allergy Asthma </w:t>
      </w:r>
      <w:proofErr w:type="spellStart"/>
      <w:r w:rsidRPr="000C32BF">
        <w:rPr>
          <w:rFonts w:cs="宋体"/>
          <w:i/>
          <w:iCs/>
          <w:noProof w:val="0"/>
          <w:lang w:eastAsia="zh-CN"/>
        </w:rPr>
        <w:t>Immunol</w:t>
      </w:r>
      <w:proofErr w:type="spellEnd"/>
      <w:r w:rsidRPr="000C32BF">
        <w:rPr>
          <w:rFonts w:cs="宋体"/>
          <w:noProof w:val="0"/>
          <w:lang w:eastAsia="zh-CN"/>
        </w:rPr>
        <w:t xml:space="preserve"> 2002; </w:t>
      </w:r>
      <w:r w:rsidRPr="000C32BF">
        <w:rPr>
          <w:rFonts w:cs="宋体"/>
          <w:b/>
          <w:bCs/>
          <w:noProof w:val="0"/>
          <w:lang w:eastAsia="zh-CN"/>
        </w:rPr>
        <w:t>88</w:t>
      </w:r>
      <w:r w:rsidRPr="000C32BF">
        <w:rPr>
          <w:rFonts w:cs="宋体"/>
          <w:noProof w:val="0"/>
          <w:lang w:eastAsia="zh-CN"/>
        </w:rPr>
        <w:t>: 556-559 [PMID: 12086361 DOI: 10.1016/S1081-1206(10)61885-6]</w:t>
      </w:r>
    </w:p>
    <w:p w14:paraId="687E8CDB"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6 </w:t>
      </w:r>
      <w:proofErr w:type="spellStart"/>
      <w:r w:rsidRPr="000C32BF">
        <w:rPr>
          <w:rFonts w:cs="宋体"/>
          <w:b/>
          <w:bCs/>
          <w:noProof w:val="0"/>
          <w:lang w:eastAsia="zh-CN"/>
        </w:rPr>
        <w:t>Sanna</w:t>
      </w:r>
      <w:proofErr w:type="spellEnd"/>
      <w:r w:rsidRPr="000C32BF">
        <w:rPr>
          <w:rFonts w:cs="宋体"/>
          <w:b/>
          <w:bCs/>
          <w:noProof w:val="0"/>
          <w:lang w:eastAsia="zh-CN"/>
        </w:rPr>
        <w:t xml:space="preserve"> L</w:t>
      </w:r>
      <w:r w:rsidRPr="000C32BF">
        <w:rPr>
          <w:rFonts w:cs="宋体"/>
          <w:noProof w:val="0"/>
          <w:lang w:eastAsia="zh-CN"/>
        </w:rPr>
        <w:t xml:space="preserve">, Stuart AL, Pasco JA, </w:t>
      </w:r>
      <w:proofErr w:type="spellStart"/>
      <w:r w:rsidRPr="000C32BF">
        <w:rPr>
          <w:rFonts w:cs="宋体"/>
          <w:noProof w:val="0"/>
          <w:lang w:eastAsia="zh-CN"/>
        </w:rPr>
        <w:t>Jacka</w:t>
      </w:r>
      <w:proofErr w:type="spellEnd"/>
      <w:r w:rsidRPr="000C32BF">
        <w:rPr>
          <w:rFonts w:cs="宋体"/>
          <w:noProof w:val="0"/>
          <w:lang w:eastAsia="zh-CN"/>
        </w:rPr>
        <w:t xml:space="preserve"> FN, </w:t>
      </w:r>
      <w:proofErr w:type="spellStart"/>
      <w:r w:rsidRPr="000C32BF">
        <w:rPr>
          <w:rFonts w:cs="宋体"/>
          <w:noProof w:val="0"/>
          <w:lang w:eastAsia="zh-CN"/>
        </w:rPr>
        <w:t>Berk</w:t>
      </w:r>
      <w:proofErr w:type="spellEnd"/>
      <w:r w:rsidRPr="000C32BF">
        <w:rPr>
          <w:rFonts w:cs="宋体"/>
          <w:noProof w:val="0"/>
          <w:lang w:eastAsia="zh-CN"/>
        </w:rPr>
        <w:t xml:space="preserve"> M, </w:t>
      </w:r>
      <w:proofErr w:type="spellStart"/>
      <w:r w:rsidRPr="000C32BF">
        <w:rPr>
          <w:rFonts w:cs="宋体"/>
          <w:noProof w:val="0"/>
          <w:lang w:eastAsia="zh-CN"/>
        </w:rPr>
        <w:t>Maes</w:t>
      </w:r>
      <w:proofErr w:type="spellEnd"/>
      <w:r w:rsidRPr="000C32BF">
        <w:rPr>
          <w:rFonts w:cs="宋体"/>
          <w:noProof w:val="0"/>
          <w:lang w:eastAsia="zh-CN"/>
        </w:rPr>
        <w:t xml:space="preserve"> M, O'Neil A, Girardi P, Williams LJ. Atopic disorders and depression: findings from a large, population-based study. </w:t>
      </w:r>
      <w:r w:rsidRPr="000C32BF">
        <w:rPr>
          <w:rFonts w:cs="宋体"/>
          <w:i/>
          <w:iCs/>
          <w:noProof w:val="0"/>
          <w:lang w:eastAsia="zh-CN"/>
        </w:rPr>
        <w:t xml:space="preserve">J Affect </w:t>
      </w:r>
      <w:proofErr w:type="spellStart"/>
      <w:r w:rsidRPr="000C32BF">
        <w:rPr>
          <w:rFonts w:cs="宋体"/>
          <w:i/>
          <w:iCs/>
          <w:noProof w:val="0"/>
          <w:lang w:eastAsia="zh-CN"/>
        </w:rPr>
        <w:t>Disord</w:t>
      </w:r>
      <w:proofErr w:type="spellEnd"/>
      <w:r w:rsidRPr="000C32BF">
        <w:rPr>
          <w:rFonts w:cs="宋体"/>
          <w:noProof w:val="0"/>
          <w:lang w:eastAsia="zh-CN"/>
        </w:rPr>
        <w:t xml:space="preserve"> 2014; </w:t>
      </w:r>
      <w:r w:rsidRPr="000C32BF">
        <w:rPr>
          <w:rFonts w:cs="宋体"/>
          <w:b/>
          <w:bCs/>
          <w:noProof w:val="0"/>
          <w:lang w:eastAsia="zh-CN"/>
        </w:rPr>
        <w:t>155</w:t>
      </w:r>
      <w:r w:rsidRPr="000C32BF">
        <w:rPr>
          <w:rFonts w:cs="宋体"/>
          <w:noProof w:val="0"/>
          <w:lang w:eastAsia="zh-CN"/>
        </w:rPr>
        <w:t>: 261-265 [PMID: 24308896 DOI: 10.1016/j.jad.2013.11.009]</w:t>
      </w:r>
    </w:p>
    <w:p w14:paraId="59EE927C"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7 </w:t>
      </w:r>
      <w:proofErr w:type="spellStart"/>
      <w:r w:rsidRPr="000C32BF">
        <w:rPr>
          <w:rFonts w:cs="宋体"/>
          <w:b/>
          <w:bCs/>
          <w:noProof w:val="0"/>
          <w:lang w:eastAsia="zh-CN"/>
        </w:rPr>
        <w:t>Buske-Kirschbaum</w:t>
      </w:r>
      <w:proofErr w:type="spellEnd"/>
      <w:r w:rsidRPr="000C32BF">
        <w:rPr>
          <w:rFonts w:cs="宋体"/>
          <w:b/>
          <w:bCs/>
          <w:noProof w:val="0"/>
          <w:lang w:eastAsia="zh-CN"/>
        </w:rPr>
        <w:t xml:space="preserve"> A</w:t>
      </w:r>
      <w:r w:rsidRPr="000C32BF">
        <w:rPr>
          <w:rFonts w:cs="宋体"/>
          <w:noProof w:val="0"/>
          <w:lang w:eastAsia="zh-CN"/>
        </w:rPr>
        <w:t xml:space="preserve">, Schmitt J, </w:t>
      </w:r>
      <w:proofErr w:type="spellStart"/>
      <w:r w:rsidRPr="000C32BF">
        <w:rPr>
          <w:rFonts w:cs="宋体"/>
          <w:noProof w:val="0"/>
          <w:lang w:eastAsia="zh-CN"/>
        </w:rPr>
        <w:t>Plessow</w:t>
      </w:r>
      <w:proofErr w:type="spellEnd"/>
      <w:r w:rsidRPr="000C32BF">
        <w:rPr>
          <w:rFonts w:cs="宋体"/>
          <w:noProof w:val="0"/>
          <w:lang w:eastAsia="zh-CN"/>
        </w:rPr>
        <w:t xml:space="preserve"> F, </w:t>
      </w:r>
      <w:proofErr w:type="spellStart"/>
      <w:r w:rsidRPr="000C32BF">
        <w:rPr>
          <w:rFonts w:cs="宋体"/>
          <w:noProof w:val="0"/>
          <w:lang w:eastAsia="zh-CN"/>
        </w:rPr>
        <w:t>Romanos</w:t>
      </w:r>
      <w:proofErr w:type="spellEnd"/>
      <w:r w:rsidRPr="000C32BF">
        <w:rPr>
          <w:rFonts w:cs="宋体"/>
          <w:noProof w:val="0"/>
          <w:lang w:eastAsia="zh-CN"/>
        </w:rPr>
        <w:t xml:space="preserve"> M, </w:t>
      </w:r>
      <w:proofErr w:type="spellStart"/>
      <w:r w:rsidRPr="000C32BF">
        <w:rPr>
          <w:rFonts w:cs="宋体"/>
          <w:noProof w:val="0"/>
          <w:lang w:eastAsia="zh-CN"/>
        </w:rPr>
        <w:t>Weidinger</w:t>
      </w:r>
      <w:proofErr w:type="spellEnd"/>
      <w:r w:rsidRPr="000C32BF">
        <w:rPr>
          <w:rFonts w:cs="宋体"/>
          <w:noProof w:val="0"/>
          <w:lang w:eastAsia="zh-CN"/>
        </w:rPr>
        <w:t xml:space="preserve"> S, </w:t>
      </w:r>
      <w:proofErr w:type="spellStart"/>
      <w:r w:rsidRPr="000C32BF">
        <w:rPr>
          <w:rFonts w:cs="宋体"/>
          <w:noProof w:val="0"/>
          <w:lang w:eastAsia="zh-CN"/>
        </w:rPr>
        <w:t>Roessner</w:t>
      </w:r>
      <w:proofErr w:type="spellEnd"/>
      <w:r w:rsidRPr="000C32BF">
        <w:rPr>
          <w:rFonts w:cs="宋体"/>
          <w:noProof w:val="0"/>
          <w:lang w:eastAsia="zh-CN"/>
        </w:rPr>
        <w:t xml:space="preserve"> V. </w:t>
      </w:r>
      <w:proofErr w:type="spellStart"/>
      <w:r w:rsidRPr="000C32BF">
        <w:rPr>
          <w:rFonts w:cs="宋体"/>
          <w:noProof w:val="0"/>
          <w:lang w:eastAsia="zh-CN"/>
        </w:rPr>
        <w:t>Psychoendocrine</w:t>
      </w:r>
      <w:proofErr w:type="spellEnd"/>
      <w:r w:rsidRPr="000C32BF">
        <w:rPr>
          <w:rFonts w:cs="宋体"/>
          <w:noProof w:val="0"/>
          <w:lang w:eastAsia="zh-CN"/>
        </w:rPr>
        <w:t xml:space="preserve"> and </w:t>
      </w:r>
      <w:proofErr w:type="spellStart"/>
      <w:r w:rsidRPr="000C32BF">
        <w:rPr>
          <w:rFonts w:cs="宋体"/>
          <w:noProof w:val="0"/>
          <w:lang w:eastAsia="zh-CN"/>
        </w:rPr>
        <w:t>psychoneuroimmunological</w:t>
      </w:r>
      <w:proofErr w:type="spellEnd"/>
      <w:r w:rsidRPr="000C32BF">
        <w:rPr>
          <w:rFonts w:cs="宋体"/>
          <w:noProof w:val="0"/>
          <w:lang w:eastAsia="zh-CN"/>
        </w:rPr>
        <w:t xml:space="preserve"> mechanisms in the comorbidity of atopic eczema and attention deficit/hyperactivity disorder. </w:t>
      </w:r>
      <w:proofErr w:type="spellStart"/>
      <w:r w:rsidRPr="000C32BF">
        <w:rPr>
          <w:rFonts w:cs="宋体"/>
          <w:i/>
          <w:iCs/>
          <w:noProof w:val="0"/>
          <w:lang w:eastAsia="zh-CN"/>
        </w:rPr>
        <w:t>Psychoneuroendocrinology</w:t>
      </w:r>
      <w:proofErr w:type="spellEnd"/>
      <w:r w:rsidRPr="000C32BF">
        <w:rPr>
          <w:rFonts w:cs="宋体"/>
          <w:noProof w:val="0"/>
          <w:lang w:eastAsia="zh-CN"/>
        </w:rPr>
        <w:t xml:space="preserve"> 2013; </w:t>
      </w:r>
      <w:r w:rsidRPr="000C32BF">
        <w:rPr>
          <w:rFonts w:cs="宋体"/>
          <w:b/>
          <w:bCs/>
          <w:noProof w:val="0"/>
          <w:lang w:eastAsia="zh-CN"/>
        </w:rPr>
        <w:t>38</w:t>
      </w:r>
      <w:r w:rsidRPr="000C32BF">
        <w:rPr>
          <w:rFonts w:cs="宋体"/>
          <w:noProof w:val="0"/>
          <w:lang w:eastAsia="zh-CN"/>
        </w:rPr>
        <w:t>: 12-23 [PMID: 23141851 DOI: 10.1016/j.psyneuen.2012.09.017]</w:t>
      </w:r>
    </w:p>
    <w:p w14:paraId="30769296"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8 </w:t>
      </w:r>
      <w:r w:rsidRPr="000C32BF">
        <w:rPr>
          <w:rFonts w:cs="宋体"/>
          <w:b/>
          <w:bCs/>
          <w:noProof w:val="0"/>
          <w:lang w:eastAsia="zh-CN"/>
        </w:rPr>
        <w:t>Tsai JD</w:t>
      </w:r>
      <w:r w:rsidRPr="000C32BF">
        <w:rPr>
          <w:rFonts w:cs="宋体"/>
          <w:noProof w:val="0"/>
          <w:lang w:eastAsia="zh-CN"/>
        </w:rPr>
        <w:t xml:space="preserve">, Chang SN, </w:t>
      </w:r>
      <w:proofErr w:type="spellStart"/>
      <w:r w:rsidRPr="000C32BF">
        <w:rPr>
          <w:rFonts w:cs="宋体"/>
          <w:noProof w:val="0"/>
          <w:lang w:eastAsia="zh-CN"/>
        </w:rPr>
        <w:t>Mou</w:t>
      </w:r>
      <w:proofErr w:type="spellEnd"/>
      <w:r w:rsidRPr="000C32BF">
        <w:rPr>
          <w:rFonts w:cs="宋体"/>
          <w:noProof w:val="0"/>
          <w:lang w:eastAsia="zh-CN"/>
        </w:rPr>
        <w:t xml:space="preserve"> CH, Sung FC, Lue KH. Association between atopic diseases and attention-deficit/hyperactivity disorder in childhood: a population-based case-control study. </w:t>
      </w:r>
      <w:r w:rsidRPr="000C32BF">
        <w:rPr>
          <w:rFonts w:cs="宋体"/>
          <w:i/>
          <w:iCs/>
          <w:noProof w:val="0"/>
          <w:lang w:eastAsia="zh-CN"/>
        </w:rPr>
        <w:t xml:space="preserve">Ann </w:t>
      </w:r>
      <w:proofErr w:type="spellStart"/>
      <w:r w:rsidRPr="000C32BF">
        <w:rPr>
          <w:rFonts w:cs="宋体"/>
          <w:i/>
          <w:iCs/>
          <w:noProof w:val="0"/>
          <w:lang w:eastAsia="zh-CN"/>
        </w:rPr>
        <w:t>Epidemiol</w:t>
      </w:r>
      <w:proofErr w:type="spellEnd"/>
      <w:r w:rsidRPr="000C32BF">
        <w:rPr>
          <w:rFonts w:cs="宋体"/>
          <w:noProof w:val="0"/>
          <w:lang w:eastAsia="zh-CN"/>
        </w:rPr>
        <w:t xml:space="preserve"> 2013; </w:t>
      </w:r>
      <w:r w:rsidRPr="000C32BF">
        <w:rPr>
          <w:rFonts w:cs="宋体"/>
          <w:b/>
          <w:bCs/>
          <w:noProof w:val="0"/>
          <w:lang w:eastAsia="zh-CN"/>
        </w:rPr>
        <w:t>23</w:t>
      </w:r>
      <w:r w:rsidRPr="000C32BF">
        <w:rPr>
          <w:rFonts w:cs="宋体"/>
          <w:noProof w:val="0"/>
          <w:lang w:eastAsia="zh-CN"/>
        </w:rPr>
        <w:t>: 185-188 [PMID: 23375343 DOI: 10.1016/j.annepidem.2012.12.015]</w:t>
      </w:r>
    </w:p>
    <w:p w14:paraId="4FE261C7"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49 </w:t>
      </w:r>
      <w:r w:rsidRPr="000C32BF">
        <w:rPr>
          <w:rFonts w:cs="宋体"/>
          <w:b/>
          <w:bCs/>
          <w:noProof w:val="0"/>
          <w:lang w:eastAsia="zh-CN"/>
        </w:rPr>
        <w:t>Gupta MA</w:t>
      </w:r>
      <w:r w:rsidRPr="000C32BF">
        <w:rPr>
          <w:rFonts w:cs="宋体"/>
          <w:noProof w:val="0"/>
          <w:lang w:eastAsia="zh-CN"/>
        </w:rPr>
        <w:t xml:space="preserve">, Gupta AK, </w:t>
      </w:r>
      <w:proofErr w:type="spellStart"/>
      <w:r w:rsidRPr="000C32BF">
        <w:rPr>
          <w:rFonts w:cs="宋体"/>
          <w:noProof w:val="0"/>
          <w:lang w:eastAsia="zh-CN"/>
        </w:rPr>
        <w:t>Vujcic</w:t>
      </w:r>
      <w:proofErr w:type="spellEnd"/>
      <w:r w:rsidRPr="000C32BF">
        <w:rPr>
          <w:rFonts w:cs="宋体"/>
          <w:noProof w:val="0"/>
          <w:lang w:eastAsia="zh-CN"/>
        </w:rPr>
        <w:t xml:space="preserve"> B. Increased frequency of Attention Deficit Hyperactivity Disorder (ADHD) in acne versus dermatologic controls: analysis of an epidemiologic database from the US. </w:t>
      </w:r>
      <w:r w:rsidRPr="000C32BF">
        <w:rPr>
          <w:rFonts w:cs="宋体"/>
          <w:i/>
          <w:iCs/>
          <w:noProof w:val="0"/>
          <w:lang w:eastAsia="zh-CN"/>
        </w:rPr>
        <w:t xml:space="preserve">J </w:t>
      </w:r>
      <w:proofErr w:type="spellStart"/>
      <w:r w:rsidRPr="000C32BF">
        <w:rPr>
          <w:rFonts w:cs="宋体"/>
          <w:i/>
          <w:iCs/>
          <w:noProof w:val="0"/>
          <w:lang w:eastAsia="zh-CN"/>
        </w:rPr>
        <w:t>Dermatolog</w:t>
      </w:r>
      <w:proofErr w:type="spellEnd"/>
      <w:r w:rsidRPr="000C32BF">
        <w:rPr>
          <w:rFonts w:cs="宋体"/>
          <w:i/>
          <w:iCs/>
          <w:noProof w:val="0"/>
          <w:lang w:eastAsia="zh-CN"/>
        </w:rPr>
        <w:t xml:space="preserve"> Treat</w:t>
      </w:r>
      <w:r w:rsidRPr="000C32BF">
        <w:rPr>
          <w:rFonts w:cs="宋体"/>
          <w:noProof w:val="0"/>
          <w:lang w:eastAsia="zh-CN"/>
        </w:rPr>
        <w:t xml:space="preserve"> 2014; </w:t>
      </w:r>
      <w:r w:rsidRPr="000C32BF">
        <w:rPr>
          <w:rFonts w:cs="宋体"/>
          <w:b/>
          <w:bCs/>
          <w:noProof w:val="0"/>
          <w:lang w:eastAsia="zh-CN"/>
        </w:rPr>
        <w:t>25</w:t>
      </w:r>
      <w:r w:rsidRPr="000C32BF">
        <w:rPr>
          <w:rFonts w:cs="宋体"/>
          <w:noProof w:val="0"/>
          <w:lang w:eastAsia="zh-CN"/>
        </w:rPr>
        <w:t>: 115-118 [PMID: 23030461 DOI: 10.3109/09546634.2012.736021]</w:t>
      </w:r>
    </w:p>
    <w:p w14:paraId="3ACDEE9A" w14:textId="0692BDD6" w:rsidR="000C32BF" w:rsidRPr="000C32BF" w:rsidRDefault="000C32BF" w:rsidP="000C32BF">
      <w:pPr>
        <w:spacing w:after="0"/>
        <w:jc w:val="both"/>
        <w:rPr>
          <w:rFonts w:cs="宋体"/>
          <w:noProof w:val="0"/>
          <w:lang w:eastAsia="zh-CN"/>
        </w:rPr>
      </w:pPr>
      <w:r w:rsidRPr="000C32BF">
        <w:rPr>
          <w:rFonts w:cs="宋体"/>
          <w:noProof w:val="0"/>
          <w:lang w:eastAsia="zh-CN"/>
        </w:rPr>
        <w:lastRenderedPageBreak/>
        <w:t xml:space="preserve">50 </w:t>
      </w:r>
      <w:proofErr w:type="spellStart"/>
      <w:r w:rsidRPr="000C32BF">
        <w:rPr>
          <w:rFonts w:cs="宋体"/>
          <w:b/>
          <w:bCs/>
          <w:noProof w:val="0"/>
          <w:lang w:eastAsia="zh-CN"/>
        </w:rPr>
        <w:t>Bez</w:t>
      </w:r>
      <w:proofErr w:type="spellEnd"/>
      <w:r w:rsidRPr="000C32BF">
        <w:rPr>
          <w:rFonts w:cs="宋体"/>
          <w:b/>
          <w:bCs/>
          <w:noProof w:val="0"/>
          <w:lang w:eastAsia="zh-CN"/>
        </w:rPr>
        <w:t xml:space="preserve"> Y</w:t>
      </w:r>
      <w:r w:rsidRPr="000C32BF">
        <w:rPr>
          <w:rFonts w:cs="宋体"/>
          <w:noProof w:val="0"/>
          <w:lang w:eastAsia="zh-CN"/>
        </w:rPr>
        <w:t xml:space="preserve">, </w:t>
      </w:r>
      <w:proofErr w:type="spellStart"/>
      <w:r w:rsidRPr="000C32BF">
        <w:rPr>
          <w:rFonts w:cs="宋体"/>
          <w:noProof w:val="0"/>
          <w:lang w:eastAsia="zh-CN"/>
        </w:rPr>
        <w:t>Yesilova</w:t>
      </w:r>
      <w:proofErr w:type="spellEnd"/>
      <w:r w:rsidRPr="000C32BF">
        <w:rPr>
          <w:rFonts w:cs="宋体"/>
          <w:noProof w:val="0"/>
          <w:lang w:eastAsia="zh-CN"/>
        </w:rPr>
        <w:t xml:space="preserve"> Y, Kaya MC, Sir A. High social phobia frequency and related disability in patients with acne vulgaris. </w:t>
      </w:r>
      <w:proofErr w:type="spellStart"/>
      <w:r w:rsidRPr="000C32BF">
        <w:rPr>
          <w:rFonts w:cs="宋体"/>
          <w:i/>
          <w:iCs/>
          <w:noProof w:val="0"/>
          <w:lang w:eastAsia="zh-CN"/>
        </w:rPr>
        <w:t>Eur</w:t>
      </w:r>
      <w:proofErr w:type="spellEnd"/>
      <w:r w:rsidRPr="000C32BF">
        <w:rPr>
          <w:rFonts w:cs="宋体"/>
          <w:i/>
          <w:iCs/>
          <w:noProof w:val="0"/>
          <w:lang w:eastAsia="zh-CN"/>
        </w:rPr>
        <w:t xml:space="preserve"> J </w:t>
      </w:r>
      <w:proofErr w:type="spellStart"/>
      <w:r w:rsidRPr="000C32BF">
        <w:rPr>
          <w:rFonts w:cs="宋体"/>
          <w:i/>
          <w:iCs/>
          <w:noProof w:val="0"/>
          <w:lang w:eastAsia="zh-CN"/>
        </w:rPr>
        <w:t>Dermatol</w:t>
      </w:r>
      <w:proofErr w:type="spellEnd"/>
      <w:r w:rsidRPr="000C32BF">
        <w:rPr>
          <w:rFonts w:cs="宋体"/>
          <w:noProof w:val="0"/>
          <w:lang w:eastAsia="zh-CN"/>
        </w:rPr>
        <w:t xml:space="preserve"> </w:t>
      </w:r>
      <w:r>
        <w:rPr>
          <w:rFonts w:cs="宋体" w:hint="eastAsia"/>
          <w:noProof w:val="0"/>
          <w:lang w:eastAsia="zh-CN"/>
        </w:rPr>
        <w:t>2011</w:t>
      </w:r>
      <w:r w:rsidRPr="000C32BF">
        <w:rPr>
          <w:rFonts w:cs="宋体"/>
          <w:noProof w:val="0"/>
          <w:lang w:eastAsia="zh-CN"/>
        </w:rPr>
        <w:t xml:space="preserve">; </w:t>
      </w:r>
      <w:r w:rsidRPr="000C32BF">
        <w:rPr>
          <w:rFonts w:cs="宋体"/>
          <w:b/>
          <w:bCs/>
          <w:noProof w:val="0"/>
          <w:lang w:eastAsia="zh-CN"/>
        </w:rPr>
        <w:t>21</w:t>
      </w:r>
      <w:r w:rsidRPr="000C32BF">
        <w:rPr>
          <w:rFonts w:cs="宋体"/>
          <w:noProof w:val="0"/>
          <w:lang w:eastAsia="zh-CN"/>
        </w:rPr>
        <w:t>: 756-760 [PMID: 21700535 DOI: 10.1684/ejd.2011.1418]</w:t>
      </w:r>
    </w:p>
    <w:p w14:paraId="09476596"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51 </w:t>
      </w:r>
      <w:r w:rsidRPr="000C32BF">
        <w:rPr>
          <w:rFonts w:cs="宋体"/>
          <w:b/>
          <w:bCs/>
          <w:noProof w:val="0"/>
          <w:lang w:eastAsia="zh-CN"/>
        </w:rPr>
        <w:t>Chen SJ</w:t>
      </w:r>
      <w:r w:rsidRPr="000C32BF">
        <w:rPr>
          <w:rFonts w:cs="宋体"/>
          <w:noProof w:val="0"/>
          <w:lang w:eastAsia="zh-CN"/>
        </w:rPr>
        <w:t xml:space="preserve">, Chao YL, Chen CY, Chang CM, Wu EC, Wu CS, </w:t>
      </w:r>
      <w:proofErr w:type="spellStart"/>
      <w:r w:rsidRPr="000C32BF">
        <w:rPr>
          <w:rFonts w:cs="宋体"/>
          <w:noProof w:val="0"/>
          <w:lang w:eastAsia="zh-CN"/>
        </w:rPr>
        <w:t>Yeh</w:t>
      </w:r>
      <w:proofErr w:type="spellEnd"/>
      <w:r w:rsidRPr="000C32BF">
        <w:rPr>
          <w:rFonts w:cs="宋体"/>
          <w:noProof w:val="0"/>
          <w:lang w:eastAsia="zh-CN"/>
        </w:rPr>
        <w:t xml:space="preserve"> HH, Chen CH, Tsai HJ. Prevalence of autoimmune diseases in in-patients with schizophrenia: nationwide population-based study. </w:t>
      </w:r>
      <w:r w:rsidRPr="000C32BF">
        <w:rPr>
          <w:rFonts w:cs="宋体"/>
          <w:i/>
          <w:iCs/>
          <w:noProof w:val="0"/>
          <w:lang w:eastAsia="zh-CN"/>
        </w:rPr>
        <w:t>Br J Psychiatry</w:t>
      </w:r>
      <w:r w:rsidRPr="000C32BF">
        <w:rPr>
          <w:rFonts w:cs="宋体"/>
          <w:noProof w:val="0"/>
          <w:lang w:eastAsia="zh-CN"/>
        </w:rPr>
        <w:t xml:space="preserve"> 2012; </w:t>
      </w:r>
      <w:r w:rsidRPr="000C32BF">
        <w:rPr>
          <w:rFonts w:cs="宋体"/>
          <w:b/>
          <w:bCs/>
          <w:noProof w:val="0"/>
          <w:lang w:eastAsia="zh-CN"/>
        </w:rPr>
        <w:t>200</w:t>
      </w:r>
      <w:r w:rsidRPr="000C32BF">
        <w:rPr>
          <w:rFonts w:cs="宋体"/>
          <w:noProof w:val="0"/>
          <w:lang w:eastAsia="zh-CN"/>
        </w:rPr>
        <w:t>: 374-380 [PMID: 22442099 DOI: 10.1192/bjp.bp.111.092098]</w:t>
      </w:r>
    </w:p>
    <w:p w14:paraId="1310E497"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52 </w:t>
      </w:r>
      <w:proofErr w:type="spellStart"/>
      <w:r w:rsidRPr="000C32BF">
        <w:rPr>
          <w:rFonts w:cs="宋体"/>
          <w:b/>
          <w:bCs/>
          <w:noProof w:val="0"/>
          <w:lang w:eastAsia="zh-CN"/>
        </w:rPr>
        <w:t>Spoendlin</w:t>
      </w:r>
      <w:proofErr w:type="spellEnd"/>
      <w:r w:rsidRPr="000C32BF">
        <w:rPr>
          <w:rFonts w:cs="宋体"/>
          <w:b/>
          <w:bCs/>
          <w:noProof w:val="0"/>
          <w:lang w:eastAsia="zh-CN"/>
        </w:rPr>
        <w:t xml:space="preserve"> J</w:t>
      </w:r>
      <w:r w:rsidRPr="000C32BF">
        <w:rPr>
          <w:rFonts w:cs="宋体"/>
          <w:noProof w:val="0"/>
          <w:lang w:eastAsia="zh-CN"/>
        </w:rPr>
        <w:t xml:space="preserve">, </w:t>
      </w:r>
      <w:proofErr w:type="spellStart"/>
      <w:r w:rsidRPr="000C32BF">
        <w:rPr>
          <w:rFonts w:cs="宋体"/>
          <w:noProof w:val="0"/>
          <w:lang w:eastAsia="zh-CN"/>
        </w:rPr>
        <w:t>Bichsel</w:t>
      </w:r>
      <w:proofErr w:type="spellEnd"/>
      <w:r w:rsidRPr="000C32BF">
        <w:rPr>
          <w:rFonts w:cs="宋体"/>
          <w:noProof w:val="0"/>
          <w:lang w:eastAsia="zh-CN"/>
        </w:rPr>
        <w:t xml:space="preserve"> F, </w:t>
      </w:r>
      <w:proofErr w:type="spellStart"/>
      <w:r w:rsidRPr="000C32BF">
        <w:rPr>
          <w:rFonts w:cs="宋体"/>
          <w:noProof w:val="0"/>
          <w:lang w:eastAsia="zh-CN"/>
        </w:rPr>
        <w:t>Voegel</w:t>
      </w:r>
      <w:proofErr w:type="spellEnd"/>
      <w:r w:rsidRPr="000C32BF">
        <w:rPr>
          <w:rFonts w:cs="宋体"/>
          <w:noProof w:val="0"/>
          <w:lang w:eastAsia="zh-CN"/>
        </w:rPr>
        <w:t xml:space="preserve"> JJ, </w:t>
      </w:r>
      <w:proofErr w:type="spellStart"/>
      <w:r w:rsidRPr="000C32BF">
        <w:rPr>
          <w:rFonts w:cs="宋体"/>
          <w:noProof w:val="0"/>
          <w:lang w:eastAsia="zh-CN"/>
        </w:rPr>
        <w:t>Jick</w:t>
      </w:r>
      <w:proofErr w:type="spellEnd"/>
      <w:r w:rsidRPr="000C32BF">
        <w:rPr>
          <w:rFonts w:cs="宋体"/>
          <w:noProof w:val="0"/>
          <w:lang w:eastAsia="zh-CN"/>
        </w:rPr>
        <w:t xml:space="preserve"> SS, Meier CR.</w:t>
      </w:r>
      <w:proofErr w:type="gramEnd"/>
      <w:r w:rsidRPr="000C32BF">
        <w:rPr>
          <w:rFonts w:cs="宋体"/>
          <w:noProof w:val="0"/>
          <w:lang w:eastAsia="zh-CN"/>
        </w:rPr>
        <w:t xml:space="preserve"> </w:t>
      </w:r>
      <w:proofErr w:type="gramStart"/>
      <w:r w:rsidRPr="000C32BF">
        <w:rPr>
          <w:rFonts w:cs="宋体"/>
          <w:noProof w:val="0"/>
          <w:lang w:eastAsia="zh-CN"/>
        </w:rPr>
        <w:t>The association between psychiatric diseases, psychotropic drugs and the risk of incident rosacea.</w:t>
      </w:r>
      <w:proofErr w:type="gramEnd"/>
      <w:r w:rsidRPr="000C32BF">
        <w:rPr>
          <w:rFonts w:cs="宋体"/>
          <w:noProof w:val="0"/>
          <w:lang w:eastAsia="zh-CN"/>
        </w:rPr>
        <w:t xml:space="preserve"> </w:t>
      </w:r>
      <w:r w:rsidRPr="000C32BF">
        <w:rPr>
          <w:rFonts w:cs="宋体"/>
          <w:i/>
          <w:iCs/>
          <w:noProof w:val="0"/>
          <w:lang w:eastAsia="zh-CN"/>
        </w:rPr>
        <w:t xml:space="preserve">Br J </w:t>
      </w:r>
      <w:proofErr w:type="spellStart"/>
      <w:r w:rsidRPr="000C32BF">
        <w:rPr>
          <w:rFonts w:cs="宋体"/>
          <w:i/>
          <w:iCs/>
          <w:noProof w:val="0"/>
          <w:lang w:eastAsia="zh-CN"/>
        </w:rPr>
        <w:t>Dermatol</w:t>
      </w:r>
      <w:proofErr w:type="spellEnd"/>
      <w:r w:rsidRPr="000C32BF">
        <w:rPr>
          <w:rFonts w:cs="宋体"/>
          <w:noProof w:val="0"/>
          <w:lang w:eastAsia="zh-CN"/>
        </w:rPr>
        <w:t xml:space="preserve"> 2014; </w:t>
      </w:r>
      <w:r w:rsidRPr="000C32BF">
        <w:rPr>
          <w:rFonts w:cs="宋体"/>
          <w:b/>
          <w:bCs/>
          <w:noProof w:val="0"/>
          <w:lang w:eastAsia="zh-CN"/>
        </w:rPr>
        <w:t>170</w:t>
      </w:r>
      <w:r w:rsidRPr="000C32BF">
        <w:rPr>
          <w:rFonts w:cs="宋体"/>
          <w:noProof w:val="0"/>
          <w:lang w:eastAsia="zh-CN"/>
        </w:rPr>
        <w:t>: 878-883 [PMID: 24236423 DOI: 10.1111/bjd.12734]</w:t>
      </w:r>
    </w:p>
    <w:p w14:paraId="0A1E3812"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53 </w:t>
      </w:r>
      <w:r w:rsidRPr="000C32BF">
        <w:rPr>
          <w:rFonts w:cs="宋体"/>
          <w:b/>
          <w:bCs/>
          <w:noProof w:val="0"/>
          <w:lang w:eastAsia="zh-CN"/>
        </w:rPr>
        <w:t>Goodwin RD</w:t>
      </w:r>
      <w:r w:rsidRPr="000C32BF">
        <w:rPr>
          <w:rFonts w:cs="宋体"/>
          <w:noProof w:val="0"/>
          <w:lang w:eastAsia="zh-CN"/>
        </w:rPr>
        <w:t xml:space="preserve">, Cowles RA, </w:t>
      </w:r>
      <w:proofErr w:type="spellStart"/>
      <w:r w:rsidRPr="000C32BF">
        <w:rPr>
          <w:rFonts w:cs="宋体"/>
          <w:noProof w:val="0"/>
          <w:lang w:eastAsia="zh-CN"/>
        </w:rPr>
        <w:t>Galea</w:t>
      </w:r>
      <w:proofErr w:type="spellEnd"/>
      <w:r w:rsidRPr="000C32BF">
        <w:rPr>
          <w:rFonts w:cs="宋体"/>
          <w:noProof w:val="0"/>
          <w:lang w:eastAsia="zh-CN"/>
        </w:rPr>
        <w:t xml:space="preserve"> S, Jacobi F. Gastritis and mental disorders. </w:t>
      </w:r>
      <w:r w:rsidRPr="000C32BF">
        <w:rPr>
          <w:rFonts w:cs="宋体"/>
          <w:i/>
          <w:iCs/>
          <w:noProof w:val="0"/>
          <w:lang w:eastAsia="zh-CN"/>
        </w:rPr>
        <w:t xml:space="preserve">J </w:t>
      </w:r>
      <w:proofErr w:type="spellStart"/>
      <w:r w:rsidRPr="000C32BF">
        <w:rPr>
          <w:rFonts w:cs="宋体"/>
          <w:i/>
          <w:iCs/>
          <w:noProof w:val="0"/>
          <w:lang w:eastAsia="zh-CN"/>
        </w:rPr>
        <w:t>Psychiatr</w:t>
      </w:r>
      <w:proofErr w:type="spellEnd"/>
      <w:r w:rsidRPr="000C32BF">
        <w:rPr>
          <w:rFonts w:cs="宋体"/>
          <w:i/>
          <w:iCs/>
          <w:noProof w:val="0"/>
          <w:lang w:eastAsia="zh-CN"/>
        </w:rPr>
        <w:t xml:space="preserve"> Res</w:t>
      </w:r>
      <w:r w:rsidRPr="000C32BF">
        <w:rPr>
          <w:rFonts w:cs="宋体"/>
          <w:noProof w:val="0"/>
          <w:lang w:eastAsia="zh-CN"/>
        </w:rPr>
        <w:t xml:space="preserve"> 2013; </w:t>
      </w:r>
      <w:r w:rsidRPr="000C32BF">
        <w:rPr>
          <w:rFonts w:cs="宋体"/>
          <w:b/>
          <w:bCs/>
          <w:noProof w:val="0"/>
          <w:lang w:eastAsia="zh-CN"/>
        </w:rPr>
        <w:t>47</w:t>
      </w:r>
      <w:r w:rsidRPr="000C32BF">
        <w:rPr>
          <w:rFonts w:cs="宋体"/>
          <w:noProof w:val="0"/>
          <w:lang w:eastAsia="zh-CN"/>
        </w:rPr>
        <w:t>: 128-132 [PMID: 23073472 DOI: 10.1016/j.jpsychires.2012.09.016]</w:t>
      </w:r>
    </w:p>
    <w:p w14:paraId="4459BB64"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54 </w:t>
      </w:r>
      <w:r w:rsidRPr="000C32BF">
        <w:rPr>
          <w:rFonts w:cs="宋体"/>
          <w:b/>
          <w:bCs/>
          <w:noProof w:val="0"/>
          <w:lang w:eastAsia="zh-CN"/>
        </w:rPr>
        <w:t>Goodwin RD</w:t>
      </w:r>
      <w:r w:rsidRPr="000C32BF">
        <w:rPr>
          <w:rFonts w:cs="宋体"/>
          <w:noProof w:val="0"/>
          <w:lang w:eastAsia="zh-CN"/>
        </w:rPr>
        <w:t xml:space="preserve">, Talley NJ, </w:t>
      </w:r>
      <w:proofErr w:type="spellStart"/>
      <w:r w:rsidRPr="000C32BF">
        <w:rPr>
          <w:rFonts w:cs="宋体"/>
          <w:noProof w:val="0"/>
          <w:lang w:eastAsia="zh-CN"/>
        </w:rPr>
        <w:t>Hotopf</w:t>
      </w:r>
      <w:proofErr w:type="spellEnd"/>
      <w:r w:rsidRPr="000C32BF">
        <w:rPr>
          <w:rFonts w:cs="宋体"/>
          <w:noProof w:val="0"/>
          <w:lang w:eastAsia="zh-CN"/>
        </w:rPr>
        <w:t xml:space="preserve"> M, Cowles RA, </w:t>
      </w:r>
      <w:proofErr w:type="spellStart"/>
      <w:r w:rsidRPr="000C32BF">
        <w:rPr>
          <w:rFonts w:cs="宋体"/>
          <w:noProof w:val="0"/>
          <w:lang w:eastAsia="zh-CN"/>
        </w:rPr>
        <w:t>Galea</w:t>
      </w:r>
      <w:proofErr w:type="spellEnd"/>
      <w:r w:rsidRPr="000C32BF">
        <w:rPr>
          <w:rFonts w:cs="宋体"/>
          <w:noProof w:val="0"/>
          <w:lang w:eastAsia="zh-CN"/>
        </w:rPr>
        <w:t xml:space="preserve"> S, Jacobi F. A link between physician-diagnosed ulcer and anxiety disorders among adults. </w:t>
      </w:r>
      <w:r w:rsidRPr="000C32BF">
        <w:rPr>
          <w:rFonts w:cs="宋体"/>
          <w:i/>
          <w:iCs/>
          <w:noProof w:val="0"/>
          <w:lang w:eastAsia="zh-CN"/>
        </w:rPr>
        <w:t xml:space="preserve">Ann </w:t>
      </w:r>
      <w:proofErr w:type="spellStart"/>
      <w:r w:rsidRPr="000C32BF">
        <w:rPr>
          <w:rFonts w:cs="宋体"/>
          <w:i/>
          <w:iCs/>
          <w:noProof w:val="0"/>
          <w:lang w:eastAsia="zh-CN"/>
        </w:rPr>
        <w:t>Epidemiol</w:t>
      </w:r>
      <w:proofErr w:type="spellEnd"/>
      <w:r w:rsidRPr="000C32BF">
        <w:rPr>
          <w:rFonts w:cs="宋体"/>
          <w:noProof w:val="0"/>
          <w:lang w:eastAsia="zh-CN"/>
        </w:rPr>
        <w:t xml:space="preserve"> 2013; </w:t>
      </w:r>
      <w:r w:rsidRPr="000C32BF">
        <w:rPr>
          <w:rFonts w:cs="宋体"/>
          <w:b/>
          <w:bCs/>
          <w:noProof w:val="0"/>
          <w:lang w:eastAsia="zh-CN"/>
        </w:rPr>
        <w:t>23</w:t>
      </w:r>
      <w:r w:rsidRPr="000C32BF">
        <w:rPr>
          <w:rFonts w:cs="宋体"/>
          <w:noProof w:val="0"/>
          <w:lang w:eastAsia="zh-CN"/>
        </w:rPr>
        <w:t>: 189-192 [PMID: 23453387 DOI: 10.1016/j.annepidem.2013.01.003]</w:t>
      </w:r>
    </w:p>
    <w:p w14:paraId="4176D5A7" w14:textId="46896753" w:rsidR="000C32BF" w:rsidRPr="000C32BF" w:rsidRDefault="000C32BF" w:rsidP="000C32BF">
      <w:pPr>
        <w:spacing w:after="0"/>
        <w:jc w:val="both"/>
        <w:rPr>
          <w:rFonts w:cs="宋体"/>
          <w:noProof w:val="0"/>
          <w:lang w:eastAsia="zh-CN"/>
        </w:rPr>
      </w:pPr>
      <w:r w:rsidRPr="000C32BF">
        <w:rPr>
          <w:rFonts w:cs="宋体"/>
          <w:noProof w:val="0"/>
          <w:lang w:eastAsia="zh-CN"/>
        </w:rPr>
        <w:t xml:space="preserve">55 </w:t>
      </w:r>
      <w:r w:rsidRPr="000C32BF">
        <w:rPr>
          <w:rFonts w:cs="宋体"/>
          <w:b/>
          <w:bCs/>
          <w:noProof w:val="0"/>
          <w:lang w:eastAsia="zh-CN"/>
        </w:rPr>
        <w:t>Goodwin RD</w:t>
      </w:r>
      <w:r w:rsidRPr="000C32BF">
        <w:rPr>
          <w:rFonts w:cs="宋体"/>
          <w:noProof w:val="0"/>
          <w:lang w:eastAsia="zh-CN"/>
        </w:rPr>
        <w:t xml:space="preserve">, Stein MB. Generalized anxiety disorder and peptic ulcer disease among adults in the United States. </w:t>
      </w:r>
      <w:proofErr w:type="spellStart"/>
      <w:r w:rsidRPr="000C32BF">
        <w:rPr>
          <w:rFonts w:cs="宋体"/>
          <w:i/>
          <w:iCs/>
          <w:noProof w:val="0"/>
          <w:lang w:eastAsia="zh-CN"/>
        </w:rPr>
        <w:t>Psychosom</w:t>
      </w:r>
      <w:proofErr w:type="spellEnd"/>
      <w:r w:rsidRPr="000C32BF">
        <w:rPr>
          <w:rFonts w:cs="宋体"/>
          <w:i/>
          <w:iCs/>
          <w:noProof w:val="0"/>
          <w:lang w:eastAsia="zh-CN"/>
        </w:rPr>
        <w:t xml:space="preserve"> Med</w:t>
      </w:r>
      <w:r w:rsidRPr="000C32BF">
        <w:rPr>
          <w:rFonts w:cs="宋体"/>
          <w:noProof w:val="0"/>
          <w:lang w:eastAsia="zh-CN"/>
        </w:rPr>
        <w:t xml:space="preserve"> </w:t>
      </w:r>
      <w:r>
        <w:rPr>
          <w:rFonts w:cs="宋体" w:hint="eastAsia"/>
          <w:noProof w:val="0"/>
          <w:lang w:eastAsia="zh-CN"/>
        </w:rPr>
        <w:t>2002</w:t>
      </w:r>
      <w:r w:rsidRPr="000C32BF">
        <w:rPr>
          <w:rFonts w:cs="宋体"/>
          <w:noProof w:val="0"/>
          <w:lang w:eastAsia="zh-CN"/>
        </w:rPr>
        <w:t xml:space="preserve">; </w:t>
      </w:r>
      <w:r w:rsidRPr="000C32BF">
        <w:rPr>
          <w:rFonts w:cs="宋体"/>
          <w:b/>
          <w:bCs/>
          <w:noProof w:val="0"/>
          <w:lang w:eastAsia="zh-CN"/>
        </w:rPr>
        <w:t>64</w:t>
      </w:r>
      <w:r w:rsidRPr="000C32BF">
        <w:rPr>
          <w:rFonts w:cs="宋体"/>
          <w:noProof w:val="0"/>
          <w:lang w:eastAsia="zh-CN"/>
        </w:rPr>
        <w:t>: 862-866 [PMID: 12461190]</w:t>
      </w:r>
    </w:p>
    <w:p w14:paraId="06EF37D8"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56 </w:t>
      </w:r>
      <w:r w:rsidRPr="000C32BF">
        <w:rPr>
          <w:rFonts w:cs="宋体"/>
          <w:b/>
          <w:bCs/>
          <w:noProof w:val="0"/>
          <w:lang w:eastAsia="zh-CN"/>
        </w:rPr>
        <w:t>Goodwin RD</w:t>
      </w:r>
      <w:r w:rsidRPr="000C32BF">
        <w:rPr>
          <w:rFonts w:cs="宋体"/>
          <w:noProof w:val="0"/>
          <w:lang w:eastAsia="zh-CN"/>
        </w:rPr>
        <w:t xml:space="preserve">, Keyes KM, Stein MB, Talley NJ. Peptic ulcer and mental disorders among adults in the community: the role of nicotine and alcohol use disorders. </w:t>
      </w:r>
      <w:proofErr w:type="spellStart"/>
      <w:r w:rsidRPr="000C32BF">
        <w:rPr>
          <w:rFonts w:cs="宋体"/>
          <w:i/>
          <w:iCs/>
          <w:noProof w:val="0"/>
          <w:lang w:eastAsia="zh-CN"/>
        </w:rPr>
        <w:t>Psychosom</w:t>
      </w:r>
      <w:proofErr w:type="spellEnd"/>
      <w:r w:rsidRPr="000C32BF">
        <w:rPr>
          <w:rFonts w:cs="宋体"/>
          <w:i/>
          <w:iCs/>
          <w:noProof w:val="0"/>
          <w:lang w:eastAsia="zh-CN"/>
        </w:rPr>
        <w:t xml:space="preserve"> Med</w:t>
      </w:r>
      <w:r w:rsidRPr="000C32BF">
        <w:rPr>
          <w:rFonts w:cs="宋体"/>
          <w:noProof w:val="0"/>
          <w:lang w:eastAsia="zh-CN"/>
        </w:rPr>
        <w:t xml:space="preserve"> 2009; </w:t>
      </w:r>
      <w:r w:rsidRPr="000C32BF">
        <w:rPr>
          <w:rFonts w:cs="宋体"/>
          <w:b/>
          <w:bCs/>
          <w:noProof w:val="0"/>
          <w:lang w:eastAsia="zh-CN"/>
        </w:rPr>
        <w:t>71</w:t>
      </w:r>
      <w:r w:rsidRPr="000C32BF">
        <w:rPr>
          <w:rFonts w:cs="宋体"/>
          <w:noProof w:val="0"/>
          <w:lang w:eastAsia="zh-CN"/>
        </w:rPr>
        <w:t>: 463-468 [PMID: 19443694 DOI: 10.1097/PSY.0b013e3181988137]</w:t>
      </w:r>
    </w:p>
    <w:p w14:paraId="223E1A9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57 </w:t>
      </w:r>
      <w:r w:rsidRPr="000C32BF">
        <w:rPr>
          <w:rFonts w:cs="宋体"/>
          <w:b/>
          <w:bCs/>
          <w:noProof w:val="0"/>
          <w:lang w:eastAsia="zh-CN"/>
        </w:rPr>
        <w:t>Tobin MC</w:t>
      </w:r>
      <w:r w:rsidRPr="000C32BF">
        <w:rPr>
          <w:rFonts w:cs="宋体"/>
          <w:noProof w:val="0"/>
          <w:lang w:eastAsia="zh-CN"/>
        </w:rPr>
        <w:t xml:space="preserve">, </w:t>
      </w:r>
      <w:proofErr w:type="spellStart"/>
      <w:r w:rsidRPr="000C32BF">
        <w:rPr>
          <w:rFonts w:cs="宋体"/>
          <w:noProof w:val="0"/>
          <w:lang w:eastAsia="zh-CN"/>
        </w:rPr>
        <w:t>Moparty</w:t>
      </w:r>
      <w:proofErr w:type="spellEnd"/>
      <w:r w:rsidRPr="000C32BF">
        <w:rPr>
          <w:rFonts w:cs="宋体"/>
          <w:noProof w:val="0"/>
          <w:lang w:eastAsia="zh-CN"/>
        </w:rPr>
        <w:t xml:space="preserve"> B, </w:t>
      </w:r>
      <w:proofErr w:type="spellStart"/>
      <w:r w:rsidRPr="000C32BF">
        <w:rPr>
          <w:rFonts w:cs="宋体"/>
          <w:noProof w:val="0"/>
          <w:lang w:eastAsia="zh-CN"/>
        </w:rPr>
        <w:t>Farhadi</w:t>
      </w:r>
      <w:proofErr w:type="spellEnd"/>
      <w:r w:rsidRPr="000C32BF">
        <w:rPr>
          <w:rFonts w:cs="宋体"/>
          <w:noProof w:val="0"/>
          <w:lang w:eastAsia="zh-CN"/>
        </w:rPr>
        <w:t xml:space="preserve"> A, </w:t>
      </w:r>
      <w:proofErr w:type="spellStart"/>
      <w:r w:rsidRPr="000C32BF">
        <w:rPr>
          <w:rFonts w:cs="宋体"/>
          <w:noProof w:val="0"/>
          <w:lang w:eastAsia="zh-CN"/>
        </w:rPr>
        <w:t>DeMeo</w:t>
      </w:r>
      <w:proofErr w:type="spellEnd"/>
      <w:r w:rsidRPr="000C32BF">
        <w:rPr>
          <w:rFonts w:cs="宋体"/>
          <w:noProof w:val="0"/>
          <w:lang w:eastAsia="zh-CN"/>
        </w:rPr>
        <w:t xml:space="preserve"> MT, </w:t>
      </w:r>
      <w:proofErr w:type="spellStart"/>
      <w:r w:rsidRPr="000C32BF">
        <w:rPr>
          <w:rFonts w:cs="宋体"/>
          <w:noProof w:val="0"/>
          <w:lang w:eastAsia="zh-CN"/>
        </w:rPr>
        <w:t>Bansal</w:t>
      </w:r>
      <w:proofErr w:type="spellEnd"/>
      <w:r w:rsidRPr="000C32BF">
        <w:rPr>
          <w:rFonts w:cs="宋体"/>
          <w:noProof w:val="0"/>
          <w:lang w:eastAsia="zh-CN"/>
        </w:rPr>
        <w:t xml:space="preserve"> PJ, </w:t>
      </w:r>
      <w:proofErr w:type="spellStart"/>
      <w:r w:rsidRPr="000C32BF">
        <w:rPr>
          <w:rFonts w:cs="宋体"/>
          <w:noProof w:val="0"/>
          <w:lang w:eastAsia="zh-CN"/>
        </w:rPr>
        <w:t>Keshavarzian</w:t>
      </w:r>
      <w:proofErr w:type="spellEnd"/>
      <w:r w:rsidRPr="000C32BF">
        <w:rPr>
          <w:rFonts w:cs="宋体"/>
          <w:noProof w:val="0"/>
          <w:lang w:eastAsia="zh-CN"/>
        </w:rPr>
        <w:t xml:space="preserve"> A. Atopic irritable bowel syndrome: a novel subgroup of irritable bowel syndrome with allergic manifestations. </w:t>
      </w:r>
      <w:r w:rsidRPr="000C32BF">
        <w:rPr>
          <w:rFonts w:cs="宋体"/>
          <w:i/>
          <w:iCs/>
          <w:noProof w:val="0"/>
          <w:lang w:eastAsia="zh-CN"/>
        </w:rPr>
        <w:t xml:space="preserve">Ann Allergy Asthma </w:t>
      </w:r>
      <w:proofErr w:type="spellStart"/>
      <w:r w:rsidRPr="000C32BF">
        <w:rPr>
          <w:rFonts w:cs="宋体"/>
          <w:i/>
          <w:iCs/>
          <w:noProof w:val="0"/>
          <w:lang w:eastAsia="zh-CN"/>
        </w:rPr>
        <w:t>Immunol</w:t>
      </w:r>
      <w:proofErr w:type="spellEnd"/>
      <w:r w:rsidRPr="000C32BF">
        <w:rPr>
          <w:rFonts w:cs="宋体"/>
          <w:noProof w:val="0"/>
          <w:lang w:eastAsia="zh-CN"/>
        </w:rPr>
        <w:t xml:space="preserve"> 2008; </w:t>
      </w:r>
      <w:r w:rsidRPr="000C32BF">
        <w:rPr>
          <w:rFonts w:cs="宋体"/>
          <w:b/>
          <w:bCs/>
          <w:noProof w:val="0"/>
          <w:lang w:eastAsia="zh-CN"/>
        </w:rPr>
        <w:t>100</w:t>
      </w:r>
      <w:r w:rsidRPr="000C32BF">
        <w:rPr>
          <w:rFonts w:cs="宋体"/>
          <w:noProof w:val="0"/>
          <w:lang w:eastAsia="zh-CN"/>
        </w:rPr>
        <w:t>: 49-53 [PMID: 18254482 DOI: 10.1016/S1081-1206(10)60404-8]</w:t>
      </w:r>
    </w:p>
    <w:p w14:paraId="438E9A0C" w14:textId="204DB7EA" w:rsidR="000C32BF" w:rsidRPr="000C32BF" w:rsidRDefault="000C32BF" w:rsidP="000C32BF">
      <w:pPr>
        <w:spacing w:after="0"/>
        <w:jc w:val="both"/>
        <w:rPr>
          <w:rFonts w:cs="宋体"/>
          <w:noProof w:val="0"/>
          <w:lang w:eastAsia="zh-CN"/>
        </w:rPr>
      </w:pPr>
      <w:r w:rsidRPr="000C32BF">
        <w:rPr>
          <w:rFonts w:cs="宋体"/>
          <w:noProof w:val="0"/>
          <w:lang w:eastAsia="zh-CN"/>
        </w:rPr>
        <w:t xml:space="preserve">58 </w:t>
      </w:r>
      <w:r w:rsidRPr="000C32BF">
        <w:rPr>
          <w:rFonts w:cs="宋体"/>
          <w:b/>
          <w:bCs/>
          <w:noProof w:val="0"/>
          <w:lang w:eastAsia="zh-CN"/>
        </w:rPr>
        <w:t>Roy-Byrne PP</w:t>
      </w:r>
      <w:r w:rsidRPr="000C32BF">
        <w:rPr>
          <w:rFonts w:cs="宋体"/>
          <w:noProof w:val="0"/>
          <w:lang w:eastAsia="zh-CN"/>
        </w:rPr>
        <w:t xml:space="preserve">, Davidson KW, Kessler RC, </w:t>
      </w:r>
      <w:proofErr w:type="spellStart"/>
      <w:r w:rsidRPr="000C32BF">
        <w:rPr>
          <w:rFonts w:cs="宋体"/>
          <w:noProof w:val="0"/>
          <w:lang w:eastAsia="zh-CN"/>
        </w:rPr>
        <w:t>Asmundson</w:t>
      </w:r>
      <w:proofErr w:type="spellEnd"/>
      <w:r w:rsidRPr="000C32BF">
        <w:rPr>
          <w:rFonts w:cs="宋体"/>
          <w:noProof w:val="0"/>
          <w:lang w:eastAsia="zh-CN"/>
        </w:rPr>
        <w:t xml:space="preserve"> GJ, Goodwin RD, </w:t>
      </w:r>
      <w:proofErr w:type="spellStart"/>
      <w:r w:rsidRPr="000C32BF">
        <w:rPr>
          <w:rFonts w:cs="宋体"/>
          <w:noProof w:val="0"/>
          <w:lang w:eastAsia="zh-CN"/>
        </w:rPr>
        <w:t>Kubzansky</w:t>
      </w:r>
      <w:proofErr w:type="spellEnd"/>
      <w:r w:rsidRPr="000C32BF">
        <w:rPr>
          <w:rFonts w:cs="宋体"/>
          <w:noProof w:val="0"/>
          <w:lang w:eastAsia="zh-CN"/>
        </w:rPr>
        <w:t xml:space="preserve"> L, Lydiard RB, Massie MJ, </w:t>
      </w:r>
      <w:proofErr w:type="spellStart"/>
      <w:r w:rsidRPr="000C32BF">
        <w:rPr>
          <w:rFonts w:cs="宋体"/>
          <w:noProof w:val="0"/>
          <w:lang w:eastAsia="zh-CN"/>
        </w:rPr>
        <w:t>Katon</w:t>
      </w:r>
      <w:proofErr w:type="spellEnd"/>
      <w:r w:rsidRPr="000C32BF">
        <w:rPr>
          <w:rFonts w:cs="宋体"/>
          <w:noProof w:val="0"/>
          <w:lang w:eastAsia="zh-CN"/>
        </w:rPr>
        <w:t xml:space="preserve"> W, Laden SK, Stein MB. Anxiety </w:t>
      </w:r>
      <w:r w:rsidRPr="000C32BF">
        <w:rPr>
          <w:rFonts w:cs="宋体"/>
          <w:noProof w:val="0"/>
          <w:lang w:eastAsia="zh-CN"/>
        </w:rPr>
        <w:lastRenderedPageBreak/>
        <w:t xml:space="preserve">disorders and comorbid medical illness. </w:t>
      </w:r>
      <w:r w:rsidRPr="000C32BF">
        <w:rPr>
          <w:rFonts w:cs="宋体"/>
          <w:i/>
          <w:iCs/>
          <w:noProof w:val="0"/>
          <w:lang w:eastAsia="zh-CN"/>
        </w:rPr>
        <w:t xml:space="preserve">Gen </w:t>
      </w:r>
      <w:proofErr w:type="spellStart"/>
      <w:r w:rsidRPr="000C32BF">
        <w:rPr>
          <w:rFonts w:cs="宋体"/>
          <w:i/>
          <w:iCs/>
          <w:noProof w:val="0"/>
          <w:lang w:eastAsia="zh-CN"/>
        </w:rPr>
        <w:t>Hosp</w:t>
      </w:r>
      <w:proofErr w:type="spellEnd"/>
      <w:r w:rsidRPr="000C32BF">
        <w:rPr>
          <w:rFonts w:cs="宋体"/>
          <w:i/>
          <w:iCs/>
          <w:noProof w:val="0"/>
          <w:lang w:eastAsia="zh-CN"/>
        </w:rPr>
        <w:t xml:space="preserve"> Psychiatry</w:t>
      </w:r>
      <w:r w:rsidRPr="000C32BF">
        <w:rPr>
          <w:rFonts w:cs="宋体"/>
          <w:noProof w:val="0"/>
          <w:lang w:eastAsia="zh-CN"/>
        </w:rPr>
        <w:t xml:space="preserve"> </w:t>
      </w:r>
      <w:r>
        <w:rPr>
          <w:rFonts w:cs="宋体" w:hint="eastAsia"/>
          <w:noProof w:val="0"/>
          <w:lang w:eastAsia="zh-CN"/>
        </w:rPr>
        <w:t>2008</w:t>
      </w:r>
      <w:r w:rsidRPr="000C32BF">
        <w:rPr>
          <w:rFonts w:cs="宋体"/>
          <w:noProof w:val="0"/>
          <w:lang w:eastAsia="zh-CN"/>
        </w:rPr>
        <w:t xml:space="preserve">; </w:t>
      </w:r>
      <w:r w:rsidRPr="000C32BF">
        <w:rPr>
          <w:rFonts w:cs="宋体"/>
          <w:b/>
          <w:bCs/>
          <w:noProof w:val="0"/>
          <w:lang w:eastAsia="zh-CN"/>
        </w:rPr>
        <w:t>30</w:t>
      </w:r>
      <w:r w:rsidRPr="000C32BF">
        <w:rPr>
          <w:rFonts w:cs="宋体"/>
          <w:noProof w:val="0"/>
          <w:lang w:eastAsia="zh-CN"/>
        </w:rPr>
        <w:t>: 208-225 [PMID: 18433653 DOI: 10.1016/j.genhosppsych.2007.12.006]</w:t>
      </w:r>
    </w:p>
    <w:p w14:paraId="50B8A8FB"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59 </w:t>
      </w:r>
      <w:r w:rsidRPr="000C32BF">
        <w:rPr>
          <w:rFonts w:cs="宋体"/>
          <w:b/>
          <w:bCs/>
          <w:noProof w:val="0"/>
          <w:lang w:eastAsia="zh-CN"/>
        </w:rPr>
        <w:t>Eaton WW</w:t>
      </w:r>
      <w:r w:rsidRPr="000C32BF">
        <w:rPr>
          <w:rFonts w:cs="宋体"/>
          <w:noProof w:val="0"/>
          <w:lang w:eastAsia="zh-CN"/>
        </w:rPr>
        <w:t xml:space="preserve">, Pedersen MG, Nielsen PR, Mortensen PB. </w:t>
      </w:r>
      <w:proofErr w:type="gramStart"/>
      <w:r w:rsidRPr="000C32BF">
        <w:rPr>
          <w:rFonts w:cs="宋体"/>
          <w:noProof w:val="0"/>
          <w:lang w:eastAsia="zh-CN"/>
        </w:rPr>
        <w:t>Autoimmune diseases, bipolar disorder, and non-affective psychosis.</w:t>
      </w:r>
      <w:proofErr w:type="gramEnd"/>
      <w:r w:rsidRPr="000C32BF">
        <w:rPr>
          <w:rFonts w:cs="宋体"/>
          <w:noProof w:val="0"/>
          <w:lang w:eastAsia="zh-CN"/>
        </w:rPr>
        <w:t xml:space="preserve"> </w:t>
      </w:r>
      <w:r w:rsidRPr="000C32BF">
        <w:rPr>
          <w:rFonts w:cs="宋体"/>
          <w:i/>
          <w:iCs/>
          <w:noProof w:val="0"/>
          <w:lang w:eastAsia="zh-CN"/>
        </w:rPr>
        <w:t xml:space="preserve">Bipolar </w:t>
      </w:r>
      <w:proofErr w:type="spellStart"/>
      <w:r w:rsidRPr="000C32BF">
        <w:rPr>
          <w:rFonts w:cs="宋体"/>
          <w:i/>
          <w:iCs/>
          <w:noProof w:val="0"/>
          <w:lang w:eastAsia="zh-CN"/>
        </w:rPr>
        <w:t>Disord</w:t>
      </w:r>
      <w:proofErr w:type="spellEnd"/>
      <w:r w:rsidRPr="000C32BF">
        <w:rPr>
          <w:rFonts w:cs="宋体"/>
          <w:noProof w:val="0"/>
          <w:lang w:eastAsia="zh-CN"/>
        </w:rPr>
        <w:t xml:space="preserve"> 2010; </w:t>
      </w:r>
      <w:r w:rsidRPr="000C32BF">
        <w:rPr>
          <w:rFonts w:cs="宋体"/>
          <w:b/>
          <w:bCs/>
          <w:noProof w:val="0"/>
          <w:lang w:eastAsia="zh-CN"/>
        </w:rPr>
        <w:t>12</w:t>
      </w:r>
      <w:r w:rsidRPr="000C32BF">
        <w:rPr>
          <w:rFonts w:cs="宋体"/>
          <w:noProof w:val="0"/>
          <w:lang w:eastAsia="zh-CN"/>
        </w:rPr>
        <w:t>: 638-646 [PMID: 20868462 DOI: 10.1111/j.1399-5618.2010.00853.x]</w:t>
      </w:r>
    </w:p>
    <w:p w14:paraId="5737913B"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0 </w:t>
      </w:r>
      <w:r w:rsidRPr="000C32BF">
        <w:rPr>
          <w:rFonts w:cs="宋体"/>
          <w:b/>
          <w:bCs/>
          <w:noProof w:val="0"/>
          <w:lang w:eastAsia="zh-CN"/>
        </w:rPr>
        <w:t>Chung KH</w:t>
      </w:r>
      <w:r w:rsidRPr="000C32BF">
        <w:rPr>
          <w:rFonts w:cs="宋体"/>
          <w:noProof w:val="0"/>
          <w:lang w:eastAsia="zh-CN"/>
        </w:rPr>
        <w:t xml:space="preserve">, Liu SP, Lin HC, Chung SD. Bladder pain syndrome/interstitial cystitis is associated with anxiety disorder. </w:t>
      </w:r>
      <w:proofErr w:type="spellStart"/>
      <w:r w:rsidRPr="000C32BF">
        <w:rPr>
          <w:rFonts w:cs="宋体"/>
          <w:i/>
          <w:iCs/>
          <w:noProof w:val="0"/>
          <w:lang w:eastAsia="zh-CN"/>
        </w:rPr>
        <w:t>Neurourol</w:t>
      </w:r>
      <w:proofErr w:type="spellEnd"/>
      <w:r w:rsidRPr="000C32BF">
        <w:rPr>
          <w:rFonts w:cs="宋体"/>
          <w:i/>
          <w:iCs/>
          <w:noProof w:val="0"/>
          <w:lang w:eastAsia="zh-CN"/>
        </w:rPr>
        <w:t xml:space="preserve"> </w:t>
      </w:r>
      <w:proofErr w:type="spellStart"/>
      <w:r w:rsidRPr="000C32BF">
        <w:rPr>
          <w:rFonts w:cs="宋体"/>
          <w:i/>
          <w:iCs/>
          <w:noProof w:val="0"/>
          <w:lang w:eastAsia="zh-CN"/>
        </w:rPr>
        <w:t>Urodyn</w:t>
      </w:r>
      <w:proofErr w:type="spellEnd"/>
      <w:r w:rsidRPr="000C32BF">
        <w:rPr>
          <w:rFonts w:cs="宋体"/>
          <w:noProof w:val="0"/>
          <w:lang w:eastAsia="zh-CN"/>
        </w:rPr>
        <w:t xml:space="preserve"> 2014; </w:t>
      </w:r>
      <w:r w:rsidRPr="000C32BF">
        <w:rPr>
          <w:rFonts w:cs="宋体"/>
          <w:b/>
          <w:bCs/>
          <w:noProof w:val="0"/>
          <w:lang w:eastAsia="zh-CN"/>
        </w:rPr>
        <w:t>33</w:t>
      </w:r>
      <w:r w:rsidRPr="000C32BF">
        <w:rPr>
          <w:rFonts w:cs="宋体"/>
          <w:noProof w:val="0"/>
          <w:lang w:eastAsia="zh-CN"/>
        </w:rPr>
        <w:t>: 101-105 [PMID: 24038135 DOI: 10.1002/nau.22382]</w:t>
      </w:r>
    </w:p>
    <w:p w14:paraId="09CB5B6E"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1 </w:t>
      </w:r>
      <w:r w:rsidRPr="000C32BF">
        <w:rPr>
          <w:rFonts w:cs="宋体"/>
          <w:b/>
          <w:bCs/>
          <w:noProof w:val="0"/>
          <w:lang w:eastAsia="zh-CN"/>
        </w:rPr>
        <w:t>Clemens JQ</w:t>
      </w:r>
      <w:r w:rsidRPr="000C32BF">
        <w:rPr>
          <w:rFonts w:cs="宋体"/>
          <w:noProof w:val="0"/>
          <w:lang w:eastAsia="zh-CN"/>
        </w:rPr>
        <w:t xml:space="preserve">, Elliott MN, </w:t>
      </w:r>
      <w:proofErr w:type="spellStart"/>
      <w:r w:rsidRPr="000C32BF">
        <w:rPr>
          <w:rFonts w:cs="宋体"/>
          <w:noProof w:val="0"/>
          <w:lang w:eastAsia="zh-CN"/>
        </w:rPr>
        <w:t>Suttorp</w:t>
      </w:r>
      <w:proofErr w:type="spellEnd"/>
      <w:r w:rsidRPr="000C32BF">
        <w:rPr>
          <w:rFonts w:cs="宋体"/>
          <w:noProof w:val="0"/>
          <w:lang w:eastAsia="zh-CN"/>
        </w:rPr>
        <w:t xml:space="preserve"> M, Berry SH. Temporal ordering of interstitial cystitis/bladder pain syndrome and non-bladder conditions. </w:t>
      </w:r>
      <w:r w:rsidRPr="000C32BF">
        <w:rPr>
          <w:rFonts w:cs="宋体"/>
          <w:i/>
          <w:iCs/>
          <w:noProof w:val="0"/>
          <w:lang w:eastAsia="zh-CN"/>
        </w:rPr>
        <w:t>Urology</w:t>
      </w:r>
      <w:r w:rsidRPr="000C32BF">
        <w:rPr>
          <w:rFonts w:cs="宋体"/>
          <w:noProof w:val="0"/>
          <w:lang w:eastAsia="zh-CN"/>
        </w:rPr>
        <w:t xml:space="preserve"> 2012; </w:t>
      </w:r>
      <w:r w:rsidRPr="000C32BF">
        <w:rPr>
          <w:rFonts w:cs="宋体"/>
          <w:b/>
          <w:bCs/>
          <w:noProof w:val="0"/>
          <w:lang w:eastAsia="zh-CN"/>
        </w:rPr>
        <w:t>80</w:t>
      </w:r>
      <w:r w:rsidRPr="000C32BF">
        <w:rPr>
          <w:rFonts w:cs="宋体"/>
          <w:noProof w:val="0"/>
          <w:lang w:eastAsia="zh-CN"/>
        </w:rPr>
        <w:t>: 1227-1231 [PMID: 23206765 DOI: 10.1016/j.urology.2012.06.059]</w:t>
      </w:r>
    </w:p>
    <w:p w14:paraId="597F3A04"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2 </w:t>
      </w:r>
      <w:r w:rsidRPr="000C32BF">
        <w:rPr>
          <w:rFonts w:cs="宋体"/>
          <w:b/>
          <w:bCs/>
          <w:noProof w:val="0"/>
          <w:lang w:eastAsia="zh-CN"/>
        </w:rPr>
        <w:t>Miller BJ</w:t>
      </w:r>
      <w:r w:rsidRPr="000C32BF">
        <w:rPr>
          <w:rFonts w:cs="宋体"/>
          <w:noProof w:val="0"/>
          <w:lang w:eastAsia="zh-CN"/>
        </w:rPr>
        <w:t xml:space="preserve">, Graham KL, </w:t>
      </w:r>
      <w:proofErr w:type="spellStart"/>
      <w:r w:rsidRPr="000C32BF">
        <w:rPr>
          <w:rFonts w:cs="宋体"/>
          <w:noProof w:val="0"/>
          <w:lang w:eastAsia="zh-CN"/>
        </w:rPr>
        <w:t>Bodenheimer</w:t>
      </w:r>
      <w:proofErr w:type="spellEnd"/>
      <w:r w:rsidRPr="000C32BF">
        <w:rPr>
          <w:rFonts w:cs="宋体"/>
          <w:noProof w:val="0"/>
          <w:lang w:eastAsia="zh-CN"/>
        </w:rPr>
        <w:t xml:space="preserve"> CM, Culpepper NH, Waller JL, Buckley PF. </w:t>
      </w:r>
      <w:proofErr w:type="gramStart"/>
      <w:r w:rsidRPr="000C32BF">
        <w:rPr>
          <w:rFonts w:cs="宋体"/>
          <w:noProof w:val="0"/>
          <w:lang w:eastAsia="zh-CN"/>
        </w:rPr>
        <w:t>A prevalence study of urinary tract infections in acute relapse of schizophrenia.</w:t>
      </w:r>
      <w:proofErr w:type="gramEnd"/>
      <w:r w:rsidRPr="000C32BF">
        <w:rPr>
          <w:rFonts w:cs="宋体"/>
          <w:noProof w:val="0"/>
          <w:lang w:eastAsia="zh-CN"/>
        </w:rPr>
        <w:t xml:space="preserve"> </w:t>
      </w:r>
      <w:r w:rsidRPr="000C32BF">
        <w:rPr>
          <w:rFonts w:cs="宋体"/>
          <w:i/>
          <w:iCs/>
          <w:noProof w:val="0"/>
          <w:lang w:eastAsia="zh-CN"/>
        </w:rPr>
        <w:t xml:space="preserve">J </w:t>
      </w:r>
      <w:proofErr w:type="spellStart"/>
      <w:r w:rsidRPr="000C32BF">
        <w:rPr>
          <w:rFonts w:cs="宋体"/>
          <w:i/>
          <w:iCs/>
          <w:noProof w:val="0"/>
          <w:lang w:eastAsia="zh-CN"/>
        </w:rPr>
        <w:t>Clin</w:t>
      </w:r>
      <w:proofErr w:type="spellEnd"/>
      <w:r w:rsidRPr="000C32BF">
        <w:rPr>
          <w:rFonts w:cs="宋体"/>
          <w:i/>
          <w:iCs/>
          <w:noProof w:val="0"/>
          <w:lang w:eastAsia="zh-CN"/>
        </w:rPr>
        <w:t xml:space="preserve"> Psychiatry</w:t>
      </w:r>
      <w:r w:rsidRPr="000C32BF">
        <w:rPr>
          <w:rFonts w:cs="宋体"/>
          <w:noProof w:val="0"/>
          <w:lang w:eastAsia="zh-CN"/>
        </w:rPr>
        <w:t xml:space="preserve"> 2013; </w:t>
      </w:r>
      <w:r w:rsidRPr="000C32BF">
        <w:rPr>
          <w:rFonts w:cs="宋体"/>
          <w:b/>
          <w:bCs/>
          <w:noProof w:val="0"/>
          <w:lang w:eastAsia="zh-CN"/>
        </w:rPr>
        <w:t>74</w:t>
      </w:r>
      <w:r w:rsidRPr="000C32BF">
        <w:rPr>
          <w:rFonts w:cs="宋体"/>
          <w:noProof w:val="0"/>
          <w:lang w:eastAsia="zh-CN"/>
        </w:rPr>
        <w:t>: 271-277 [PMID: 23561234 DOI: 10.4088/JCP.12m08050]</w:t>
      </w:r>
    </w:p>
    <w:p w14:paraId="00E187FE"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63 </w:t>
      </w:r>
      <w:proofErr w:type="spellStart"/>
      <w:r w:rsidRPr="000C32BF">
        <w:rPr>
          <w:rFonts w:cs="宋体"/>
          <w:b/>
          <w:bCs/>
          <w:noProof w:val="0"/>
          <w:lang w:eastAsia="zh-CN"/>
        </w:rPr>
        <w:t>Benros</w:t>
      </w:r>
      <w:proofErr w:type="spellEnd"/>
      <w:r w:rsidRPr="000C32BF">
        <w:rPr>
          <w:rFonts w:cs="宋体"/>
          <w:b/>
          <w:bCs/>
          <w:noProof w:val="0"/>
          <w:lang w:eastAsia="zh-CN"/>
        </w:rPr>
        <w:t xml:space="preserve"> ME</w:t>
      </w:r>
      <w:r w:rsidRPr="000C32BF">
        <w:rPr>
          <w:rFonts w:cs="宋体"/>
          <w:noProof w:val="0"/>
          <w:lang w:eastAsia="zh-CN"/>
        </w:rPr>
        <w:t xml:space="preserve">, Nielsen PR, </w:t>
      </w:r>
      <w:proofErr w:type="spellStart"/>
      <w:r w:rsidRPr="000C32BF">
        <w:rPr>
          <w:rFonts w:cs="宋体"/>
          <w:noProof w:val="0"/>
          <w:lang w:eastAsia="zh-CN"/>
        </w:rPr>
        <w:t>Nordentoft</w:t>
      </w:r>
      <w:proofErr w:type="spellEnd"/>
      <w:r w:rsidRPr="000C32BF">
        <w:rPr>
          <w:rFonts w:cs="宋体"/>
          <w:noProof w:val="0"/>
          <w:lang w:eastAsia="zh-CN"/>
        </w:rPr>
        <w:t xml:space="preserve"> M, Eaton WW, Dalton SO, Mortensen PB.</w:t>
      </w:r>
      <w:proofErr w:type="gramEnd"/>
      <w:r w:rsidRPr="000C32BF">
        <w:rPr>
          <w:rFonts w:cs="宋体"/>
          <w:noProof w:val="0"/>
          <w:lang w:eastAsia="zh-CN"/>
        </w:rPr>
        <w:t xml:space="preserve"> Autoimmune diseases and severe infections as risk factors for schizophrenia: a 30-year population-based register study. </w:t>
      </w:r>
      <w:r w:rsidRPr="000C32BF">
        <w:rPr>
          <w:rFonts w:cs="宋体"/>
          <w:i/>
          <w:iCs/>
          <w:noProof w:val="0"/>
          <w:lang w:eastAsia="zh-CN"/>
        </w:rPr>
        <w:t>Am J Psychiatry</w:t>
      </w:r>
      <w:r w:rsidRPr="000C32BF">
        <w:rPr>
          <w:rFonts w:cs="宋体"/>
          <w:noProof w:val="0"/>
          <w:lang w:eastAsia="zh-CN"/>
        </w:rPr>
        <w:t xml:space="preserve"> 2011; </w:t>
      </w:r>
      <w:r w:rsidRPr="000C32BF">
        <w:rPr>
          <w:rFonts w:cs="宋体"/>
          <w:b/>
          <w:bCs/>
          <w:noProof w:val="0"/>
          <w:lang w:eastAsia="zh-CN"/>
        </w:rPr>
        <w:t>168</w:t>
      </w:r>
      <w:r w:rsidRPr="000C32BF">
        <w:rPr>
          <w:rFonts w:cs="宋体"/>
          <w:noProof w:val="0"/>
          <w:lang w:eastAsia="zh-CN"/>
        </w:rPr>
        <w:t>: 1303-1310 [PMID: 22193673 DOI: 10.1176/appi.ajp.2011.11030516]</w:t>
      </w:r>
    </w:p>
    <w:p w14:paraId="672ADB4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4 </w:t>
      </w:r>
      <w:r w:rsidRPr="000C32BF">
        <w:rPr>
          <w:rFonts w:cs="宋体"/>
          <w:b/>
          <w:bCs/>
          <w:noProof w:val="0"/>
          <w:lang w:eastAsia="zh-CN"/>
        </w:rPr>
        <w:t>Benito-León J</w:t>
      </w:r>
      <w:r w:rsidRPr="000C32BF">
        <w:rPr>
          <w:rFonts w:cs="宋体"/>
          <w:noProof w:val="0"/>
          <w:lang w:eastAsia="zh-CN"/>
        </w:rPr>
        <w:t xml:space="preserve">, </w:t>
      </w:r>
      <w:proofErr w:type="spellStart"/>
      <w:r w:rsidRPr="000C32BF">
        <w:rPr>
          <w:rFonts w:cs="宋体"/>
          <w:noProof w:val="0"/>
          <w:lang w:eastAsia="zh-CN"/>
        </w:rPr>
        <w:t>Labiano-Fontcuberta</w:t>
      </w:r>
      <w:proofErr w:type="spellEnd"/>
      <w:r w:rsidRPr="000C32BF">
        <w:rPr>
          <w:rFonts w:cs="宋体"/>
          <w:noProof w:val="0"/>
          <w:lang w:eastAsia="zh-CN"/>
        </w:rPr>
        <w:t xml:space="preserve"> A, Mitchell AJ, Moreno-</w:t>
      </w:r>
      <w:proofErr w:type="spellStart"/>
      <w:r w:rsidRPr="000C32BF">
        <w:rPr>
          <w:rFonts w:cs="宋体"/>
          <w:noProof w:val="0"/>
          <w:lang w:eastAsia="zh-CN"/>
        </w:rPr>
        <w:t>García</w:t>
      </w:r>
      <w:proofErr w:type="spellEnd"/>
      <w:r w:rsidRPr="000C32BF">
        <w:rPr>
          <w:rFonts w:cs="宋体"/>
          <w:noProof w:val="0"/>
          <w:lang w:eastAsia="zh-CN"/>
        </w:rPr>
        <w:t xml:space="preserve"> S, </w:t>
      </w:r>
      <w:proofErr w:type="spellStart"/>
      <w:r w:rsidRPr="000C32BF">
        <w:rPr>
          <w:rFonts w:cs="宋体"/>
          <w:noProof w:val="0"/>
          <w:lang w:eastAsia="zh-CN"/>
        </w:rPr>
        <w:t>Martínez</w:t>
      </w:r>
      <w:proofErr w:type="spellEnd"/>
      <w:r w:rsidRPr="000C32BF">
        <w:rPr>
          <w:rFonts w:cs="宋体"/>
          <w:noProof w:val="0"/>
          <w:lang w:eastAsia="zh-CN"/>
        </w:rPr>
        <w:t xml:space="preserve">-Martín P. Multiple sclerosis is associated with high trait anger: a case-control study. </w:t>
      </w:r>
      <w:r w:rsidRPr="000C32BF">
        <w:rPr>
          <w:rFonts w:cs="宋体"/>
          <w:i/>
          <w:iCs/>
          <w:noProof w:val="0"/>
          <w:lang w:eastAsia="zh-CN"/>
        </w:rPr>
        <w:t xml:space="preserve">J </w:t>
      </w:r>
      <w:proofErr w:type="spellStart"/>
      <w:r w:rsidRPr="000C32BF">
        <w:rPr>
          <w:rFonts w:cs="宋体"/>
          <w:i/>
          <w:iCs/>
          <w:noProof w:val="0"/>
          <w:lang w:eastAsia="zh-CN"/>
        </w:rPr>
        <w:t>Neurol</w:t>
      </w:r>
      <w:proofErr w:type="spellEnd"/>
      <w:r w:rsidRPr="000C32BF">
        <w:rPr>
          <w:rFonts w:cs="宋体"/>
          <w:i/>
          <w:iCs/>
          <w:noProof w:val="0"/>
          <w:lang w:eastAsia="zh-CN"/>
        </w:rPr>
        <w:t xml:space="preserve"> </w:t>
      </w:r>
      <w:proofErr w:type="spellStart"/>
      <w:r w:rsidRPr="000C32BF">
        <w:rPr>
          <w:rFonts w:cs="宋体"/>
          <w:i/>
          <w:iCs/>
          <w:noProof w:val="0"/>
          <w:lang w:eastAsia="zh-CN"/>
        </w:rPr>
        <w:t>Sci</w:t>
      </w:r>
      <w:proofErr w:type="spellEnd"/>
      <w:r w:rsidRPr="000C32BF">
        <w:rPr>
          <w:rFonts w:cs="宋体"/>
          <w:noProof w:val="0"/>
          <w:lang w:eastAsia="zh-CN"/>
        </w:rPr>
        <w:t xml:space="preserve"> 2014; </w:t>
      </w:r>
      <w:r w:rsidRPr="000C32BF">
        <w:rPr>
          <w:rFonts w:cs="宋体"/>
          <w:b/>
          <w:bCs/>
          <w:noProof w:val="0"/>
          <w:lang w:eastAsia="zh-CN"/>
        </w:rPr>
        <w:t>340</w:t>
      </w:r>
      <w:r w:rsidRPr="000C32BF">
        <w:rPr>
          <w:rFonts w:cs="宋体"/>
          <w:noProof w:val="0"/>
          <w:lang w:eastAsia="zh-CN"/>
        </w:rPr>
        <w:t>: 69-74 [PMID: 24635887 DOI: 10.1016/j.jns.2014.02.029]</w:t>
      </w:r>
    </w:p>
    <w:p w14:paraId="722A77D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5 </w:t>
      </w:r>
      <w:proofErr w:type="spellStart"/>
      <w:r w:rsidRPr="000C32BF">
        <w:rPr>
          <w:rFonts w:cs="宋体"/>
          <w:b/>
          <w:bCs/>
          <w:noProof w:val="0"/>
          <w:lang w:eastAsia="zh-CN"/>
        </w:rPr>
        <w:t>Feigenson</w:t>
      </w:r>
      <w:proofErr w:type="spellEnd"/>
      <w:r w:rsidRPr="000C32BF">
        <w:rPr>
          <w:rFonts w:cs="宋体"/>
          <w:b/>
          <w:bCs/>
          <w:noProof w:val="0"/>
          <w:lang w:eastAsia="zh-CN"/>
        </w:rPr>
        <w:t xml:space="preserve"> KA</w:t>
      </w:r>
      <w:r w:rsidRPr="000C32BF">
        <w:rPr>
          <w:rFonts w:cs="宋体"/>
          <w:noProof w:val="0"/>
          <w:lang w:eastAsia="zh-CN"/>
        </w:rPr>
        <w:t xml:space="preserve">, </w:t>
      </w:r>
      <w:proofErr w:type="spellStart"/>
      <w:r w:rsidRPr="000C32BF">
        <w:rPr>
          <w:rFonts w:cs="宋体"/>
          <w:noProof w:val="0"/>
          <w:lang w:eastAsia="zh-CN"/>
        </w:rPr>
        <w:t>Kusnecov</w:t>
      </w:r>
      <w:proofErr w:type="spellEnd"/>
      <w:r w:rsidRPr="000C32BF">
        <w:rPr>
          <w:rFonts w:cs="宋体"/>
          <w:noProof w:val="0"/>
          <w:lang w:eastAsia="zh-CN"/>
        </w:rPr>
        <w:t xml:space="preserve"> AW, Silverstein SM. Inflammation and the two-hit hypothesis of schizophrenia. </w:t>
      </w:r>
      <w:proofErr w:type="spellStart"/>
      <w:r w:rsidRPr="000C32BF">
        <w:rPr>
          <w:rFonts w:cs="宋体"/>
          <w:i/>
          <w:iCs/>
          <w:noProof w:val="0"/>
          <w:lang w:eastAsia="zh-CN"/>
        </w:rPr>
        <w:t>Neurosci</w:t>
      </w:r>
      <w:proofErr w:type="spellEnd"/>
      <w:r w:rsidRPr="000C32BF">
        <w:rPr>
          <w:rFonts w:cs="宋体"/>
          <w:i/>
          <w:iCs/>
          <w:noProof w:val="0"/>
          <w:lang w:eastAsia="zh-CN"/>
        </w:rPr>
        <w:t xml:space="preserve"> </w:t>
      </w:r>
      <w:proofErr w:type="spellStart"/>
      <w:r w:rsidRPr="000C32BF">
        <w:rPr>
          <w:rFonts w:cs="宋体"/>
          <w:i/>
          <w:iCs/>
          <w:noProof w:val="0"/>
          <w:lang w:eastAsia="zh-CN"/>
        </w:rPr>
        <w:t>Biobehav</w:t>
      </w:r>
      <w:proofErr w:type="spellEnd"/>
      <w:r w:rsidRPr="000C32BF">
        <w:rPr>
          <w:rFonts w:cs="宋体"/>
          <w:i/>
          <w:iCs/>
          <w:noProof w:val="0"/>
          <w:lang w:eastAsia="zh-CN"/>
        </w:rPr>
        <w:t xml:space="preserve"> Rev</w:t>
      </w:r>
      <w:r w:rsidRPr="000C32BF">
        <w:rPr>
          <w:rFonts w:cs="宋体"/>
          <w:noProof w:val="0"/>
          <w:lang w:eastAsia="zh-CN"/>
        </w:rPr>
        <w:t xml:space="preserve"> 2014; </w:t>
      </w:r>
      <w:r w:rsidRPr="000C32BF">
        <w:rPr>
          <w:rFonts w:cs="宋体"/>
          <w:b/>
          <w:bCs/>
          <w:noProof w:val="0"/>
          <w:lang w:eastAsia="zh-CN"/>
        </w:rPr>
        <w:t>38</w:t>
      </w:r>
      <w:r w:rsidRPr="000C32BF">
        <w:rPr>
          <w:rFonts w:cs="宋体"/>
          <w:noProof w:val="0"/>
          <w:lang w:eastAsia="zh-CN"/>
        </w:rPr>
        <w:t>: 72-93 [PMID: 24247023 DOI: 10.1016/j.neubiorev.2013.11.006]</w:t>
      </w:r>
    </w:p>
    <w:p w14:paraId="6243C0D4"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6 </w:t>
      </w:r>
      <w:proofErr w:type="spellStart"/>
      <w:r w:rsidRPr="000C32BF">
        <w:rPr>
          <w:rFonts w:cs="宋体"/>
          <w:b/>
          <w:bCs/>
          <w:noProof w:val="0"/>
          <w:lang w:eastAsia="zh-CN"/>
        </w:rPr>
        <w:t>Preisig</w:t>
      </w:r>
      <w:proofErr w:type="spellEnd"/>
      <w:r w:rsidRPr="000C32BF">
        <w:rPr>
          <w:rFonts w:cs="宋体"/>
          <w:b/>
          <w:bCs/>
          <w:noProof w:val="0"/>
          <w:lang w:eastAsia="zh-CN"/>
        </w:rPr>
        <w:t xml:space="preserve"> M</w:t>
      </w:r>
      <w:r w:rsidRPr="000C32BF">
        <w:rPr>
          <w:rFonts w:cs="宋体"/>
          <w:noProof w:val="0"/>
          <w:lang w:eastAsia="zh-CN"/>
        </w:rPr>
        <w:t xml:space="preserve">, </w:t>
      </w:r>
      <w:proofErr w:type="spellStart"/>
      <w:r w:rsidRPr="000C32BF">
        <w:rPr>
          <w:rFonts w:cs="宋体"/>
          <w:noProof w:val="0"/>
          <w:lang w:eastAsia="zh-CN"/>
        </w:rPr>
        <w:t>Waeber</w:t>
      </w:r>
      <w:proofErr w:type="spellEnd"/>
      <w:r w:rsidRPr="000C32BF">
        <w:rPr>
          <w:rFonts w:cs="宋体"/>
          <w:noProof w:val="0"/>
          <w:lang w:eastAsia="zh-CN"/>
        </w:rPr>
        <w:t xml:space="preserve"> G, </w:t>
      </w:r>
      <w:proofErr w:type="spellStart"/>
      <w:r w:rsidRPr="000C32BF">
        <w:rPr>
          <w:rFonts w:cs="宋体"/>
          <w:noProof w:val="0"/>
          <w:lang w:eastAsia="zh-CN"/>
        </w:rPr>
        <w:t>Vollenweider</w:t>
      </w:r>
      <w:proofErr w:type="spellEnd"/>
      <w:r w:rsidRPr="000C32BF">
        <w:rPr>
          <w:rFonts w:cs="宋体"/>
          <w:noProof w:val="0"/>
          <w:lang w:eastAsia="zh-CN"/>
        </w:rPr>
        <w:t xml:space="preserve"> P, Bovet P, </w:t>
      </w:r>
      <w:proofErr w:type="spellStart"/>
      <w:r w:rsidRPr="000C32BF">
        <w:rPr>
          <w:rFonts w:cs="宋体"/>
          <w:noProof w:val="0"/>
          <w:lang w:eastAsia="zh-CN"/>
        </w:rPr>
        <w:t>Rothen</w:t>
      </w:r>
      <w:proofErr w:type="spellEnd"/>
      <w:r w:rsidRPr="000C32BF">
        <w:rPr>
          <w:rFonts w:cs="宋体"/>
          <w:noProof w:val="0"/>
          <w:lang w:eastAsia="zh-CN"/>
        </w:rPr>
        <w:t xml:space="preserve"> S, </w:t>
      </w:r>
      <w:proofErr w:type="spellStart"/>
      <w:r w:rsidRPr="000C32BF">
        <w:rPr>
          <w:rFonts w:cs="宋体"/>
          <w:noProof w:val="0"/>
          <w:lang w:eastAsia="zh-CN"/>
        </w:rPr>
        <w:t>Vandeleur</w:t>
      </w:r>
      <w:proofErr w:type="spellEnd"/>
      <w:r w:rsidRPr="000C32BF">
        <w:rPr>
          <w:rFonts w:cs="宋体"/>
          <w:noProof w:val="0"/>
          <w:lang w:eastAsia="zh-CN"/>
        </w:rPr>
        <w:t xml:space="preserve"> C, </w:t>
      </w:r>
      <w:proofErr w:type="spellStart"/>
      <w:r w:rsidRPr="000C32BF">
        <w:rPr>
          <w:rFonts w:cs="宋体"/>
          <w:noProof w:val="0"/>
          <w:lang w:eastAsia="zh-CN"/>
        </w:rPr>
        <w:t>Guex</w:t>
      </w:r>
      <w:proofErr w:type="spellEnd"/>
      <w:r w:rsidRPr="000C32BF">
        <w:rPr>
          <w:rFonts w:cs="宋体"/>
          <w:noProof w:val="0"/>
          <w:lang w:eastAsia="zh-CN"/>
        </w:rPr>
        <w:t xml:space="preserve"> P, Middleton L, </w:t>
      </w:r>
      <w:proofErr w:type="spellStart"/>
      <w:r w:rsidRPr="000C32BF">
        <w:rPr>
          <w:rFonts w:cs="宋体"/>
          <w:noProof w:val="0"/>
          <w:lang w:eastAsia="zh-CN"/>
        </w:rPr>
        <w:t>Waterworth</w:t>
      </w:r>
      <w:proofErr w:type="spellEnd"/>
      <w:r w:rsidRPr="000C32BF">
        <w:rPr>
          <w:rFonts w:cs="宋体"/>
          <w:noProof w:val="0"/>
          <w:lang w:eastAsia="zh-CN"/>
        </w:rPr>
        <w:t xml:space="preserve"> D, </w:t>
      </w:r>
      <w:proofErr w:type="spellStart"/>
      <w:r w:rsidRPr="000C32BF">
        <w:rPr>
          <w:rFonts w:cs="宋体"/>
          <w:noProof w:val="0"/>
          <w:lang w:eastAsia="zh-CN"/>
        </w:rPr>
        <w:t>Mooser</w:t>
      </w:r>
      <w:proofErr w:type="spellEnd"/>
      <w:r w:rsidRPr="000C32BF">
        <w:rPr>
          <w:rFonts w:cs="宋体"/>
          <w:noProof w:val="0"/>
          <w:lang w:eastAsia="zh-CN"/>
        </w:rPr>
        <w:t xml:space="preserve"> V, </w:t>
      </w:r>
      <w:proofErr w:type="spellStart"/>
      <w:r w:rsidRPr="000C32BF">
        <w:rPr>
          <w:rFonts w:cs="宋体"/>
          <w:noProof w:val="0"/>
          <w:lang w:eastAsia="zh-CN"/>
        </w:rPr>
        <w:t>Tozzi</w:t>
      </w:r>
      <w:proofErr w:type="spellEnd"/>
      <w:r w:rsidRPr="000C32BF">
        <w:rPr>
          <w:rFonts w:cs="宋体"/>
          <w:noProof w:val="0"/>
          <w:lang w:eastAsia="zh-CN"/>
        </w:rPr>
        <w:t xml:space="preserve"> F, Muglia P. The </w:t>
      </w:r>
      <w:proofErr w:type="spellStart"/>
      <w:r w:rsidRPr="000C32BF">
        <w:rPr>
          <w:rFonts w:cs="宋体"/>
          <w:noProof w:val="0"/>
          <w:lang w:eastAsia="zh-CN"/>
        </w:rPr>
        <w:t>PsyCoLaus</w:t>
      </w:r>
      <w:proofErr w:type="spellEnd"/>
      <w:r w:rsidRPr="000C32BF">
        <w:rPr>
          <w:rFonts w:cs="宋体"/>
          <w:noProof w:val="0"/>
          <w:lang w:eastAsia="zh-CN"/>
        </w:rPr>
        <w:t xml:space="preserve"> study: methodology and characteristics of the sample of a population-based survey on psychiatric disorders and their association with genetic and cardiovascular risk factors. </w:t>
      </w:r>
      <w:r w:rsidRPr="000C32BF">
        <w:rPr>
          <w:rFonts w:cs="宋体"/>
          <w:i/>
          <w:iCs/>
          <w:noProof w:val="0"/>
          <w:lang w:eastAsia="zh-CN"/>
        </w:rPr>
        <w:t>BMC Psychiatry</w:t>
      </w:r>
      <w:r w:rsidRPr="000C32BF">
        <w:rPr>
          <w:rFonts w:cs="宋体"/>
          <w:noProof w:val="0"/>
          <w:lang w:eastAsia="zh-CN"/>
        </w:rPr>
        <w:t xml:space="preserve"> 2009; </w:t>
      </w:r>
      <w:r w:rsidRPr="000C32BF">
        <w:rPr>
          <w:rFonts w:cs="宋体"/>
          <w:b/>
          <w:bCs/>
          <w:noProof w:val="0"/>
          <w:lang w:eastAsia="zh-CN"/>
        </w:rPr>
        <w:t>9</w:t>
      </w:r>
      <w:r w:rsidRPr="000C32BF">
        <w:rPr>
          <w:rFonts w:cs="宋体"/>
          <w:noProof w:val="0"/>
          <w:lang w:eastAsia="zh-CN"/>
        </w:rPr>
        <w:t>: 9 [PMID: 19292899 DOI: 10.1186/1471-244X-9-9]</w:t>
      </w:r>
    </w:p>
    <w:p w14:paraId="5C496380" w14:textId="77777777" w:rsidR="000C32BF" w:rsidRPr="000C32BF" w:rsidRDefault="000C32BF" w:rsidP="000C32BF">
      <w:pPr>
        <w:spacing w:after="0"/>
        <w:jc w:val="both"/>
        <w:rPr>
          <w:rFonts w:cs="宋体"/>
          <w:noProof w:val="0"/>
          <w:lang w:eastAsia="zh-CN"/>
        </w:rPr>
      </w:pPr>
      <w:r w:rsidRPr="000C32BF">
        <w:rPr>
          <w:rFonts w:cs="宋体"/>
          <w:noProof w:val="0"/>
          <w:lang w:eastAsia="zh-CN"/>
        </w:rPr>
        <w:lastRenderedPageBreak/>
        <w:t xml:space="preserve">67 </w:t>
      </w:r>
      <w:proofErr w:type="spellStart"/>
      <w:r w:rsidRPr="000C32BF">
        <w:rPr>
          <w:rFonts w:cs="宋体"/>
          <w:b/>
          <w:bCs/>
          <w:noProof w:val="0"/>
          <w:lang w:eastAsia="zh-CN"/>
        </w:rPr>
        <w:t>Firmann</w:t>
      </w:r>
      <w:proofErr w:type="spellEnd"/>
      <w:r w:rsidRPr="000C32BF">
        <w:rPr>
          <w:rFonts w:cs="宋体"/>
          <w:b/>
          <w:bCs/>
          <w:noProof w:val="0"/>
          <w:lang w:eastAsia="zh-CN"/>
        </w:rPr>
        <w:t xml:space="preserve"> M</w:t>
      </w:r>
      <w:r w:rsidRPr="000C32BF">
        <w:rPr>
          <w:rFonts w:cs="宋体"/>
          <w:noProof w:val="0"/>
          <w:lang w:eastAsia="zh-CN"/>
        </w:rPr>
        <w:t xml:space="preserve">, Mayor V, Vidal PM, </w:t>
      </w:r>
      <w:proofErr w:type="spellStart"/>
      <w:r w:rsidRPr="000C32BF">
        <w:rPr>
          <w:rFonts w:cs="宋体"/>
          <w:noProof w:val="0"/>
          <w:lang w:eastAsia="zh-CN"/>
        </w:rPr>
        <w:t>Bochud</w:t>
      </w:r>
      <w:proofErr w:type="spellEnd"/>
      <w:r w:rsidRPr="000C32BF">
        <w:rPr>
          <w:rFonts w:cs="宋体"/>
          <w:noProof w:val="0"/>
          <w:lang w:eastAsia="zh-CN"/>
        </w:rPr>
        <w:t xml:space="preserve"> M, </w:t>
      </w:r>
      <w:proofErr w:type="spellStart"/>
      <w:r w:rsidRPr="000C32BF">
        <w:rPr>
          <w:rFonts w:cs="宋体"/>
          <w:noProof w:val="0"/>
          <w:lang w:eastAsia="zh-CN"/>
        </w:rPr>
        <w:t>Pécoud</w:t>
      </w:r>
      <w:proofErr w:type="spellEnd"/>
      <w:r w:rsidRPr="000C32BF">
        <w:rPr>
          <w:rFonts w:cs="宋体"/>
          <w:noProof w:val="0"/>
          <w:lang w:eastAsia="zh-CN"/>
        </w:rPr>
        <w:t xml:space="preserve"> A, </w:t>
      </w:r>
      <w:proofErr w:type="spellStart"/>
      <w:r w:rsidRPr="000C32BF">
        <w:rPr>
          <w:rFonts w:cs="宋体"/>
          <w:noProof w:val="0"/>
          <w:lang w:eastAsia="zh-CN"/>
        </w:rPr>
        <w:t>Hayoz</w:t>
      </w:r>
      <w:proofErr w:type="spellEnd"/>
      <w:r w:rsidRPr="000C32BF">
        <w:rPr>
          <w:rFonts w:cs="宋体"/>
          <w:noProof w:val="0"/>
          <w:lang w:eastAsia="zh-CN"/>
        </w:rPr>
        <w:t xml:space="preserve"> D, </w:t>
      </w:r>
      <w:proofErr w:type="spellStart"/>
      <w:r w:rsidRPr="000C32BF">
        <w:rPr>
          <w:rFonts w:cs="宋体"/>
          <w:noProof w:val="0"/>
          <w:lang w:eastAsia="zh-CN"/>
        </w:rPr>
        <w:t>Paccaud</w:t>
      </w:r>
      <w:proofErr w:type="spellEnd"/>
      <w:r w:rsidRPr="000C32BF">
        <w:rPr>
          <w:rFonts w:cs="宋体"/>
          <w:noProof w:val="0"/>
          <w:lang w:eastAsia="zh-CN"/>
        </w:rPr>
        <w:t xml:space="preserve"> F, </w:t>
      </w:r>
      <w:proofErr w:type="spellStart"/>
      <w:r w:rsidRPr="000C32BF">
        <w:rPr>
          <w:rFonts w:cs="宋体"/>
          <w:noProof w:val="0"/>
          <w:lang w:eastAsia="zh-CN"/>
        </w:rPr>
        <w:t>Preisig</w:t>
      </w:r>
      <w:proofErr w:type="spellEnd"/>
      <w:r w:rsidRPr="000C32BF">
        <w:rPr>
          <w:rFonts w:cs="宋体"/>
          <w:noProof w:val="0"/>
          <w:lang w:eastAsia="zh-CN"/>
        </w:rPr>
        <w:t xml:space="preserve"> M, Song KS, Yuan X, </w:t>
      </w:r>
      <w:proofErr w:type="spellStart"/>
      <w:r w:rsidRPr="000C32BF">
        <w:rPr>
          <w:rFonts w:cs="宋体"/>
          <w:noProof w:val="0"/>
          <w:lang w:eastAsia="zh-CN"/>
        </w:rPr>
        <w:t>Danoff</w:t>
      </w:r>
      <w:proofErr w:type="spellEnd"/>
      <w:r w:rsidRPr="000C32BF">
        <w:rPr>
          <w:rFonts w:cs="宋体"/>
          <w:noProof w:val="0"/>
          <w:lang w:eastAsia="zh-CN"/>
        </w:rPr>
        <w:t xml:space="preserve"> TM, </w:t>
      </w:r>
      <w:proofErr w:type="spellStart"/>
      <w:r w:rsidRPr="000C32BF">
        <w:rPr>
          <w:rFonts w:cs="宋体"/>
          <w:noProof w:val="0"/>
          <w:lang w:eastAsia="zh-CN"/>
        </w:rPr>
        <w:t>Stirnadel</w:t>
      </w:r>
      <w:proofErr w:type="spellEnd"/>
      <w:r w:rsidRPr="000C32BF">
        <w:rPr>
          <w:rFonts w:cs="宋体"/>
          <w:noProof w:val="0"/>
          <w:lang w:eastAsia="zh-CN"/>
        </w:rPr>
        <w:t xml:space="preserve"> HA, </w:t>
      </w:r>
      <w:proofErr w:type="spellStart"/>
      <w:r w:rsidRPr="000C32BF">
        <w:rPr>
          <w:rFonts w:cs="宋体"/>
          <w:noProof w:val="0"/>
          <w:lang w:eastAsia="zh-CN"/>
        </w:rPr>
        <w:t>Waterworth</w:t>
      </w:r>
      <w:proofErr w:type="spellEnd"/>
      <w:r w:rsidRPr="000C32BF">
        <w:rPr>
          <w:rFonts w:cs="宋体"/>
          <w:noProof w:val="0"/>
          <w:lang w:eastAsia="zh-CN"/>
        </w:rPr>
        <w:t xml:space="preserve"> D, </w:t>
      </w:r>
      <w:proofErr w:type="spellStart"/>
      <w:r w:rsidRPr="000C32BF">
        <w:rPr>
          <w:rFonts w:cs="宋体"/>
          <w:noProof w:val="0"/>
          <w:lang w:eastAsia="zh-CN"/>
        </w:rPr>
        <w:t>Mooser</w:t>
      </w:r>
      <w:proofErr w:type="spellEnd"/>
      <w:r w:rsidRPr="000C32BF">
        <w:rPr>
          <w:rFonts w:cs="宋体"/>
          <w:noProof w:val="0"/>
          <w:lang w:eastAsia="zh-CN"/>
        </w:rPr>
        <w:t xml:space="preserve"> V, </w:t>
      </w:r>
      <w:proofErr w:type="spellStart"/>
      <w:r w:rsidRPr="000C32BF">
        <w:rPr>
          <w:rFonts w:cs="宋体"/>
          <w:noProof w:val="0"/>
          <w:lang w:eastAsia="zh-CN"/>
        </w:rPr>
        <w:t>Waeber</w:t>
      </w:r>
      <w:proofErr w:type="spellEnd"/>
      <w:r w:rsidRPr="000C32BF">
        <w:rPr>
          <w:rFonts w:cs="宋体"/>
          <w:noProof w:val="0"/>
          <w:lang w:eastAsia="zh-CN"/>
        </w:rPr>
        <w:t xml:space="preserve"> G, </w:t>
      </w:r>
      <w:proofErr w:type="spellStart"/>
      <w:r w:rsidRPr="000C32BF">
        <w:rPr>
          <w:rFonts w:cs="宋体"/>
          <w:noProof w:val="0"/>
          <w:lang w:eastAsia="zh-CN"/>
        </w:rPr>
        <w:t>Vollenweider</w:t>
      </w:r>
      <w:proofErr w:type="spellEnd"/>
      <w:r w:rsidRPr="000C32BF">
        <w:rPr>
          <w:rFonts w:cs="宋体"/>
          <w:noProof w:val="0"/>
          <w:lang w:eastAsia="zh-CN"/>
        </w:rPr>
        <w:t xml:space="preserve"> P. The </w:t>
      </w:r>
      <w:proofErr w:type="spellStart"/>
      <w:r w:rsidRPr="000C32BF">
        <w:rPr>
          <w:rFonts w:cs="宋体"/>
          <w:noProof w:val="0"/>
          <w:lang w:eastAsia="zh-CN"/>
        </w:rPr>
        <w:t>CoLaus</w:t>
      </w:r>
      <w:proofErr w:type="spellEnd"/>
      <w:r w:rsidRPr="000C32BF">
        <w:rPr>
          <w:rFonts w:cs="宋体"/>
          <w:noProof w:val="0"/>
          <w:lang w:eastAsia="zh-CN"/>
        </w:rPr>
        <w:t xml:space="preserve"> study: a population-based study to investigate the epidemiology and genetic determinants of cardiovascular risk factors and metabolic syndrome. </w:t>
      </w:r>
      <w:r w:rsidRPr="000C32BF">
        <w:rPr>
          <w:rFonts w:cs="宋体"/>
          <w:i/>
          <w:iCs/>
          <w:noProof w:val="0"/>
          <w:lang w:eastAsia="zh-CN"/>
        </w:rPr>
        <w:t xml:space="preserve">BMC </w:t>
      </w:r>
      <w:proofErr w:type="spellStart"/>
      <w:r w:rsidRPr="000C32BF">
        <w:rPr>
          <w:rFonts w:cs="宋体"/>
          <w:i/>
          <w:iCs/>
          <w:noProof w:val="0"/>
          <w:lang w:eastAsia="zh-CN"/>
        </w:rPr>
        <w:t>Cardiovasc</w:t>
      </w:r>
      <w:proofErr w:type="spellEnd"/>
      <w:r w:rsidRPr="000C32BF">
        <w:rPr>
          <w:rFonts w:cs="宋体"/>
          <w:i/>
          <w:iCs/>
          <w:noProof w:val="0"/>
          <w:lang w:eastAsia="zh-CN"/>
        </w:rPr>
        <w:t xml:space="preserve"> </w:t>
      </w:r>
      <w:proofErr w:type="spellStart"/>
      <w:r w:rsidRPr="000C32BF">
        <w:rPr>
          <w:rFonts w:cs="宋体"/>
          <w:i/>
          <w:iCs/>
          <w:noProof w:val="0"/>
          <w:lang w:eastAsia="zh-CN"/>
        </w:rPr>
        <w:t>Disord</w:t>
      </w:r>
      <w:proofErr w:type="spellEnd"/>
      <w:r w:rsidRPr="000C32BF">
        <w:rPr>
          <w:rFonts w:cs="宋体"/>
          <w:noProof w:val="0"/>
          <w:lang w:eastAsia="zh-CN"/>
        </w:rPr>
        <w:t xml:space="preserve"> 2008; </w:t>
      </w:r>
      <w:r w:rsidRPr="000C32BF">
        <w:rPr>
          <w:rFonts w:cs="宋体"/>
          <w:b/>
          <w:bCs/>
          <w:noProof w:val="0"/>
          <w:lang w:eastAsia="zh-CN"/>
        </w:rPr>
        <w:t>8</w:t>
      </w:r>
      <w:r w:rsidRPr="000C32BF">
        <w:rPr>
          <w:rFonts w:cs="宋体"/>
          <w:noProof w:val="0"/>
          <w:lang w:eastAsia="zh-CN"/>
        </w:rPr>
        <w:t>: 6 [PMID: 18366642 DOI: 10.1186/1471-2261-8-6]</w:t>
      </w:r>
    </w:p>
    <w:p w14:paraId="067B0137"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8 </w:t>
      </w:r>
      <w:proofErr w:type="spellStart"/>
      <w:r w:rsidRPr="000C32BF">
        <w:rPr>
          <w:rFonts w:cs="宋体"/>
          <w:b/>
          <w:bCs/>
          <w:noProof w:val="0"/>
          <w:lang w:eastAsia="zh-CN"/>
        </w:rPr>
        <w:t>Nurnberger</w:t>
      </w:r>
      <w:proofErr w:type="spellEnd"/>
      <w:r w:rsidRPr="000C32BF">
        <w:rPr>
          <w:rFonts w:cs="宋体"/>
          <w:b/>
          <w:bCs/>
          <w:noProof w:val="0"/>
          <w:lang w:eastAsia="zh-CN"/>
        </w:rPr>
        <w:t xml:space="preserve"> JI</w:t>
      </w:r>
      <w:r w:rsidRPr="000C32BF">
        <w:rPr>
          <w:rFonts w:cs="宋体"/>
          <w:noProof w:val="0"/>
          <w:lang w:eastAsia="zh-CN"/>
        </w:rPr>
        <w:t xml:space="preserve">, </w:t>
      </w:r>
      <w:proofErr w:type="spellStart"/>
      <w:r w:rsidRPr="000C32BF">
        <w:rPr>
          <w:rFonts w:cs="宋体"/>
          <w:noProof w:val="0"/>
          <w:lang w:eastAsia="zh-CN"/>
        </w:rPr>
        <w:t>Blehar</w:t>
      </w:r>
      <w:proofErr w:type="spellEnd"/>
      <w:r w:rsidRPr="000C32BF">
        <w:rPr>
          <w:rFonts w:cs="宋体"/>
          <w:noProof w:val="0"/>
          <w:lang w:eastAsia="zh-CN"/>
        </w:rPr>
        <w:t xml:space="preserve"> MC, Kaufmann CA, York-Cooler C, Simpson SG, </w:t>
      </w:r>
      <w:proofErr w:type="spellStart"/>
      <w:r w:rsidRPr="000C32BF">
        <w:rPr>
          <w:rFonts w:cs="宋体"/>
          <w:noProof w:val="0"/>
          <w:lang w:eastAsia="zh-CN"/>
        </w:rPr>
        <w:t>Harkavy</w:t>
      </w:r>
      <w:proofErr w:type="spellEnd"/>
      <w:r w:rsidRPr="000C32BF">
        <w:rPr>
          <w:rFonts w:cs="宋体"/>
          <w:noProof w:val="0"/>
          <w:lang w:eastAsia="zh-CN"/>
        </w:rPr>
        <w:t xml:space="preserve">-Friedman J, Severe JB, </w:t>
      </w:r>
      <w:proofErr w:type="spellStart"/>
      <w:r w:rsidRPr="000C32BF">
        <w:rPr>
          <w:rFonts w:cs="宋体"/>
          <w:noProof w:val="0"/>
          <w:lang w:eastAsia="zh-CN"/>
        </w:rPr>
        <w:t>Malaspina</w:t>
      </w:r>
      <w:proofErr w:type="spellEnd"/>
      <w:r w:rsidRPr="000C32BF">
        <w:rPr>
          <w:rFonts w:cs="宋体"/>
          <w:noProof w:val="0"/>
          <w:lang w:eastAsia="zh-CN"/>
        </w:rPr>
        <w:t xml:space="preserve"> D, Reich T. Diagnostic interview for genetic studies. </w:t>
      </w:r>
      <w:proofErr w:type="gramStart"/>
      <w:r w:rsidRPr="000C32BF">
        <w:rPr>
          <w:rFonts w:cs="宋体"/>
          <w:noProof w:val="0"/>
          <w:lang w:eastAsia="zh-CN"/>
        </w:rPr>
        <w:t>Rationale, unique features, and training.</w:t>
      </w:r>
      <w:proofErr w:type="gramEnd"/>
      <w:r w:rsidRPr="000C32BF">
        <w:rPr>
          <w:rFonts w:cs="宋体"/>
          <w:noProof w:val="0"/>
          <w:lang w:eastAsia="zh-CN"/>
        </w:rPr>
        <w:t xml:space="preserve"> </w:t>
      </w:r>
      <w:proofErr w:type="gramStart"/>
      <w:r w:rsidRPr="000C32BF">
        <w:rPr>
          <w:rFonts w:cs="宋体"/>
          <w:noProof w:val="0"/>
          <w:lang w:eastAsia="zh-CN"/>
        </w:rPr>
        <w:t>NIMH Genetics Initiative.</w:t>
      </w:r>
      <w:proofErr w:type="gramEnd"/>
      <w:r w:rsidRPr="000C32BF">
        <w:rPr>
          <w:rFonts w:cs="宋体"/>
          <w:noProof w:val="0"/>
          <w:lang w:eastAsia="zh-CN"/>
        </w:rPr>
        <w:t xml:space="preserve"> </w:t>
      </w:r>
      <w:r w:rsidRPr="000C32BF">
        <w:rPr>
          <w:rFonts w:cs="宋体"/>
          <w:i/>
          <w:iCs/>
          <w:noProof w:val="0"/>
          <w:lang w:eastAsia="zh-CN"/>
        </w:rPr>
        <w:t>Arch Gen Psychiatry</w:t>
      </w:r>
      <w:r w:rsidRPr="000C32BF">
        <w:rPr>
          <w:rFonts w:cs="宋体"/>
          <w:noProof w:val="0"/>
          <w:lang w:eastAsia="zh-CN"/>
        </w:rPr>
        <w:t xml:space="preserve"> 1994; </w:t>
      </w:r>
      <w:r w:rsidRPr="000C32BF">
        <w:rPr>
          <w:rFonts w:cs="宋体"/>
          <w:b/>
          <w:bCs/>
          <w:noProof w:val="0"/>
          <w:lang w:eastAsia="zh-CN"/>
        </w:rPr>
        <w:t>51</w:t>
      </w:r>
      <w:r w:rsidRPr="000C32BF">
        <w:rPr>
          <w:rFonts w:cs="宋体"/>
          <w:noProof w:val="0"/>
          <w:lang w:eastAsia="zh-CN"/>
        </w:rPr>
        <w:t>: 849-59; discussion 863-4 [PMID: 7944874]</w:t>
      </w:r>
    </w:p>
    <w:p w14:paraId="37EA5B0C"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69 </w:t>
      </w:r>
      <w:proofErr w:type="spellStart"/>
      <w:r w:rsidRPr="000C32BF">
        <w:rPr>
          <w:rFonts w:cs="宋体"/>
          <w:b/>
          <w:bCs/>
          <w:noProof w:val="0"/>
          <w:lang w:eastAsia="zh-CN"/>
        </w:rPr>
        <w:t>Preisig</w:t>
      </w:r>
      <w:proofErr w:type="spellEnd"/>
      <w:r w:rsidRPr="000C32BF">
        <w:rPr>
          <w:rFonts w:cs="宋体"/>
          <w:b/>
          <w:bCs/>
          <w:noProof w:val="0"/>
          <w:lang w:eastAsia="zh-CN"/>
        </w:rPr>
        <w:t xml:space="preserve"> M</w:t>
      </w:r>
      <w:r w:rsidRPr="000C32BF">
        <w:rPr>
          <w:rFonts w:cs="宋体"/>
          <w:noProof w:val="0"/>
          <w:lang w:eastAsia="zh-CN"/>
        </w:rPr>
        <w:t xml:space="preserve">, Fenton BT, Matthey ML, </w:t>
      </w:r>
      <w:proofErr w:type="spellStart"/>
      <w:r w:rsidRPr="000C32BF">
        <w:rPr>
          <w:rFonts w:cs="宋体"/>
          <w:noProof w:val="0"/>
          <w:lang w:eastAsia="zh-CN"/>
        </w:rPr>
        <w:t>Berney</w:t>
      </w:r>
      <w:proofErr w:type="spellEnd"/>
      <w:r w:rsidRPr="000C32BF">
        <w:rPr>
          <w:rFonts w:cs="宋体"/>
          <w:noProof w:val="0"/>
          <w:lang w:eastAsia="zh-CN"/>
        </w:rPr>
        <w:t xml:space="preserve"> A, Ferrero F. Diagnostic interview for genetic studies (DIGS): inter-rater and test-retest reliability of the French version. </w:t>
      </w:r>
      <w:proofErr w:type="spellStart"/>
      <w:r w:rsidRPr="000C32BF">
        <w:rPr>
          <w:rFonts w:cs="宋体"/>
          <w:i/>
          <w:iCs/>
          <w:noProof w:val="0"/>
          <w:lang w:eastAsia="zh-CN"/>
        </w:rPr>
        <w:t>Eur</w:t>
      </w:r>
      <w:proofErr w:type="spellEnd"/>
      <w:r w:rsidRPr="000C32BF">
        <w:rPr>
          <w:rFonts w:cs="宋体"/>
          <w:i/>
          <w:iCs/>
          <w:noProof w:val="0"/>
          <w:lang w:eastAsia="zh-CN"/>
        </w:rPr>
        <w:t xml:space="preserve"> Arch Psychiatry </w:t>
      </w:r>
      <w:proofErr w:type="spellStart"/>
      <w:r w:rsidRPr="000C32BF">
        <w:rPr>
          <w:rFonts w:cs="宋体"/>
          <w:i/>
          <w:iCs/>
          <w:noProof w:val="0"/>
          <w:lang w:eastAsia="zh-CN"/>
        </w:rPr>
        <w:t>Clin</w:t>
      </w:r>
      <w:proofErr w:type="spellEnd"/>
      <w:r w:rsidRPr="000C32BF">
        <w:rPr>
          <w:rFonts w:cs="宋体"/>
          <w:i/>
          <w:iCs/>
          <w:noProof w:val="0"/>
          <w:lang w:eastAsia="zh-CN"/>
        </w:rPr>
        <w:t xml:space="preserve"> </w:t>
      </w:r>
      <w:proofErr w:type="spellStart"/>
      <w:r w:rsidRPr="000C32BF">
        <w:rPr>
          <w:rFonts w:cs="宋体"/>
          <w:i/>
          <w:iCs/>
          <w:noProof w:val="0"/>
          <w:lang w:eastAsia="zh-CN"/>
        </w:rPr>
        <w:t>Neurosci</w:t>
      </w:r>
      <w:proofErr w:type="spellEnd"/>
      <w:r w:rsidRPr="000C32BF">
        <w:rPr>
          <w:rFonts w:cs="宋体"/>
          <w:noProof w:val="0"/>
          <w:lang w:eastAsia="zh-CN"/>
        </w:rPr>
        <w:t xml:space="preserve"> 1999; </w:t>
      </w:r>
      <w:r w:rsidRPr="000C32BF">
        <w:rPr>
          <w:rFonts w:cs="宋体"/>
          <w:b/>
          <w:bCs/>
          <w:noProof w:val="0"/>
          <w:lang w:eastAsia="zh-CN"/>
        </w:rPr>
        <w:t>249</w:t>
      </w:r>
      <w:r w:rsidRPr="000C32BF">
        <w:rPr>
          <w:rFonts w:cs="宋体"/>
          <w:noProof w:val="0"/>
          <w:lang w:eastAsia="zh-CN"/>
        </w:rPr>
        <w:t>: 174-179 [PMID: 10449592]</w:t>
      </w:r>
    </w:p>
    <w:p w14:paraId="34B39A7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0 </w:t>
      </w:r>
      <w:proofErr w:type="spellStart"/>
      <w:r w:rsidRPr="000C32BF">
        <w:rPr>
          <w:rFonts w:cs="宋体"/>
          <w:b/>
          <w:bCs/>
          <w:noProof w:val="0"/>
          <w:lang w:eastAsia="zh-CN"/>
        </w:rPr>
        <w:t>Berney</w:t>
      </w:r>
      <w:proofErr w:type="spellEnd"/>
      <w:r w:rsidRPr="000C32BF">
        <w:rPr>
          <w:rFonts w:cs="宋体"/>
          <w:b/>
          <w:bCs/>
          <w:noProof w:val="0"/>
          <w:lang w:eastAsia="zh-CN"/>
        </w:rPr>
        <w:t xml:space="preserve"> A</w:t>
      </w:r>
      <w:r w:rsidRPr="000C32BF">
        <w:rPr>
          <w:rFonts w:cs="宋体"/>
          <w:noProof w:val="0"/>
          <w:lang w:eastAsia="zh-CN"/>
        </w:rPr>
        <w:t xml:space="preserve">, </w:t>
      </w:r>
      <w:proofErr w:type="spellStart"/>
      <w:r w:rsidRPr="000C32BF">
        <w:rPr>
          <w:rFonts w:cs="宋体"/>
          <w:noProof w:val="0"/>
          <w:lang w:eastAsia="zh-CN"/>
        </w:rPr>
        <w:t>Preisig</w:t>
      </w:r>
      <w:proofErr w:type="spellEnd"/>
      <w:r w:rsidRPr="000C32BF">
        <w:rPr>
          <w:rFonts w:cs="宋体"/>
          <w:noProof w:val="0"/>
          <w:lang w:eastAsia="zh-CN"/>
        </w:rPr>
        <w:t xml:space="preserve"> M, Matthey ML, Ferrero F, Fenton BT. Diagnostic interview for genetic studies (DIGS): inter-rater and test-retest reliability of alcohol and drug diagnoses. </w:t>
      </w:r>
      <w:r w:rsidRPr="000C32BF">
        <w:rPr>
          <w:rFonts w:cs="宋体"/>
          <w:i/>
          <w:iCs/>
          <w:noProof w:val="0"/>
          <w:lang w:eastAsia="zh-CN"/>
        </w:rPr>
        <w:t>Drug Alcohol Depend</w:t>
      </w:r>
      <w:r w:rsidRPr="000C32BF">
        <w:rPr>
          <w:rFonts w:cs="宋体"/>
          <w:noProof w:val="0"/>
          <w:lang w:eastAsia="zh-CN"/>
        </w:rPr>
        <w:t xml:space="preserve"> 2002; </w:t>
      </w:r>
      <w:r w:rsidRPr="000C32BF">
        <w:rPr>
          <w:rFonts w:cs="宋体"/>
          <w:b/>
          <w:bCs/>
          <w:noProof w:val="0"/>
          <w:lang w:eastAsia="zh-CN"/>
        </w:rPr>
        <w:t>65</w:t>
      </w:r>
      <w:r w:rsidRPr="000C32BF">
        <w:rPr>
          <w:rFonts w:cs="宋体"/>
          <w:noProof w:val="0"/>
          <w:lang w:eastAsia="zh-CN"/>
        </w:rPr>
        <w:t>: 149-158 [PMID: 11772476]</w:t>
      </w:r>
    </w:p>
    <w:p w14:paraId="6939055E"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1 </w:t>
      </w:r>
      <w:r w:rsidRPr="000C32BF">
        <w:rPr>
          <w:rFonts w:cs="宋体"/>
          <w:b/>
          <w:bCs/>
          <w:noProof w:val="0"/>
          <w:lang w:eastAsia="zh-CN"/>
        </w:rPr>
        <w:t>Endicott J</w:t>
      </w:r>
      <w:r w:rsidRPr="000C32BF">
        <w:rPr>
          <w:rFonts w:cs="宋体"/>
          <w:noProof w:val="0"/>
          <w:lang w:eastAsia="zh-CN"/>
        </w:rPr>
        <w:t xml:space="preserve">, Spitzer RL. A diagnostic interview: the schedule for affective disorders and schizophrenia. </w:t>
      </w:r>
      <w:r w:rsidRPr="000C32BF">
        <w:rPr>
          <w:rFonts w:cs="宋体"/>
          <w:i/>
          <w:iCs/>
          <w:noProof w:val="0"/>
          <w:lang w:eastAsia="zh-CN"/>
        </w:rPr>
        <w:t>Arch Gen Psychiatry</w:t>
      </w:r>
      <w:r w:rsidRPr="000C32BF">
        <w:rPr>
          <w:rFonts w:cs="宋体"/>
          <w:noProof w:val="0"/>
          <w:lang w:eastAsia="zh-CN"/>
        </w:rPr>
        <w:t xml:space="preserve"> 1978; </w:t>
      </w:r>
      <w:r w:rsidRPr="000C32BF">
        <w:rPr>
          <w:rFonts w:cs="宋体"/>
          <w:b/>
          <w:bCs/>
          <w:noProof w:val="0"/>
          <w:lang w:eastAsia="zh-CN"/>
        </w:rPr>
        <w:t>35</w:t>
      </w:r>
      <w:r w:rsidRPr="000C32BF">
        <w:rPr>
          <w:rFonts w:cs="宋体"/>
          <w:noProof w:val="0"/>
          <w:lang w:eastAsia="zh-CN"/>
        </w:rPr>
        <w:t>: 837-844 [PMID: 678037]</w:t>
      </w:r>
    </w:p>
    <w:p w14:paraId="4B8FCDF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2 </w:t>
      </w:r>
      <w:proofErr w:type="spellStart"/>
      <w:r w:rsidRPr="000C32BF">
        <w:rPr>
          <w:rFonts w:cs="宋体"/>
          <w:b/>
          <w:bCs/>
          <w:noProof w:val="0"/>
          <w:lang w:eastAsia="zh-CN"/>
        </w:rPr>
        <w:t>Leboyer</w:t>
      </w:r>
      <w:proofErr w:type="spellEnd"/>
      <w:r w:rsidRPr="000C32BF">
        <w:rPr>
          <w:rFonts w:cs="宋体"/>
          <w:b/>
          <w:bCs/>
          <w:noProof w:val="0"/>
          <w:lang w:eastAsia="zh-CN"/>
        </w:rPr>
        <w:t xml:space="preserve"> M</w:t>
      </w:r>
      <w:r w:rsidRPr="000C32BF">
        <w:rPr>
          <w:rFonts w:cs="宋体"/>
          <w:noProof w:val="0"/>
          <w:lang w:eastAsia="zh-CN"/>
        </w:rPr>
        <w:t xml:space="preserve">, Maier W, </w:t>
      </w:r>
      <w:proofErr w:type="spellStart"/>
      <w:r w:rsidRPr="000C32BF">
        <w:rPr>
          <w:rFonts w:cs="宋体"/>
          <w:noProof w:val="0"/>
          <w:lang w:eastAsia="zh-CN"/>
        </w:rPr>
        <w:t>Teherani</w:t>
      </w:r>
      <w:proofErr w:type="spellEnd"/>
      <w:r w:rsidRPr="000C32BF">
        <w:rPr>
          <w:rFonts w:cs="宋体"/>
          <w:noProof w:val="0"/>
          <w:lang w:eastAsia="zh-CN"/>
        </w:rPr>
        <w:t xml:space="preserve"> M, </w:t>
      </w:r>
      <w:proofErr w:type="spellStart"/>
      <w:r w:rsidRPr="000C32BF">
        <w:rPr>
          <w:rFonts w:cs="宋体"/>
          <w:noProof w:val="0"/>
          <w:lang w:eastAsia="zh-CN"/>
        </w:rPr>
        <w:t>Lichtermann</w:t>
      </w:r>
      <w:proofErr w:type="spellEnd"/>
      <w:r w:rsidRPr="000C32BF">
        <w:rPr>
          <w:rFonts w:cs="宋体"/>
          <w:noProof w:val="0"/>
          <w:lang w:eastAsia="zh-CN"/>
        </w:rPr>
        <w:t xml:space="preserve"> D, D'Amato T, </w:t>
      </w:r>
      <w:proofErr w:type="spellStart"/>
      <w:r w:rsidRPr="000C32BF">
        <w:rPr>
          <w:rFonts w:cs="宋体"/>
          <w:noProof w:val="0"/>
          <w:lang w:eastAsia="zh-CN"/>
        </w:rPr>
        <w:t>Franke</w:t>
      </w:r>
      <w:proofErr w:type="spellEnd"/>
      <w:r w:rsidRPr="000C32BF">
        <w:rPr>
          <w:rFonts w:cs="宋体"/>
          <w:noProof w:val="0"/>
          <w:lang w:eastAsia="zh-CN"/>
        </w:rPr>
        <w:t xml:space="preserve"> P, </w:t>
      </w:r>
      <w:proofErr w:type="spellStart"/>
      <w:r w:rsidRPr="000C32BF">
        <w:rPr>
          <w:rFonts w:cs="宋体"/>
          <w:noProof w:val="0"/>
          <w:lang w:eastAsia="zh-CN"/>
        </w:rPr>
        <w:t>Lépine</w:t>
      </w:r>
      <w:proofErr w:type="spellEnd"/>
      <w:r w:rsidRPr="000C32BF">
        <w:rPr>
          <w:rFonts w:cs="宋体"/>
          <w:noProof w:val="0"/>
          <w:lang w:eastAsia="zh-CN"/>
        </w:rPr>
        <w:t xml:space="preserve"> JP, Minges J, McGuffin P. </w:t>
      </w:r>
      <w:proofErr w:type="gramStart"/>
      <w:r w:rsidRPr="000C32BF">
        <w:rPr>
          <w:rFonts w:cs="宋体"/>
          <w:noProof w:val="0"/>
          <w:lang w:eastAsia="zh-CN"/>
        </w:rPr>
        <w:t>The reliability of the SADS-LA in a family study setting.</w:t>
      </w:r>
      <w:proofErr w:type="gramEnd"/>
      <w:r w:rsidRPr="000C32BF">
        <w:rPr>
          <w:rFonts w:cs="宋体"/>
          <w:noProof w:val="0"/>
          <w:lang w:eastAsia="zh-CN"/>
        </w:rPr>
        <w:t xml:space="preserve"> </w:t>
      </w:r>
      <w:proofErr w:type="spellStart"/>
      <w:r w:rsidRPr="000C32BF">
        <w:rPr>
          <w:rFonts w:cs="宋体"/>
          <w:i/>
          <w:iCs/>
          <w:noProof w:val="0"/>
          <w:lang w:eastAsia="zh-CN"/>
        </w:rPr>
        <w:t>Eur</w:t>
      </w:r>
      <w:proofErr w:type="spellEnd"/>
      <w:r w:rsidRPr="000C32BF">
        <w:rPr>
          <w:rFonts w:cs="宋体"/>
          <w:i/>
          <w:iCs/>
          <w:noProof w:val="0"/>
          <w:lang w:eastAsia="zh-CN"/>
        </w:rPr>
        <w:t xml:space="preserve"> Arch Psychiatry </w:t>
      </w:r>
      <w:proofErr w:type="spellStart"/>
      <w:r w:rsidRPr="000C32BF">
        <w:rPr>
          <w:rFonts w:cs="宋体"/>
          <w:i/>
          <w:iCs/>
          <w:noProof w:val="0"/>
          <w:lang w:eastAsia="zh-CN"/>
        </w:rPr>
        <w:t>Clin</w:t>
      </w:r>
      <w:proofErr w:type="spellEnd"/>
      <w:r w:rsidRPr="000C32BF">
        <w:rPr>
          <w:rFonts w:cs="宋体"/>
          <w:i/>
          <w:iCs/>
          <w:noProof w:val="0"/>
          <w:lang w:eastAsia="zh-CN"/>
        </w:rPr>
        <w:t xml:space="preserve"> </w:t>
      </w:r>
      <w:proofErr w:type="spellStart"/>
      <w:r w:rsidRPr="000C32BF">
        <w:rPr>
          <w:rFonts w:cs="宋体"/>
          <w:i/>
          <w:iCs/>
          <w:noProof w:val="0"/>
          <w:lang w:eastAsia="zh-CN"/>
        </w:rPr>
        <w:t>Neurosci</w:t>
      </w:r>
      <w:proofErr w:type="spellEnd"/>
      <w:r w:rsidRPr="000C32BF">
        <w:rPr>
          <w:rFonts w:cs="宋体"/>
          <w:noProof w:val="0"/>
          <w:lang w:eastAsia="zh-CN"/>
        </w:rPr>
        <w:t xml:space="preserve"> 1991; </w:t>
      </w:r>
      <w:r w:rsidRPr="000C32BF">
        <w:rPr>
          <w:rFonts w:cs="宋体"/>
          <w:b/>
          <w:bCs/>
          <w:noProof w:val="0"/>
          <w:lang w:eastAsia="zh-CN"/>
        </w:rPr>
        <w:t>241</w:t>
      </w:r>
      <w:r w:rsidRPr="000C32BF">
        <w:rPr>
          <w:rFonts w:cs="宋体"/>
          <w:noProof w:val="0"/>
          <w:lang w:eastAsia="zh-CN"/>
        </w:rPr>
        <w:t>: 165-169 [PMID: 1790162]</w:t>
      </w:r>
    </w:p>
    <w:p w14:paraId="66DCC53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3 </w:t>
      </w:r>
      <w:proofErr w:type="spellStart"/>
      <w:r w:rsidRPr="000C32BF">
        <w:rPr>
          <w:rFonts w:cs="宋体"/>
          <w:b/>
          <w:bCs/>
          <w:noProof w:val="0"/>
          <w:lang w:eastAsia="zh-CN"/>
        </w:rPr>
        <w:t>Ajdacic</w:t>
      </w:r>
      <w:proofErr w:type="spellEnd"/>
      <w:r w:rsidRPr="000C32BF">
        <w:rPr>
          <w:rFonts w:cs="宋体"/>
          <w:b/>
          <w:bCs/>
          <w:noProof w:val="0"/>
          <w:lang w:eastAsia="zh-CN"/>
        </w:rPr>
        <w:t>-Gross V</w:t>
      </w:r>
      <w:r w:rsidRPr="000C32BF">
        <w:rPr>
          <w:rFonts w:cs="宋体"/>
          <w:noProof w:val="0"/>
          <w:lang w:eastAsia="zh-CN"/>
        </w:rPr>
        <w:t xml:space="preserve">, Rodgers S, Müller M, </w:t>
      </w:r>
      <w:proofErr w:type="spellStart"/>
      <w:r w:rsidRPr="000C32BF">
        <w:rPr>
          <w:rFonts w:cs="宋体"/>
          <w:noProof w:val="0"/>
          <w:lang w:eastAsia="zh-CN"/>
        </w:rPr>
        <w:t>Hengartner</w:t>
      </w:r>
      <w:proofErr w:type="spellEnd"/>
      <w:r w:rsidRPr="000C32BF">
        <w:rPr>
          <w:rFonts w:cs="宋体"/>
          <w:noProof w:val="0"/>
          <w:lang w:eastAsia="zh-CN"/>
        </w:rPr>
        <w:t xml:space="preserve"> MP, </w:t>
      </w:r>
      <w:proofErr w:type="spellStart"/>
      <w:r w:rsidRPr="000C32BF">
        <w:rPr>
          <w:rFonts w:cs="宋体"/>
          <w:noProof w:val="0"/>
          <w:lang w:eastAsia="zh-CN"/>
        </w:rPr>
        <w:t>Aleksandrowicz</w:t>
      </w:r>
      <w:proofErr w:type="spellEnd"/>
      <w:r w:rsidRPr="000C32BF">
        <w:rPr>
          <w:rFonts w:cs="宋体"/>
          <w:noProof w:val="0"/>
          <w:lang w:eastAsia="zh-CN"/>
        </w:rPr>
        <w:t xml:space="preserve"> A, </w:t>
      </w:r>
      <w:proofErr w:type="spellStart"/>
      <w:r w:rsidRPr="000C32BF">
        <w:rPr>
          <w:rFonts w:cs="宋体"/>
          <w:noProof w:val="0"/>
          <w:lang w:eastAsia="zh-CN"/>
        </w:rPr>
        <w:t>Kawohl</w:t>
      </w:r>
      <w:proofErr w:type="spellEnd"/>
      <w:r w:rsidRPr="000C32BF">
        <w:rPr>
          <w:rFonts w:cs="宋体"/>
          <w:noProof w:val="0"/>
          <w:lang w:eastAsia="zh-CN"/>
        </w:rPr>
        <w:t xml:space="preserve"> W, </w:t>
      </w:r>
      <w:proofErr w:type="spellStart"/>
      <w:r w:rsidRPr="000C32BF">
        <w:rPr>
          <w:rFonts w:cs="宋体"/>
          <w:noProof w:val="0"/>
          <w:lang w:eastAsia="zh-CN"/>
        </w:rPr>
        <w:t>Heekeren</w:t>
      </w:r>
      <w:proofErr w:type="spellEnd"/>
      <w:r w:rsidRPr="000C32BF">
        <w:rPr>
          <w:rFonts w:cs="宋体"/>
          <w:noProof w:val="0"/>
          <w:lang w:eastAsia="zh-CN"/>
        </w:rPr>
        <w:t xml:space="preserve"> K, </w:t>
      </w:r>
      <w:proofErr w:type="spellStart"/>
      <w:r w:rsidRPr="000C32BF">
        <w:rPr>
          <w:rFonts w:cs="宋体"/>
          <w:noProof w:val="0"/>
          <w:lang w:eastAsia="zh-CN"/>
        </w:rPr>
        <w:t>Rössler</w:t>
      </w:r>
      <w:proofErr w:type="spellEnd"/>
      <w:r w:rsidRPr="000C32BF">
        <w:rPr>
          <w:rFonts w:cs="宋体"/>
          <w:noProof w:val="0"/>
          <w:lang w:eastAsia="zh-CN"/>
        </w:rPr>
        <w:t xml:space="preserve"> W, Angst J, </w:t>
      </w:r>
      <w:proofErr w:type="spellStart"/>
      <w:r w:rsidRPr="000C32BF">
        <w:rPr>
          <w:rFonts w:cs="宋体"/>
          <w:noProof w:val="0"/>
          <w:lang w:eastAsia="zh-CN"/>
        </w:rPr>
        <w:t>Castelao</w:t>
      </w:r>
      <w:proofErr w:type="spellEnd"/>
      <w:r w:rsidRPr="000C32BF">
        <w:rPr>
          <w:rFonts w:cs="宋体"/>
          <w:noProof w:val="0"/>
          <w:lang w:eastAsia="zh-CN"/>
        </w:rPr>
        <w:t xml:space="preserve"> E, </w:t>
      </w:r>
      <w:proofErr w:type="spellStart"/>
      <w:r w:rsidRPr="000C32BF">
        <w:rPr>
          <w:rFonts w:cs="宋体"/>
          <w:noProof w:val="0"/>
          <w:lang w:eastAsia="zh-CN"/>
        </w:rPr>
        <w:t>Vandeleur</w:t>
      </w:r>
      <w:proofErr w:type="spellEnd"/>
      <w:r w:rsidRPr="000C32BF">
        <w:rPr>
          <w:rFonts w:cs="宋体"/>
          <w:noProof w:val="0"/>
          <w:lang w:eastAsia="zh-CN"/>
        </w:rPr>
        <w:t xml:space="preserve"> C, </w:t>
      </w:r>
      <w:proofErr w:type="spellStart"/>
      <w:r w:rsidRPr="000C32BF">
        <w:rPr>
          <w:rFonts w:cs="宋体"/>
          <w:noProof w:val="0"/>
          <w:lang w:eastAsia="zh-CN"/>
        </w:rPr>
        <w:t>Preisig</w:t>
      </w:r>
      <w:proofErr w:type="spellEnd"/>
      <w:r w:rsidRPr="000C32BF">
        <w:rPr>
          <w:rFonts w:cs="宋体"/>
          <w:noProof w:val="0"/>
          <w:lang w:eastAsia="zh-CN"/>
        </w:rPr>
        <w:t xml:space="preserve"> M. Pure animal phobia is more specific than other specific phobias: epidemiological evidence from the Zurich Study, the </w:t>
      </w:r>
      <w:proofErr w:type="spellStart"/>
      <w:r w:rsidRPr="000C32BF">
        <w:rPr>
          <w:rFonts w:cs="宋体"/>
          <w:noProof w:val="0"/>
          <w:lang w:eastAsia="zh-CN"/>
        </w:rPr>
        <w:t>ZInEP</w:t>
      </w:r>
      <w:proofErr w:type="spellEnd"/>
      <w:r w:rsidRPr="000C32BF">
        <w:rPr>
          <w:rFonts w:cs="宋体"/>
          <w:noProof w:val="0"/>
          <w:lang w:eastAsia="zh-CN"/>
        </w:rPr>
        <w:t xml:space="preserve"> and the </w:t>
      </w:r>
      <w:proofErr w:type="spellStart"/>
      <w:r w:rsidRPr="000C32BF">
        <w:rPr>
          <w:rFonts w:cs="宋体"/>
          <w:noProof w:val="0"/>
          <w:lang w:eastAsia="zh-CN"/>
        </w:rPr>
        <w:t>PsyCoLaus</w:t>
      </w:r>
      <w:proofErr w:type="spellEnd"/>
      <w:r w:rsidRPr="000C32BF">
        <w:rPr>
          <w:rFonts w:cs="宋体"/>
          <w:noProof w:val="0"/>
          <w:lang w:eastAsia="zh-CN"/>
        </w:rPr>
        <w:t xml:space="preserve">. </w:t>
      </w:r>
      <w:proofErr w:type="spellStart"/>
      <w:r w:rsidRPr="000C32BF">
        <w:rPr>
          <w:rFonts w:cs="宋体"/>
          <w:i/>
          <w:iCs/>
          <w:noProof w:val="0"/>
          <w:lang w:eastAsia="zh-CN"/>
        </w:rPr>
        <w:t>Eur</w:t>
      </w:r>
      <w:proofErr w:type="spellEnd"/>
      <w:r w:rsidRPr="000C32BF">
        <w:rPr>
          <w:rFonts w:cs="宋体"/>
          <w:i/>
          <w:iCs/>
          <w:noProof w:val="0"/>
          <w:lang w:eastAsia="zh-CN"/>
        </w:rPr>
        <w:t xml:space="preserve"> Arch Psychiatry </w:t>
      </w:r>
      <w:proofErr w:type="spellStart"/>
      <w:r w:rsidRPr="000C32BF">
        <w:rPr>
          <w:rFonts w:cs="宋体"/>
          <w:i/>
          <w:iCs/>
          <w:noProof w:val="0"/>
          <w:lang w:eastAsia="zh-CN"/>
        </w:rPr>
        <w:t>Clin</w:t>
      </w:r>
      <w:proofErr w:type="spellEnd"/>
      <w:r w:rsidRPr="000C32BF">
        <w:rPr>
          <w:rFonts w:cs="宋体"/>
          <w:i/>
          <w:iCs/>
          <w:noProof w:val="0"/>
          <w:lang w:eastAsia="zh-CN"/>
        </w:rPr>
        <w:t xml:space="preserve"> </w:t>
      </w:r>
      <w:proofErr w:type="spellStart"/>
      <w:r w:rsidRPr="000C32BF">
        <w:rPr>
          <w:rFonts w:cs="宋体"/>
          <w:i/>
          <w:iCs/>
          <w:noProof w:val="0"/>
          <w:lang w:eastAsia="zh-CN"/>
        </w:rPr>
        <w:t>Neurosci</w:t>
      </w:r>
      <w:proofErr w:type="spellEnd"/>
      <w:r w:rsidRPr="000C32BF">
        <w:rPr>
          <w:rFonts w:cs="宋体"/>
          <w:noProof w:val="0"/>
          <w:lang w:eastAsia="zh-CN"/>
        </w:rPr>
        <w:t xml:space="preserve"> 2016; </w:t>
      </w:r>
      <w:r w:rsidRPr="000C32BF">
        <w:rPr>
          <w:rFonts w:cs="宋体"/>
          <w:b/>
          <w:bCs/>
          <w:noProof w:val="0"/>
          <w:lang w:eastAsia="zh-CN"/>
        </w:rPr>
        <w:t>266</w:t>
      </w:r>
      <w:r w:rsidRPr="000C32BF">
        <w:rPr>
          <w:rFonts w:cs="宋体"/>
          <w:noProof w:val="0"/>
          <w:lang w:eastAsia="zh-CN"/>
        </w:rPr>
        <w:t>: 567-577 [PMID: 27001383 DOI: 10.1007/s00406-016-0687-4]</w:t>
      </w:r>
    </w:p>
    <w:p w14:paraId="3E866B9A"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4 </w:t>
      </w:r>
      <w:proofErr w:type="spellStart"/>
      <w:r w:rsidRPr="000C32BF">
        <w:rPr>
          <w:rFonts w:cs="宋体"/>
          <w:b/>
          <w:bCs/>
          <w:noProof w:val="0"/>
          <w:lang w:eastAsia="zh-CN"/>
        </w:rPr>
        <w:t>Andreasen</w:t>
      </w:r>
      <w:proofErr w:type="spellEnd"/>
      <w:r w:rsidRPr="000C32BF">
        <w:rPr>
          <w:rFonts w:cs="宋体"/>
          <w:b/>
          <w:bCs/>
          <w:noProof w:val="0"/>
          <w:lang w:eastAsia="zh-CN"/>
        </w:rPr>
        <w:t xml:space="preserve"> NC</w:t>
      </w:r>
      <w:r w:rsidRPr="000C32BF">
        <w:rPr>
          <w:rFonts w:cs="宋体"/>
          <w:noProof w:val="0"/>
          <w:lang w:eastAsia="zh-CN"/>
        </w:rPr>
        <w:t xml:space="preserve">, Endicott J, Spitzer RL, </w:t>
      </w:r>
      <w:proofErr w:type="spellStart"/>
      <w:r w:rsidRPr="000C32BF">
        <w:rPr>
          <w:rFonts w:cs="宋体"/>
          <w:noProof w:val="0"/>
          <w:lang w:eastAsia="zh-CN"/>
        </w:rPr>
        <w:t>Winokur</w:t>
      </w:r>
      <w:proofErr w:type="spellEnd"/>
      <w:r w:rsidRPr="000C32BF">
        <w:rPr>
          <w:rFonts w:cs="宋体"/>
          <w:noProof w:val="0"/>
          <w:lang w:eastAsia="zh-CN"/>
        </w:rPr>
        <w:t xml:space="preserve"> G. </w:t>
      </w:r>
      <w:proofErr w:type="gramStart"/>
      <w:r w:rsidRPr="000C32BF">
        <w:rPr>
          <w:rFonts w:cs="宋体"/>
          <w:noProof w:val="0"/>
          <w:lang w:eastAsia="zh-CN"/>
        </w:rPr>
        <w:t>The family history method using diagnostic criteria.</w:t>
      </w:r>
      <w:proofErr w:type="gramEnd"/>
      <w:r w:rsidRPr="000C32BF">
        <w:rPr>
          <w:rFonts w:cs="宋体"/>
          <w:noProof w:val="0"/>
          <w:lang w:eastAsia="zh-CN"/>
        </w:rPr>
        <w:t xml:space="preserve"> </w:t>
      </w:r>
      <w:proofErr w:type="gramStart"/>
      <w:r w:rsidRPr="000C32BF">
        <w:rPr>
          <w:rFonts w:cs="宋体"/>
          <w:noProof w:val="0"/>
          <w:lang w:eastAsia="zh-CN"/>
        </w:rPr>
        <w:t>Reliability and validity.</w:t>
      </w:r>
      <w:proofErr w:type="gramEnd"/>
      <w:r w:rsidRPr="000C32BF">
        <w:rPr>
          <w:rFonts w:cs="宋体"/>
          <w:noProof w:val="0"/>
          <w:lang w:eastAsia="zh-CN"/>
        </w:rPr>
        <w:t xml:space="preserve"> </w:t>
      </w:r>
      <w:r w:rsidRPr="000C32BF">
        <w:rPr>
          <w:rFonts w:cs="宋体"/>
          <w:i/>
          <w:iCs/>
          <w:noProof w:val="0"/>
          <w:lang w:eastAsia="zh-CN"/>
        </w:rPr>
        <w:t>Arch Gen Psychiatry</w:t>
      </w:r>
      <w:r w:rsidRPr="000C32BF">
        <w:rPr>
          <w:rFonts w:cs="宋体"/>
          <w:noProof w:val="0"/>
          <w:lang w:eastAsia="zh-CN"/>
        </w:rPr>
        <w:t xml:space="preserve"> 1977; </w:t>
      </w:r>
      <w:r w:rsidRPr="000C32BF">
        <w:rPr>
          <w:rFonts w:cs="宋体"/>
          <w:b/>
          <w:bCs/>
          <w:noProof w:val="0"/>
          <w:lang w:eastAsia="zh-CN"/>
        </w:rPr>
        <w:t>34</w:t>
      </w:r>
      <w:r w:rsidRPr="000C32BF">
        <w:rPr>
          <w:rFonts w:cs="宋体"/>
          <w:noProof w:val="0"/>
          <w:lang w:eastAsia="zh-CN"/>
        </w:rPr>
        <w:t>: 1229-1235 [PMID: 911222]</w:t>
      </w:r>
    </w:p>
    <w:p w14:paraId="45DADB9F" w14:textId="77777777" w:rsidR="000C32BF" w:rsidRPr="000C32BF" w:rsidRDefault="000C32BF" w:rsidP="000C32BF">
      <w:pPr>
        <w:spacing w:after="0"/>
        <w:jc w:val="both"/>
        <w:rPr>
          <w:rFonts w:cs="宋体"/>
          <w:noProof w:val="0"/>
          <w:lang w:eastAsia="zh-CN"/>
        </w:rPr>
      </w:pPr>
      <w:r w:rsidRPr="000C32BF">
        <w:rPr>
          <w:rFonts w:cs="宋体"/>
          <w:noProof w:val="0"/>
          <w:lang w:eastAsia="zh-CN"/>
        </w:rPr>
        <w:lastRenderedPageBreak/>
        <w:t xml:space="preserve">75 </w:t>
      </w:r>
      <w:proofErr w:type="spellStart"/>
      <w:r w:rsidRPr="000C32BF">
        <w:rPr>
          <w:rFonts w:cs="宋体"/>
          <w:b/>
          <w:bCs/>
          <w:noProof w:val="0"/>
          <w:lang w:eastAsia="zh-CN"/>
        </w:rPr>
        <w:t>Rothen</w:t>
      </w:r>
      <w:proofErr w:type="spellEnd"/>
      <w:r w:rsidRPr="000C32BF">
        <w:rPr>
          <w:rFonts w:cs="宋体"/>
          <w:b/>
          <w:bCs/>
          <w:noProof w:val="0"/>
          <w:lang w:eastAsia="zh-CN"/>
        </w:rPr>
        <w:t xml:space="preserve"> S</w:t>
      </w:r>
      <w:r w:rsidRPr="000C32BF">
        <w:rPr>
          <w:rFonts w:cs="宋体"/>
          <w:noProof w:val="0"/>
          <w:lang w:eastAsia="zh-CN"/>
        </w:rPr>
        <w:t xml:space="preserve">, </w:t>
      </w:r>
      <w:proofErr w:type="spellStart"/>
      <w:r w:rsidRPr="000C32BF">
        <w:rPr>
          <w:rFonts w:cs="宋体"/>
          <w:noProof w:val="0"/>
          <w:lang w:eastAsia="zh-CN"/>
        </w:rPr>
        <w:t>Vandeleur</w:t>
      </w:r>
      <w:proofErr w:type="spellEnd"/>
      <w:r w:rsidRPr="000C32BF">
        <w:rPr>
          <w:rFonts w:cs="宋体"/>
          <w:noProof w:val="0"/>
          <w:lang w:eastAsia="zh-CN"/>
        </w:rPr>
        <w:t xml:space="preserve"> CL, </w:t>
      </w:r>
      <w:proofErr w:type="spellStart"/>
      <w:r w:rsidRPr="000C32BF">
        <w:rPr>
          <w:rFonts w:cs="宋体"/>
          <w:noProof w:val="0"/>
          <w:lang w:eastAsia="zh-CN"/>
        </w:rPr>
        <w:t>Lustenberger</w:t>
      </w:r>
      <w:proofErr w:type="spellEnd"/>
      <w:r w:rsidRPr="000C32BF">
        <w:rPr>
          <w:rFonts w:cs="宋体"/>
          <w:noProof w:val="0"/>
          <w:lang w:eastAsia="zh-CN"/>
        </w:rPr>
        <w:t xml:space="preserve"> Y, </w:t>
      </w:r>
      <w:proofErr w:type="spellStart"/>
      <w:r w:rsidRPr="000C32BF">
        <w:rPr>
          <w:rFonts w:cs="宋体"/>
          <w:noProof w:val="0"/>
          <w:lang w:eastAsia="zh-CN"/>
        </w:rPr>
        <w:t>Jeanprêtre</w:t>
      </w:r>
      <w:proofErr w:type="spellEnd"/>
      <w:r w:rsidRPr="000C32BF">
        <w:rPr>
          <w:rFonts w:cs="宋体"/>
          <w:noProof w:val="0"/>
          <w:lang w:eastAsia="zh-CN"/>
        </w:rPr>
        <w:t xml:space="preserve"> N, Ayer E, Gamma F, </w:t>
      </w:r>
      <w:proofErr w:type="spellStart"/>
      <w:r w:rsidRPr="000C32BF">
        <w:rPr>
          <w:rFonts w:cs="宋体"/>
          <w:noProof w:val="0"/>
          <w:lang w:eastAsia="zh-CN"/>
        </w:rPr>
        <w:t>Halfon</w:t>
      </w:r>
      <w:proofErr w:type="spellEnd"/>
      <w:r w:rsidRPr="000C32BF">
        <w:rPr>
          <w:rFonts w:cs="宋体"/>
          <w:noProof w:val="0"/>
          <w:lang w:eastAsia="zh-CN"/>
        </w:rPr>
        <w:t xml:space="preserve"> O, </w:t>
      </w:r>
      <w:proofErr w:type="spellStart"/>
      <w:r w:rsidRPr="000C32BF">
        <w:rPr>
          <w:rFonts w:cs="宋体"/>
          <w:noProof w:val="0"/>
          <w:lang w:eastAsia="zh-CN"/>
        </w:rPr>
        <w:t>Fornerod</w:t>
      </w:r>
      <w:proofErr w:type="spellEnd"/>
      <w:r w:rsidRPr="000C32BF">
        <w:rPr>
          <w:rFonts w:cs="宋体"/>
          <w:noProof w:val="0"/>
          <w:lang w:eastAsia="zh-CN"/>
        </w:rPr>
        <w:t xml:space="preserve"> D, Ferrero F, </w:t>
      </w:r>
      <w:proofErr w:type="spellStart"/>
      <w:r w:rsidRPr="000C32BF">
        <w:rPr>
          <w:rFonts w:cs="宋体"/>
          <w:noProof w:val="0"/>
          <w:lang w:eastAsia="zh-CN"/>
        </w:rPr>
        <w:t>Preisig</w:t>
      </w:r>
      <w:proofErr w:type="spellEnd"/>
      <w:r w:rsidRPr="000C32BF">
        <w:rPr>
          <w:rFonts w:cs="宋体"/>
          <w:noProof w:val="0"/>
          <w:lang w:eastAsia="zh-CN"/>
        </w:rPr>
        <w:t xml:space="preserve"> M. Parent-child agreement and prevalence estimates of diagnoses in childhood: direct interview versus family history method. </w:t>
      </w:r>
      <w:proofErr w:type="spellStart"/>
      <w:r w:rsidRPr="000C32BF">
        <w:rPr>
          <w:rFonts w:cs="宋体"/>
          <w:i/>
          <w:iCs/>
          <w:noProof w:val="0"/>
          <w:lang w:eastAsia="zh-CN"/>
        </w:rPr>
        <w:t>Int</w:t>
      </w:r>
      <w:proofErr w:type="spellEnd"/>
      <w:r w:rsidRPr="000C32BF">
        <w:rPr>
          <w:rFonts w:cs="宋体"/>
          <w:i/>
          <w:iCs/>
          <w:noProof w:val="0"/>
          <w:lang w:eastAsia="zh-CN"/>
        </w:rPr>
        <w:t xml:space="preserve"> J Methods </w:t>
      </w:r>
      <w:proofErr w:type="spellStart"/>
      <w:r w:rsidRPr="000C32BF">
        <w:rPr>
          <w:rFonts w:cs="宋体"/>
          <w:i/>
          <w:iCs/>
          <w:noProof w:val="0"/>
          <w:lang w:eastAsia="zh-CN"/>
        </w:rPr>
        <w:t>Psychiatr</w:t>
      </w:r>
      <w:proofErr w:type="spellEnd"/>
      <w:r w:rsidRPr="000C32BF">
        <w:rPr>
          <w:rFonts w:cs="宋体"/>
          <w:i/>
          <w:iCs/>
          <w:noProof w:val="0"/>
          <w:lang w:eastAsia="zh-CN"/>
        </w:rPr>
        <w:t xml:space="preserve"> Res</w:t>
      </w:r>
      <w:r w:rsidRPr="000C32BF">
        <w:rPr>
          <w:rFonts w:cs="宋体"/>
          <w:noProof w:val="0"/>
          <w:lang w:eastAsia="zh-CN"/>
        </w:rPr>
        <w:t xml:space="preserve"> 2009; </w:t>
      </w:r>
      <w:r w:rsidRPr="000C32BF">
        <w:rPr>
          <w:rFonts w:cs="宋体"/>
          <w:b/>
          <w:bCs/>
          <w:noProof w:val="0"/>
          <w:lang w:eastAsia="zh-CN"/>
        </w:rPr>
        <w:t>18</w:t>
      </w:r>
      <w:r w:rsidRPr="000C32BF">
        <w:rPr>
          <w:rFonts w:cs="宋体"/>
          <w:noProof w:val="0"/>
          <w:lang w:eastAsia="zh-CN"/>
        </w:rPr>
        <w:t>: 96-109 [PMID: 19507167 DOI: 10.1002/mpr.281]</w:t>
      </w:r>
    </w:p>
    <w:p w14:paraId="7828331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6 </w:t>
      </w:r>
      <w:r w:rsidRPr="000C32BF">
        <w:rPr>
          <w:rFonts w:cs="宋体"/>
          <w:b/>
          <w:bCs/>
          <w:noProof w:val="0"/>
          <w:lang w:eastAsia="zh-CN"/>
        </w:rPr>
        <w:t>Brown AS</w:t>
      </w:r>
      <w:r w:rsidRPr="000C32BF">
        <w:rPr>
          <w:rFonts w:cs="宋体"/>
          <w:noProof w:val="0"/>
          <w:lang w:eastAsia="zh-CN"/>
        </w:rPr>
        <w:t xml:space="preserve">, </w:t>
      </w:r>
      <w:proofErr w:type="spellStart"/>
      <w:r w:rsidRPr="000C32BF">
        <w:rPr>
          <w:rFonts w:cs="宋体"/>
          <w:noProof w:val="0"/>
          <w:lang w:eastAsia="zh-CN"/>
        </w:rPr>
        <w:t>Derkits</w:t>
      </w:r>
      <w:proofErr w:type="spellEnd"/>
      <w:r w:rsidRPr="000C32BF">
        <w:rPr>
          <w:rFonts w:cs="宋体"/>
          <w:noProof w:val="0"/>
          <w:lang w:eastAsia="zh-CN"/>
        </w:rPr>
        <w:t xml:space="preserve"> EJ. Prenatal infection and schizophrenia: a review of epidemiologic and translational studies. </w:t>
      </w:r>
      <w:r w:rsidRPr="000C32BF">
        <w:rPr>
          <w:rFonts w:cs="宋体"/>
          <w:i/>
          <w:iCs/>
          <w:noProof w:val="0"/>
          <w:lang w:eastAsia="zh-CN"/>
        </w:rPr>
        <w:t>Am J Psychiatry</w:t>
      </w:r>
      <w:r w:rsidRPr="000C32BF">
        <w:rPr>
          <w:rFonts w:cs="宋体"/>
          <w:noProof w:val="0"/>
          <w:lang w:eastAsia="zh-CN"/>
        </w:rPr>
        <w:t xml:space="preserve"> 2010; </w:t>
      </w:r>
      <w:r w:rsidRPr="000C32BF">
        <w:rPr>
          <w:rFonts w:cs="宋体"/>
          <w:b/>
          <w:bCs/>
          <w:noProof w:val="0"/>
          <w:lang w:eastAsia="zh-CN"/>
        </w:rPr>
        <w:t>167</w:t>
      </w:r>
      <w:r w:rsidRPr="000C32BF">
        <w:rPr>
          <w:rFonts w:cs="宋体"/>
          <w:noProof w:val="0"/>
          <w:lang w:eastAsia="zh-CN"/>
        </w:rPr>
        <w:t>: 261-280 [PMID: 20123911 DOI: 10.1176/appi.ajp.2009.09030361]</w:t>
      </w:r>
    </w:p>
    <w:p w14:paraId="393CA20B"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7 </w:t>
      </w:r>
      <w:proofErr w:type="spellStart"/>
      <w:r w:rsidRPr="000C32BF">
        <w:rPr>
          <w:rFonts w:cs="宋体"/>
          <w:b/>
          <w:bCs/>
          <w:noProof w:val="0"/>
          <w:lang w:eastAsia="zh-CN"/>
        </w:rPr>
        <w:t>Khandaker</w:t>
      </w:r>
      <w:proofErr w:type="spellEnd"/>
      <w:r w:rsidRPr="000C32BF">
        <w:rPr>
          <w:rFonts w:cs="宋体"/>
          <w:b/>
          <w:bCs/>
          <w:noProof w:val="0"/>
          <w:lang w:eastAsia="zh-CN"/>
        </w:rPr>
        <w:t xml:space="preserve"> GM</w:t>
      </w:r>
      <w:r w:rsidRPr="000C32BF">
        <w:rPr>
          <w:rFonts w:cs="宋体"/>
          <w:noProof w:val="0"/>
          <w:lang w:eastAsia="zh-CN"/>
        </w:rPr>
        <w:t xml:space="preserve">, </w:t>
      </w:r>
      <w:proofErr w:type="spellStart"/>
      <w:r w:rsidRPr="000C32BF">
        <w:rPr>
          <w:rFonts w:cs="宋体"/>
          <w:noProof w:val="0"/>
          <w:lang w:eastAsia="zh-CN"/>
        </w:rPr>
        <w:t>Zimbron</w:t>
      </w:r>
      <w:proofErr w:type="spellEnd"/>
      <w:r w:rsidRPr="000C32BF">
        <w:rPr>
          <w:rFonts w:cs="宋体"/>
          <w:noProof w:val="0"/>
          <w:lang w:eastAsia="zh-CN"/>
        </w:rPr>
        <w:t xml:space="preserve"> J, Lewis G, Jones PB. Prenatal maternal infection, neurodevelopment and adult schizophrenia: a systematic review of population-based studies. </w:t>
      </w:r>
      <w:proofErr w:type="spellStart"/>
      <w:r w:rsidRPr="000C32BF">
        <w:rPr>
          <w:rFonts w:cs="宋体"/>
          <w:i/>
          <w:iCs/>
          <w:noProof w:val="0"/>
          <w:lang w:eastAsia="zh-CN"/>
        </w:rPr>
        <w:t>Psychol</w:t>
      </w:r>
      <w:proofErr w:type="spellEnd"/>
      <w:r w:rsidRPr="000C32BF">
        <w:rPr>
          <w:rFonts w:cs="宋体"/>
          <w:i/>
          <w:iCs/>
          <w:noProof w:val="0"/>
          <w:lang w:eastAsia="zh-CN"/>
        </w:rPr>
        <w:t xml:space="preserve"> Med</w:t>
      </w:r>
      <w:r w:rsidRPr="000C32BF">
        <w:rPr>
          <w:rFonts w:cs="宋体"/>
          <w:noProof w:val="0"/>
          <w:lang w:eastAsia="zh-CN"/>
        </w:rPr>
        <w:t xml:space="preserve"> 2013; </w:t>
      </w:r>
      <w:r w:rsidRPr="000C32BF">
        <w:rPr>
          <w:rFonts w:cs="宋体"/>
          <w:b/>
          <w:bCs/>
          <w:noProof w:val="0"/>
          <w:lang w:eastAsia="zh-CN"/>
        </w:rPr>
        <w:t>43</w:t>
      </w:r>
      <w:r w:rsidRPr="000C32BF">
        <w:rPr>
          <w:rFonts w:cs="宋体"/>
          <w:noProof w:val="0"/>
          <w:lang w:eastAsia="zh-CN"/>
        </w:rPr>
        <w:t>: 239-257 [PMID: 22717193 DOI: 10.1017/S0033291712000736]</w:t>
      </w:r>
    </w:p>
    <w:p w14:paraId="66214BBF"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8 </w:t>
      </w:r>
      <w:r w:rsidRPr="000C32BF">
        <w:rPr>
          <w:rFonts w:cs="宋体"/>
          <w:b/>
          <w:bCs/>
          <w:noProof w:val="0"/>
          <w:lang w:eastAsia="zh-CN"/>
        </w:rPr>
        <w:t>Meyer U</w:t>
      </w:r>
      <w:r w:rsidRPr="000C32BF">
        <w:rPr>
          <w:rFonts w:cs="宋体"/>
          <w:noProof w:val="0"/>
          <w:lang w:eastAsia="zh-CN"/>
        </w:rPr>
        <w:t xml:space="preserve">. Prenatal </w:t>
      </w:r>
      <w:proofErr w:type="gramStart"/>
      <w:r w:rsidRPr="000C32BF">
        <w:rPr>
          <w:rFonts w:cs="宋体"/>
          <w:noProof w:val="0"/>
          <w:lang w:eastAsia="zh-CN"/>
        </w:rPr>
        <w:t>poly(</w:t>
      </w:r>
      <w:proofErr w:type="gramEnd"/>
      <w:r w:rsidRPr="000C32BF">
        <w:rPr>
          <w:rFonts w:cs="宋体"/>
          <w:noProof w:val="0"/>
          <w:lang w:eastAsia="zh-CN"/>
        </w:rPr>
        <w:t xml:space="preserve">i: C) exposure and other developmental immune activation models in rodent systems. </w:t>
      </w:r>
      <w:proofErr w:type="spellStart"/>
      <w:r w:rsidRPr="000C32BF">
        <w:rPr>
          <w:rFonts w:cs="宋体"/>
          <w:i/>
          <w:iCs/>
          <w:noProof w:val="0"/>
          <w:lang w:eastAsia="zh-CN"/>
        </w:rPr>
        <w:t>Biol</w:t>
      </w:r>
      <w:proofErr w:type="spellEnd"/>
      <w:r w:rsidRPr="000C32BF">
        <w:rPr>
          <w:rFonts w:cs="宋体"/>
          <w:i/>
          <w:iCs/>
          <w:noProof w:val="0"/>
          <w:lang w:eastAsia="zh-CN"/>
        </w:rPr>
        <w:t xml:space="preserve"> Psychiatry</w:t>
      </w:r>
      <w:r w:rsidRPr="000C32BF">
        <w:rPr>
          <w:rFonts w:cs="宋体"/>
          <w:noProof w:val="0"/>
          <w:lang w:eastAsia="zh-CN"/>
        </w:rPr>
        <w:t xml:space="preserve"> 2014; </w:t>
      </w:r>
      <w:r w:rsidRPr="000C32BF">
        <w:rPr>
          <w:rFonts w:cs="宋体"/>
          <w:b/>
          <w:bCs/>
          <w:noProof w:val="0"/>
          <w:lang w:eastAsia="zh-CN"/>
        </w:rPr>
        <w:t>75</w:t>
      </w:r>
      <w:r w:rsidRPr="000C32BF">
        <w:rPr>
          <w:rFonts w:cs="宋体"/>
          <w:noProof w:val="0"/>
          <w:lang w:eastAsia="zh-CN"/>
        </w:rPr>
        <w:t>: 307-315 [PMID: 23938317 DOI: 10.1016/j.biopsych.2013.07.011]</w:t>
      </w:r>
    </w:p>
    <w:p w14:paraId="2663D0BB"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79 </w:t>
      </w:r>
      <w:r w:rsidRPr="000C32BF">
        <w:rPr>
          <w:rFonts w:cs="宋体"/>
          <w:b/>
          <w:bCs/>
          <w:noProof w:val="0"/>
          <w:lang w:eastAsia="zh-CN"/>
        </w:rPr>
        <w:t>Nickerson JP</w:t>
      </w:r>
      <w:r w:rsidRPr="000C32BF">
        <w:rPr>
          <w:rFonts w:cs="宋体"/>
          <w:noProof w:val="0"/>
          <w:lang w:eastAsia="zh-CN"/>
        </w:rPr>
        <w:t xml:space="preserve">, </w:t>
      </w:r>
      <w:proofErr w:type="spellStart"/>
      <w:r w:rsidRPr="000C32BF">
        <w:rPr>
          <w:rFonts w:cs="宋体"/>
          <w:noProof w:val="0"/>
          <w:lang w:eastAsia="zh-CN"/>
        </w:rPr>
        <w:t>Richner</w:t>
      </w:r>
      <w:proofErr w:type="spellEnd"/>
      <w:r w:rsidRPr="000C32BF">
        <w:rPr>
          <w:rFonts w:cs="宋体"/>
          <w:noProof w:val="0"/>
          <w:lang w:eastAsia="zh-CN"/>
        </w:rPr>
        <w:t xml:space="preserve"> B, </w:t>
      </w:r>
      <w:proofErr w:type="spellStart"/>
      <w:r w:rsidRPr="000C32BF">
        <w:rPr>
          <w:rFonts w:cs="宋体"/>
          <w:noProof w:val="0"/>
          <w:lang w:eastAsia="zh-CN"/>
        </w:rPr>
        <w:t>Santy</w:t>
      </w:r>
      <w:proofErr w:type="spellEnd"/>
      <w:r w:rsidRPr="000C32BF">
        <w:rPr>
          <w:rFonts w:cs="宋体"/>
          <w:noProof w:val="0"/>
          <w:lang w:eastAsia="zh-CN"/>
        </w:rPr>
        <w:t xml:space="preserve"> K, </w:t>
      </w:r>
      <w:proofErr w:type="spellStart"/>
      <w:r w:rsidRPr="000C32BF">
        <w:rPr>
          <w:rFonts w:cs="宋体"/>
          <w:noProof w:val="0"/>
          <w:lang w:eastAsia="zh-CN"/>
        </w:rPr>
        <w:t>Lequin</w:t>
      </w:r>
      <w:proofErr w:type="spellEnd"/>
      <w:r w:rsidRPr="000C32BF">
        <w:rPr>
          <w:rFonts w:cs="宋体"/>
          <w:noProof w:val="0"/>
          <w:lang w:eastAsia="zh-CN"/>
        </w:rPr>
        <w:t xml:space="preserve"> MH, </w:t>
      </w:r>
      <w:proofErr w:type="spellStart"/>
      <w:r w:rsidRPr="000C32BF">
        <w:rPr>
          <w:rFonts w:cs="宋体"/>
          <w:noProof w:val="0"/>
          <w:lang w:eastAsia="zh-CN"/>
        </w:rPr>
        <w:t>Poretti</w:t>
      </w:r>
      <w:proofErr w:type="spellEnd"/>
      <w:r w:rsidRPr="000C32BF">
        <w:rPr>
          <w:rFonts w:cs="宋体"/>
          <w:noProof w:val="0"/>
          <w:lang w:eastAsia="zh-CN"/>
        </w:rPr>
        <w:t xml:space="preserve"> A, </w:t>
      </w:r>
      <w:proofErr w:type="spellStart"/>
      <w:r w:rsidRPr="000C32BF">
        <w:rPr>
          <w:rFonts w:cs="宋体"/>
          <w:noProof w:val="0"/>
          <w:lang w:eastAsia="zh-CN"/>
        </w:rPr>
        <w:t>Filippi</w:t>
      </w:r>
      <w:proofErr w:type="spellEnd"/>
      <w:r w:rsidRPr="000C32BF">
        <w:rPr>
          <w:rFonts w:cs="宋体"/>
          <w:noProof w:val="0"/>
          <w:lang w:eastAsia="zh-CN"/>
        </w:rPr>
        <w:t xml:space="preserve"> CG, </w:t>
      </w:r>
      <w:proofErr w:type="spellStart"/>
      <w:r w:rsidRPr="000C32BF">
        <w:rPr>
          <w:rFonts w:cs="宋体"/>
          <w:noProof w:val="0"/>
          <w:lang w:eastAsia="zh-CN"/>
        </w:rPr>
        <w:t>Huisman</w:t>
      </w:r>
      <w:proofErr w:type="spellEnd"/>
      <w:r w:rsidRPr="000C32BF">
        <w:rPr>
          <w:rFonts w:cs="宋体"/>
          <w:noProof w:val="0"/>
          <w:lang w:eastAsia="zh-CN"/>
        </w:rPr>
        <w:t xml:space="preserve"> TA. Neuroimaging of pediatric intracranial infection--part 2: TORCH, viral, fungal, and parasitic infections. </w:t>
      </w:r>
      <w:r w:rsidRPr="000C32BF">
        <w:rPr>
          <w:rFonts w:cs="宋体"/>
          <w:i/>
          <w:iCs/>
          <w:noProof w:val="0"/>
          <w:lang w:eastAsia="zh-CN"/>
        </w:rPr>
        <w:t>J Neuroimaging</w:t>
      </w:r>
      <w:r w:rsidRPr="000C32BF">
        <w:rPr>
          <w:rFonts w:cs="宋体"/>
          <w:noProof w:val="0"/>
          <w:lang w:eastAsia="zh-CN"/>
        </w:rPr>
        <w:t xml:space="preserve"> 2012; </w:t>
      </w:r>
      <w:r w:rsidRPr="000C32BF">
        <w:rPr>
          <w:rFonts w:cs="宋体"/>
          <w:b/>
          <w:bCs/>
          <w:noProof w:val="0"/>
          <w:lang w:eastAsia="zh-CN"/>
        </w:rPr>
        <w:t>22</w:t>
      </w:r>
      <w:r w:rsidRPr="000C32BF">
        <w:rPr>
          <w:rFonts w:cs="宋体"/>
          <w:noProof w:val="0"/>
          <w:lang w:eastAsia="zh-CN"/>
        </w:rPr>
        <w:t>: e52-e63 [PMID: 22309611 DOI: 10.1111/j.1552-6569.2011.00699.x]</w:t>
      </w:r>
    </w:p>
    <w:p w14:paraId="5E4B5073"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80 </w:t>
      </w:r>
      <w:r w:rsidRPr="000C32BF">
        <w:rPr>
          <w:rFonts w:cs="宋体"/>
          <w:b/>
          <w:bCs/>
          <w:noProof w:val="0"/>
          <w:lang w:eastAsia="zh-CN"/>
        </w:rPr>
        <w:t>Adams Waldorf KM</w:t>
      </w:r>
      <w:r w:rsidRPr="000C32BF">
        <w:rPr>
          <w:rFonts w:cs="宋体"/>
          <w:noProof w:val="0"/>
          <w:lang w:eastAsia="zh-CN"/>
        </w:rPr>
        <w:t>, McAdams RM. Influence of infection during pregnancy on fetal development.</w:t>
      </w:r>
      <w:proofErr w:type="gramEnd"/>
      <w:r w:rsidRPr="000C32BF">
        <w:rPr>
          <w:rFonts w:cs="宋体"/>
          <w:noProof w:val="0"/>
          <w:lang w:eastAsia="zh-CN"/>
        </w:rPr>
        <w:t xml:space="preserve"> </w:t>
      </w:r>
      <w:r w:rsidRPr="000C32BF">
        <w:rPr>
          <w:rFonts w:cs="宋体"/>
          <w:i/>
          <w:iCs/>
          <w:noProof w:val="0"/>
          <w:lang w:eastAsia="zh-CN"/>
        </w:rPr>
        <w:t>Reproduction</w:t>
      </w:r>
      <w:r w:rsidRPr="000C32BF">
        <w:rPr>
          <w:rFonts w:cs="宋体"/>
          <w:noProof w:val="0"/>
          <w:lang w:eastAsia="zh-CN"/>
        </w:rPr>
        <w:t xml:space="preserve"> 2013; </w:t>
      </w:r>
      <w:r w:rsidRPr="000C32BF">
        <w:rPr>
          <w:rFonts w:cs="宋体"/>
          <w:b/>
          <w:bCs/>
          <w:noProof w:val="0"/>
          <w:lang w:eastAsia="zh-CN"/>
        </w:rPr>
        <w:t>146</w:t>
      </w:r>
      <w:r w:rsidRPr="000C32BF">
        <w:rPr>
          <w:rFonts w:cs="宋体"/>
          <w:noProof w:val="0"/>
          <w:lang w:eastAsia="zh-CN"/>
        </w:rPr>
        <w:t>: R151-R162 [PMID: 23884862 DOI: 10.1530/REP-13-0232]</w:t>
      </w:r>
    </w:p>
    <w:p w14:paraId="0A5A46AA"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81 </w:t>
      </w:r>
      <w:r w:rsidRPr="000C32BF">
        <w:rPr>
          <w:rFonts w:cs="宋体"/>
          <w:b/>
          <w:bCs/>
          <w:noProof w:val="0"/>
          <w:lang w:eastAsia="zh-CN"/>
        </w:rPr>
        <w:t>Murphy TK</w:t>
      </w:r>
      <w:r w:rsidRPr="000C32BF">
        <w:rPr>
          <w:rFonts w:cs="宋体"/>
          <w:noProof w:val="0"/>
          <w:lang w:eastAsia="zh-CN"/>
        </w:rPr>
        <w:t xml:space="preserve">, </w:t>
      </w:r>
      <w:proofErr w:type="spellStart"/>
      <w:r w:rsidRPr="000C32BF">
        <w:rPr>
          <w:rFonts w:cs="宋体"/>
          <w:noProof w:val="0"/>
          <w:lang w:eastAsia="zh-CN"/>
        </w:rPr>
        <w:t>Sajid</w:t>
      </w:r>
      <w:proofErr w:type="spellEnd"/>
      <w:r w:rsidRPr="000C32BF">
        <w:rPr>
          <w:rFonts w:cs="宋体"/>
          <w:noProof w:val="0"/>
          <w:lang w:eastAsia="zh-CN"/>
        </w:rPr>
        <w:t xml:space="preserve"> MW, Goodman WK. Immunology of obsessive-compulsive disorder.</w:t>
      </w:r>
      <w:proofErr w:type="gramEnd"/>
      <w:r w:rsidRPr="000C32BF">
        <w:rPr>
          <w:rFonts w:cs="宋体"/>
          <w:noProof w:val="0"/>
          <w:lang w:eastAsia="zh-CN"/>
        </w:rPr>
        <w:t xml:space="preserve"> </w:t>
      </w:r>
      <w:proofErr w:type="spellStart"/>
      <w:r w:rsidRPr="000C32BF">
        <w:rPr>
          <w:rFonts w:cs="宋体"/>
          <w:i/>
          <w:iCs/>
          <w:noProof w:val="0"/>
          <w:lang w:eastAsia="zh-CN"/>
        </w:rPr>
        <w:t>Psychiatr</w:t>
      </w:r>
      <w:proofErr w:type="spellEnd"/>
      <w:r w:rsidRPr="000C32BF">
        <w:rPr>
          <w:rFonts w:cs="宋体"/>
          <w:i/>
          <w:iCs/>
          <w:noProof w:val="0"/>
          <w:lang w:eastAsia="zh-CN"/>
        </w:rPr>
        <w:t xml:space="preserve"> </w:t>
      </w:r>
      <w:proofErr w:type="spellStart"/>
      <w:r w:rsidRPr="000C32BF">
        <w:rPr>
          <w:rFonts w:cs="宋体"/>
          <w:i/>
          <w:iCs/>
          <w:noProof w:val="0"/>
          <w:lang w:eastAsia="zh-CN"/>
        </w:rPr>
        <w:t>Clin</w:t>
      </w:r>
      <w:proofErr w:type="spellEnd"/>
      <w:r w:rsidRPr="000C32BF">
        <w:rPr>
          <w:rFonts w:cs="宋体"/>
          <w:i/>
          <w:iCs/>
          <w:noProof w:val="0"/>
          <w:lang w:eastAsia="zh-CN"/>
        </w:rPr>
        <w:t xml:space="preserve"> North Am</w:t>
      </w:r>
      <w:r w:rsidRPr="000C32BF">
        <w:rPr>
          <w:rFonts w:cs="宋体"/>
          <w:noProof w:val="0"/>
          <w:lang w:eastAsia="zh-CN"/>
        </w:rPr>
        <w:t xml:space="preserve"> 2006; </w:t>
      </w:r>
      <w:r w:rsidRPr="000C32BF">
        <w:rPr>
          <w:rFonts w:cs="宋体"/>
          <w:b/>
          <w:bCs/>
          <w:noProof w:val="0"/>
          <w:lang w:eastAsia="zh-CN"/>
        </w:rPr>
        <w:t>29</w:t>
      </w:r>
      <w:r w:rsidRPr="000C32BF">
        <w:rPr>
          <w:rFonts w:cs="宋体"/>
          <w:noProof w:val="0"/>
          <w:lang w:eastAsia="zh-CN"/>
        </w:rPr>
        <w:t>: 445-469 [PMID: 16650717 DOI: 10.1016/j.psc.2006.02.003]</w:t>
      </w:r>
    </w:p>
    <w:p w14:paraId="4455970A"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2 </w:t>
      </w:r>
      <w:proofErr w:type="spellStart"/>
      <w:r w:rsidRPr="000C32BF">
        <w:rPr>
          <w:rFonts w:cs="宋体"/>
          <w:b/>
          <w:bCs/>
          <w:noProof w:val="0"/>
          <w:lang w:eastAsia="zh-CN"/>
        </w:rPr>
        <w:t>Witthauer</w:t>
      </w:r>
      <w:proofErr w:type="spellEnd"/>
      <w:r w:rsidRPr="000C32BF">
        <w:rPr>
          <w:rFonts w:cs="宋体"/>
          <w:b/>
          <w:bCs/>
          <w:noProof w:val="0"/>
          <w:lang w:eastAsia="zh-CN"/>
        </w:rPr>
        <w:t xml:space="preserve"> C</w:t>
      </w:r>
      <w:r w:rsidRPr="000C32BF">
        <w:rPr>
          <w:rFonts w:cs="宋体"/>
          <w:noProof w:val="0"/>
          <w:lang w:eastAsia="zh-CN"/>
        </w:rPr>
        <w:t xml:space="preserve">, </w:t>
      </w:r>
      <w:proofErr w:type="spellStart"/>
      <w:r w:rsidRPr="000C32BF">
        <w:rPr>
          <w:rFonts w:cs="宋体"/>
          <w:noProof w:val="0"/>
          <w:lang w:eastAsia="zh-CN"/>
        </w:rPr>
        <w:t>Gloster</w:t>
      </w:r>
      <w:proofErr w:type="spellEnd"/>
      <w:r w:rsidRPr="000C32BF">
        <w:rPr>
          <w:rFonts w:cs="宋体"/>
          <w:noProof w:val="0"/>
          <w:lang w:eastAsia="zh-CN"/>
        </w:rPr>
        <w:t xml:space="preserve"> AT, Meyer AH, Goodwin RD, </w:t>
      </w:r>
      <w:proofErr w:type="spellStart"/>
      <w:r w:rsidRPr="000C32BF">
        <w:rPr>
          <w:rFonts w:cs="宋体"/>
          <w:noProof w:val="0"/>
          <w:lang w:eastAsia="zh-CN"/>
        </w:rPr>
        <w:t>Lieb</w:t>
      </w:r>
      <w:proofErr w:type="spellEnd"/>
      <w:r w:rsidRPr="000C32BF">
        <w:rPr>
          <w:rFonts w:cs="宋体"/>
          <w:noProof w:val="0"/>
          <w:lang w:eastAsia="zh-CN"/>
        </w:rPr>
        <w:t xml:space="preserve"> R. Comorbidity of infectious diseases and anxiety disorders in adults and its association with quality of life: a community study. </w:t>
      </w:r>
      <w:r w:rsidRPr="000C32BF">
        <w:rPr>
          <w:rFonts w:cs="宋体"/>
          <w:i/>
          <w:iCs/>
          <w:noProof w:val="0"/>
          <w:lang w:eastAsia="zh-CN"/>
        </w:rPr>
        <w:t>Front Public Health</w:t>
      </w:r>
      <w:r w:rsidRPr="000C32BF">
        <w:rPr>
          <w:rFonts w:cs="宋体"/>
          <w:noProof w:val="0"/>
          <w:lang w:eastAsia="zh-CN"/>
        </w:rPr>
        <w:t xml:space="preserve"> 2014; </w:t>
      </w:r>
      <w:r w:rsidRPr="000C32BF">
        <w:rPr>
          <w:rFonts w:cs="宋体"/>
          <w:b/>
          <w:bCs/>
          <w:noProof w:val="0"/>
          <w:lang w:eastAsia="zh-CN"/>
        </w:rPr>
        <w:t>2</w:t>
      </w:r>
      <w:r w:rsidRPr="000C32BF">
        <w:rPr>
          <w:rFonts w:cs="宋体"/>
          <w:noProof w:val="0"/>
          <w:lang w:eastAsia="zh-CN"/>
        </w:rPr>
        <w:t>: 80 [PMID: 25072049 DOI: 10.3389/fpubh.2014.00080]</w:t>
      </w:r>
    </w:p>
    <w:p w14:paraId="229025B7" w14:textId="77777777" w:rsidR="000C32BF" w:rsidRPr="000C32BF" w:rsidRDefault="000C32BF" w:rsidP="000C32BF">
      <w:pPr>
        <w:spacing w:after="0"/>
        <w:jc w:val="both"/>
        <w:rPr>
          <w:rFonts w:cs="宋体"/>
          <w:noProof w:val="0"/>
          <w:lang w:eastAsia="zh-CN"/>
        </w:rPr>
      </w:pPr>
      <w:r w:rsidRPr="000C32BF">
        <w:rPr>
          <w:rFonts w:cs="宋体"/>
          <w:noProof w:val="0"/>
          <w:lang w:eastAsia="zh-CN"/>
        </w:rPr>
        <w:lastRenderedPageBreak/>
        <w:t xml:space="preserve">83 </w:t>
      </w:r>
      <w:proofErr w:type="spellStart"/>
      <w:r w:rsidRPr="000C32BF">
        <w:rPr>
          <w:rFonts w:cs="宋体"/>
          <w:b/>
          <w:bCs/>
          <w:noProof w:val="0"/>
          <w:lang w:eastAsia="zh-CN"/>
        </w:rPr>
        <w:t>Annunziato</w:t>
      </w:r>
      <w:proofErr w:type="spellEnd"/>
      <w:r w:rsidRPr="000C32BF">
        <w:rPr>
          <w:rFonts w:cs="宋体"/>
          <w:b/>
          <w:bCs/>
          <w:noProof w:val="0"/>
          <w:lang w:eastAsia="zh-CN"/>
        </w:rPr>
        <w:t xml:space="preserve"> F</w:t>
      </w:r>
      <w:r w:rsidRPr="000C32BF">
        <w:rPr>
          <w:rFonts w:cs="宋体"/>
          <w:noProof w:val="0"/>
          <w:lang w:eastAsia="zh-CN"/>
        </w:rPr>
        <w:t xml:space="preserve">, </w:t>
      </w:r>
      <w:proofErr w:type="spellStart"/>
      <w:r w:rsidRPr="000C32BF">
        <w:rPr>
          <w:rFonts w:cs="宋体"/>
          <w:noProof w:val="0"/>
          <w:lang w:eastAsia="zh-CN"/>
        </w:rPr>
        <w:t>Romagnani</w:t>
      </w:r>
      <w:proofErr w:type="spellEnd"/>
      <w:r w:rsidRPr="000C32BF">
        <w:rPr>
          <w:rFonts w:cs="宋体"/>
          <w:noProof w:val="0"/>
          <w:lang w:eastAsia="zh-CN"/>
        </w:rPr>
        <w:t xml:space="preserve"> C, </w:t>
      </w:r>
      <w:proofErr w:type="spellStart"/>
      <w:r w:rsidRPr="000C32BF">
        <w:rPr>
          <w:rFonts w:cs="宋体"/>
          <w:noProof w:val="0"/>
          <w:lang w:eastAsia="zh-CN"/>
        </w:rPr>
        <w:t>Romagnani</w:t>
      </w:r>
      <w:proofErr w:type="spellEnd"/>
      <w:r w:rsidRPr="000C32BF">
        <w:rPr>
          <w:rFonts w:cs="宋体"/>
          <w:noProof w:val="0"/>
          <w:lang w:eastAsia="zh-CN"/>
        </w:rPr>
        <w:t xml:space="preserve"> S. </w:t>
      </w:r>
      <w:proofErr w:type="gramStart"/>
      <w:r w:rsidRPr="000C32BF">
        <w:rPr>
          <w:rFonts w:cs="宋体"/>
          <w:noProof w:val="0"/>
          <w:lang w:eastAsia="zh-CN"/>
        </w:rPr>
        <w:t>The 3 major types of innate and adaptive cell-mediated effector immunity.</w:t>
      </w:r>
      <w:proofErr w:type="gramEnd"/>
      <w:r w:rsidRPr="000C32BF">
        <w:rPr>
          <w:rFonts w:cs="宋体"/>
          <w:noProof w:val="0"/>
          <w:lang w:eastAsia="zh-CN"/>
        </w:rPr>
        <w:t xml:space="preserve"> </w:t>
      </w:r>
      <w:r w:rsidRPr="000C32BF">
        <w:rPr>
          <w:rFonts w:cs="宋体"/>
          <w:i/>
          <w:iCs/>
          <w:noProof w:val="0"/>
          <w:lang w:eastAsia="zh-CN"/>
        </w:rPr>
        <w:t xml:space="preserve">J Allergy </w:t>
      </w:r>
      <w:proofErr w:type="spellStart"/>
      <w:r w:rsidRPr="000C32BF">
        <w:rPr>
          <w:rFonts w:cs="宋体"/>
          <w:i/>
          <w:iCs/>
          <w:noProof w:val="0"/>
          <w:lang w:eastAsia="zh-CN"/>
        </w:rPr>
        <w:t>Clin</w:t>
      </w:r>
      <w:proofErr w:type="spellEnd"/>
      <w:r w:rsidRPr="000C32BF">
        <w:rPr>
          <w:rFonts w:cs="宋体"/>
          <w:i/>
          <w:iCs/>
          <w:noProof w:val="0"/>
          <w:lang w:eastAsia="zh-CN"/>
        </w:rPr>
        <w:t xml:space="preserve"> </w:t>
      </w:r>
      <w:proofErr w:type="spellStart"/>
      <w:r w:rsidRPr="000C32BF">
        <w:rPr>
          <w:rFonts w:cs="宋体"/>
          <w:i/>
          <w:iCs/>
          <w:noProof w:val="0"/>
          <w:lang w:eastAsia="zh-CN"/>
        </w:rPr>
        <w:t>Immunol</w:t>
      </w:r>
      <w:proofErr w:type="spellEnd"/>
      <w:r w:rsidRPr="000C32BF">
        <w:rPr>
          <w:rFonts w:cs="宋体"/>
          <w:noProof w:val="0"/>
          <w:lang w:eastAsia="zh-CN"/>
        </w:rPr>
        <w:t xml:space="preserve"> 2015; </w:t>
      </w:r>
      <w:r w:rsidRPr="000C32BF">
        <w:rPr>
          <w:rFonts w:cs="宋体"/>
          <w:b/>
          <w:bCs/>
          <w:noProof w:val="0"/>
          <w:lang w:eastAsia="zh-CN"/>
        </w:rPr>
        <w:t>135</w:t>
      </w:r>
      <w:r w:rsidRPr="000C32BF">
        <w:rPr>
          <w:rFonts w:cs="宋体"/>
          <w:noProof w:val="0"/>
          <w:lang w:eastAsia="zh-CN"/>
        </w:rPr>
        <w:t>: 626-635 [PMID: 25528359 DOI: 10.1016/j.jaci.2014.11.001]</w:t>
      </w:r>
    </w:p>
    <w:p w14:paraId="0F03911C"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4 </w:t>
      </w:r>
      <w:proofErr w:type="spellStart"/>
      <w:r w:rsidRPr="000C32BF">
        <w:rPr>
          <w:rFonts w:cs="宋体"/>
          <w:b/>
          <w:bCs/>
          <w:noProof w:val="0"/>
          <w:lang w:eastAsia="zh-CN"/>
        </w:rPr>
        <w:t>Kistowska</w:t>
      </w:r>
      <w:proofErr w:type="spellEnd"/>
      <w:r w:rsidRPr="000C32BF">
        <w:rPr>
          <w:rFonts w:cs="宋体"/>
          <w:b/>
          <w:bCs/>
          <w:noProof w:val="0"/>
          <w:lang w:eastAsia="zh-CN"/>
        </w:rPr>
        <w:t xml:space="preserve"> M</w:t>
      </w:r>
      <w:r w:rsidRPr="000C32BF">
        <w:rPr>
          <w:rFonts w:cs="宋体"/>
          <w:noProof w:val="0"/>
          <w:lang w:eastAsia="zh-CN"/>
        </w:rPr>
        <w:t xml:space="preserve">, Meier B, Proust T, </w:t>
      </w:r>
      <w:proofErr w:type="spellStart"/>
      <w:r w:rsidRPr="000C32BF">
        <w:rPr>
          <w:rFonts w:cs="宋体"/>
          <w:noProof w:val="0"/>
          <w:lang w:eastAsia="zh-CN"/>
        </w:rPr>
        <w:t>Feldmeyer</w:t>
      </w:r>
      <w:proofErr w:type="spellEnd"/>
      <w:r w:rsidRPr="000C32BF">
        <w:rPr>
          <w:rFonts w:cs="宋体"/>
          <w:noProof w:val="0"/>
          <w:lang w:eastAsia="zh-CN"/>
        </w:rPr>
        <w:t xml:space="preserve"> L, </w:t>
      </w:r>
      <w:proofErr w:type="spellStart"/>
      <w:r w:rsidRPr="000C32BF">
        <w:rPr>
          <w:rFonts w:cs="宋体"/>
          <w:noProof w:val="0"/>
          <w:lang w:eastAsia="zh-CN"/>
        </w:rPr>
        <w:t>Cozzio</w:t>
      </w:r>
      <w:proofErr w:type="spellEnd"/>
      <w:r w:rsidRPr="000C32BF">
        <w:rPr>
          <w:rFonts w:cs="宋体"/>
          <w:noProof w:val="0"/>
          <w:lang w:eastAsia="zh-CN"/>
        </w:rPr>
        <w:t xml:space="preserve"> A, </w:t>
      </w:r>
      <w:proofErr w:type="spellStart"/>
      <w:r w:rsidRPr="000C32BF">
        <w:rPr>
          <w:rFonts w:cs="宋体"/>
          <w:noProof w:val="0"/>
          <w:lang w:eastAsia="zh-CN"/>
        </w:rPr>
        <w:t>Kuendig</w:t>
      </w:r>
      <w:proofErr w:type="spellEnd"/>
      <w:r w:rsidRPr="000C32BF">
        <w:rPr>
          <w:rFonts w:cs="宋体"/>
          <w:noProof w:val="0"/>
          <w:lang w:eastAsia="zh-CN"/>
        </w:rPr>
        <w:t xml:space="preserve"> T, </w:t>
      </w:r>
      <w:proofErr w:type="spellStart"/>
      <w:r w:rsidRPr="000C32BF">
        <w:rPr>
          <w:rFonts w:cs="宋体"/>
          <w:noProof w:val="0"/>
          <w:lang w:eastAsia="zh-CN"/>
        </w:rPr>
        <w:t>Contassot</w:t>
      </w:r>
      <w:proofErr w:type="spellEnd"/>
      <w:r w:rsidRPr="000C32BF">
        <w:rPr>
          <w:rFonts w:cs="宋体"/>
          <w:noProof w:val="0"/>
          <w:lang w:eastAsia="zh-CN"/>
        </w:rPr>
        <w:t xml:space="preserve"> E, French LE. Propionibacterium acnes </w:t>
      </w:r>
      <w:proofErr w:type="gramStart"/>
      <w:r w:rsidRPr="000C32BF">
        <w:rPr>
          <w:rFonts w:cs="宋体"/>
          <w:noProof w:val="0"/>
          <w:lang w:eastAsia="zh-CN"/>
        </w:rPr>
        <w:t>promotes</w:t>
      </w:r>
      <w:proofErr w:type="gramEnd"/>
      <w:r w:rsidRPr="000C32BF">
        <w:rPr>
          <w:rFonts w:cs="宋体"/>
          <w:noProof w:val="0"/>
          <w:lang w:eastAsia="zh-CN"/>
        </w:rPr>
        <w:t xml:space="preserve"> Th17 and Th17/Th1 responses in acne patients. </w:t>
      </w:r>
      <w:r w:rsidRPr="000C32BF">
        <w:rPr>
          <w:rFonts w:cs="宋体"/>
          <w:i/>
          <w:iCs/>
          <w:noProof w:val="0"/>
          <w:lang w:eastAsia="zh-CN"/>
        </w:rPr>
        <w:t xml:space="preserve">J Invest </w:t>
      </w:r>
      <w:proofErr w:type="spellStart"/>
      <w:r w:rsidRPr="000C32BF">
        <w:rPr>
          <w:rFonts w:cs="宋体"/>
          <w:i/>
          <w:iCs/>
          <w:noProof w:val="0"/>
          <w:lang w:eastAsia="zh-CN"/>
        </w:rPr>
        <w:t>Dermatol</w:t>
      </w:r>
      <w:proofErr w:type="spellEnd"/>
      <w:r w:rsidRPr="000C32BF">
        <w:rPr>
          <w:rFonts w:cs="宋体"/>
          <w:noProof w:val="0"/>
          <w:lang w:eastAsia="zh-CN"/>
        </w:rPr>
        <w:t xml:space="preserve"> 2015; </w:t>
      </w:r>
      <w:r w:rsidRPr="000C32BF">
        <w:rPr>
          <w:rFonts w:cs="宋体"/>
          <w:b/>
          <w:bCs/>
          <w:noProof w:val="0"/>
          <w:lang w:eastAsia="zh-CN"/>
        </w:rPr>
        <w:t>135</w:t>
      </w:r>
      <w:r w:rsidRPr="000C32BF">
        <w:rPr>
          <w:rFonts w:cs="宋体"/>
          <w:noProof w:val="0"/>
          <w:lang w:eastAsia="zh-CN"/>
        </w:rPr>
        <w:t>: 110-118 [PMID: 25010142 DOI: 10.1038/jid.2014.290]</w:t>
      </w:r>
    </w:p>
    <w:p w14:paraId="16E2986C"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5 </w:t>
      </w:r>
      <w:proofErr w:type="spellStart"/>
      <w:r w:rsidRPr="000C32BF">
        <w:rPr>
          <w:rFonts w:cs="宋体"/>
          <w:b/>
          <w:bCs/>
          <w:noProof w:val="0"/>
          <w:lang w:eastAsia="zh-CN"/>
        </w:rPr>
        <w:t>Diani</w:t>
      </w:r>
      <w:proofErr w:type="spellEnd"/>
      <w:r w:rsidRPr="000C32BF">
        <w:rPr>
          <w:rFonts w:cs="宋体"/>
          <w:b/>
          <w:bCs/>
          <w:noProof w:val="0"/>
          <w:lang w:eastAsia="zh-CN"/>
        </w:rPr>
        <w:t xml:space="preserve"> M</w:t>
      </w:r>
      <w:r w:rsidRPr="000C32BF">
        <w:rPr>
          <w:rFonts w:cs="宋体"/>
          <w:noProof w:val="0"/>
          <w:lang w:eastAsia="zh-CN"/>
        </w:rPr>
        <w:t xml:space="preserve">, </w:t>
      </w:r>
      <w:proofErr w:type="spellStart"/>
      <w:r w:rsidRPr="000C32BF">
        <w:rPr>
          <w:rFonts w:cs="宋体"/>
          <w:noProof w:val="0"/>
          <w:lang w:eastAsia="zh-CN"/>
        </w:rPr>
        <w:t>Altomare</w:t>
      </w:r>
      <w:proofErr w:type="spellEnd"/>
      <w:r w:rsidRPr="000C32BF">
        <w:rPr>
          <w:rFonts w:cs="宋体"/>
          <w:noProof w:val="0"/>
          <w:lang w:eastAsia="zh-CN"/>
        </w:rPr>
        <w:t xml:space="preserve"> G, </w:t>
      </w:r>
      <w:proofErr w:type="spellStart"/>
      <w:r w:rsidRPr="000C32BF">
        <w:rPr>
          <w:rFonts w:cs="宋体"/>
          <w:noProof w:val="0"/>
          <w:lang w:eastAsia="zh-CN"/>
        </w:rPr>
        <w:t>Reali</w:t>
      </w:r>
      <w:proofErr w:type="spellEnd"/>
      <w:r w:rsidRPr="000C32BF">
        <w:rPr>
          <w:rFonts w:cs="宋体"/>
          <w:noProof w:val="0"/>
          <w:lang w:eastAsia="zh-CN"/>
        </w:rPr>
        <w:t xml:space="preserve"> E. T cell responses in psoriasis and psoriatic arthritis. </w:t>
      </w:r>
      <w:proofErr w:type="spellStart"/>
      <w:r w:rsidRPr="000C32BF">
        <w:rPr>
          <w:rFonts w:cs="宋体"/>
          <w:i/>
          <w:iCs/>
          <w:noProof w:val="0"/>
          <w:lang w:eastAsia="zh-CN"/>
        </w:rPr>
        <w:t>Autoimmun</w:t>
      </w:r>
      <w:proofErr w:type="spellEnd"/>
      <w:r w:rsidRPr="000C32BF">
        <w:rPr>
          <w:rFonts w:cs="宋体"/>
          <w:i/>
          <w:iCs/>
          <w:noProof w:val="0"/>
          <w:lang w:eastAsia="zh-CN"/>
        </w:rPr>
        <w:t xml:space="preserve"> Rev</w:t>
      </w:r>
      <w:r w:rsidRPr="000C32BF">
        <w:rPr>
          <w:rFonts w:cs="宋体"/>
          <w:noProof w:val="0"/>
          <w:lang w:eastAsia="zh-CN"/>
        </w:rPr>
        <w:t xml:space="preserve"> 2015; </w:t>
      </w:r>
      <w:r w:rsidRPr="000C32BF">
        <w:rPr>
          <w:rFonts w:cs="宋体"/>
          <w:b/>
          <w:bCs/>
          <w:noProof w:val="0"/>
          <w:lang w:eastAsia="zh-CN"/>
        </w:rPr>
        <w:t>14</w:t>
      </w:r>
      <w:r w:rsidRPr="000C32BF">
        <w:rPr>
          <w:rFonts w:cs="宋体"/>
          <w:noProof w:val="0"/>
          <w:lang w:eastAsia="zh-CN"/>
        </w:rPr>
        <w:t>: 286-292 [PMID: 25445403 DOI: 10.1016/j.autrev.2014.11.012]</w:t>
      </w:r>
    </w:p>
    <w:p w14:paraId="0DFE1206"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6 </w:t>
      </w:r>
      <w:proofErr w:type="spellStart"/>
      <w:r w:rsidRPr="000C32BF">
        <w:rPr>
          <w:rFonts w:cs="宋体"/>
          <w:b/>
          <w:bCs/>
          <w:noProof w:val="0"/>
          <w:lang w:eastAsia="zh-CN"/>
        </w:rPr>
        <w:t>Eyerich</w:t>
      </w:r>
      <w:proofErr w:type="spellEnd"/>
      <w:r w:rsidRPr="000C32BF">
        <w:rPr>
          <w:rFonts w:cs="宋体"/>
          <w:b/>
          <w:bCs/>
          <w:noProof w:val="0"/>
          <w:lang w:eastAsia="zh-CN"/>
        </w:rPr>
        <w:t xml:space="preserve"> K</w:t>
      </w:r>
      <w:r w:rsidRPr="000C32BF">
        <w:rPr>
          <w:rFonts w:cs="宋体"/>
          <w:noProof w:val="0"/>
          <w:lang w:eastAsia="zh-CN"/>
        </w:rPr>
        <w:t xml:space="preserve">, Novak N. Immunology of atopic eczema: overcoming the Th1/Th2 paradigm. </w:t>
      </w:r>
      <w:r w:rsidRPr="000C32BF">
        <w:rPr>
          <w:rFonts w:cs="宋体"/>
          <w:i/>
          <w:iCs/>
          <w:noProof w:val="0"/>
          <w:lang w:eastAsia="zh-CN"/>
        </w:rPr>
        <w:t>Allergy</w:t>
      </w:r>
      <w:r w:rsidRPr="000C32BF">
        <w:rPr>
          <w:rFonts w:cs="宋体"/>
          <w:noProof w:val="0"/>
          <w:lang w:eastAsia="zh-CN"/>
        </w:rPr>
        <w:t xml:space="preserve"> 2013; </w:t>
      </w:r>
      <w:r w:rsidRPr="000C32BF">
        <w:rPr>
          <w:rFonts w:cs="宋体"/>
          <w:b/>
          <w:bCs/>
          <w:noProof w:val="0"/>
          <w:lang w:eastAsia="zh-CN"/>
        </w:rPr>
        <w:t>68</w:t>
      </w:r>
      <w:r w:rsidRPr="000C32BF">
        <w:rPr>
          <w:rFonts w:cs="宋体"/>
          <w:noProof w:val="0"/>
          <w:lang w:eastAsia="zh-CN"/>
        </w:rPr>
        <w:t>: 974-982 [PMID: 23889510 DOI: 10.1111/all.12184]</w:t>
      </w:r>
    </w:p>
    <w:p w14:paraId="670618CA"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7 </w:t>
      </w:r>
      <w:r w:rsidRPr="000C32BF">
        <w:rPr>
          <w:rFonts w:cs="宋体"/>
          <w:b/>
          <w:bCs/>
          <w:noProof w:val="0"/>
          <w:lang w:eastAsia="zh-CN"/>
        </w:rPr>
        <w:t>Grosse L</w:t>
      </w:r>
      <w:r w:rsidRPr="000C32BF">
        <w:rPr>
          <w:rFonts w:cs="宋体"/>
          <w:noProof w:val="0"/>
          <w:lang w:eastAsia="zh-CN"/>
        </w:rPr>
        <w:t xml:space="preserve">, </w:t>
      </w:r>
      <w:proofErr w:type="spellStart"/>
      <w:r w:rsidRPr="000C32BF">
        <w:rPr>
          <w:rFonts w:cs="宋体"/>
          <w:noProof w:val="0"/>
          <w:lang w:eastAsia="zh-CN"/>
        </w:rPr>
        <w:t>Hoogenboezem</w:t>
      </w:r>
      <w:proofErr w:type="spellEnd"/>
      <w:r w:rsidRPr="000C32BF">
        <w:rPr>
          <w:rFonts w:cs="宋体"/>
          <w:noProof w:val="0"/>
          <w:lang w:eastAsia="zh-CN"/>
        </w:rPr>
        <w:t xml:space="preserve"> T, </w:t>
      </w:r>
      <w:proofErr w:type="spellStart"/>
      <w:r w:rsidRPr="000C32BF">
        <w:rPr>
          <w:rFonts w:cs="宋体"/>
          <w:noProof w:val="0"/>
          <w:lang w:eastAsia="zh-CN"/>
        </w:rPr>
        <w:t>Ambrée</w:t>
      </w:r>
      <w:proofErr w:type="spellEnd"/>
      <w:r w:rsidRPr="000C32BF">
        <w:rPr>
          <w:rFonts w:cs="宋体"/>
          <w:noProof w:val="0"/>
          <w:lang w:eastAsia="zh-CN"/>
        </w:rPr>
        <w:t xml:space="preserve"> O, </w:t>
      </w:r>
      <w:proofErr w:type="spellStart"/>
      <w:r w:rsidRPr="000C32BF">
        <w:rPr>
          <w:rFonts w:cs="宋体"/>
          <w:noProof w:val="0"/>
          <w:lang w:eastAsia="zh-CN"/>
        </w:rPr>
        <w:t>Bellingrath</w:t>
      </w:r>
      <w:proofErr w:type="spellEnd"/>
      <w:r w:rsidRPr="000C32BF">
        <w:rPr>
          <w:rFonts w:cs="宋体"/>
          <w:noProof w:val="0"/>
          <w:lang w:eastAsia="zh-CN"/>
        </w:rPr>
        <w:t xml:space="preserve"> S, </w:t>
      </w:r>
      <w:proofErr w:type="spellStart"/>
      <w:r w:rsidRPr="000C32BF">
        <w:rPr>
          <w:rFonts w:cs="宋体"/>
          <w:noProof w:val="0"/>
          <w:lang w:eastAsia="zh-CN"/>
        </w:rPr>
        <w:t>Jörgens</w:t>
      </w:r>
      <w:proofErr w:type="spellEnd"/>
      <w:r w:rsidRPr="000C32BF">
        <w:rPr>
          <w:rFonts w:cs="宋体"/>
          <w:noProof w:val="0"/>
          <w:lang w:eastAsia="zh-CN"/>
        </w:rPr>
        <w:t xml:space="preserve"> S, de Wit HJ, </w:t>
      </w:r>
      <w:proofErr w:type="spellStart"/>
      <w:r w:rsidRPr="000C32BF">
        <w:rPr>
          <w:rFonts w:cs="宋体"/>
          <w:noProof w:val="0"/>
          <w:lang w:eastAsia="zh-CN"/>
        </w:rPr>
        <w:t>Wijkhuijs</w:t>
      </w:r>
      <w:proofErr w:type="spellEnd"/>
      <w:r w:rsidRPr="000C32BF">
        <w:rPr>
          <w:rFonts w:cs="宋体"/>
          <w:noProof w:val="0"/>
          <w:lang w:eastAsia="zh-CN"/>
        </w:rPr>
        <w:t xml:space="preserve"> AM, </w:t>
      </w:r>
      <w:proofErr w:type="spellStart"/>
      <w:r w:rsidRPr="000C32BF">
        <w:rPr>
          <w:rFonts w:cs="宋体"/>
          <w:noProof w:val="0"/>
          <w:lang w:eastAsia="zh-CN"/>
        </w:rPr>
        <w:t>Arolt</w:t>
      </w:r>
      <w:proofErr w:type="spellEnd"/>
      <w:r w:rsidRPr="000C32BF">
        <w:rPr>
          <w:rFonts w:cs="宋体"/>
          <w:noProof w:val="0"/>
          <w:lang w:eastAsia="zh-CN"/>
        </w:rPr>
        <w:t xml:space="preserve"> V, </w:t>
      </w:r>
      <w:proofErr w:type="spellStart"/>
      <w:r w:rsidRPr="000C32BF">
        <w:rPr>
          <w:rFonts w:cs="宋体"/>
          <w:noProof w:val="0"/>
          <w:lang w:eastAsia="zh-CN"/>
        </w:rPr>
        <w:t>Drexhage</w:t>
      </w:r>
      <w:proofErr w:type="spellEnd"/>
      <w:r w:rsidRPr="000C32BF">
        <w:rPr>
          <w:rFonts w:cs="宋体"/>
          <w:noProof w:val="0"/>
          <w:lang w:eastAsia="zh-CN"/>
        </w:rPr>
        <w:t xml:space="preserve"> HA. Deficiencies of the T and natural killer cell system in major depressive disorder: T regulatory cell defects are associated with inflammatory monocyte activation. </w:t>
      </w:r>
      <w:r w:rsidRPr="000C32BF">
        <w:rPr>
          <w:rFonts w:cs="宋体"/>
          <w:i/>
          <w:iCs/>
          <w:noProof w:val="0"/>
          <w:lang w:eastAsia="zh-CN"/>
        </w:rPr>
        <w:t xml:space="preserve">Brain </w:t>
      </w:r>
      <w:proofErr w:type="spellStart"/>
      <w:r w:rsidRPr="000C32BF">
        <w:rPr>
          <w:rFonts w:cs="宋体"/>
          <w:i/>
          <w:iCs/>
          <w:noProof w:val="0"/>
          <w:lang w:eastAsia="zh-CN"/>
        </w:rPr>
        <w:t>Behav</w:t>
      </w:r>
      <w:proofErr w:type="spellEnd"/>
      <w:r w:rsidRPr="000C32BF">
        <w:rPr>
          <w:rFonts w:cs="宋体"/>
          <w:i/>
          <w:iCs/>
          <w:noProof w:val="0"/>
          <w:lang w:eastAsia="zh-CN"/>
        </w:rPr>
        <w:t xml:space="preserve"> </w:t>
      </w:r>
      <w:proofErr w:type="spellStart"/>
      <w:r w:rsidRPr="000C32BF">
        <w:rPr>
          <w:rFonts w:cs="宋体"/>
          <w:i/>
          <w:iCs/>
          <w:noProof w:val="0"/>
          <w:lang w:eastAsia="zh-CN"/>
        </w:rPr>
        <w:t>Immun</w:t>
      </w:r>
      <w:proofErr w:type="spellEnd"/>
      <w:r w:rsidRPr="000C32BF">
        <w:rPr>
          <w:rFonts w:cs="宋体"/>
          <w:noProof w:val="0"/>
          <w:lang w:eastAsia="zh-CN"/>
        </w:rPr>
        <w:t xml:space="preserve"> 2016; </w:t>
      </w:r>
      <w:r w:rsidRPr="000C32BF">
        <w:rPr>
          <w:rFonts w:cs="宋体"/>
          <w:b/>
          <w:bCs/>
          <w:noProof w:val="0"/>
          <w:lang w:eastAsia="zh-CN"/>
        </w:rPr>
        <w:t>54</w:t>
      </w:r>
      <w:r w:rsidRPr="000C32BF">
        <w:rPr>
          <w:rFonts w:cs="宋体"/>
          <w:noProof w:val="0"/>
          <w:lang w:eastAsia="zh-CN"/>
        </w:rPr>
        <w:t>: 38-44 [PMID: 26674997 DOI: 10.1016/j.bbi.2015.12.003]</w:t>
      </w:r>
    </w:p>
    <w:p w14:paraId="6FF1E874"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8 </w:t>
      </w:r>
      <w:proofErr w:type="spellStart"/>
      <w:r w:rsidRPr="000C32BF">
        <w:rPr>
          <w:rFonts w:cs="宋体"/>
          <w:b/>
          <w:bCs/>
          <w:noProof w:val="0"/>
          <w:lang w:eastAsia="zh-CN"/>
        </w:rPr>
        <w:t>Moscavitch</w:t>
      </w:r>
      <w:proofErr w:type="spellEnd"/>
      <w:r w:rsidRPr="000C32BF">
        <w:rPr>
          <w:rFonts w:cs="宋体"/>
          <w:b/>
          <w:bCs/>
          <w:noProof w:val="0"/>
          <w:lang w:eastAsia="zh-CN"/>
        </w:rPr>
        <w:t xml:space="preserve"> SD</w:t>
      </w:r>
      <w:r w:rsidRPr="000C32BF">
        <w:rPr>
          <w:rFonts w:cs="宋体"/>
          <w:noProof w:val="0"/>
          <w:lang w:eastAsia="zh-CN"/>
        </w:rPr>
        <w:t xml:space="preserve">, </w:t>
      </w:r>
      <w:proofErr w:type="spellStart"/>
      <w:r w:rsidRPr="000C32BF">
        <w:rPr>
          <w:rFonts w:cs="宋体"/>
          <w:noProof w:val="0"/>
          <w:lang w:eastAsia="zh-CN"/>
        </w:rPr>
        <w:t>Szyper-Kravitz</w:t>
      </w:r>
      <w:proofErr w:type="spellEnd"/>
      <w:r w:rsidRPr="000C32BF">
        <w:rPr>
          <w:rFonts w:cs="宋体"/>
          <w:noProof w:val="0"/>
          <w:lang w:eastAsia="zh-CN"/>
        </w:rPr>
        <w:t xml:space="preserve"> M, </w:t>
      </w:r>
      <w:proofErr w:type="spellStart"/>
      <w:r w:rsidRPr="000C32BF">
        <w:rPr>
          <w:rFonts w:cs="宋体"/>
          <w:noProof w:val="0"/>
          <w:lang w:eastAsia="zh-CN"/>
        </w:rPr>
        <w:t>Shoenfeld</w:t>
      </w:r>
      <w:proofErr w:type="spellEnd"/>
      <w:r w:rsidRPr="000C32BF">
        <w:rPr>
          <w:rFonts w:cs="宋体"/>
          <w:noProof w:val="0"/>
          <w:lang w:eastAsia="zh-CN"/>
        </w:rPr>
        <w:t xml:space="preserve"> Y. Autoimmune pathology accounts for common manifestations in a wide range of neuro-psychiatric disorders: the olfactory and immune system interrelationship. </w:t>
      </w:r>
      <w:proofErr w:type="spellStart"/>
      <w:r w:rsidRPr="000C32BF">
        <w:rPr>
          <w:rFonts w:cs="宋体"/>
          <w:i/>
          <w:iCs/>
          <w:noProof w:val="0"/>
          <w:lang w:eastAsia="zh-CN"/>
        </w:rPr>
        <w:t>Clin</w:t>
      </w:r>
      <w:proofErr w:type="spellEnd"/>
      <w:r w:rsidRPr="000C32BF">
        <w:rPr>
          <w:rFonts w:cs="宋体"/>
          <w:i/>
          <w:iCs/>
          <w:noProof w:val="0"/>
          <w:lang w:eastAsia="zh-CN"/>
        </w:rPr>
        <w:t xml:space="preserve"> </w:t>
      </w:r>
      <w:proofErr w:type="spellStart"/>
      <w:r w:rsidRPr="000C32BF">
        <w:rPr>
          <w:rFonts w:cs="宋体"/>
          <w:i/>
          <w:iCs/>
          <w:noProof w:val="0"/>
          <w:lang w:eastAsia="zh-CN"/>
        </w:rPr>
        <w:t>Immunol</w:t>
      </w:r>
      <w:proofErr w:type="spellEnd"/>
      <w:r w:rsidRPr="000C32BF">
        <w:rPr>
          <w:rFonts w:cs="宋体"/>
          <w:noProof w:val="0"/>
          <w:lang w:eastAsia="zh-CN"/>
        </w:rPr>
        <w:t xml:space="preserve"> 2009; </w:t>
      </w:r>
      <w:r w:rsidRPr="000C32BF">
        <w:rPr>
          <w:rFonts w:cs="宋体"/>
          <w:b/>
          <w:bCs/>
          <w:noProof w:val="0"/>
          <w:lang w:eastAsia="zh-CN"/>
        </w:rPr>
        <w:t>130</w:t>
      </w:r>
      <w:r w:rsidRPr="000C32BF">
        <w:rPr>
          <w:rFonts w:cs="宋体"/>
          <w:noProof w:val="0"/>
          <w:lang w:eastAsia="zh-CN"/>
        </w:rPr>
        <w:t>: 235-243 [PMID: 19097945 DOI: 10.1016/j.clim.2008.10.010]</w:t>
      </w:r>
    </w:p>
    <w:p w14:paraId="2E6F99A3"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89 </w:t>
      </w:r>
      <w:proofErr w:type="spellStart"/>
      <w:r w:rsidRPr="000C32BF">
        <w:rPr>
          <w:rFonts w:cs="宋体"/>
          <w:b/>
          <w:bCs/>
          <w:noProof w:val="0"/>
          <w:lang w:eastAsia="zh-CN"/>
        </w:rPr>
        <w:t>Berk</w:t>
      </w:r>
      <w:proofErr w:type="spellEnd"/>
      <w:r w:rsidRPr="000C32BF">
        <w:rPr>
          <w:rFonts w:cs="宋体"/>
          <w:b/>
          <w:bCs/>
          <w:noProof w:val="0"/>
          <w:lang w:eastAsia="zh-CN"/>
        </w:rPr>
        <w:t xml:space="preserve"> M</w:t>
      </w:r>
      <w:r w:rsidRPr="000C32BF">
        <w:rPr>
          <w:rFonts w:cs="宋体"/>
          <w:noProof w:val="0"/>
          <w:lang w:eastAsia="zh-CN"/>
        </w:rPr>
        <w:t xml:space="preserve">, Williams LJ, </w:t>
      </w:r>
      <w:proofErr w:type="spellStart"/>
      <w:r w:rsidRPr="000C32BF">
        <w:rPr>
          <w:rFonts w:cs="宋体"/>
          <w:noProof w:val="0"/>
          <w:lang w:eastAsia="zh-CN"/>
        </w:rPr>
        <w:t>Jacka</w:t>
      </w:r>
      <w:proofErr w:type="spellEnd"/>
      <w:r w:rsidRPr="000C32BF">
        <w:rPr>
          <w:rFonts w:cs="宋体"/>
          <w:noProof w:val="0"/>
          <w:lang w:eastAsia="zh-CN"/>
        </w:rPr>
        <w:t xml:space="preserve"> FN, O'Neil A, Pasco JA, Moylan S, Allen NB, Stuart AL, Hayley AC, Byrne ML, </w:t>
      </w:r>
      <w:proofErr w:type="spellStart"/>
      <w:r w:rsidRPr="000C32BF">
        <w:rPr>
          <w:rFonts w:cs="宋体"/>
          <w:noProof w:val="0"/>
          <w:lang w:eastAsia="zh-CN"/>
        </w:rPr>
        <w:t>Maes</w:t>
      </w:r>
      <w:proofErr w:type="spellEnd"/>
      <w:r w:rsidRPr="000C32BF">
        <w:rPr>
          <w:rFonts w:cs="宋体"/>
          <w:noProof w:val="0"/>
          <w:lang w:eastAsia="zh-CN"/>
        </w:rPr>
        <w:t xml:space="preserve"> M. So depression is an inflammatory disease, but where does the inflammation come from? </w:t>
      </w:r>
      <w:r w:rsidRPr="000C32BF">
        <w:rPr>
          <w:rFonts w:cs="宋体"/>
          <w:i/>
          <w:iCs/>
          <w:noProof w:val="0"/>
          <w:lang w:eastAsia="zh-CN"/>
        </w:rPr>
        <w:t>BMC Med</w:t>
      </w:r>
      <w:r w:rsidRPr="000C32BF">
        <w:rPr>
          <w:rFonts w:cs="宋体"/>
          <w:noProof w:val="0"/>
          <w:lang w:eastAsia="zh-CN"/>
        </w:rPr>
        <w:t xml:space="preserve"> 2013; </w:t>
      </w:r>
      <w:r w:rsidRPr="000C32BF">
        <w:rPr>
          <w:rFonts w:cs="宋体"/>
          <w:b/>
          <w:bCs/>
          <w:noProof w:val="0"/>
          <w:lang w:eastAsia="zh-CN"/>
        </w:rPr>
        <w:t>11</w:t>
      </w:r>
      <w:r w:rsidRPr="000C32BF">
        <w:rPr>
          <w:rFonts w:cs="宋体"/>
          <w:noProof w:val="0"/>
          <w:lang w:eastAsia="zh-CN"/>
        </w:rPr>
        <w:t>: 200 [PMID: 24228900 DOI: 10.1186/1741-7015-11-200]</w:t>
      </w:r>
    </w:p>
    <w:p w14:paraId="0A65C07C"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90 </w:t>
      </w:r>
      <w:r w:rsidRPr="000C32BF">
        <w:rPr>
          <w:rFonts w:cs="宋体"/>
          <w:b/>
          <w:bCs/>
          <w:noProof w:val="0"/>
          <w:lang w:eastAsia="zh-CN"/>
        </w:rPr>
        <w:t>Jones KA</w:t>
      </w:r>
      <w:r w:rsidRPr="000C32BF">
        <w:rPr>
          <w:rFonts w:cs="宋体"/>
          <w:noProof w:val="0"/>
          <w:lang w:eastAsia="zh-CN"/>
        </w:rPr>
        <w:t xml:space="preserve">, Thomsen C. </w:t>
      </w:r>
      <w:proofErr w:type="gramStart"/>
      <w:r w:rsidRPr="000C32BF">
        <w:rPr>
          <w:rFonts w:cs="宋体"/>
          <w:noProof w:val="0"/>
          <w:lang w:eastAsia="zh-CN"/>
        </w:rPr>
        <w:t>The role of the innate immune system in psychiatric disorders.</w:t>
      </w:r>
      <w:proofErr w:type="gramEnd"/>
      <w:r w:rsidRPr="000C32BF">
        <w:rPr>
          <w:rFonts w:cs="宋体"/>
          <w:noProof w:val="0"/>
          <w:lang w:eastAsia="zh-CN"/>
        </w:rPr>
        <w:t xml:space="preserve"> </w:t>
      </w:r>
      <w:proofErr w:type="spellStart"/>
      <w:r w:rsidRPr="000C32BF">
        <w:rPr>
          <w:rFonts w:cs="宋体"/>
          <w:i/>
          <w:iCs/>
          <w:noProof w:val="0"/>
          <w:lang w:eastAsia="zh-CN"/>
        </w:rPr>
        <w:t>Mol</w:t>
      </w:r>
      <w:proofErr w:type="spellEnd"/>
      <w:r w:rsidRPr="000C32BF">
        <w:rPr>
          <w:rFonts w:cs="宋体"/>
          <w:i/>
          <w:iCs/>
          <w:noProof w:val="0"/>
          <w:lang w:eastAsia="zh-CN"/>
        </w:rPr>
        <w:t xml:space="preserve"> Cell </w:t>
      </w:r>
      <w:proofErr w:type="spellStart"/>
      <w:r w:rsidRPr="000C32BF">
        <w:rPr>
          <w:rFonts w:cs="宋体"/>
          <w:i/>
          <w:iCs/>
          <w:noProof w:val="0"/>
          <w:lang w:eastAsia="zh-CN"/>
        </w:rPr>
        <w:t>Neurosci</w:t>
      </w:r>
      <w:proofErr w:type="spellEnd"/>
      <w:r w:rsidRPr="000C32BF">
        <w:rPr>
          <w:rFonts w:cs="宋体"/>
          <w:noProof w:val="0"/>
          <w:lang w:eastAsia="zh-CN"/>
        </w:rPr>
        <w:t xml:space="preserve"> 2013; </w:t>
      </w:r>
      <w:r w:rsidRPr="000C32BF">
        <w:rPr>
          <w:rFonts w:cs="宋体"/>
          <w:b/>
          <w:bCs/>
          <w:noProof w:val="0"/>
          <w:lang w:eastAsia="zh-CN"/>
        </w:rPr>
        <w:t>53</w:t>
      </w:r>
      <w:r w:rsidRPr="000C32BF">
        <w:rPr>
          <w:rFonts w:cs="宋体"/>
          <w:noProof w:val="0"/>
          <w:lang w:eastAsia="zh-CN"/>
        </w:rPr>
        <w:t>: 52-62 [PMID: 23064447 DOI: 10.1016/j.mcn.2012.10.002]</w:t>
      </w:r>
    </w:p>
    <w:p w14:paraId="7C960659"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91 </w:t>
      </w:r>
      <w:r w:rsidRPr="000C32BF">
        <w:rPr>
          <w:rFonts w:cs="宋体"/>
          <w:b/>
          <w:bCs/>
          <w:noProof w:val="0"/>
          <w:lang w:eastAsia="zh-CN"/>
        </w:rPr>
        <w:t>Bilbo SD</w:t>
      </w:r>
      <w:r w:rsidRPr="000C32BF">
        <w:rPr>
          <w:rFonts w:cs="宋体"/>
          <w:noProof w:val="0"/>
          <w:lang w:eastAsia="zh-CN"/>
        </w:rPr>
        <w:t>, Schwarz JM.</w:t>
      </w:r>
      <w:proofErr w:type="gramEnd"/>
      <w:r w:rsidRPr="000C32BF">
        <w:rPr>
          <w:rFonts w:cs="宋体"/>
          <w:noProof w:val="0"/>
          <w:lang w:eastAsia="zh-CN"/>
        </w:rPr>
        <w:t xml:space="preserve"> Early-life programming of later-life brain and behavior: a critical role for the immune system. </w:t>
      </w:r>
      <w:r w:rsidRPr="000C32BF">
        <w:rPr>
          <w:rFonts w:cs="宋体"/>
          <w:i/>
          <w:iCs/>
          <w:noProof w:val="0"/>
          <w:lang w:eastAsia="zh-CN"/>
        </w:rPr>
        <w:t xml:space="preserve">Front </w:t>
      </w:r>
      <w:proofErr w:type="spellStart"/>
      <w:r w:rsidRPr="000C32BF">
        <w:rPr>
          <w:rFonts w:cs="宋体"/>
          <w:i/>
          <w:iCs/>
          <w:noProof w:val="0"/>
          <w:lang w:eastAsia="zh-CN"/>
        </w:rPr>
        <w:t>Behav</w:t>
      </w:r>
      <w:proofErr w:type="spellEnd"/>
      <w:r w:rsidRPr="000C32BF">
        <w:rPr>
          <w:rFonts w:cs="宋体"/>
          <w:i/>
          <w:iCs/>
          <w:noProof w:val="0"/>
          <w:lang w:eastAsia="zh-CN"/>
        </w:rPr>
        <w:t xml:space="preserve"> </w:t>
      </w:r>
      <w:proofErr w:type="spellStart"/>
      <w:r w:rsidRPr="000C32BF">
        <w:rPr>
          <w:rFonts w:cs="宋体"/>
          <w:i/>
          <w:iCs/>
          <w:noProof w:val="0"/>
          <w:lang w:eastAsia="zh-CN"/>
        </w:rPr>
        <w:t>Neurosci</w:t>
      </w:r>
      <w:proofErr w:type="spellEnd"/>
      <w:r w:rsidRPr="000C32BF">
        <w:rPr>
          <w:rFonts w:cs="宋体"/>
          <w:noProof w:val="0"/>
          <w:lang w:eastAsia="zh-CN"/>
        </w:rPr>
        <w:t xml:space="preserve"> 2009; </w:t>
      </w:r>
      <w:r w:rsidRPr="000C32BF">
        <w:rPr>
          <w:rFonts w:cs="宋体"/>
          <w:b/>
          <w:bCs/>
          <w:noProof w:val="0"/>
          <w:lang w:eastAsia="zh-CN"/>
        </w:rPr>
        <w:t>3</w:t>
      </w:r>
      <w:r w:rsidRPr="000C32BF">
        <w:rPr>
          <w:rFonts w:cs="宋体"/>
          <w:noProof w:val="0"/>
          <w:lang w:eastAsia="zh-CN"/>
        </w:rPr>
        <w:t>: 14 [PMID: 19738918 DOI: 10.3389/neuro.08.014.2009]</w:t>
      </w:r>
    </w:p>
    <w:p w14:paraId="227E721B"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lastRenderedPageBreak/>
        <w:t xml:space="preserve">92 </w:t>
      </w:r>
      <w:r w:rsidRPr="000C32BF">
        <w:rPr>
          <w:rFonts w:cs="宋体"/>
          <w:b/>
          <w:bCs/>
          <w:noProof w:val="0"/>
          <w:lang w:eastAsia="zh-CN"/>
        </w:rPr>
        <w:t>Bilbo SD</w:t>
      </w:r>
      <w:r w:rsidRPr="000C32BF">
        <w:rPr>
          <w:rFonts w:cs="宋体"/>
          <w:noProof w:val="0"/>
          <w:lang w:eastAsia="zh-CN"/>
        </w:rPr>
        <w:t>, Schwarz JM.</w:t>
      </w:r>
      <w:proofErr w:type="gramEnd"/>
      <w:r w:rsidRPr="000C32BF">
        <w:rPr>
          <w:rFonts w:cs="宋体"/>
          <w:noProof w:val="0"/>
          <w:lang w:eastAsia="zh-CN"/>
        </w:rPr>
        <w:t xml:space="preserve"> </w:t>
      </w:r>
      <w:proofErr w:type="gramStart"/>
      <w:r w:rsidRPr="000C32BF">
        <w:rPr>
          <w:rFonts w:cs="宋体"/>
          <w:noProof w:val="0"/>
          <w:lang w:eastAsia="zh-CN"/>
        </w:rPr>
        <w:t>The immune system and developmental programming of brain and behavior.</w:t>
      </w:r>
      <w:proofErr w:type="gramEnd"/>
      <w:r w:rsidRPr="000C32BF">
        <w:rPr>
          <w:rFonts w:cs="宋体"/>
          <w:noProof w:val="0"/>
          <w:lang w:eastAsia="zh-CN"/>
        </w:rPr>
        <w:t xml:space="preserve"> </w:t>
      </w:r>
      <w:r w:rsidRPr="000C32BF">
        <w:rPr>
          <w:rFonts w:cs="宋体"/>
          <w:i/>
          <w:iCs/>
          <w:noProof w:val="0"/>
          <w:lang w:eastAsia="zh-CN"/>
        </w:rPr>
        <w:t xml:space="preserve">Front </w:t>
      </w:r>
      <w:proofErr w:type="spellStart"/>
      <w:r w:rsidRPr="000C32BF">
        <w:rPr>
          <w:rFonts w:cs="宋体"/>
          <w:i/>
          <w:iCs/>
          <w:noProof w:val="0"/>
          <w:lang w:eastAsia="zh-CN"/>
        </w:rPr>
        <w:t>Neuroendocrinol</w:t>
      </w:r>
      <w:proofErr w:type="spellEnd"/>
      <w:r w:rsidRPr="000C32BF">
        <w:rPr>
          <w:rFonts w:cs="宋体"/>
          <w:noProof w:val="0"/>
          <w:lang w:eastAsia="zh-CN"/>
        </w:rPr>
        <w:t xml:space="preserve"> 2012; </w:t>
      </w:r>
      <w:r w:rsidRPr="000C32BF">
        <w:rPr>
          <w:rFonts w:cs="宋体"/>
          <w:b/>
          <w:bCs/>
          <w:noProof w:val="0"/>
          <w:lang w:eastAsia="zh-CN"/>
        </w:rPr>
        <w:t>33</w:t>
      </w:r>
      <w:r w:rsidRPr="000C32BF">
        <w:rPr>
          <w:rFonts w:cs="宋体"/>
          <w:noProof w:val="0"/>
          <w:lang w:eastAsia="zh-CN"/>
        </w:rPr>
        <w:t>: 267-286 [PMID: 22982535 DOI: 10.1016/j.yfrne.2012.08.006]</w:t>
      </w:r>
    </w:p>
    <w:p w14:paraId="67EC2D54"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93 </w:t>
      </w:r>
      <w:proofErr w:type="spellStart"/>
      <w:r w:rsidRPr="000C32BF">
        <w:rPr>
          <w:rFonts w:cs="宋体"/>
          <w:b/>
          <w:bCs/>
          <w:noProof w:val="0"/>
          <w:lang w:eastAsia="zh-CN"/>
        </w:rPr>
        <w:t>Lieblein-Boff</w:t>
      </w:r>
      <w:proofErr w:type="spellEnd"/>
      <w:r w:rsidRPr="000C32BF">
        <w:rPr>
          <w:rFonts w:cs="宋体"/>
          <w:b/>
          <w:bCs/>
          <w:noProof w:val="0"/>
          <w:lang w:eastAsia="zh-CN"/>
        </w:rPr>
        <w:t xml:space="preserve"> JC</w:t>
      </w:r>
      <w:r w:rsidRPr="000C32BF">
        <w:rPr>
          <w:rFonts w:cs="宋体"/>
          <w:noProof w:val="0"/>
          <w:lang w:eastAsia="zh-CN"/>
        </w:rPr>
        <w:t xml:space="preserve">, </w:t>
      </w:r>
      <w:proofErr w:type="spellStart"/>
      <w:r w:rsidRPr="000C32BF">
        <w:rPr>
          <w:rFonts w:cs="宋体"/>
          <w:noProof w:val="0"/>
          <w:lang w:eastAsia="zh-CN"/>
        </w:rPr>
        <w:t>McKim</w:t>
      </w:r>
      <w:proofErr w:type="spellEnd"/>
      <w:r w:rsidRPr="000C32BF">
        <w:rPr>
          <w:rFonts w:cs="宋体"/>
          <w:noProof w:val="0"/>
          <w:lang w:eastAsia="zh-CN"/>
        </w:rPr>
        <w:t xml:space="preserve"> DB, Shea DT, Wei P, Deng Z, </w:t>
      </w:r>
      <w:proofErr w:type="spellStart"/>
      <w:r w:rsidRPr="000C32BF">
        <w:rPr>
          <w:rFonts w:cs="宋体"/>
          <w:noProof w:val="0"/>
          <w:lang w:eastAsia="zh-CN"/>
        </w:rPr>
        <w:t>Sawicki</w:t>
      </w:r>
      <w:proofErr w:type="spellEnd"/>
      <w:r w:rsidRPr="000C32BF">
        <w:rPr>
          <w:rFonts w:cs="宋体"/>
          <w:noProof w:val="0"/>
          <w:lang w:eastAsia="zh-CN"/>
        </w:rPr>
        <w:t xml:space="preserve"> C, </w:t>
      </w:r>
      <w:proofErr w:type="spellStart"/>
      <w:r w:rsidRPr="000C32BF">
        <w:rPr>
          <w:rFonts w:cs="宋体"/>
          <w:noProof w:val="0"/>
          <w:lang w:eastAsia="zh-CN"/>
        </w:rPr>
        <w:t>Quan</w:t>
      </w:r>
      <w:proofErr w:type="spellEnd"/>
      <w:r w:rsidRPr="000C32BF">
        <w:rPr>
          <w:rFonts w:cs="宋体"/>
          <w:noProof w:val="0"/>
          <w:lang w:eastAsia="zh-CN"/>
        </w:rPr>
        <w:t xml:space="preserve"> N, Bilbo SD, Bailey MT, </w:t>
      </w:r>
      <w:proofErr w:type="spellStart"/>
      <w:r w:rsidRPr="000C32BF">
        <w:rPr>
          <w:rFonts w:cs="宋体"/>
          <w:noProof w:val="0"/>
          <w:lang w:eastAsia="zh-CN"/>
        </w:rPr>
        <w:t>McTigue</w:t>
      </w:r>
      <w:proofErr w:type="spellEnd"/>
      <w:r w:rsidRPr="000C32BF">
        <w:rPr>
          <w:rFonts w:cs="宋体"/>
          <w:noProof w:val="0"/>
          <w:lang w:eastAsia="zh-CN"/>
        </w:rPr>
        <w:t xml:space="preserve"> DM, Godbout JP. Neonatal E. coli infection causes neuro-behavioral deficits associated with </w:t>
      </w:r>
      <w:proofErr w:type="spellStart"/>
      <w:r w:rsidRPr="000C32BF">
        <w:rPr>
          <w:rFonts w:cs="宋体"/>
          <w:noProof w:val="0"/>
          <w:lang w:eastAsia="zh-CN"/>
        </w:rPr>
        <w:t>hypomyelination</w:t>
      </w:r>
      <w:proofErr w:type="spellEnd"/>
      <w:r w:rsidRPr="000C32BF">
        <w:rPr>
          <w:rFonts w:cs="宋体"/>
          <w:noProof w:val="0"/>
          <w:lang w:eastAsia="zh-CN"/>
        </w:rPr>
        <w:t xml:space="preserve"> and neuronal sequestration of iron. </w:t>
      </w:r>
      <w:r w:rsidRPr="000C32BF">
        <w:rPr>
          <w:rFonts w:cs="宋体"/>
          <w:i/>
          <w:iCs/>
          <w:noProof w:val="0"/>
          <w:lang w:eastAsia="zh-CN"/>
        </w:rPr>
        <w:t xml:space="preserve">J </w:t>
      </w:r>
      <w:proofErr w:type="spellStart"/>
      <w:r w:rsidRPr="000C32BF">
        <w:rPr>
          <w:rFonts w:cs="宋体"/>
          <w:i/>
          <w:iCs/>
          <w:noProof w:val="0"/>
          <w:lang w:eastAsia="zh-CN"/>
        </w:rPr>
        <w:t>Neurosci</w:t>
      </w:r>
      <w:proofErr w:type="spellEnd"/>
      <w:r w:rsidRPr="000C32BF">
        <w:rPr>
          <w:rFonts w:cs="宋体"/>
          <w:noProof w:val="0"/>
          <w:lang w:eastAsia="zh-CN"/>
        </w:rPr>
        <w:t xml:space="preserve"> 2013; </w:t>
      </w:r>
      <w:r w:rsidRPr="000C32BF">
        <w:rPr>
          <w:rFonts w:cs="宋体"/>
          <w:b/>
          <w:bCs/>
          <w:noProof w:val="0"/>
          <w:lang w:eastAsia="zh-CN"/>
        </w:rPr>
        <w:t>33</w:t>
      </w:r>
      <w:r w:rsidRPr="000C32BF">
        <w:rPr>
          <w:rFonts w:cs="宋体"/>
          <w:noProof w:val="0"/>
          <w:lang w:eastAsia="zh-CN"/>
        </w:rPr>
        <w:t>: 16334-16345 [PMID: 24107964 DOI: 10.1523/JNEUROSCI.0708-13.2013]</w:t>
      </w:r>
    </w:p>
    <w:p w14:paraId="6A93E035"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94 </w:t>
      </w:r>
      <w:r w:rsidRPr="000C32BF">
        <w:rPr>
          <w:rFonts w:cs="宋体"/>
          <w:b/>
          <w:bCs/>
          <w:noProof w:val="0"/>
          <w:lang w:eastAsia="zh-CN"/>
        </w:rPr>
        <w:t>Schwarz JM</w:t>
      </w:r>
      <w:r w:rsidRPr="000C32BF">
        <w:rPr>
          <w:rFonts w:cs="宋体"/>
          <w:noProof w:val="0"/>
          <w:lang w:eastAsia="zh-CN"/>
        </w:rPr>
        <w:t xml:space="preserve">, Bilbo SD. Sex, glia, and development: interactions in health and disease. </w:t>
      </w:r>
      <w:proofErr w:type="spellStart"/>
      <w:r w:rsidRPr="000C32BF">
        <w:rPr>
          <w:rFonts w:cs="宋体"/>
          <w:i/>
          <w:iCs/>
          <w:noProof w:val="0"/>
          <w:lang w:eastAsia="zh-CN"/>
        </w:rPr>
        <w:t>Horm</w:t>
      </w:r>
      <w:proofErr w:type="spellEnd"/>
      <w:r w:rsidRPr="000C32BF">
        <w:rPr>
          <w:rFonts w:cs="宋体"/>
          <w:i/>
          <w:iCs/>
          <w:noProof w:val="0"/>
          <w:lang w:eastAsia="zh-CN"/>
        </w:rPr>
        <w:t xml:space="preserve"> </w:t>
      </w:r>
      <w:proofErr w:type="spellStart"/>
      <w:r w:rsidRPr="000C32BF">
        <w:rPr>
          <w:rFonts w:cs="宋体"/>
          <w:i/>
          <w:iCs/>
          <w:noProof w:val="0"/>
          <w:lang w:eastAsia="zh-CN"/>
        </w:rPr>
        <w:t>Behav</w:t>
      </w:r>
      <w:proofErr w:type="spellEnd"/>
      <w:r w:rsidRPr="000C32BF">
        <w:rPr>
          <w:rFonts w:cs="宋体"/>
          <w:noProof w:val="0"/>
          <w:lang w:eastAsia="zh-CN"/>
        </w:rPr>
        <w:t xml:space="preserve"> 2012; </w:t>
      </w:r>
      <w:r w:rsidRPr="000C32BF">
        <w:rPr>
          <w:rFonts w:cs="宋体"/>
          <w:b/>
          <w:bCs/>
          <w:noProof w:val="0"/>
          <w:lang w:eastAsia="zh-CN"/>
        </w:rPr>
        <w:t>62</w:t>
      </w:r>
      <w:r w:rsidRPr="000C32BF">
        <w:rPr>
          <w:rFonts w:cs="宋体"/>
          <w:noProof w:val="0"/>
          <w:lang w:eastAsia="zh-CN"/>
        </w:rPr>
        <w:t>: 243-253 [PMID: 22387107 DOI: 10.1016/j.yhbeh.2012.02.018]</w:t>
      </w:r>
    </w:p>
    <w:p w14:paraId="460D3249"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95 </w:t>
      </w:r>
      <w:proofErr w:type="spellStart"/>
      <w:r w:rsidRPr="000C32BF">
        <w:rPr>
          <w:rFonts w:cs="宋体"/>
          <w:b/>
          <w:bCs/>
          <w:noProof w:val="0"/>
          <w:lang w:eastAsia="zh-CN"/>
        </w:rPr>
        <w:t>Paolicelli</w:t>
      </w:r>
      <w:proofErr w:type="spellEnd"/>
      <w:r w:rsidRPr="000C32BF">
        <w:rPr>
          <w:rFonts w:cs="宋体"/>
          <w:b/>
          <w:bCs/>
          <w:noProof w:val="0"/>
          <w:lang w:eastAsia="zh-CN"/>
        </w:rPr>
        <w:t xml:space="preserve"> RC</w:t>
      </w:r>
      <w:r w:rsidRPr="000C32BF">
        <w:rPr>
          <w:rFonts w:cs="宋体"/>
          <w:noProof w:val="0"/>
          <w:lang w:eastAsia="zh-CN"/>
        </w:rPr>
        <w:t xml:space="preserve">, </w:t>
      </w:r>
      <w:proofErr w:type="spellStart"/>
      <w:r w:rsidRPr="000C32BF">
        <w:rPr>
          <w:rFonts w:cs="宋体"/>
          <w:noProof w:val="0"/>
          <w:lang w:eastAsia="zh-CN"/>
        </w:rPr>
        <w:t>Bolasco</w:t>
      </w:r>
      <w:proofErr w:type="spellEnd"/>
      <w:r w:rsidRPr="000C32BF">
        <w:rPr>
          <w:rFonts w:cs="宋体"/>
          <w:noProof w:val="0"/>
          <w:lang w:eastAsia="zh-CN"/>
        </w:rPr>
        <w:t xml:space="preserve"> G, </w:t>
      </w:r>
      <w:proofErr w:type="spellStart"/>
      <w:r w:rsidRPr="000C32BF">
        <w:rPr>
          <w:rFonts w:cs="宋体"/>
          <w:noProof w:val="0"/>
          <w:lang w:eastAsia="zh-CN"/>
        </w:rPr>
        <w:t>Pagani</w:t>
      </w:r>
      <w:proofErr w:type="spellEnd"/>
      <w:r w:rsidRPr="000C32BF">
        <w:rPr>
          <w:rFonts w:cs="宋体"/>
          <w:noProof w:val="0"/>
          <w:lang w:eastAsia="zh-CN"/>
        </w:rPr>
        <w:t xml:space="preserve"> F, Maggi L, </w:t>
      </w:r>
      <w:proofErr w:type="spellStart"/>
      <w:r w:rsidRPr="000C32BF">
        <w:rPr>
          <w:rFonts w:cs="宋体"/>
          <w:noProof w:val="0"/>
          <w:lang w:eastAsia="zh-CN"/>
        </w:rPr>
        <w:t>Scianni</w:t>
      </w:r>
      <w:proofErr w:type="spellEnd"/>
      <w:r w:rsidRPr="000C32BF">
        <w:rPr>
          <w:rFonts w:cs="宋体"/>
          <w:noProof w:val="0"/>
          <w:lang w:eastAsia="zh-CN"/>
        </w:rPr>
        <w:t xml:space="preserve"> M, </w:t>
      </w:r>
      <w:proofErr w:type="spellStart"/>
      <w:r w:rsidRPr="000C32BF">
        <w:rPr>
          <w:rFonts w:cs="宋体"/>
          <w:noProof w:val="0"/>
          <w:lang w:eastAsia="zh-CN"/>
        </w:rPr>
        <w:t>Panzanelli</w:t>
      </w:r>
      <w:proofErr w:type="spellEnd"/>
      <w:r w:rsidRPr="000C32BF">
        <w:rPr>
          <w:rFonts w:cs="宋体"/>
          <w:noProof w:val="0"/>
          <w:lang w:eastAsia="zh-CN"/>
        </w:rPr>
        <w:t xml:space="preserve"> P, </w:t>
      </w:r>
      <w:proofErr w:type="spellStart"/>
      <w:r w:rsidRPr="000C32BF">
        <w:rPr>
          <w:rFonts w:cs="宋体"/>
          <w:noProof w:val="0"/>
          <w:lang w:eastAsia="zh-CN"/>
        </w:rPr>
        <w:t>Giustetto</w:t>
      </w:r>
      <w:proofErr w:type="spellEnd"/>
      <w:r w:rsidRPr="000C32BF">
        <w:rPr>
          <w:rFonts w:cs="宋体"/>
          <w:noProof w:val="0"/>
          <w:lang w:eastAsia="zh-CN"/>
        </w:rPr>
        <w:t xml:space="preserve"> M, Ferreira TA, </w:t>
      </w:r>
      <w:proofErr w:type="spellStart"/>
      <w:r w:rsidRPr="000C32BF">
        <w:rPr>
          <w:rFonts w:cs="宋体"/>
          <w:noProof w:val="0"/>
          <w:lang w:eastAsia="zh-CN"/>
        </w:rPr>
        <w:t>Guiducci</w:t>
      </w:r>
      <w:proofErr w:type="spellEnd"/>
      <w:r w:rsidRPr="000C32BF">
        <w:rPr>
          <w:rFonts w:cs="宋体"/>
          <w:noProof w:val="0"/>
          <w:lang w:eastAsia="zh-CN"/>
        </w:rPr>
        <w:t xml:space="preserve"> E, Dumas L, </w:t>
      </w:r>
      <w:proofErr w:type="spellStart"/>
      <w:r w:rsidRPr="000C32BF">
        <w:rPr>
          <w:rFonts w:cs="宋体"/>
          <w:noProof w:val="0"/>
          <w:lang w:eastAsia="zh-CN"/>
        </w:rPr>
        <w:t>Ragozzino</w:t>
      </w:r>
      <w:proofErr w:type="spellEnd"/>
      <w:r w:rsidRPr="000C32BF">
        <w:rPr>
          <w:rFonts w:cs="宋体"/>
          <w:noProof w:val="0"/>
          <w:lang w:eastAsia="zh-CN"/>
        </w:rPr>
        <w:t xml:space="preserve"> D, Gross CT. Synaptic pruning by microglia is necessary for normal brain development. </w:t>
      </w:r>
      <w:r w:rsidRPr="000C32BF">
        <w:rPr>
          <w:rFonts w:cs="宋体"/>
          <w:i/>
          <w:iCs/>
          <w:noProof w:val="0"/>
          <w:lang w:eastAsia="zh-CN"/>
        </w:rPr>
        <w:t>Science</w:t>
      </w:r>
      <w:r w:rsidRPr="000C32BF">
        <w:rPr>
          <w:rFonts w:cs="宋体"/>
          <w:noProof w:val="0"/>
          <w:lang w:eastAsia="zh-CN"/>
        </w:rPr>
        <w:t xml:space="preserve"> 2011; </w:t>
      </w:r>
      <w:r w:rsidRPr="000C32BF">
        <w:rPr>
          <w:rFonts w:cs="宋体"/>
          <w:b/>
          <w:bCs/>
          <w:noProof w:val="0"/>
          <w:lang w:eastAsia="zh-CN"/>
        </w:rPr>
        <w:t>333</w:t>
      </w:r>
      <w:r w:rsidRPr="000C32BF">
        <w:rPr>
          <w:rFonts w:cs="宋体"/>
          <w:noProof w:val="0"/>
          <w:lang w:eastAsia="zh-CN"/>
        </w:rPr>
        <w:t>: 1456-1458 [PMID: 21778362 DOI: 10.1126/science.1202529]</w:t>
      </w:r>
    </w:p>
    <w:p w14:paraId="034EFCFB"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96 </w:t>
      </w:r>
      <w:r w:rsidRPr="000C32BF">
        <w:rPr>
          <w:rFonts w:cs="宋体"/>
          <w:b/>
          <w:bCs/>
          <w:noProof w:val="0"/>
          <w:lang w:eastAsia="zh-CN"/>
        </w:rPr>
        <w:t>Zhang X</w:t>
      </w:r>
      <w:r w:rsidRPr="000C32BF">
        <w:rPr>
          <w:rFonts w:cs="宋体"/>
          <w:noProof w:val="0"/>
          <w:lang w:eastAsia="zh-CN"/>
        </w:rPr>
        <w:t xml:space="preserve">, Wang Y, Dong H, Xu Y, Zhang S. Induction of Microglial Activation by Mediators Released from Mast Cells. </w:t>
      </w:r>
      <w:r w:rsidRPr="000C32BF">
        <w:rPr>
          <w:rFonts w:cs="宋体"/>
          <w:i/>
          <w:iCs/>
          <w:noProof w:val="0"/>
          <w:lang w:eastAsia="zh-CN"/>
        </w:rPr>
        <w:t xml:space="preserve">Cell </w:t>
      </w:r>
      <w:proofErr w:type="spellStart"/>
      <w:r w:rsidRPr="000C32BF">
        <w:rPr>
          <w:rFonts w:cs="宋体"/>
          <w:i/>
          <w:iCs/>
          <w:noProof w:val="0"/>
          <w:lang w:eastAsia="zh-CN"/>
        </w:rPr>
        <w:t>Physiol</w:t>
      </w:r>
      <w:proofErr w:type="spellEnd"/>
      <w:r w:rsidRPr="000C32BF">
        <w:rPr>
          <w:rFonts w:cs="宋体"/>
          <w:i/>
          <w:iCs/>
          <w:noProof w:val="0"/>
          <w:lang w:eastAsia="zh-CN"/>
        </w:rPr>
        <w:t xml:space="preserve"> </w:t>
      </w:r>
      <w:proofErr w:type="spellStart"/>
      <w:r w:rsidRPr="000C32BF">
        <w:rPr>
          <w:rFonts w:cs="宋体"/>
          <w:i/>
          <w:iCs/>
          <w:noProof w:val="0"/>
          <w:lang w:eastAsia="zh-CN"/>
        </w:rPr>
        <w:t>Biochem</w:t>
      </w:r>
      <w:proofErr w:type="spellEnd"/>
      <w:r w:rsidRPr="000C32BF">
        <w:rPr>
          <w:rFonts w:cs="宋体"/>
          <w:noProof w:val="0"/>
          <w:lang w:eastAsia="zh-CN"/>
        </w:rPr>
        <w:t xml:space="preserve"> 2016; </w:t>
      </w:r>
      <w:r w:rsidRPr="000C32BF">
        <w:rPr>
          <w:rFonts w:cs="宋体"/>
          <w:b/>
          <w:bCs/>
          <w:noProof w:val="0"/>
          <w:lang w:eastAsia="zh-CN"/>
        </w:rPr>
        <w:t>38</w:t>
      </w:r>
      <w:r w:rsidRPr="000C32BF">
        <w:rPr>
          <w:rFonts w:cs="宋体"/>
          <w:noProof w:val="0"/>
          <w:lang w:eastAsia="zh-CN"/>
        </w:rPr>
        <w:t>: 1520-1531 [PMID: 27050634 DOI: 10.1159/000443093]</w:t>
      </w:r>
    </w:p>
    <w:p w14:paraId="084BD03A" w14:textId="77777777" w:rsidR="000C32BF" w:rsidRPr="000C32BF" w:rsidRDefault="000C32BF" w:rsidP="000C32BF">
      <w:pPr>
        <w:spacing w:after="0"/>
        <w:jc w:val="both"/>
        <w:rPr>
          <w:rFonts w:cs="宋体"/>
          <w:noProof w:val="0"/>
          <w:lang w:eastAsia="zh-CN"/>
        </w:rPr>
      </w:pPr>
      <w:r w:rsidRPr="000C32BF">
        <w:rPr>
          <w:rFonts w:cs="宋体"/>
          <w:noProof w:val="0"/>
          <w:lang w:eastAsia="zh-CN"/>
        </w:rPr>
        <w:t xml:space="preserve">97 </w:t>
      </w:r>
      <w:r w:rsidRPr="000C32BF">
        <w:rPr>
          <w:rFonts w:cs="宋体"/>
          <w:b/>
          <w:bCs/>
          <w:noProof w:val="0"/>
          <w:lang w:eastAsia="zh-CN"/>
        </w:rPr>
        <w:t>Schwarz JM</w:t>
      </w:r>
      <w:r w:rsidRPr="000C32BF">
        <w:rPr>
          <w:rFonts w:cs="宋体"/>
          <w:noProof w:val="0"/>
          <w:lang w:eastAsia="zh-CN"/>
        </w:rPr>
        <w:t xml:space="preserve">, </w:t>
      </w:r>
      <w:proofErr w:type="spellStart"/>
      <w:r w:rsidRPr="000C32BF">
        <w:rPr>
          <w:rFonts w:cs="宋体"/>
          <w:noProof w:val="0"/>
          <w:lang w:eastAsia="zh-CN"/>
        </w:rPr>
        <w:t>Sholar</w:t>
      </w:r>
      <w:proofErr w:type="spellEnd"/>
      <w:r w:rsidRPr="000C32BF">
        <w:rPr>
          <w:rFonts w:cs="宋体"/>
          <w:noProof w:val="0"/>
          <w:lang w:eastAsia="zh-CN"/>
        </w:rPr>
        <w:t xml:space="preserve"> PW, Bilbo SD. Sex differences in microglial colonization of the developing rat brain. </w:t>
      </w:r>
      <w:r w:rsidRPr="000C32BF">
        <w:rPr>
          <w:rFonts w:cs="宋体"/>
          <w:i/>
          <w:iCs/>
          <w:noProof w:val="0"/>
          <w:lang w:eastAsia="zh-CN"/>
        </w:rPr>
        <w:t xml:space="preserve">J </w:t>
      </w:r>
      <w:proofErr w:type="spellStart"/>
      <w:r w:rsidRPr="000C32BF">
        <w:rPr>
          <w:rFonts w:cs="宋体"/>
          <w:i/>
          <w:iCs/>
          <w:noProof w:val="0"/>
          <w:lang w:eastAsia="zh-CN"/>
        </w:rPr>
        <w:t>Neurochem</w:t>
      </w:r>
      <w:proofErr w:type="spellEnd"/>
      <w:r w:rsidRPr="000C32BF">
        <w:rPr>
          <w:rFonts w:cs="宋体"/>
          <w:noProof w:val="0"/>
          <w:lang w:eastAsia="zh-CN"/>
        </w:rPr>
        <w:t xml:space="preserve"> 2012; </w:t>
      </w:r>
      <w:r w:rsidRPr="000C32BF">
        <w:rPr>
          <w:rFonts w:cs="宋体"/>
          <w:b/>
          <w:bCs/>
          <w:noProof w:val="0"/>
          <w:lang w:eastAsia="zh-CN"/>
        </w:rPr>
        <w:t>120</w:t>
      </w:r>
      <w:r w:rsidRPr="000C32BF">
        <w:rPr>
          <w:rFonts w:cs="宋体"/>
          <w:noProof w:val="0"/>
          <w:lang w:eastAsia="zh-CN"/>
        </w:rPr>
        <w:t>: 948-963 [PMID: 22182318 DOI: 10.1111/j.1471-4159.2011.07630.x]</w:t>
      </w:r>
    </w:p>
    <w:p w14:paraId="5F7FE689" w14:textId="77777777" w:rsidR="000C32BF" w:rsidRPr="000C32BF" w:rsidRDefault="000C32BF" w:rsidP="000C32BF">
      <w:pPr>
        <w:spacing w:after="0"/>
        <w:jc w:val="both"/>
        <w:rPr>
          <w:rFonts w:cs="宋体"/>
          <w:noProof w:val="0"/>
          <w:lang w:eastAsia="zh-CN"/>
        </w:rPr>
      </w:pPr>
      <w:proofErr w:type="gramStart"/>
      <w:r w:rsidRPr="000C32BF">
        <w:rPr>
          <w:rFonts w:cs="宋体"/>
          <w:noProof w:val="0"/>
          <w:lang w:eastAsia="zh-CN"/>
        </w:rPr>
        <w:t xml:space="preserve">98 </w:t>
      </w:r>
      <w:proofErr w:type="spellStart"/>
      <w:r w:rsidRPr="000C32BF">
        <w:rPr>
          <w:rFonts w:cs="宋体"/>
          <w:b/>
          <w:bCs/>
          <w:noProof w:val="0"/>
          <w:lang w:eastAsia="zh-CN"/>
        </w:rPr>
        <w:t>Ajdacic</w:t>
      </w:r>
      <w:proofErr w:type="spellEnd"/>
      <w:r w:rsidRPr="000C32BF">
        <w:rPr>
          <w:rFonts w:cs="宋体"/>
          <w:b/>
          <w:bCs/>
          <w:noProof w:val="0"/>
          <w:lang w:eastAsia="zh-CN"/>
        </w:rPr>
        <w:t>-Gross V</w:t>
      </w:r>
      <w:r w:rsidRPr="000C32BF">
        <w:rPr>
          <w:rFonts w:cs="宋体"/>
          <w:noProof w:val="0"/>
          <w:lang w:eastAsia="zh-CN"/>
        </w:rPr>
        <w:t>.</w:t>
      </w:r>
      <w:proofErr w:type="gramEnd"/>
      <w:r w:rsidRPr="000C32BF">
        <w:rPr>
          <w:rFonts w:cs="宋体"/>
          <w:noProof w:val="0"/>
          <w:lang w:eastAsia="zh-CN"/>
        </w:rPr>
        <w:t xml:space="preserve"> The Prevention of Mental Disorders has a Bright Future. </w:t>
      </w:r>
      <w:r w:rsidRPr="000C32BF">
        <w:rPr>
          <w:rFonts w:cs="宋体"/>
          <w:i/>
          <w:iCs/>
          <w:noProof w:val="0"/>
          <w:lang w:eastAsia="zh-CN"/>
        </w:rPr>
        <w:t>Front Public Health</w:t>
      </w:r>
      <w:r w:rsidRPr="000C32BF">
        <w:rPr>
          <w:rFonts w:cs="宋体"/>
          <w:noProof w:val="0"/>
          <w:lang w:eastAsia="zh-CN"/>
        </w:rPr>
        <w:t xml:space="preserve"> 2014; </w:t>
      </w:r>
      <w:r w:rsidRPr="000C32BF">
        <w:rPr>
          <w:rFonts w:cs="宋体"/>
          <w:b/>
          <w:bCs/>
          <w:noProof w:val="0"/>
          <w:lang w:eastAsia="zh-CN"/>
        </w:rPr>
        <w:t>2</w:t>
      </w:r>
      <w:r w:rsidRPr="000C32BF">
        <w:rPr>
          <w:rFonts w:cs="宋体"/>
          <w:noProof w:val="0"/>
          <w:lang w:eastAsia="zh-CN"/>
        </w:rPr>
        <w:t>: 60 [PMID: 24926477 DOI: 10.3389/fpubh.2014.00060]</w:t>
      </w:r>
    </w:p>
    <w:p w14:paraId="6A91E360" w14:textId="516109E4" w:rsidR="00D7476F" w:rsidRPr="000C32BF" w:rsidRDefault="00D7476F" w:rsidP="000C32BF">
      <w:pPr>
        <w:spacing w:after="0"/>
        <w:jc w:val="both"/>
        <w:rPr>
          <w:lang w:eastAsia="zh-CN"/>
        </w:rPr>
      </w:pPr>
    </w:p>
    <w:p w14:paraId="7A9EA9CA" w14:textId="77777777" w:rsidR="0060498B" w:rsidRDefault="00874DCC" w:rsidP="000C32BF">
      <w:pPr>
        <w:spacing w:after="0"/>
        <w:jc w:val="right"/>
        <w:rPr>
          <w:b/>
          <w:lang w:eastAsia="zh-CN"/>
        </w:rPr>
      </w:pPr>
      <w:r w:rsidRPr="000C32BF">
        <w:rPr>
          <w:b/>
        </w:rPr>
        <w:t xml:space="preserve">P-Reviewer: </w:t>
      </w:r>
      <w:r w:rsidRPr="000C32BF">
        <w:rPr>
          <w:color w:val="000000"/>
        </w:rPr>
        <w:t>Lane</w:t>
      </w:r>
      <w:r w:rsidRPr="000C32BF">
        <w:rPr>
          <w:color w:val="000000"/>
          <w:lang w:eastAsia="zh-CN"/>
        </w:rPr>
        <w:t xml:space="preserve"> HY, </w:t>
      </w:r>
      <w:r w:rsidRPr="000C32BF">
        <w:rPr>
          <w:color w:val="000000"/>
        </w:rPr>
        <w:t>Tcheremissine</w:t>
      </w:r>
      <w:r w:rsidRPr="000C32BF">
        <w:rPr>
          <w:color w:val="000000"/>
          <w:lang w:eastAsia="zh-CN"/>
        </w:rPr>
        <w:t xml:space="preserve"> OV, </w:t>
      </w:r>
      <w:r w:rsidRPr="000C32BF">
        <w:rPr>
          <w:color w:val="000000"/>
        </w:rPr>
        <w:t>van West</w:t>
      </w:r>
      <w:r w:rsidRPr="000C32BF">
        <w:rPr>
          <w:color w:val="000000"/>
          <w:lang w:eastAsia="zh-CN"/>
        </w:rPr>
        <w:t xml:space="preserve"> D </w:t>
      </w:r>
      <w:r w:rsidRPr="000C32BF">
        <w:rPr>
          <w:b/>
        </w:rPr>
        <w:t xml:space="preserve">S-Editor: </w:t>
      </w:r>
      <w:r w:rsidRPr="000C32BF">
        <w:t>Ji FF</w:t>
      </w:r>
      <w:r w:rsidRPr="000C32BF">
        <w:rPr>
          <w:b/>
        </w:rPr>
        <w:t xml:space="preserve"> </w:t>
      </w:r>
    </w:p>
    <w:p w14:paraId="3E4D6891" w14:textId="33E4B227" w:rsidR="00874DCC" w:rsidRPr="000C32BF" w:rsidRDefault="00874DCC" w:rsidP="000C32BF">
      <w:pPr>
        <w:spacing w:after="0"/>
        <w:jc w:val="right"/>
        <w:rPr>
          <w:lang w:eastAsia="zh-CN"/>
        </w:rPr>
      </w:pPr>
      <w:r w:rsidRPr="000C32BF">
        <w:rPr>
          <w:b/>
        </w:rPr>
        <w:t>L-Editor: E-Editor:</w:t>
      </w:r>
    </w:p>
    <w:p w14:paraId="79CCD1FB" w14:textId="77777777" w:rsidR="00D7476F" w:rsidRPr="004F2082" w:rsidRDefault="00D7476F" w:rsidP="009E2C95">
      <w:pPr>
        <w:spacing w:after="0"/>
        <w:jc w:val="both"/>
        <w:sectPr w:rsidR="00D7476F" w:rsidRPr="004F2082" w:rsidSect="00B07A35">
          <w:headerReference w:type="even" r:id="rId9"/>
          <w:headerReference w:type="default" r:id="rId10"/>
          <w:pgSz w:w="11900" w:h="16840"/>
          <w:pgMar w:top="1701" w:right="1418" w:bottom="1418" w:left="1701" w:header="709" w:footer="709" w:gutter="0"/>
          <w:cols w:space="708"/>
          <w:titlePg/>
        </w:sectPr>
      </w:pPr>
    </w:p>
    <w:p w14:paraId="47E3DE89" w14:textId="77777777" w:rsidR="00D7476F" w:rsidRPr="004F2082" w:rsidRDefault="00D7476F" w:rsidP="009E2C95">
      <w:pPr>
        <w:spacing w:after="0"/>
        <w:jc w:val="both"/>
      </w:pPr>
    </w:p>
    <w:p w14:paraId="39825CF5" w14:textId="58E88DF2" w:rsidR="00D7476F" w:rsidRPr="00673F44" w:rsidRDefault="00D7476F" w:rsidP="00673F44">
      <w:pPr>
        <w:pStyle w:val="Standa3"/>
        <w:spacing w:line="360" w:lineRule="auto"/>
        <w:jc w:val="both"/>
        <w:rPr>
          <w:rFonts w:ascii="Book Antiqua" w:hAnsi="Book Antiqua"/>
          <w:b/>
        </w:rPr>
      </w:pPr>
      <w:bookmarkStart w:id="1" w:name="OLE_LINK1"/>
      <w:r w:rsidRPr="00673F44">
        <w:rPr>
          <w:rFonts w:ascii="Book Antiqua" w:hAnsi="Book Antiqua"/>
          <w:b/>
        </w:rPr>
        <w:t xml:space="preserve">Table 1 Groups of mental disorders and risk factors in the </w:t>
      </w:r>
      <w:proofErr w:type="spellStart"/>
      <w:r w:rsidRPr="00673F44">
        <w:rPr>
          <w:rFonts w:ascii="Book Antiqua" w:hAnsi="Book Antiqua"/>
          <w:b/>
        </w:rPr>
        <w:t>PsyCoLaus</w:t>
      </w:r>
      <w:proofErr w:type="spellEnd"/>
      <w:r w:rsidRPr="00673F44">
        <w:rPr>
          <w:rFonts w:ascii="Book Antiqua" w:hAnsi="Book Antiqua"/>
          <w:b/>
        </w:rPr>
        <w:t xml:space="preserve"> study: </w:t>
      </w:r>
      <w:r w:rsidR="00E0544D" w:rsidRPr="00673F44">
        <w:rPr>
          <w:rFonts w:ascii="Book Antiqua" w:hAnsi="Book Antiqua"/>
          <w:b/>
        </w:rPr>
        <w:t>F</w:t>
      </w:r>
      <w:r w:rsidRPr="00673F44">
        <w:rPr>
          <w:rFonts w:ascii="Book Antiqua" w:hAnsi="Book Antiqua"/>
          <w:b/>
        </w:rPr>
        <w:t xml:space="preserve">requencies </w:t>
      </w:r>
      <w:r w:rsidR="00673F44" w:rsidRPr="00673F44">
        <w:rPr>
          <w:rFonts w:ascii="Book Antiqua" w:hAnsi="Book Antiqua"/>
          <w:b/>
        </w:rPr>
        <w:t>and crude odds ratios (with 95%</w:t>
      </w:r>
      <w:r w:rsidRPr="00673F44">
        <w:rPr>
          <w:rFonts w:ascii="Book Antiqua" w:hAnsi="Book Antiqua"/>
          <w:b/>
        </w:rPr>
        <w:t xml:space="preserve">CI), overall and by sex </w:t>
      </w:r>
    </w:p>
    <w:tbl>
      <w:tblPr>
        <w:tblStyle w:val="af1"/>
        <w:tblW w:w="25616" w:type="dxa"/>
        <w:tblLook w:val="04A0" w:firstRow="1" w:lastRow="0" w:firstColumn="1" w:lastColumn="0" w:noHBand="0" w:noVBand="1"/>
      </w:tblPr>
      <w:tblGrid>
        <w:gridCol w:w="2493"/>
        <w:gridCol w:w="1483"/>
        <w:gridCol w:w="1549"/>
        <w:gridCol w:w="1520"/>
        <w:gridCol w:w="1462"/>
        <w:gridCol w:w="1595"/>
        <w:gridCol w:w="1507"/>
        <w:gridCol w:w="1574"/>
        <w:gridCol w:w="1625"/>
        <w:gridCol w:w="1468"/>
        <w:gridCol w:w="1741"/>
        <w:gridCol w:w="1547"/>
        <w:gridCol w:w="1512"/>
        <w:gridCol w:w="1462"/>
        <w:gridCol w:w="1524"/>
        <w:gridCol w:w="1554"/>
      </w:tblGrid>
      <w:tr w:rsidR="00441BD3" w:rsidRPr="00673F44" w14:paraId="1C9E82BB" w14:textId="77777777" w:rsidTr="00F03A44">
        <w:trPr>
          <w:trHeight w:val="700"/>
        </w:trPr>
        <w:tc>
          <w:tcPr>
            <w:tcW w:w="1601" w:type="dxa"/>
          </w:tcPr>
          <w:p w14:paraId="0303C6A5" w14:textId="77777777" w:rsidR="00673F44" w:rsidRPr="00673F44" w:rsidRDefault="00673F44" w:rsidP="00673F44">
            <w:pPr>
              <w:jc w:val="both"/>
              <w:rPr>
                <w:rFonts w:eastAsia="Times New Roman"/>
                <w:lang w:val="en-AU"/>
              </w:rPr>
            </w:pPr>
          </w:p>
        </w:tc>
        <w:tc>
          <w:tcPr>
            <w:tcW w:w="1601" w:type="dxa"/>
          </w:tcPr>
          <w:p w14:paraId="42E8580C" w14:textId="086E5019" w:rsidR="00673F44" w:rsidRPr="00673F44" w:rsidRDefault="00673F44" w:rsidP="00673F44">
            <w:pPr>
              <w:jc w:val="both"/>
              <w:rPr>
                <w:rFonts w:eastAsia="Times New Roman"/>
                <w:lang w:val="en-AU"/>
              </w:rPr>
            </w:pPr>
            <w:r w:rsidRPr="00673F44">
              <w:rPr>
                <w:rFonts w:eastAsia="Times New Roman"/>
                <w:i/>
                <w:lang w:val="en-AU"/>
              </w:rPr>
              <w:t>n</w:t>
            </w:r>
            <w:r w:rsidRPr="00673F44">
              <w:rPr>
                <w:rFonts w:eastAsia="Times New Roman"/>
                <w:lang w:val="en-AU"/>
              </w:rPr>
              <w:t xml:space="preserve"> (%)</w:t>
            </w:r>
          </w:p>
        </w:tc>
        <w:tc>
          <w:tcPr>
            <w:tcW w:w="1601" w:type="dxa"/>
          </w:tcPr>
          <w:p w14:paraId="5336CCCF" w14:textId="7BED9293" w:rsidR="00673F44" w:rsidRPr="00673F44" w:rsidRDefault="00441BD3" w:rsidP="00673F44">
            <w:pPr>
              <w:jc w:val="both"/>
              <w:rPr>
                <w:rFonts w:eastAsia="Times New Roman"/>
                <w:lang w:val="en-AU"/>
              </w:rPr>
            </w:pPr>
            <w:r w:rsidRPr="00673F44">
              <w:rPr>
                <w:rFonts w:eastAsia="Times New Roman"/>
                <w:lang w:val="en-AU"/>
              </w:rPr>
              <w:t>Education level</w:t>
            </w:r>
            <w:r w:rsidR="00673F44" w:rsidRPr="00673F44">
              <w:rPr>
                <w:rFonts w:eastAsia="Times New Roman"/>
                <w:lang w:val="en-AU"/>
              </w:rPr>
              <w:t xml:space="preserve"> low </w:t>
            </w:r>
          </w:p>
        </w:tc>
        <w:tc>
          <w:tcPr>
            <w:tcW w:w="1601" w:type="dxa"/>
          </w:tcPr>
          <w:p w14:paraId="785BFBDC" w14:textId="77777777" w:rsidR="00673F44" w:rsidRPr="00673F44" w:rsidRDefault="00673F44" w:rsidP="00673F44">
            <w:pPr>
              <w:jc w:val="both"/>
              <w:rPr>
                <w:rFonts w:eastAsia="Times New Roman"/>
                <w:lang w:val="en-AU"/>
              </w:rPr>
            </w:pPr>
          </w:p>
          <w:p w14:paraId="7BDA1EE1" w14:textId="2DFD7EBE" w:rsidR="00673F44" w:rsidRPr="00673F44" w:rsidRDefault="00441BD3" w:rsidP="00673F44">
            <w:pPr>
              <w:jc w:val="both"/>
              <w:rPr>
                <w:rFonts w:eastAsia="Times New Roman"/>
                <w:lang w:val="en-AU"/>
              </w:rPr>
            </w:pPr>
            <w:r w:rsidRPr="00673F44">
              <w:rPr>
                <w:rFonts w:eastAsia="Times New Roman"/>
                <w:lang w:val="en-AU"/>
              </w:rPr>
              <w:t>Medium</w:t>
            </w:r>
          </w:p>
        </w:tc>
        <w:tc>
          <w:tcPr>
            <w:tcW w:w="1601" w:type="dxa"/>
          </w:tcPr>
          <w:p w14:paraId="79DF9698" w14:textId="77777777" w:rsidR="00673F44" w:rsidRPr="00673F44" w:rsidRDefault="00673F44" w:rsidP="00673F44">
            <w:pPr>
              <w:jc w:val="both"/>
              <w:rPr>
                <w:rFonts w:eastAsia="Times New Roman"/>
                <w:lang w:val="en-AU"/>
              </w:rPr>
            </w:pPr>
          </w:p>
          <w:p w14:paraId="11A144FA" w14:textId="5A8DFFF4" w:rsidR="00673F44" w:rsidRPr="00673F44" w:rsidRDefault="00441BD3" w:rsidP="00673F44">
            <w:pPr>
              <w:jc w:val="both"/>
              <w:rPr>
                <w:rFonts w:eastAsia="Times New Roman"/>
                <w:lang w:val="en-AU"/>
              </w:rPr>
            </w:pPr>
            <w:r w:rsidRPr="00673F44">
              <w:rPr>
                <w:rFonts w:eastAsia="Times New Roman"/>
                <w:lang w:val="en-AU"/>
              </w:rPr>
              <w:t>High</w:t>
            </w:r>
          </w:p>
        </w:tc>
        <w:tc>
          <w:tcPr>
            <w:tcW w:w="1601" w:type="dxa"/>
          </w:tcPr>
          <w:p w14:paraId="0FA52F33" w14:textId="22133B2E" w:rsidR="00673F44" w:rsidRPr="00673F44" w:rsidRDefault="00441BD3" w:rsidP="00673F44">
            <w:pPr>
              <w:jc w:val="both"/>
              <w:rPr>
                <w:rFonts w:eastAsia="Times New Roman"/>
                <w:lang w:val="en-AU"/>
              </w:rPr>
            </w:pPr>
            <w:r w:rsidRPr="00673F44">
              <w:rPr>
                <w:rFonts w:eastAsia="Times New Roman"/>
                <w:lang w:val="en-AU"/>
              </w:rPr>
              <w:t>Familial</w:t>
            </w:r>
            <w:r>
              <w:rPr>
                <w:rFonts w:eastAsia="宋体" w:hint="eastAsia"/>
                <w:lang w:val="en-AU" w:eastAsia="zh-CN"/>
              </w:rPr>
              <w:t xml:space="preserve"> </w:t>
            </w:r>
            <w:r w:rsidRPr="00673F44">
              <w:rPr>
                <w:rFonts w:eastAsia="Times New Roman"/>
                <w:lang w:val="en-AU"/>
              </w:rPr>
              <w:t>a</w:t>
            </w:r>
            <w:r>
              <w:rPr>
                <w:rFonts w:eastAsia="Times New Roman"/>
                <w:lang w:val="en-AU"/>
              </w:rPr>
              <w:t>ggregation</w:t>
            </w:r>
            <w:r w:rsidR="00673F44" w:rsidRPr="00673F44">
              <w:rPr>
                <w:rFonts w:eastAsia="Times New Roman"/>
                <w:vertAlign w:val="superscript"/>
                <w:lang w:val="en-AU"/>
              </w:rPr>
              <w:t>6</w:t>
            </w:r>
            <w:r w:rsidR="00673F44" w:rsidRPr="00673F44">
              <w:rPr>
                <w:rFonts w:eastAsia="Times New Roman"/>
                <w:lang w:val="en-AU"/>
              </w:rPr>
              <w:t xml:space="preserve"> </w:t>
            </w:r>
          </w:p>
        </w:tc>
        <w:tc>
          <w:tcPr>
            <w:tcW w:w="1601" w:type="dxa"/>
          </w:tcPr>
          <w:p w14:paraId="46F3B3DC" w14:textId="31160929" w:rsidR="00673F44" w:rsidRPr="00673F44" w:rsidRDefault="00441BD3" w:rsidP="00673F44">
            <w:pPr>
              <w:jc w:val="both"/>
              <w:rPr>
                <w:rFonts w:eastAsia="Times New Roman"/>
                <w:lang w:val="en-AU"/>
              </w:rPr>
            </w:pPr>
            <w:r w:rsidRPr="00673F44">
              <w:rPr>
                <w:rFonts w:eastAsia="Times New Roman"/>
                <w:lang w:val="en-AU"/>
              </w:rPr>
              <w:t>Trauma below age of 10</w:t>
            </w:r>
          </w:p>
        </w:tc>
        <w:tc>
          <w:tcPr>
            <w:tcW w:w="1601" w:type="dxa"/>
          </w:tcPr>
          <w:p w14:paraId="740051C5" w14:textId="4DA25F8F" w:rsidR="00673F44" w:rsidRPr="00673F44" w:rsidRDefault="00441BD3" w:rsidP="00673F44">
            <w:pPr>
              <w:jc w:val="both"/>
              <w:rPr>
                <w:rFonts w:eastAsia="Times New Roman"/>
                <w:lang w:val="en-AU"/>
              </w:rPr>
            </w:pPr>
            <w:r w:rsidRPr="00673F44">
              <w:rPr>
                <w:rFonts w:eastAsia="Times New Roman"/>
                <w:lang w:val="en-AU"/>
              </w:rPr>
              <w:t>Childhood</w:t>
            </w:r>
            <w:r>
              <w:rPr>
                <w:rFonts w:eastAsia="宋体" w:hint="eastAsia"/>
                <w:lang w:val="en-AU" w:eastAsia="zh-CN"/>
              </w:rPr>
              <w:t xml:space="preserve"> </w:t>
            </w:r>
            <w:r>
              <w:rPr>
                <w:rFonts w:eastAsia="Times New Roman"/>
                <w:lang w:val="en-AU"/>
              </w:rPr>
              <w:t>adversities</w:t>
            </w:r>
            <w:r w:rsidR="00673F44" w:rsidRPr="00673F44">
              <w:rPr>
                <w:rFonts w:eastAsia="Times New Roman"/>
                <w:vertAlign w:val="superscript"/>
                <w:lang w:val="en-AU"/>
              </w:rPr>
              <w:t>7</w:t>
            </w:r>
          </w:p>
        </w:tc>
        <w:tc>
          <w:tcPr>
            <w:tcW w:w="1601" w:type="dxa"/>
          </w:tcPr>
          <w:p w14:paraId="0678D790" w14:textId="7DA33769" w:rsidR="00673F44" w:rsidRPr="00673F44" w:rsidRDefault="00441BD3" w:rsidP="00673F44">
            <w:pPr>
              <w:jc w:val="both"/>
              <w:rPr>
                <w:rFonts w:eastAsia="Times New Roman"/>
                <w:lang w:val="en-AU"/>
              </w:rPr>
            </w:pPr>
            <w:r w:rsidRPr="00673F44">
              <w:rPr>
                <w:rFonts w:eastAsia="Times New Roman"/>
                <w:lang w:val="en-AU"/>
              </w:rPr>
              <w:t xml:space="preserve">Streptococcal </w:t>
            </w:r>
            <w:r>
              <w:rPr>
                <w:rFonts w:eastAsia="Times New Roman"/>
                <w:lang w:val="en-AU"/>
              </w:rPr>
              <w:t>diseases</w:t>
            </w:r>
            <w:r w:rsidR="00673F44" w:rsidRPr="00673F44">
              <w:rPr>
                <w:rFonts w:eastAsia="Times New Roman"/>
                <w:vertAlign w:val="superscript"/>
                <w:lang w:val="en-AU"/>
              </w:rPr>
              <w:t>8</w:t>
            </w:r>
            <w:r w:rsidR="00673F44" w:rsidRPr="00673F44">
              <w:rPr>
                <w:rFonts w:eastAsia="Times New Roman"/>
                <w:lang w:val="en-AU"/>
              </w:rPr>
              <w:t xml:space="preserve"> </w:t>
            </w:r>
          </w:p>
        </w:tc>
        <w:tc>
          <w:tcPr>
            <w:tcW w:w="1601" w:type="dxa"/>
          </w:tcPr>
          <w:p w14:paraId="3FBC6877" w14:textId="141CE97E" w:rsidR="00673F44" w:rsidRPr="00441BD3" w:rsidRDefault="00441BD3" w:rsidP="00673F44">
            <w:pPr>
              <w:jc w:val="both"/>
              <w:rPr>
                <w:rFonts w:eastAsia="宋体"/>
                <w:lang w:val="en-AU" w:eastAsia="zh-CN"/>
              </w:rPr>
            </w:pPr>
            <w:r w:rsidRPr="00673F44">
              <w:rPr>
                <w:rFonts w:eastAsia="Times New Roman"/>
                <w:lang w:val="en-AU"/>
              </w:rPr>
              <w:t>MMR</w:t>
            </w:r>
          </w:p>
        </w:tc>
        <w:tc>
          <w:tcPr>
            <w:tcW w:w="1601" w:type="dxa"/>
          </w:tcPr>
          <w:p w14:paraId="3BA044D8" w14:textId="24024F99" w:rsidR="00673F44" w:rsidRPr="00673F44" w:rsidRDefault="00441BD3" w:rsidP="00673F44">
            <w:pPr>
              <w:jc w:val="both"/>
              <w:rPr>
                <w:rFonts w:eastAsia="Times New Roman"/>
                <w:lang w:val="en-AU"/>
              </w:rPr>
            </w:pPr>
            <w:r>
              <w:rPr>
                <w:lang w:val="en-AU"/>
              </w:rPr>
              <w:t>Peptic ulcer</w:t>
            </w:r>
            <w:r w:rsidR="00673F44" w:rsidRPr="00673F44">
              <w:rPr>
                <w:lang w:val="en-AU"/>
              </w:rPr>
              <w:t>/gastritis</w:t>
            </w:r>
          </w:p>
        </w:tc>
        <w:tc>
          <w:tcPr>
            <w:tcW w:w="1601" w:type="dxa"/>
          </w:tcPr>
          <w:p w14:paraId="114C73F3" w14:textId="2C0F54DD" w:rsidR="00673F44" w:rsidRPr="00673F44" w:rsidRDefault="00441BD3" w:rsidP="00673F44">
            <w:pPr>
              <w:jc w:val="both"/>
              <w:rPr>
                <w:rFonts w:eastAsia="Times New Roman"/>
                <w:lang w:val="en-AU"/>
              </w:rPr>
            </w:pPr>
            <w:r w:rsidRPr="00673F44">
              <w:rPr>
                <w:lang w:val="en-AU"/>
              </w:rPr>
              <w:t>Irritable bowel</w:t>
            </w:r>
            <w:r>
              <w:rPr>
                <w:rFonts w:eastAsia="宋体" w:hint="eastAsia"/>
                <w:lang w:val="en-AU" w:eastAsia="zh-CN"/>
              </w:rPr>
              <w:t xml:space="preserve"> </w:t>
            </w:r>
            <w:r w:rsidR="00673F44" w:rsidRPr="00673F44">
              <w:rPr>
                <w:lang w:val="en-AU"/>
              </w:rPr>
              <w:t>syndrome</w:t>
            </w:r>
          </w:p>
        </w:tc>
        <w:tc>
          <w:tcPr>
            <w:tcW w:w="1601" w:type="dxa"/>
          </w:tcPr>
          <w:p w14:paraId="1B395AE6" w14:textId="7991C594" w:rsidR="00673F44" w:rsidRPr="00673F44" w:rsidRDefault="00441BD3" w:rsidP="00673F44">
            <w:pPr>
              <w:jc w:val="both"/>
              <w:rPr>
                <w:rFonts w:eastAsia="Times New Roman"/>
                <w:lang w:val="en-AU"/>
              </w:rPr>
            </w:pPr>
            <w:r w:rsidRPr="00673F44">
              <w:rPr>
                <w:lang w:val="en-AU"/>
              </w:rPr>
              <w:t>Atopic diseases</w:t>
            </w:r>
          </w:p>
        </w:tc>
        <w:tc>
          <w:tcPr>
            <w:tcW w:w="1601" w:type="dxa"/>
          </w:tcPr>
          <w:p w14:paraId="0260DC0F" w14:textId="264B0D8F" w:rsidR="00673F44" w:rsidRPr="00673F44" w:rsidRDefault="00441BD3" w:rsidP="00673F44">
            <w:pPr>
              <w:jc w:val="both"/>
              <w:rPr>
                <w:rFonts w:eastAsia="Times New Roman"/>
                <w:lang w:val="en-AU"/>
              </w:rPr>
            </w:pPr>
            <w:r w:rsidRPr="00673F44">
              <w:rPr>
                <w:rFonts w:eastAsia="Times New Roman"/>
                <w:lang w:val="en-AU"/>
              </w:rPr>
              <w:t>Acne</w:t>
            </w:r>
          </w:p>
        </w:tc>
        <w:tc>
          <w:tcPr>
            <w:tcW w:w="1601" w:type="dxa"/>
          </w:tcPr>
          <w:p w14:paraId="58E6EF42" w14:textId="37F74AD8" w:rsidR="00673F44" w:rsidRPr="00673F44" w:rsidRDefault="00441BD3" w:rsidP="00673F44">
            <w:pPr>
              <w:jc w:val="both"/>
              <w:rPr>
                <w:rFonts w:eastAsia="Times New Roman"/>
                <w:lang w:val="en-AU"/>
              </w:rPr>
            </w:pPr>
            <w:r w:rsidRPr="00673F44">
              <w:rPr>
                <w:lang w:val="en-AU"/>
              </w:rPr>
              <w:t>Psoriasis</w:t>
            </w:r>
          </w:p>
        </w:tc>
        <w:tc>
          <w:tcPr>
            <w:tcW w:w="1601" w:type="dxa"/>
          </w:tcPr>
          <w:p w14:paraId="2E759F95" w14:textId="66512085" w:rsidR="00673F44" w:rsidRPr="00673F44" w:rsidRDefault="00441BD3" w:rsidP="00673F44">
            <w:pPr>
              <w:jc w:val="both"/>
              <w:rPr>
                <w:rFonts w:eastAsia="Times New Roman"/>
                <w:lang w:val="en-AU"/>
              </w:rPr>
            </w:pPr>
            <w:r w:rsidRPr="00673F44">
              <w:rPr>
                <w:rFonts w:eastAsia="Times New Roman"/>
                <w:lang w:val="en-AU"/>
              </w:rPr>
              <w:t>U</w:t>
            </w:r>
            <w:r w:rsidR="00673F44" w:rsidRPr="00673F44">
              <w:rPr>
                <w:rFonts w:eastAsia="Times New Roman"/>
                <w:lang w:val="en-AU"/>
              </w:rPr>
              <w:t>rinary tract</w:t>
            </w:r>
          </w:p>
          <w:p w14:paraId="7177D11F" w14:textId="51598228" w:rsidR="00673F44" w:rsidRPr="00673F44" w:rsidRDefault="00673F44" w:rsidP="00673F44">
            <w:pPr>
              <w:jc w:val="both"/>
              <w:rPr>
                <w:rFonts w:eastAsia="Times New Roman"/>
                <w:lang w:val="en-AU"/>
              </w:rPr>
            </w:pPr>
            <w:r w:rsidRPr="00673F44">
              <w:rPr>
                <w:rFonts w:eastAsia="Times New Roman"/>
                <w:lang w:val="en-AU"/>
              </w:rPr>
              <w:t>infections</w:t>
            </w:r>
            <w:r w:rsidRPr="00673F44">
              <w:rPr>
                <w:rFonts w:eastAsia="Times New Roman"/>
                <w:vertAlign w:val="superscript"/>
                <w:lang w:val="en-AU"/>
              </w:rPr>
              <w:t>9</w:t>
            </w:r>
          </w:p>
        </w:tc>
      </w:tr>
      <w:tr w:rsidR="00441BD3" w:rsidRPr="00673F44" w14:paraId="7BA0E888" w14:textId="77777777" w:rsidTr="00F03A44">
        <w:tc>
          <w:tcPr>
            <w:tcW w:w="1601" w:type="dxa"/>
          </w:tcPr>
          <w:p w14:paraId="080A0C24" w14:textId="6C154193" w:rsidR="00673F44" w:rsidRPr="00673F44" w:rsidRDefault="00673F44" w:rsidP="00673F44">
            <w:pPr>
              <w:jc w:val="both"/>
              <w:rPr>
                <w:rFonts w:eastAsia="Times New Roman"/>
                <w:b/>
                <w:lang w:val="en-AU"/>
              </w:rPr>
            </w:pPr>
            <w:r w:rsidRPr="00673F44">
              <w:rPr>
                <w:rFonts w:eastAsia="Times New Roman"/>
                <w:b/>
                <w:lang w:val="en-AU"/>
              </w:rPr>
              <w:t xml:space="preserve">Total </w:t>
            </w:r>
            <w:r w:rsidRPr="00673F44">
              <w:rPr>
                <w:rFonts w:eastAsia="Times New Roman"/>
                <w:i/>
                <w:lang w:val="en-AU"/>
              </w:rPr>
              <w:t>n</w:t>
            </w:r>
            <w:r w:rsidRPr="00673F44">
              <w:rPr>
                <w:rFonts w:eastAsia="Times New Roman"/>
                <w:b/>
                <w:lang w:val="en-AU"/>
              </w:rPr>
              <w:t xml:space="preserve"> (%)</w:t>
            </w:r>
          </w:p>
        </w:tc>
        <w:tc>
          <w:tcPr>
            <w:tcW w:w="1601" w:type="dxa"/>
          </w:tcPr>
          <w:p w14:paraId="04806A25" w14:textId="77777777" w:rsidR="00673F44" w:rsidRPr="00673F44" w:rsidRDefault="00673F44" w:rsidP="00673F44">
            <w:pPr>
              <w:jc w:val="both"/>
              <w:rPr>
                <w:rFonts w:eastAsia="Times New Roman"/>
                <w:b/>
                <w:lang w:val="en-AU"/>
              </w:rPr>
            </w:pPr>
          </w:p>
        </w:tc>
        <w:tc>
          <w:tcPr>
            <w:tcW w:w="1601" w:type="dxa"/>
          </w:tcPr>
          <w:p w14:paraId="4D74AF3C" w14:textId="77777777" w:rsidR="00673F44" w:rsidRPr="00673F44" w:rsidRDefault="00673F44" w:rsidP="00673F44">
            <w:pPr>
              <w:jc w:val="both"/>
              <w:rPr>
                <w:rFonts w:eastAsia="Times New Roman"/>
                <w:b/>
                <w:lang w:val="en-AU"/>
              </w:rPr>
            </w:pPr>
          </w:p>
        </w:tc>
        <w:tc>
          <w:tcPr>
            <w:tcW w:w="1601" w:type="dxa"/>
          </w:tcPr>
          <w:p w14:paraId="10736791" w14:textId="77777777" w:rsidR="00673F44" w:rsidRPr="00673F44" w:rsidRDefault="00673F44" w:rsidP="00673F44">
            <w:pPr>
              <w:jc w:val="both"/>
              <w:rPr>
                <w:rFonts w:eastAsia="Times New Roman"/>
                <w:b/>
                <w:lang w:val="en-AU"/>
              </w:rPr>
            </w:pPr>
          </w:p>
        </w:tc>
        <w:tc>
          <w:tcPr>
            <w:tcW w:w="1601" w:type="dxa"/>
          </w:tcPr>
          <w:p w14:paraId="3658E631" w14:textId="77777777" w:rsidR="00673F44" w:rsidRPr="00673F44" w:rsidRDefault="00673F44" w:rsidP="00673F44">
            <w:pPr>
              <w:jc w:val="both"/>
              <w:rPr>
                <w:rFonts w:eastAsia="Times New Roman"/>
                <w:b/>
                <w:lang w:val="en-AU"/>
              </w:rPr>
            </w:pPr>
          </w:p>
        </w:tc>
        <w:tc>
          <w:tcPr>
            <w:tcW w:w="1601" w:type="dxa"/>
          </w:tcPr>
          <w:p w14:paraId="0B83A857" w14:textId="77777777" w:rsidR="00673F44" w:rsidRPr="00673F44" w:rsidRDefault="00673F44" w:rsidP="00673F44">
            <w:pPr>
              <w:jc w:val="both"/>
              <w:rPr>
                <w:rFonts w:eastAsia="Times New Roman"/>
                <w:b/>
                <w:lang w:val="en-AU"/>
              </w:rPr>
            </w:pPr>
          </w:p>
        </w:tc>
        <w:tc>
          <w:tcPr>
            <w:tcW w:w="1601" w:type="dxa"/>
          </w:tcPr>
          <w:p w14:paraId="54DDD078" w14:textId="77777777" w:rsidR="00673F44" w:rsidRPr="00673F44" w:rsidRDefault="00673F44" w:rsidP="00673F44">
            <w:pPr>
              <w:jc w:val="both"/>
              <w:rPr>
                <w:rFonts w:eastAsia="Times New Roman"/>
                <w:b/>
                <w:lang w:val="en-AU"/>
              </w:rPr>
            </w:pPr>
          </w:p>
        </w:tc>
        <w:tc>
          <w:tcPr>
            <w:tcW w:w="1601" w:type="dxa"/>
          </w:tcPr>
          <w:p w14:paraId="5C9374A4" w14:textId="77777777" w:rsidR="00673F44" w:rsidRPr="00673F44" w:rsidRDefault="00673F44" w:rsidP="00673F44">
            <w:pPr>
              <w:jc w:val="both"/>
              <w:rPr>
                <w:rFonts w:eastAsia="Times New Roman"/>
                <w:b/>
                <w:lang w:val="en-AU"/>
              </w:rPr>
            </w:pPr>
          </w:p>
        </w:tc>
        <w:tc>
          <w:tcPr>
            <w:tcW w:w="1601" w:type="dxa"/>
          </w:tcPr>
          <w:p w14:paraId="1FEEAABF" w14:textId="77777777" w:rsidR="00673F44" w:rsidRPr="00673F44" w:rsidRDefault="00673F44" w:rsidP="00673F44">
            <w:pPr>
              <w:jc w:val="both"/>
              <w:rPr>
                <w:rFonts w:eastAsia="Times New Roman"/>
                <w:b/>
                <w:lang w:val="en-AU"/>
              </w:rPr>
            </w:pPr>
          </w:p>
        </w:tc>
        <w:tc>
          <w:tcPr>
            <w:tcW w:w="1601" w:type="dxa"/>
          </w:tcPr>
          <w:p w14:paraId="22191BD5" w14:textId="77777777" w:rsidR="00673F44" w:rsidRPr="00673F44" w:rsidRDefault="00673F44" w:rsidP="00673F44">
            <w:pPr>
              <w:jc w:val="both"/>
              <w:rPr>
                <w:rFonts w:eastAsia="Times New Roman"/>
                <w:b/>
                <w:lang w:val="en-AU"/>
              </w:rPr>
            </w:pPr>
          </w:p>
        </w:tc>
        <w:tc>
          <w:tcPr>
            <w:tcW w:w="1601" w:type="dxa"/>
          </w:tcPr>
          <w:p w14:paraId="384D87EE" w14:textId="77777777" w:rsidR="00673F44" w:rsidRPr="00673F44" w:rsidRDefault="00673F44" w:rsidP="00673F44">
            <w:pPr>
              <w:jc w:val="both"/>
              <w:rPr>
                <w:rFonts w:eastAsia="Times New Roman"/>
                <w:b/>
                <w:lang w:val="en-AU"/>
              </w:rPr>
            </w:pPr>
          </w:p>
        </w:tc>
        <w:tc>
          <w:tcPr>
            <w:tcW w:w="1601" w:type="dxa"/>
          </w:tcPr>
          <w:p w14:paraId="11648F3A" w14:textId="77777777" w:rsidR="00673F44" w:rsidRPr="00673F44" w:rsidRDefault="00673F44" w:rsidP="00673F44">
            <w:pPr>
              <w:jc w:val="both"/>
              <w:rPr>
                <w:rFonts w:eastAsia="Times New Roman"/>
                <w:b/>
                <w:lang w:val="en-AU"/>
              </w:rPr>
            </w:pPr>
          </w:p>
        </w:tc>
        <w:tc>
          <w:tcPr>
            <w:tcW w:w="1601" w:type="dxa"/>
          </w:tcPr>
          <w:p w14:paraId="59D76EC6" w14:textId="77777777" w:rsidR="00673F44" w:rsidRPr="00673F44" w:rsidRDefault="00673F44" w:rsidP="00673F44">
            <w:pPr>
              <w:jc w:val="both"/>
              <w:rPr>
                <w:rFonts w:eastAsia="Times New Roman"/>
                <w:b/>
                <w:lang w:val="en-AU"/>
              </w:rPr>
            </w:pPr>
          </w:p>
        </w:tc>
        <w:tc>
          <w:tcPr>
            <w:tcW w:w="1601" w:type="dxa"/>
          </w:tcPr>
          <w:p w14:paraId="38C17F71" w14:textId="77777777" w:rsidR="00673F44" w:rsidRPr="00673F44" w:rsidRDefault="00673F44" w:rsidP="00673F44">
            <w:pPr>
              <w:jc w:val="both"/>
              <w:rPr>
                <w:rFonts w:eastAsia="Times New Roman"/>
                <w:b/>
                <w:lang w:val="en-AU"/>
              </w:rPr>
            </w:pPr>
          </w:p>
        </w:tc>
        <w:tc>
          <w:tcPr>
            <w:tcW w:w="1601" w:type="dxa"/>
          </w:tcPr>
          <w:p w14:paraId="7242DFE6" w14:textId="77777777" w:rsidR="00673F44" w:rsidRPr="00673F44" w:rsidRDefault="00673F44" w:rsidP="00673F44">
            <w:pPr>
              <w:jc w:val="both"/>
              <w:rPr>
                <w:rFonts w:eastAsia="Times New Roman"/>
                <w:b/>
                <w:lang w:val="en-AU"/>
              </w:rPr>
            </w:pPr>
          </w:p>
        </w:tc>
        <w:tc>
          <w:tcPr>
            <w:tcW w:w="1601" w:type="dxa"/>
          </w:tcPr>
          <w:p w14:paraId="0A947032" w14:textId="77777777" w:rsidR="00673F44" w:rsidRPr="00673F44" w:rsidRDefault="00673F44" w:rsidP="00673F44">
            <w:pPr>
              <w:jc w:val="both"/>
              <w:rPr>
                <w:rFonts w:eastAsia="Times New Roman"/>
                <w:b/>
                <w:lang w:val="en-AU"/>
              </w:rPr>
            </w:pPr>
          </w:p>
        </w:tc>
      </w:tr>
      <w:tr w:rsidR="00441BD3" w:rsidRPr="00673F44" w14:paraId="5D10EE99" w14:textId="77777777" w:rsidTr="00F03A44">
        <w:tc>
          <w:tcPr>
            <w:tcW w:w="1601" w:type="dxa"/>
          </w:tcPr>
          <w:p w14:paraId="6705965A" w14:textId="350DB1A5" w:rsidR="00673F44" w:rsidRPr="00673F44" w:rsidRDefault="00673F44" w:rsidP="00673F44">
            <w:pPr>
              <w:jc w:val="both"/>
              <w:rPr>
                <w:rFonts w:eastAsia="Times New Roman"/>
                <w:lang w:val="en-AU"/>
              </w:rPr>
            </w:pPr>
            <w:r w:rsidRPr="00673F44">
              <w:rPr>
                <w:rFonts w:eastAsia="Times New Roman"/>
                <w:lang w:val="en-AU"/>
              </w:rPr>
              <w:t>All</w:t>
            </w:r>
          </w:p>
        </w:tc>
        <w:tc>
          <w:tcPr>
            <w:tcW w:w="1601" w:type="dxa"/>
          </w:tcPr>
          <w:p w14:paraId="5C65D8BB" w14:textId="77777777" w:rsidR="00673F44" w:rsidRPr="00673F44" w:rsidRDefault="00673F44" w:rsidP="00673F44">
            <w:pPr>
              <w:jc w:val="both"/>
              <w:rPr>
                <w:rFonts w:eastAsia="Times New Roman"/>
                <w:lang w:val="en-AU"/>
              </w:rPr>
            </w:pPr>
            <w:r w:rsidRPr="00673F44">
              <w:rPr>
                <w:rFonts w:eastAsia="Times New Roman"/>
                <w:lang w:val="en-AU"/>
              </w:rPr>
              <w:t>3720 (100.0)</w:t>
            </w:r>
          </w:p>
        </w:tc>
        <w:tc>
          <w:tcPr>
            <w:tcW w:w="1601" w:type="dxa"/>
          </w:tcPr>
          <w:p w14:paraId="4A385633" w14:textId="77777777" w:rsidR="00673F44" w:rsidRPr="00673F44" w:rsidRDefault="00673F44" w:rsidP="00673F44">
            <w:pPr>
              <w:jc w:val="both"/>
              <w:rPr>
                <w:rFonts w:eastAsia="Times New Roman"/>
                <w:lang w:val="en-AU"/>
              </w:rPr>
            </w:pPr>
            <w:r w:rsidRPr="00673F44">
              <w:rPr>
                <w:rFonts w:eastAsia="Times New Roman"/>
                <w:lang w:val="en-AU"/>
              </w:rPr>
              <w:t>1965 (53.4)</w:t>
            </w:r>
          </w:p>
        </w:tc>
        <w:tc>
          <w:tcPr>
            <w:tcW w:w="1601" w:type="dxa"/>
          </w:tcPr>
          <w:p w14:paraId="6E4FBB51" w14:textId="77777777" w:rsidR="00673F44" w:rsidRPr="00673F44" w:rsidRDefault="00673F44" w:rsidP="00673F44">
            <w:pPr>
              <w:jc w:val="both"/>
              <w:rPr>
                <w:rFonts w:eastAsia="Times New Roman"/>
                <w:lang w:val="en-AU"/>
              </w:rPr>
            </w:pPr>
            <w:r w:rsidRPr="00673F44">
              <w:rPr>
                <w:rFonts w:eastAsia="Times New Roman"/>
                <w:lang w:val="en-AU"/>
              </w:rPr>
              <w:t>916 (24.9)</w:t>
            </w:r>
          </w:p>
        </w:tc>
        <w:tc>
          <w:tcPr>
            <w:tcW w:w="1601" w:type="dxa"/>
          </w:tcPr>
          <w:p w14:paraId="03D1F5A3" w14:textId="77777777" w:rsidR="00673F44" w:rsidRPr="00673F44" w:rsidRDefault="00673F44" w:rsidP="00673F44">
            <w:pPr>
              <w:jc w:val="both"/>
              <w:rPr>
                <w:rFonts w:eastAsia="Times New Roman"/>
                <w:lang w:val="en-AU"/>
              </w:rPr>
            </w:pPr>
            <w:r w:rsidRPr="00673F44">
              <w:rPr>
                <w:rFonts w:eastAsia="Times New Roman"/>
                <w:lang w:val="en-AU"/>
              </w:rPr>
              <w:t>798 (21.7)</w:t>
            </w:r>
          </w:p>
        </w:tc>
        <w:tc>
          <w:tcPr>
            <w:tcW w:w="1601" w:type="dxa"/>
          </w:tcPr>
          <w:p w14:paraId="28C90E36" w14:textId="77777777" w:rsidR="00673F44" w:rsidRPr="00673F44" w:rsidRDefault="00673F44" w:rsidP="00673F44">
            <w:pPr>
              <w:jc w:val="both"/>
              <w:rPr>
                <w:rFonts w:eastAsia="Times New Roman"/>
                <w:lang w:val="en-AU"/>
              </w:rPr>
            </w:pPr>
            <w:r w:rsidRPr="00673F44">
              <w:rPr>
                <w:rFonts w:eastAsia="Times New Roman"/>
                <w:lang w:val="en-AU"/>
              </w:rPr>
              <w:t>2071 (55.7)</w:t>
            </w:r>
          </w:p>
        </w:tc>
        <w:tc>
          <w:tcPr>
            <w:tcW w:w="1601" w:type="dxa"/>
          </w:tcPr>
          <w:p w14:paraId="4432F699" w14:textId="77777777" w:rsidR="00673F44" w:rsidRPr="00673F44" w:rsidRDefault="00673F44" w:rsidP="00673F44">
            <w:pPr>
              <w:jc w:val="both"/>
              <w:rPr>
                <w:rFonts w:eastAsia="Times New Roman"/>
                <w:lang w:val="en-AU"/>
              </w:rPr>
            </w:pPr>
            <w:r w:rsidRPr="00673F44">
              <w:rPr>
                <w:rFonts w:eastAsia="Times New Roman"/>
                <w:lang w:val="en-AU"/>
              </w:rPr>
              <w:t>160 ( 4.3)</w:t>
            </w:r>
          </w:p>
        </w:tc>
        <w:tc>
          <w:tcPr>
            <w:tcW w:w="1601" w:type="dxa"/>
          </w:tcPr>
          <w:p w14:paraId="722B2245" w14:textId="77777777" w:rsidR="00673F44" w:rsidRPr="00673F44" w:rsidRDefault="00673F44" w:rsidP="00673F44">
            <w:pPr>
              <w:jc w:val="both"/>
              <w:rPr>
                <w:rFonts w:eastAsia="Times New Roman"/>
                <w:lang w:val="en-AU"/>
              </w:rPr>
            </w:pPr>
            <w:r w:rsidRPr="00673F44">
              <w:rPr>
                <w:rFonts w:eastAsia="Times New Roman"/>
                <w:lang w:val="en-AU"/>
              </w:rPr>
              <w:t>1013 (27.2)</w:t>
            </w:r>
          </w:p>
        </w:tc>
        <w:tc>
          <w:tcPr>
            <w:tcW w:w="1601" w:type="dxa"/>
          </w:tcPr>
          <w:p w14:paraId="7BCEB756" w14:textId="77777777" w:rsidR="00673F44" w:rsidRPr="00673F44" w:rsidRDefault="00673F44" w:rsidP="00673F44">
            <w:pPr>
              <w:jc w:val="both"/>
              <w:rPr>
                <w:rFonts w:eastAsia="Times New Roman"/>
                <w:lang w:val="en-AU"/>
              </w:rPr>
            </w:pPr>
            <w:r w:rsidRPr="00673F44">
              <w:rPr>
                <w:rFonts w:eastAsia="Times New Roman"/>
                <w:lang w:val="en-AU"/>
              </w:rPr>
              <w:t>230 (6.2)</w:t>
            </w:r>
          </w:p>
        </w:tc>
        <w:tc>
          <w:tcPr>
            <w:tcW w:w="1601" w:type="dxa"/>
          </w:tcPr>
          <w:p w14:paraId="445C4B43" w14:textId="77777777" w:rsidR="00673F44" w:rsidRPr="00673F44" w:rsidRDefault="00673F44" w:rsidP="00673F44">
            <w:pPr>
              <w:jc w:val="both"/>
              <w:rPr>
                <w:rFonts w:eastAsia="Times New Roman"/>
                <w:lang w:val="en-AU"/>
              </w:rPr>
            </w:pPr>
            <w:r w:rsidRPr="00673F44">
              <w:rPr>
                <w:rFonts w:eastAsia="Times New Roman"/>
                <w:lang w:val="en-AU"/>
              </w:rPr>
              <w:t>3033 (86.7)</w:t>
            </w:r>
          </w:p>
        </w:tc>
        <w:tc>
          <w:tcPr>
            <w:tcW w:w="1601" w:type="dxa"/>
          </w:tcPr>
          <w:p w14:paraId="23C02E45" w14:textId="77777777" w:rsidR="00673F44" w:rsidRPr="00673F44" w:rsidRDefault="00673F44" w:rsidP="00673F44">
            <w:pPr>
              <w:jc w:val="both"/>
              <w:rPr>
                <w:rFonts w:eastAsia="Times New Roman"/>
                <w:lang w:val="en-AU"/>
              </w:rPr>
            </w:pPr>
            <w:r w:rsidRPr="00673F44">
              <w:rPr>
                <w:rFonts w:eastAsia="Times New Roman"/>
                <w:lang w:val="en-AU"/>
              </w:rPr>
              <w:t>317 (6.5)</w:t>
            </w:r>
          </w:p>
        </w:tc>
        <w:tc>
          <w:tcPr>
            <w:tcW w:w="1601" w:type="dxa"/>
          </w:tcPr>
          <w:p w14:paraId="1EBBDA3F" w14:textId="77777777" w:rsidR="00673F44" w:rsidRPr="00673F44" w:rsidRDefault="00673F44" w:rsidP="00673F44">
            <w:pPr>
              <w:jc w:val="both"/>
              <w:rPr>
                <w:rFonts w:eastAsia="Times New Roman"/>
                <w:lang w:val="en-AU"/>
              </w:rPr>
            </w:pPr>
            <w:r w:rsidRPr="00673F44">
              <w:rPr>
                <w:rFonts w:eastAsia="Times New Roman"/>
                <w:lang w:val="en-AU"/>
              </w:rPr>
              <w:t>187 (3.8)</w:t>
            </w:r>
          </w:p>
        </w:tc>
        <w:tc>
          <w:tcPr>
            <w:tcW w:w="1601" w:type="dxa"/>
          </w:tcPr>
          <w:p w14:paraId="27B059D0" w14:textId="77777777" w:rsidR="00673F44" w:rsidRPr="00673F44" w:rsidRDefault="00673F44" w:rsidP="00673F44">
            <w:pPr>
              <w:jc w:val="both"/>
              <w:rPr>
                <w:rFonts w:eastAsia="Times New Roman"/>
                <w:lang w:val="en-AU"/>
              </w:rPr>
            </w:pPr>
            <w:r w:rsidRPr="00673F44">
              <w:rPr>
                <w:rFonts w:eastAsia="Times New Roman"/>
                <w:lang w:val="en-AU"/>
              </w:rPr>
              <w:t>2129 (43.8)</w:t>
            </w:r>
          </w:p>
        </w:tc>
        <w:tc>
          <w:tcPr>
            <w:tcW w:w="1601" w:type="dxa"/>
          </w:tcPr>
          <w:p w14:paraId="33723982" w14:textId="77777777" w:rsidR="00673F44" w:rsidRPr="00673F44" w:rsidRDefault="00673F44" w:rsidP="00673F44">
            <w:pPr>
              <w:jc w:val="both"/>
              <w:rPr>
                <w:rFonts w:eastAsia="Times New Roman"/>
                <w:lang w:val="en-AU"/>
              </w:rPr>
            </w:pPr>
            <w:r w:rsidRPr="00673F44">
              <w:rPr>
                <w:rFonts w:eastAsia="Times New Roman"/>
                <w:lang w:val="en-AU"/>
              </w:rPr>
              <w:t>474 (9.7)</w:t>
            </w:r>
          </w:p>
        </w:tc>
        <w:tc>
          <w:tcPr>
            <w:tcW w:w="1601" w:type="dxa"/>
          </w:tcPr>
          <w:p w14:paraId="40150BDD" w14:textId="77777777" w:rsidR="00673F44" w:rsidRPr="00673F44" w:rsidRDefault="00673F44" w:rsidP="00673F44">
            <w:pPr>
              <w:jc w:val="both"/>
              <w:rPr>
                <w:rFonts w:eastAsia="Times New Roman"/>
                <w:lang w:val="en-AU"/>
              </w:rPr>
            </w:pPr>
            <w:r w:rsidRPr="00673F44">
              <w:rPr>
                <w:rFonts w:eastAsia="Times New Roman"/>
                <w:lang w:val="en-AU"/>
              </w:rPr>
              <w:t>220 (4.5)</w:t>
            </w:r>
          </w:p>
        </w:tc>
        <w:tc>
          <w:tcPr>
            <w:tcW w:w="1601" w:type="dxa"/>
          </w:tcPr>
          <w:p w14:paraId="0274FCBF" w14:textId="77777777" w:rsidR="00673F44" w:rsidRPr="00673F44" w:rsidRDefault="00673F44" w:rsidP="00673F44">
            <w:pPr>
              <w:jc w:val="both"/>
            </w:pPr>
            <w:r w:rsidRPr="00673F44">
              <w:rPr>
                <w:rFonts w:eastAsia="Times New Roman"/>
                <w:lang w:val="en-AU"/>
              </w:rPr>
              <w:t>844 (22.7)</w:t>
            </w:r>
          </w:p>
        </w:tc>
      </w:tr>
      <w:tr w:rsidR="00441BD3" w:rsidRPr="00673F44" w14:paraId="68D6984C" w14:textId="77777777" w:rsidTr="00F03A44">
        <w:tc>
          <w:tcPr>
            <w:tcW w:w="1601" w:type="dxa"/>
          </w:tcPr>
          <w:p w14:paraId="6D9E3ACC" w14:textId="5CCB58F1" w:rsidR="00673F44" w:rsidRPr="00673F44" w:rsidRDefault="00673F44" w:rsidP="00673F44">
            <w:pPr>
              <w:jc w:val="both"/>
              <w:rPr>
                <w:rFonts w:eastAsia="Times New Roman"/>
                <w:lang w:val="en-AU"/>
              </w:rPr>
            </w:pPr>
            <w:r w:rsidRPr="00673F44">
              <w:rPr>
                <w:rFonts w:eastAsia="Times New Roman"/>
                <w:lang w:val="en-AU"/>
              </w:rPr>
              <w:t>Males</w:t>
            </w:r>
          </w:p>
        </w:tc>
        <w:tc>
          <w:tcPr>
            <w:tcW w:w="1601" w:type="dxa"/>
          </w:tcPr>
          <w:p w14:paraId="6A42A56F" w14:textId="77777777" w:rsidR="00673F44" w:rsidRPr="00673F44" w:rsidRDefault="00673F44" w:rsidP="00673F44">
            <w:pPr>
              <w:jc w:val="both"/>
              <w:rPr>
                <w:rFonts w:eastAsia="Times New Roman"/>
                <w:lang w:val="en-AU"/>
              </w:rPr>
            </w:pPr>
            <w:r w:rsidRPr="00673F44">
              <w:rPr>
                <w:rFonts w:eastAsia="Times New Roman"/>
                <w:lang w:val="en-AU"/>
              </w:rPr>
              <w:t>1750 (47.0)</w:t>
            </w:r>
          </w:p>
        </w:tc>
        <w:tc>
          <w:tcPr>
            <w:tcW w:w="1601" w:type="dxa"/>
          </w:tcPr>
          <w:p w14:paraId="19D180F2" w14:textId="77777777" w:rsidR="00673F44" w:rsidRPr="00673F44" w:rsidRDefault="00673F44" w:rsidP="00673F44">
            <w:pPr>
              <w:jc w:val="both"/>
              <w:rPr>
                <w:rFonts w:eastAsia="Times New Roman"/>
                <w:lang w:val="en-AU"/>
              </w:rPr>
            </w:pPr>
            <w:r w:rsidRPr="00673F44">
              <w:rPr>
                <w:rFonts w:eastAsia="Times New Roman"/>
                <w:lang w:val="en-AU"/>
              </w:rPr>
              <w:t>888 (51.3)</w:t>
            </w:r>
          </w:p>
        </w:tc>
        <w:tc>
          <w:tcPr>
            <w:tcW w:w="1601" w:type="dxa"/>
          </w:tcPr>
          <w:p w14:paraId="154C93CA" w14:textId="77777777" w:rsidR="00673F44" w:rsidRPr="00673F44" w:rsidRDefault="00673F44" w:rsidP="00673F44">
            <w:pPr>
              <w:jc w:val="both"/>
              <w:rPr>
                <w:rFonts w:eastAsia="Times New Roman"/>
                <w:lang w:val="en-AU"/>
              </w:rPr>
            </w:pPr>
            <w:r w:rsidRPr="00673F44">
              <w:rPr>
                <w:rFonts w:eastAsia="Times New Roman"/>
                <w:lang w:val="en-AU"/>
              </w:rPr>
              <w:t>366 (21.1)</w:t>
            </w:r>
          </w:p>
        </w:tc>
        <w:tc>
          <w:tcPr>
            <w:tcW w:w="1601" w:type="dxa"/>
          </w:tcPr>
          <w:p w14:paraId="35CE77FD" w14:textId="77777777" w:rsidR="00673F44" w:rsidRPr="00673F44" w:rsidRDefault="00673F44" w:rsidP="00673F44">
            <w:pPr>
              <w:jc w:val="both"/>
              <w:rPr>
                <w:rFonts w:eastAsia="Times New Roman"/>
                <w:lang w:val="en-AU"/>
              </w:rPr>
            </w:pPr>
            <w:r w:rsidRPr="00673F44">
              <w:rPr>
                <w:rFonts w:eastAsia="Times New Roman"/>
                <w:lang w:val="en-AU"/>
              </w:rPr>
              <w:t>477 (27.6)</w:t>
            </w:r>
          </w:p>
        </w:tc>
        <w:tc>
          <w:tcPr>
            <w:tcW w:w="1601" w:type="dxa"/>
          </w:tcPr>
          <w:p w14:paraId="4CDDE2F3" w14:textId="77777777" w:rsidR="00673F44" w:rsidRPr="00673F44" w:rsidRDefault="00673F44" w:rsidP="00673F44">
            <w:pPr>
              <w:jc w:val="both"/>
              <w:rPr>
                <w:rFonts w:eastAsia="Times New Roman"/>
                <w:lang w:val="en-AU"/>
              </w:rPr>
            </w:pPr>
            <w:r w:rsidRPr="00673F44">
              <w:rPr>
                <w:rFonts w:eastAsia="Times New Roman"/>
                <w:lang w:val="en-AU"/>
              </w:rPr>
              <w:t>876 (50.1)</w:t>
            </w:r>
          </w:p>
        </w:tc>
        <w:tc>
          <w:tcPr>
            <w:tcW w:w="1601" w:type="dxa"/>
          </w:tcPr>
          <w:p w14:paraId="77586D66" w14:textId="77777777" w:rsidR="00673F44" w:rsidRPr="00673F44" w:rsidRDefault="00673F44" w:rsidP="00673F44">
            <w:pPr>
              <w:jc w:val="both"/>
              <w:rPr>
                <w:rFonts w:eastAsia="Times New Roman"/>
                <w:lang w:val="en-AU"/>
              </w:rPr>
            </w:pPr>
            <w:r w:rsidRPr="00673F44">
              <w:rPr>
                <w:rFonts w:eastAsia="Times New Roman"/>
                <w:lang w:val="en-AU"/>
              </w:rPr>
              <w:t>45 (2.6)</w:t>
            </w:r>
          </w:p>
        </w:tc>
        <w:tc>
          <w:tcPr>
            <w:tcW w:w="1601" w:type="dxa"/>
          </w:tcPr>
          <w:p w14:paraId="1669DC31" w14:textId="77777777" w:rsidR="00673F44" w:rsidRPr="00673F44" w:rsidRDefault="00673F44" w:rsidP="00673F44">
            <w:pPr>
              <w:jc w:val="both"/>
              <w:rPr>
                <w:rFonts w:eastAsia="Times New Roman"/>
                <w:lang w:val="en-AU"/>
              </w:rPr>
            </w:pPr>
            <w:r w:rsidRPr="00673F44">
              <w:rPr>
                <w:rFonts w:eastAsia="Times New Roman"/>
                <w:lang w:val="en-AU"/>
              </w:rPr>
              <w:t>417 (23.8)</w:t>
            </w:r>
          </w:p>
        </w:tc>
        <w:tc>
          <w:tcPr>
            <w:tcW w:w="1601" w:type="dxa"/>
          </w:tcPr>
          <w:p w14:paraId="7630FA45" w14:textId="77777777" w:rsidR="00673F44" w:rsidRPr="00673F44" w:rsidRDefault="00673F44" w:rsidP="00673F44">
            <w:pPr>
              <w:jc w:val="both"/>
              <w:rPr>
                <w:rFonts w:eastAsia="Times New Roman"/>
                <w:lang w:val="en-AU"/>
              </w:rPr>
            </w:pPr>
            <w:r w:rsidRPr="00673F44">
              <w:rPr>
                <w:rFonts w:eastAsia="Times New Roman"/>
                <w:lang w:val="en-AU"/>
              </w:rPr>
              <w:t>87 (5.0)</w:t>
            </w:r>
          </w:p>
        </w:tc>
        <w:tc>
          <w:tcPr>
            <w:tcW w:w="1601" w:type="dxa"/>
          </w:tcPr>
          <w:p w14:paraId="4FFE2B4B" w14:textId="77777777" w:rsidR="00673F44" w:rsidRPr="00673F44" w:rsidRDefault="00673F44" w:rsidP="00673F44">
            <w:pPr>
              <w:jc w:val="both"/>
              <w:rPr>
                <w:rFonts w:eastAsia="Times New Roman"/>
                <w:lang w:val="en-AU"/>
              </w:rPr>
            </w:pPr>
            <w:r w:rsidRPr="00673F44">
              <w:rPr>
                <w:rFonts w:eastAsia="Times New Roman"/>
                <w:lang w:val="en-AU"/>
              </w:rPr>
              <w:t>1353 (83.2)</w:t>
            </w:r>
          </w:p>
        </w:tc>
        <w:tc>
          <w:tcPr>
            <w:tcW w:w="1601" w:type="dxa"/>
          </w:tcPr>
          <w:p w14:paraId="64CFAA65" w14:textId="77777777" w:rsidR="00673F44" w:rsidRPr="00673F44" w:rsidRDefault="00673F44" w:rsidP="00673F44">
            <w:pPr>
              <w:jc w:val="both"/>
              <w:rPr>
                <w:rFonts w:eastAsia="Times New Roman"/>
                <w:lang w:val="en-AU"/>
              </w:rPr>
            </w:pPr>
            <w:r w:rsidRPr="00673F44">
              <w:rPr>
                <w:rFonts w:eastAsia="Times New Roman"/>
                <w:lang w:val="en-AU"/>
              </w:rPr>
              <w:t>159 (7.0)</w:t>
            </w:r>
          </w:p>
        </w:tc>
        <w:tc>
          <w:tcPr>
            <w:tcW w:w="1601" w:type="dxa"/>
          </w:tcPr>
          <w:p w14:paraId="0DC8CFD8" w14:textId="77777777" w:rsidR="00673F44" w:rsidRPr="00673F44" w:rsidRDefault="00673F44" w:rsidP="00673F44">
            <w:pPr>
              <w:jc w:val="both"/>
              <w:rPr>
                <w:rFonts w:eastAsia="Times New Roman"/>
                <w:lang w:val="en-AU"/>
              </w:rPr>
            </w:pPr>
            <w:r w:rsidRPr="00673F44">
              <w:rPr>
                <w:rFonts w:eastAsia="Times New Roman"/>
                <w:lang w:val="en-AU"/>
              </w:rPr>
              <w:t>52 (2.3)</w:t>
            </w:r>
          </w:p>
        </w:tc>
        <w:tc>
          <w:tcPr>
            <w:tcW w:w="1601" w:type="dxa"/>
          </w:tcPr>
          <w:p w14:paraId="6BDA3B34" w14:textId="77777777" w:rsidR="00673F44" w:rsidRPr="00673F44" w:rsidRDefault="00673F44" w:rsidP="00673F44">
            <w:pPr>
              <w:jc w:val="both"/>
              <w:rPr>
                <w:rFonts w:eastAsia="Times New Roman"/>
                <w:lang w:val="en-AU"/>
              </w:rPr>
            </w:pPr>
            <w:r w:rsidRPr="00673F44">
              <w:rPr>
                <w:rFonts w:eastAsia="Times New Roman"/>
                <w:lang w:val="en-AU"/>
              </w:rPr>
              <w:t>895 (39.6)</w:t>
            </w:r>
          </w:p>
        </w:tc>
        <w:tc>
          <w:tcPr>
            <w:tcW w:w="1601" w:type="dxa"/>
          </w:tcPr>
          <w:p w14:paraId="2E1E1A66" w14:textId="77777777" w:rsidR="00673F44" w:rsidRPr="00673F44" w:rsidRDefault="00673F44" w:rsidP="00673F44">
            <w:pPr>
              <w:jc w:val="both"/>
              <w:rPr>
                <w:rFonts w:eastAsia="Times New Roman"/>
                <w:lang w:val="en-AU"/>
              </w:rPr>
            </w:pPr>
            <w:r w:rsidRPr="00673F44">
              <w:rPr>
                <w:rFonts w:eastAsia="Times New Roman"/>
                <w:lang w:val="en-AU"/>
              </w:rPr>
              <w:t>191 (8.4)</w:t>
            </w:r>
          </w:p>
        </w:tc>
        <w:tc>
          <w:tcPr>
            <w:tcW w:w="1601" w:type="dxa"/>
          </w:tcPr>
          <w:p w14:paraId="53E79318" w14:textId="77777777" w:rsidR="00673F44" w:rsidRPr="00673F44" w:rsidRDefault="00673F44" w:rsidP="00673F44">
            <w:pPr>
              <w:jc w:val="both"/>
              <w:rPr>
                <w:rFonts w:eastAsia="Times New Roman"/>
                <w:lang w:val="en-AU"/>
              </w:rPr>
            </w:pPr>
            <w:r w:rsidRPr="00673F44">
              <w:rPr>
                <w:rFonts w:eastAsia="Times New Roman"/>
                <w:lang w:val="en-AU"/>
              </w:rPr>
              <w:t>108 (4.8)</w:t>
            </w:r>
          </w:p>
        </w:tc>
        <w:tc>
          <w:tcPr>
            <w:tcW w:w="1601" w:type="dxa"/>
          </w:tcPr>
          <w:p w14:paraId="7602E9F7" w14:textId="77777777" w:rsidR="00673F44" w:rsidRPr="00673F44" w:rsidRDefault="00673F44" w:rsidP="00673F44">
            <w:pPr>
              <w:jc w:val="both"/>
            </w:pPr>
            <w:r w:rsidRPr="00673F44">
              <w:rPr>
                <w:rFonts w:eastAsia="Times New Roman"/>
                <w:lang w:val="en-AU"/>
              </w:rPr>
              <w:t>86 (4.9)</w:t>
            </w:r>
          </w:p>
        </w:tc>
      </w:tr>
      <w:tr w:rsidR="00441BD3" w:rsidRPr="00673F44" w14:paraId="5B636A32" w14:textId="77777777" w:rsidTr="00F03A44">
        <w:tc>
          <w:tcPr>
            <w:tcW w:w="1601" w:type="dxa"/>
          </w:tcPr>
          <w:p w14:paraId="0B9D8749" w14:textId="64EA7898" w:rsidR="00673F44" w:rsidRPr="00673F44" w:rsidRDefault="00673F44" w:rsidP="00673F44">
            <w:pPr>
              <w:jc w:val="both"/>
              <w:rPr>
                <w:rFonts w:eastAsia="Times New Roman"/>
                <w:lang w:val="en-AU"/>
              </w:rPr>
            </w:pPr>
            <w:r w:rsidRPr="00673F44">
              <w:rPr>
                <w:rFonts w:eastAsia="Times New Roman"/>
                <w:lang w:val="en-AU"/>
              </w:rPr>
              <w:t>Females</w:t>
            </w:r>
          </w:p>
        </w:tc>
        <w:tc>
          <w:tcPr>
            <w:tcW w:w="1601" w:type="dxa"/>
          </w:tcPr>
          <w:p w14:paraId="355BAFAC" w14:textId="77777777" w:rsidR="00673F44" w:rsidRPr="00673F44" w:rsidRDefault="00673F44" w:rsidP="00673F44">
            <w:pPr>
              <w:jc w:val="both"/>
              <w:rPr>
                <w:rFonts w:eastAsia="Times New Roman"/>
                <w:lang w:val="en-AU"/>
              </w:rPr>
            </w:pPr>
            <w:r w:rsidRPr="00673F44">
              <w:rPr>
                <w:rFonts w:eastAsia="Times New Roman"/>
                <w:lang w:val="en-AU"/>
              </w:rPr>
              <w:t>1970 (53.0)</w:t>
            </w:r>
          </w:p>
        </w:tc>
        <w:tc>
          <w:tcPr>
            <w:tcW w:w="1601" w:type="dxa"/>
          </w:tcPr>
          <w:p w14:paraId="196F1D26" w14:textId="77777777" w:rsidR="00673F44" w:rsidRPr="00673F44" w:rsidRDefault="00673F44" w:rsidP="00673F44">
            <w:pPr>
              <w:jc w:val="both"/>
              <w:rPr>
                <w:rFonts w:eastAsia="Times New Roman"/>
                <w:lang w:val="en-AU"/>
              </w:rPr>
            </w:pPr>
            <w:r w:rsidRPr="00673F44">
              <w:rPr>
                <w:rFonts w:eastAsia="Times New Roman"/>
                <w:lang w:val="en-AU"/>
              </w:rPr>
              <w:t>1077 (55.3)</w:t>
            </w:r>
          </w:p>
        </w:tc>
        <w:tc>
          <w:tcPr>
            <w:tcW w:w="1601" w:type="dxa"/>
          </w:tcPr>
          <w:p w14:paraId="56BDEF1B" w14:textId="77777777" w:rsidR="00673F44" w:rsidRPr="00673F44" w:rsidRDefault="00673F44" w:rsidP="00673F44">
            <w:pPr>
              <w:jc w:val="both"/>
              <w:rPr>
                <w:rFonts w:eastAsia="Times New Roman"/>
                <w:lang w:val="en-AU"/>
              </w:rPr>
            </w:pPr>
            <w:r w:rsidRPr="00673F44">
              <w:rPr>
                <w:rFonts w:eastAsia="Times New Roman"/>
                <w:lang w:val="en-AU"/>
              </w:rPr>
              <w:t>550 (28.2)</w:t>
            </w:r>
          </w:p>
        </w:tc>
        <w:tc>
          <w:tcPr>
            <w:tcW w:w="1601" w:type="dxa"/>
          </w:tcPr>
          <w:p w14:paraId="4F8AB068" w14:textId="77777777" w:rsidR="00673F44" w:rsidRPr="00673F44" w:rsidRDefault="00673F44" w:rsidP="00673F44">
            <w:pPr>
              <w:jc w:val="both"/>
              <w:rPr>
                <w:rFonts w:eastAsia="Times New Roman"/>
                <w:lang w:val="en-AU"/>
              </w:rPr>
            </w:pPr>
            <w:r w:rsidRPr="00673F44">
              <w:rPr>
                <w:rFonts w:eastAsia="Times New Roman"/>
                <w:lang w:val="en-AU"/>
              </w:rPr>
              <w:t>321 (16.5)</w:t>
            </w:r>
          </w:p>
        </w:tc>
        <w:tc>
          <w:tcPr>
            <w:tcW w:w="1601" w:type="dxa"/>
          </w:tcPr>
          <w:p w14:paraId="169E5835" w14:textId="77777777" w:rsidR="00673F44" w:rsidRPr="00673F44" w:rsidRDefault="00673F44" w:rsidP="00673F44">
            <w:pPr>
              <w:jc w:val="both"/>
              <w:rPr>
                <w:rFonts w:eastAsia="Times New Roman"/>
                <w:lang w:val="en-AU"/>
              </w:rPr>
            </w:pPr>
            <w:r w:rsidRPr="00673F44">
              <w:rPr>
                <w:rFonts w:eastAsia="Times New Roman"/>
                <w:lang w:val="en-AU"/>
              </w:rPr>
              <w:t>1195 (60.7)</w:t>
            </w:r>
          </w:p>
        </w:tc>
        <w:tc>
          <w:tcPr>
            <w:tcW w:w="1601" w:type="dxa"/>
          </w:tcPr>
          <w:p w14:paraId="53AA953C" w14:textId="77777777" w:rsidR="00673F44" w:rsidRPr="00673F44" w:rsidRDefault="00673F44" w:rsidP="00673F44">
            <w:pPr>
              <w:jc w:val="both"/>
              <w:rPr>
                <w:rFonts w:eastAsia="Times New Roman"/>
                <w:lang w:val="en-AU"/>
              </w:rPr>
            </w:pPr>
            <w:r w:rsidRPr="00673F44">
              <w:rPr>
                <w:rFonts w:eastAsia="Times New Roman"/>
                <w:lang w:val="en-AU"/>
              </w:rPr>
              <w:t>115 (5.8)</w:t>
            </w:r>
          </w:p>
        </w:tc>
        <w:tc>
          <w:tcPr>
            <w:tcW w:w="1601" w:type="dxa"/>
          </w:tcPr>
          <w:p w14:paraId="522C108A" w14:textId="77777777" w:rsidR="00673F44" w:rsidRPr="00673F44" w:rsidRDefault="00673F44" w:rsidP="00673F44">
            <w:pPr>
              <w:jc w:val="both"/>
              <w:rPr>
                <w:rFonts w:eastAsia="Times New Roman"/>
                <w:lang w:val="en-AU"/>
              </w:rPr>
            </w:pPr>
            <w:r w:rsidRPr="00673F44">
              <w:rPr>
                <w:rFonts w:eastAsia="Times New Roman"/>
                <w:lang w:val="en-AU"/>
              </w:rPr>
              <w:t>596 (30.3)</w:t>
            </w:r>
          </w:p>
        </w:tc>
        <w:tc>
          <w:tcPr>
            <w:tcW w:w="1601" w:type="dxa"/>
          </w:tcPr>
          <w:p w14:paraId="7F834DA1" w14:textId="77777777" w:rsidR="00673F44" w:rsidRPr="00673F44" w:rsidRDefault="00673F44" w:rsidP="00673F44">
            <w:pPr>
              <w:jc w:val="both"/>
              <w:rPr>
                <w:rFonts w:eastAsia="Times New Roman"/>
                <w:lang w:val="en-AU"/>
              </w:rPr>
            </w:pPr>
            <w:r w:rsidRPr="00673F44">
              <w:rPr>
                <w:rFonts w:eastAsia="Times New Roman"/>
                <w:lang w:val="en-AU"/>
              </w:rPr>
              <w:t>143 (7.3)</w:t>
            </w:r>
          </w:p>
        </w:tc>
        <w:tc>
          <w:tcPr>
            <w:tcW w:w="1601" w:type="dxa"/>
          </w:tcPr>
          <w:p w14:paraId="6B460EF9" w14:textId="77777777" w:rsidR="00673F44" w:rsidRPr="00673F44" w:rsidRDefault="00673F44" w:rsidP="00673F44">
            <w:pPr>
              <w:jc w:val="both"/>
              <w:rPr>
                <w:rFonts w:eastAsia="Times New Roman"/>
                <w:lang w:val="en-AU"/>
              </w:rPr>
            </w:pPr>
            <w:r w:rsidRPr="00673F44">
              <w:rPr>
                <w:rFonts w:eastAsia="Times New Roman"/>
                <w:lang w:val="en-AU"/>
              </w:rPr>
              <w:t>1226 (89.6)</w:t>
            </w:r>
          </w:p>
        </w:tc>
        <w:tc>
          <w:tcPr>
            <w:tcW w:w="1601" w:type="dxa"/>
          </w:tcPr>
          <w:p w14:paraId="79B95F77" w14:textId="77777777" w:rsidR="00673F44" w:rsidRPr="00673F44" w:rsidRDefault="00673F44" w:rsidP="00673F44">
            <w:pPr>
              <w:jc w:val="both"/>
              <w:rPr>
                <w:rFonts w:eastAsia="Times New Roman"/>
                <w:lang w:val="en-AU"/>
              </w:rPr>
            </w:pPr>
            <w:r w:rsidRPr="00673F44">
              <w:rPr>
                <w:rFonts w:eastAsia="Times New Roman"/>
                <w:lang w:val="en-AU"/>
              </w:rPr>
              <w:t>158 (6.1)</w:t>
            </w:r>
          </w:p>
        </w:tc>
        <w:tc>
          <w:tcPr>
            <w:tcW w:w="1601" w:type="dxa"/>
          </w:tcPr>
          <w:p w14:paraId="57903F8E" w14:textId="77777777" w:rsidR="00673F44" w:rsidRPr="00673F44" w:rsidRDefault="00673F44" w:rsidP="00673F44">
            <w:pPr>
              <w:jc w:val="both"/>
              <w:rPr>
                <w:rFonts w:eastAsia="Times New Roman"/>
                <w:lang w:val="en-AU"/>
              </w:rPr>
            </w:pPr>
            <w:r w:rsidRPr="00673F44">
              <w:rPr>
                <w:rFonts w:eastAsia="Times New Roman"/>
                <w:lang w:val="en-AU"/>
              </w:rPr>
              <w:t>135 (5.2)</w:t>
            </w:r>
          </w:p>
        </w:tc>
        <w:tc>
          <w:tcPr>
            <w:tcW w:w="1601" w:type="dxa"/>
          </w:tcPr>
          <w:p w14:paraId="53E31702" w14:textId="77777777" w:rsidR="00673F44" w:rsidRPr="00673F44" w:rsidRDefault="00673F44" w:rsidP="00673F44">
            <w:pPr>
              <w:jc w:val="both"/>
              <w:rPr>
                <w:rFonts w:eastAsia="Times New Roman"/>
                <w:lang w:val="en-AU"/>
              </w:rPr>
            </w:pPr>
            <w:r w:rsidRPr="00673F44">
              <w:rPr>
                <w:rFonts w:eastAsia="Times New Roman"/>
                <w:lang w:val="en-AU"/>
              </w:rPr>
              <w:t>1234 (47.4)</w:t>
            </w:r>
          </w:p>
        </w:tc>
        <w:tc>
          <w:tcPr>
            <w:tcW w:w="1601" w:type="dxa"/>
          </w:tcPr>
          <w:p w14:paraId="49F67B32" w14:textId="77777777" w:rsidR="00673F44" w:rsidRPr="00673F44" w:rsidRDefault="00673F44" w:rsidP="00673F44">
            <w:pPr>
              <w:jc w:val="both"/>
              <w:rPr>
                <w:rFonts w:eastAsia="Times New Roman"/>
                <w:lang w:val="en-AU"/>
              </w:rPr>
            </w:pPr>
            <w:r w:rsidRPr="00673F44">
              <w:rPr>
                <w:rFonts w:eastAsia="Times New Roman"/>
                <w:lang w:val="en-AU"/>
              </w:rPr>
              <w:t>283 (10.9)</w:t>
            </w:r>
          </w:p>
        </w:tc>
        <w:tc>
          <w:tcPr>
            <w:tcW w:w="1601" w:type="dxa"/>
          </w:tcPr>
          <w:p w14:paraId="0FE11458" w14:textId="77777777" w:rsidR="00673F44" w:rsidRPr="00673F44" w:rsidRDefault="00673F44" w:rsidP="00673F44">
            <w:pPr>
              <w:jc w:val="both"/>
              <w:rPr>
                <w:rFonts w:eastAsia="Times New Roman"/>
                <w:lang w:val="en-AU"/>
              </w:rPr>
            </w:pPr>
            <w:r w:rsidRPr="00673F44">
              <w:rPr>
                <w:rFonts w:eastAsia="Times New Roman"/>
                <w:lang w:val="en-AU"/>
              </w:rPr>
              <w:t>112 (4.3)</w:t>
            </w:r>
          </w:p>
        </w:tc>
        <w:tc>
          <w:tcPr>
            <w:tcW w:w="1601" w:type="dxa"/>
          </w:tcPr>
          <w:p w14:paraId="48D62C04" w14:textId="77777777" w:rsidR="00673F44" w:rsidRPr="00673F44" w:rsidRDefault="00673F44" w:rsidP="00673F44">
            <w:pPr>
              <w:jc w:val="both"/>
            </w:pPr>
            <w:r w:rsidRPr="00673F44">
              <w:rPr>
                <w:rFonts w:eastAsia="Times New Roman"/>
                <w:lang w:val="en-AU"/>
              </w:rPr>
              <w:t>758 (38.5)</w:t>
            </w:r>
          </w:p>
        </w:tc>
      </w:tr>
      <w:tr w:rsidR="00441BD3" w:rsidRPr="00673F44" w14:paraId="3B77A0B6" w14:textId="77777777" w:rsidTr="00F03A44">
        <w:tc>
          <w:tcPr>
            <w:tcW w:w="1601" w:type="dxa"/>
          </w:tcPr>
          <w:p w14:paraId="0FEDEAB7" w14:textId="1F9F741F" w:rsidR="00673F44" w:rsidRPr="00673F44" w:rsidRDefault="00673F44" w:rsidP="00673F44">
            <w:pPr>
              <w:jc w:val="both"/>
              <w:rPr>
                <w:rFonts w:eastAsia="Times New Roman"/>
                <w:b/>
                <w:lang w:val="en-AU"/>
              </w:rPr>
            </w:pPr>
            <w:r w:rsidRPr="00673F44">
              <w:rPr>
                <w:rFonts w:eastAsia="Times New Roman"/>
                <w:b/>
                <w:lang w:val="en-AU"/>
              </w:rPr>
              <w:t>Odds ratios</w:t>
            </w:r>
          </w:p>
        </w:tc>
        <w:tc>
          <w:tcPr>
            <w:tcW w:w="1601" w:type="dxa"/>
          </w:tcPr>
          <w:p w14:paraId="35522D32" w14:textId="77777777" w:rsidR="00673F44" w:rsidRPr="00673F44" w:rsidRDefault="00673F44" w:rsidP="00673F44">
            <w:pPr>
              <w:jc w:val="both"/>
              <w:rPr>
                <w:rFonts w:eastAsia="Times New Roman"/>
                <w:b/>
                <w:lang w:val="en-AU"/>
              </w:rPr>
            </w:pPr>
          </w:p>
        </w:tc>
        <w:tc>
          <w:tcPr>
            <w:tcW w:w="1601" w:type="dxa"/>
          </w:tcPr>
          <w:p w14:paraId="2C9CB247" w14:textId="77777777" w:rsidR="00673F44" w:rsidRPr="00673F44" w:rsidRDefault="00673F44" w:rsidP="00673F44">
            <w:pPr>
              <w:jc w:val="both"/>
              <w:rPr>
                <w:rFonts w:eastAsia="Times New Roman"/>
                <w:b/>
                <w:lang w:val="en-AU"/>
              </w:rPr>
            </w:pPr>
          </w:p>
        </w:tc>
        <w:tc>
          <w:tcPr>
            <w:tcW w:w="1601" w:type="dxa"/>
          </w:tcPr>
          <w:p w14:paraId="127022D7" w14:textId="77777777" w:rsidR="00673F44" w:rsidRPr="00673F44" w:rsidRDefault="00673F44" w:rsidP="00673F44">
            <w:pPr>
              <w:jc w:val="both"/>
              <w:rPr>
                <w:rFonts w:eastAsia="Times New Roman"/>
                <w:b/>
                <w:lang w:val="en-AU"/>
              </w:rPr>
            </w:pPr>
          </w:p>
        </w:tc>
        <w:tc>
          <w:tcPr>
            <w:tcW w:w="1601" w:type="dxa"/>
          </w:tcPr>
          <w:p w14:paraId="72F54BCC" w14:textId="77777777" w:rsidR="00673F44" w:rsidRPr="00673F44" w:rsidRDefault="00673F44" w:rsidP="00673F44">
            <w:pPr>
              <w:jc w:val="both"/>
              <w:rPr>
                <w:rFonts w:eastAsia="Times New Roman"/>
                <w:b/>
                <w:lang w:val="en-AU"/>
              </w:rPr>
            </w:pPr>
          </w:p>
        </w:tc>
        <w:tc>
          <w:tcPr>
            <w:tcW w:w="1601" w:type="dxa"/>
          </w:tcPr>
          <w:p w14:paraId="4769CC11" w14:textId="77777777" w:rsidR="00673F44" w:rsidRPr="00673F44" w:rsidRDefault="00673F44" w:rsidP="00673F44">
            <w:pPr>
              <w:jc w:val="both"/>
              <w:rPr>
                <w:rFonts w:eastAsia="Times New Roman"/>
                <w:b/>
                <w:lang w:val="en-AU"/>
              </w:rPr>
            </w:pPr>
          </w:p>
        </w:tc>
        <w:tc>
          <w:tcPr>
            <w:tcW w:w="1601" w:type="dxa"/>
          </w:tcPr>
          <w:p w14:paraId="40C684DD" w14:textId="77777777" w:rsidR="00673F44" w:rsidRPr="00673F44" w:rsidRDefault="00673F44" w:rsidP="00673F44">
            <w:pPr>
              <w:jc w:val="both"/>
              <w:rPr>
                <w:rFonts w:eastAsia="Times New Roman"/>
                <w:b/>
                <w:lang w:val="en-AU"/>
              </w:rPr>
            </w:pPr>
          </w:p>
        </w:tc>
        <w:tc>
          <w:tcPr>
            <w:tcW w:w="1601" w:type="dxa"/>
          </w:tcPr>
          <w:p w14:paraId="1AE3E037" w14:textId="77777777" w:rsidR="00673F44" w:rsidRPr="00673F44" w:rsidRDefault="00673F44" w:rsidP="00673F44">
            <w:pPr>
              <w:jc w:val="both"/>
              <w:rPr>
                <w:rFonts w:eastAsia="Times New Roman"/>
                <w:b/>
                <w:lang w:val="en-AU"/>
              </w:rPr>
            </w:pPr>
          </w:p>
        </w:tc>
        <w:tc>
          <w:tcPr>
            <w:tcW w:w="1601" w:type="dxa"/>
          </w:tcPr>
          <w:p w14:paraId="331D4DDC" w14:textId="77777777" w:rsidR="00673F44" w:rsidRPr="00673F44" w:rsidRDefault="00673F44" w:rsidP="00673F44">
            <w:pPr>
              <w:jc w:val="both"/>
              <w:rPr>
                <w:rFonts w:eastAsia="Times New Roman"/>
                <w:b/>
                <w:lang w:val="en-AU"/>
              </w:rPr>
            </w:pPr>
          </w:p>
        </w:tc>
        <w:tc>
          <w:tcPr>
            <w:tcW w:w="1601" w:type="dxa"/>
          </w:tcPr>
          <w:p w14:paraId="0640CD63" w14:textId="77777777" w:rsidR="00673F44" w:rsidRPr="00673F44" w:rsidRDefault="00673F44" w:rsidP="00673F44">
            <w:pPr>
              <w:jc w:val="both"/>
              <w:rPr>
                <w:rFonts w:eastAsia="Times New Roman"/>
                <w:b/>
                <w:lang w:val="en-AU"/>
              </w:rPr>
            </w:pPr>
          </w:p>
        </w:tc>
        <w:tc>
          <w:tcPr>
            <w:tcW w:w="1601" w:type="dxa"/>
          </w:tcPr>
          <w:p w14:paraId="7F1407FB" w14:textId="77777777" w:rsidR="00673F44" w:rsidRPr="00673F44" w:rsidRDefault="00673F44" w:rsidP="00673F44">
            <w:pPr>
              <w:jc w:val="both"/>
              <w:rPr>
                <w:rFonts w:eastAsia="Times New Roman"/>
                <w:b/>
                <w:lang w:val="en-AU"/>
              </w:rPr>
            </w:pPr>
          </w:p>
        </w:tc>
        <w:tc>
          <w:tcPr>
            <w:tcW w:w="1601" w:type="dxa"/>
          </w:tcPr>
          <w:p w14:paraId="3E833127" w14:textId="77777777" w:rsidR="00673F44" w:rsidRPr="00673F44" w:rsidRDefault="00673F44" w:rsidP="00673F44">
            <w:pPr>
              <w:jc w:val="both"/>
              <w:rPr>
                <w:rFonts w:eastAsia="Times New Roman"/>
                <w:b/>
                <w:lang w:val="en-AU"/>
              </w:rPr>
            </w:pPr>
          </w:p>
        </w:tc>
        <w:tc>
          <w:tcPr>
            <w:tcW w:w="1601" w:type="dxa"/>
          </w:tcPr>
          <w:p w14:paraId="4A018081" w14:textId="77777777" w:rsidR="00673F44" w:rsidRPr="00673F44" w:rsidRDefault="00673F44" w:rsidP="00673F44">
            <w:pPr>
              <w:jc w:val="both"/>
              <w:rPr>
                <w:rFonts w:eastAsia="Times New Roman"/>
                <w:b/>
                <w:lang w:val="en-AU"/>
              </w:rPr>
            </w:pPr>
          </w:p>
        </w:tc>
        <w:tc>
          <w:tcPr>
            <w:tcW w:w="1601" w:type="dxa"/>
          </w:tcPr>
          <w:p w14:paraId="36ABBED0" w14:textId="77777777" w:rsidR="00673F44" w:rsidRPr="00673F44" w:rsidRDefault="00673F44" w:rsidP="00673F44">
            <w:pPr>
              <w:jc w:val="both"/>
              <w:rPr>
                <w:rFonts w:eastAsia="Times New Roman"/>
                <w:b/>
                <w:lang w:val="en-AU"/>
              </w:rPr>
            </w:pPr>
          </w:p>
        </w:tc>
        <w:tc>
          <w:tcPr>
            <w:tcW w:w="1601" w:type="dxa"/>
          </w:tcPr>
          <w:p w14:paraId="75C40541" w14:textId="77777777" w:rsidR="00673F44" w:rsidRPr="00673F44" w:rsidRDefault="00673F44" w:rsidP="00673F44">
            <w:pPr>
              <w:jc w:val="both"/>
              <w:rPr>
                <w:rFonts w:eastAsia="Times New Roman"/>
                <w:b/>
                <w:lang w:val="en-AU"/>
              </w:rPr>
            </w:pPr>
          </w:p>
        </w:tc>
        <w:tc>
          <w:tcPr>
            <w:tcW w:w="1601" w:type="dxa"/>
          </w:tcPr>
          <w:p w14:paraId="7C0A8AB1" w14:textId="77777777" w:rsidR="00673F44" w:rsidRPr="00673F44" w:rsidRDefault="00673F44" w:rsidP="00673F44">
            <w:pPr>
              <w:jc w:val="both"/>
              <w:rPr>
                <w:rFonts w:eastAsia="Times New Roman"/>
                <w:b/>
                <w:lang w:val="en-AU"/>
              </w:rPr>
            </w:pPr>
          </w:p>
        </w:tc>
      </w:tr>
      <w:tr w:rsidR="00441BD3" w:rsidRPr="00673F44" w14:paraId="4B8B0B03" w14:textId="77777777" w:rsidTr="00F03A44">
        <w:tc>
          <w:tcPr>
            <w:tcW w:w="1601" w:type="dxa"/>
          </w:tcPr>
          <w:p w14:paraId="775D3C0F" w14:textId="750B1B74" w:rsidR="00673F44" w:rsidRPr="00673F44" w:rsidRDefault="00673F44" w:rsidP="00673F44">
            <w:pPr>
              <w:jc w:val="both"/>
              <w:rPr>
                <w:rFonts w:eastAsia="Times New Roman"/>
                <w:lang w:val="en-AU"/>
              </w:rPr>
            </w:pPr>
            <w:r w:rsidRPr="00673F44">
              <w:rPr>
                <w:rFonts w:eastAsia="Times New Roman"/>
                <w:lang w:val="en-AU"/>
              </w:rPr>
              <w:t>N</w:t>
            </w:r>
            <w:r>
              <w:rPr>
                <w:rFonts w:eastAsia="Times New Roman"/>
                <w:lang w:val="en-AU"/>
              </w:rPr>
              <w:t>eurodevelopmental disorders</w:t>
            </w:r>
            <w:r w:rsidRPr="00673F44">
              <w:rPr>
                <w:rFonts w:eastAsia="Times New Roman"/>
                <w:vertAlign w:val="superscript"/>
                <w:lang w:val="en-AU"/>
              </w:rPr>
              <w:t>1</w:t>
            </w:r>
            <w:r w:rsidRPr="00673F44">
              <w:rPr>
                <w:rFonts w:eastAsia="Times New Roman"/>
                <w:lang w:val="en-AU"/>
              </w:rPr>
              <w:t xml:space="preserve"> </w:t>
            </w:r>
          </w:p>
        </w:tc>
        <w:tc>
          <w:tcPr>
            <w:tcW w:w="1601" w:type="dxa"/>
          </w:tcPr>
          <w:p w14:paraId="4ED5F266" w14:textId="77777777" w:rsidR="00673F44" w:rsidRPr="00673F44" w:rsidRDefault="00673F44" w:rsidP="00673F44">
            <w:pPr>
              <w:jc w:val="both"/>
              <w:rPr>
                <w:rFonts w:eastAsia="Times New Roman"/>
                <w:lang w:val="en-AU"/>
              </w:rPr>
            </w:pPr>
          </w:p>
        </w:tc>
        <w:tc>
          <w:tcPr>
            <w:tcW w:w="1601" w:type="dxa"/>
          </w:tcPr>
          <w:p w14:paraId="00C12314" w14:textId="77777777" w:rsidR="00673F44" w:rsidRPr="00673F44" w:rsidRDefault="00673F44" w:rsidP="00673F44">
            <w:pPr>
              <w:jc w:val="both"/>
              <w:rPr>
                <w:rFonts w:eastAsia="Times New Roman"/>
                <w:lang w:val="en-AU"/>
              </w:rPr>
            </w:pPr>
          </w:p>
        </w:tc>
        <w:tc>
          <w:tcPr>
            <w:tcW w:w="1601" w:type="dxa"/>
          </w:tcPr>
          <w:p w14:paraId="0C6B5896" w14:textId="77777777" w:rsidR="00673F44" w:rsidRPr="00673F44" w:rsidRDefault="00673F44" w:rsidP="00673F44">
            <w:pPr>
              <w:jc w:val="both"/>
              <w:rPr>
                <w:rFonts w:eastAsia="Times New Roman"/>
                <w:lang w:val="en-AU"/>
              </w:rPr>
            </w:pPr>
          </w:p>
        </w:tc>
        <w:tc>
          <w:tcPr>
            <w:tcW w:w="1601" w:type="dxa"/>
          </w:tcPr>
          <w:p w14:paraId="0D322D51" w14:textId="77777777" w:rsidR="00673F44" w:rsidRPr="00673F44" w:rsidRDefault="00673F44" w:rsidP="00673F44">
            <w:pPr>
              <w:jc w:val="both"/>
              <w:rPr>
                <w:rFonts w:eastAsia="Times New Roman"/>
                <w:lang w:val="en-AU"/>
              </w:rPr>
            </w:pPr>
          </w:p>
        </w:tc>
        <w:tc>
          <w:tcPr>
            <w:tcW w:w="1601" w:type="dxa"/>
          </w:tcPr>
          <w:p w14:paraId="59012B98" w14:textId="77777777" w:rsidR="00673F44" w:rsidRPr="00673F44" w:rsidRDefault="00673F44" w:rsidP="00673F44">
            <w:pPr>
              <w:jc w:val="both"/>
              <w:rPr>
                <w:rFonts w:eastAsia="Times New Roman"/>
                <w:lang w:val="en-AU"/>
              </w:rPr>
            </w:pPr>
          </w:p>
        </w:tc>
        <w:tc>
          <w:tcPr>
            <w:tcW w:w="1601" w:type="dxa"/>
          </w:tcPr>
          <w:p w14:paraId="1CF23A07" w14:textId="77777777" w:rsidR="00673F44" w:rsidRPr="00673F44" w:rsidRDefault="00673F44" w:rsidP="00673F44">
            <w:pPr>
              <w:jc w:val="both"/>
              <w:rPr>
                <w:rFonts w:eastAsia="Times New Roman"/>
                <w:lang w:val="en-AU"/>
              </w:rPr>
            </w:pPr>
          </w:p>
        </w:tc>
        <w:tc>
          <w:tcPr>
            <w:tcW w:w="1601" w:type="dxa"/>
          </w:tcPr>
          <w:p w14:paraId="13A8EB93" w14:textId="77777777" w:rsidR="00673F44" w:rsidRPr="00673F44" w:rsidRDefault="00673F44" w:rsidP="00673F44">
            <w:pPr>
              <w:jc w:val="both"/>
              <w:rPr>
                <w:rFonts w:eastAsia="Times New Roman"/>
                <w:lang w:val="en-AU"/>
              </w:rPr>
            </w:pPr>
          </w:p>
        </w:tc>
        <w:tc>
          <w:tcPr>
            <w:tcW w:w="1601" w:type="dxa"/>
          </w:tcPr>
          <w:p w14:paraId="52620F63" w14:textId="77777777" w:rsidR="00673F44" w:rsidRPr="00673F44" w:rsidRDefault="00673F44" w:rsidP="00673F44">
            <w:pPr>
              <w:jc w:val="both"/>
              <w:rPr>
                <w:rFonts w:eastAsia="Times New Roman"/>
                <w:lang w:val="en-AU"/>
              </w:rPr>
            </w:pPr>
          </w:p>
        </w:tc>
        <w:tc>
          <w:tcPr>
            <w:tcW w:w="1601" w:type="dxa"/>
          </w:tcPr>
          <w:p w14:paraId="16F53085" w14:textId="77777777" w:rsidR="00673F44" w:rsidRPr="00673F44" w:rsidRDefault="00673F44" w:rsidP="00673F44">
            <w:pPr>
              <w:jc w:val="both"/>
              <w:rPr>
                <w:rFonts w:eastAsia="Times New Roman"/>
                <w:lang w:val="en-AU"/>
              </w:rPr>
            </w:pPr>
          </w:p>
        </w:tc>
        <w:tc>
          <w:tcPr>
            <w:tcW w:w="1601" w:type="dxa"/>
          </w:tcPr>
          <w:p w14:paraId="575312D7" w14:textId="77777777" w:rsidR="00673F44" w:rsidRPr="00673F44" w:rsidRDefault="00673F44" w:rsidP="00673F44">
            <w:pPr>
              <w:jc w:val="both"/>
              <w:rPr>
                <w:rFonts w:eastAsia="Times New Roman"/>
                <w:lang w:val="en-AU"/>
              </w:rPr>
            </w:pPr>
          </w:p>
        </w:tc>
        <w:tc>
          <w:tcPr>
            <w:tcW w:w="1601" w:type="dxa"/>
          </w:tcPr>
          <w:p w14:paraId="2906A89C" w14:textId="77777777" w:rsidR="00673F44" w:rsidRPr="00673F44" w:rsidRDefault="00673F44" w:rsidP="00673F44">
            <w:pPr>
              <w:jc w:val="both"/>
              <w:rPr>
                <w:rFonts w:eastAsia="Times New Roman"/>
                <w:lang w:val="en-AU"/>
              </w:rPr>
            </w:pPr>
          </w:p>
        </w:tc>
        <w:tc>
          <w:tcPr>
            <w:tcW w:w="1601" w:type="dxa"/>
          </w:tcPr>
          <w:p w14:paraId="7F7F2EBA" w14:textId="77777777" w:rsidR="00673F44" w:rsidRPr="00673F44" w:rsidRDefault="00673F44" w:rsidP="00673F44">
            <w:pPr>
              <w:jc w:val="both"/>
              <w:rPr>
                <w:rFonts w:eastAsia="Times New Roman"/>
                <w:lang w:val="en-AU"/>
              </w:rPr>
            </w:pPr>
          </w:p>
        </w:tc>
        <w:tc>
          <w:tcPr>
            <w:tcW w:w="1601" w:type="dxa"/>
          </w:tcPr>
          <w:p w14:paraId="4D308F67" w14:textId="77777777" w:rsidR="00673F44" w:rsidRPr="00673F44" w:rsidRDefault="00673F44" w:rsidP="00673F44">
            <w:pPr>
              <w:jc w:val="both"/>
              <w:rPr>
                <w:rFonts w:eastAsia="Times New Roman"/>
                <w:lang w:val="en-AU"/>
              </w:rPr>
            </w:pPr>
          </w:p>
        </w:tc>
        <w:tc>
          <w:tcPr>
            <w:tcW w:w="1601" w:type="dxa"/>
          </w:tcPr>
          <w:p w14:paraId="5AFA49BE" w14:textId="77777777" w:rsidR="00673F44" w:rsidRPr="00673F44" w:rsidRDefault="00673F44" w:rsidP="00673F44">
            <w:pPr>
              <w:jc w:val="both"/>
              <w:rPr>
                <w:rFonts w:eastAsia="Times New Roman"/>
                <w:lang w:val="en-AU"/>
              </w:rPr>
            </w:pPr>
          </w:p>
        </w:tc>
        <w:tc>
          <w:tcPr>
            <w:tcW w:w="1601" w:type="dxa"/>
          </w:tcPr>
          <w:p w14:paraId="4EEBEA5F" w14:textId="77777777" w:rsidR="00673F44" w:rsidRPr="00673F44" w:rsidRDefault="00673F44" w:rsidP="00673F44">
            <w:pPr>
              <w:jc w:val="both"/>
              <w:rPr>
                <w:rFonts w:eastAsia="Times New Roman"/>
                <w:lang w:val="en-AU"/>
              </w:rPr>
            </w:pPr>
          </w:p>
        </w:tc>
      </w:tr>
      <w:tr w:rsidR="00441BD3" w:rsidRPr="00673F44" w14:paraId="280BA9CB" w14:textId="77777777" w:rsidTr="00F03A44">
        <w:tc>
          <w:tcPr>
            <w:tcW w:w="1601" w:type="dxa"/>
          </w:tcPr>
          <w:p w14:paraId="30325D63" w14:textId="3684A110" w:rsidR="00673F44" w:rsidRPr="00673F44" w:rsidRDefault="00673F44" w:rsidP="00673F44">
            <w:pPr>
              <w:jc w:val="both"/>
              <w:rPr>
                <w:rFonts w:eastAsia="Times New Roman"/>
                <w:lang w:val="en-AU"/>
              </w:rPr>
            </w:pPr>
            <w:r w:rsidRPr="00673F44">
              <w:rPr>
                <w:rFonts w:eastAsia="Times New Roman"/>
                <w:lang w:val="en-AU"/>
              </w:rPr>
              <w:t>All</w:t>
            </w:r>
          </w:p>
        </w:tc>
        <w:tc>
          <w:tcPr>
            <w:tcW w:w="1601" w:type="dxa"/>
          </w:tcPr>
          <w:p w14:paraId="17357D01" w14:textId="77777777" w:rsidR="00673F44" w:rsidRPr="00673F44" w:rsidRDefault="00673F44" w:rsidP="00673F44">
            <w:pPr>
              <w:jc w:val="both"/>
              <w:rPr>
                <w:rFonts w:eastAsia="Times New Roman"/>
                <w:lang w:val="en-AU"/>
              </w:rPr>
            </w:pPr>
            <w:r w:rsidRPr="00673F44">
              <w:rPr>
                <w:rFonts w:eastAsia="Times New Roman"/>
                <w:lang w:val="en-AU"/>
              </w:rPr>
              <w:t>308 (8.3)</w:t>
            </w:r>
          </w:p>
        </w:tc>
        <w:tc>
          <w:tcPr>
            <w:tcW w:w="1601" w:type="dxa"/>
          </w:tcPr>
          <w:p w14:paraId="7A094143"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5019A67E" w14:textId="77777777" w:rsidR="00673F44" w:rsidRPr="00673F44" w:rsidRDefault="00673F44" w:rsidP="00673F44">
            <w:pPr>
              <w:jc w:val="both"/>
              <w:rPr>
                <w:rFonts w:eastAsia="Times New Roman"/>
                <w:lang w:val="en-AU"/>
              </w:rPr>
            </w:pPr>
            <w:r w:rsidRPr="00673F44">
              <w:rPr>
                <w:rFonts w:eastAsia="Times New Roman"/>
                <w:lang w:val="en-AU"/>
              </w:rPr>
              <w:t>1.17 (0.89-1.55)</w:t>
            </w:r>
          </w:p>
        </w:tc>
        <w:tc>
          <w:tcPr>
            <w:tcW w:w="1601" w:type="dxa"/>
          </w:tcPr>
          <w:p w14:paraId="0315130F" w14:textId="77777777" w:rsidR="00673F44" w:rsidRPr="00673F44" w:rsidRDefault="00673F44" w:rsidP="00673F44">
            <w:pPr>
              <w:jc w:val="both"/>
              <w:rPr>
                <w:rFonts w:eastAsia="Times New Roman"/>
                <w:lang w:val="en-AU"/>
              </w:rPr>
            </w:pPr>
            <w:r w:rsidRPr="00673F44">
              <w:rPr>
                <w:rFonts w:eastAsia="Times New Roman"/>
                <w:lang w:val="en-AU"/>
              </w:rPr>
              <w:t>0.94 (0.69-1.29)</w:t>
            </w:r>
          </w:p>
        </w:tc>
        <w:tc>
          <w:tcPr>
            <w:tcW w:w="1601" w:type="dxa"/>
          </w:tcPr>
          <w:p w14:paraId="5A88CD69" w14:textId="77777777" w:rsidR="00673F44" w:rsidRPr="00673F44" w:rsidRDefault="00673F44" w:rsidP="00673F44">
            <w:pPr>
              <w:jc w:val="both"/>
              <w:rPr>
                <w:rFonts w:eastAsia="Times New Roman"/>
                <w:lang w:val="en-AU"/>
              </w:rPr>
            </w:pPr>
            <w:r w:rsidRPr="00673F44">
              <w:rPr>
                <w:rFonts w:eastAsia="Times New Roman"/>
                <w:b/>
                <w:lang w:val="en-AU"/>
              </w:rPr>
              <w:t>1.75</w:t>
            </w:r>
            <w:r w:rsidRPr="00673F44">
              <w:rPr>
                <w:rFonts w:eastAsia="Times New Roman"/>
                <w:lang w:val="en-AU"/>
              </w:rPr>
              <w:t xml:space="preserve"> (1.26-2.42)</w:t>
            </w:r>
          </w:p>
        </w:tc>
        <w:tc>
          <w:tcPr>
            <w:tcW w:w="1601" w:type="dxa"/>
          </w:tcPr>
          <w:p w14:paraId="4D3D205E" w14:textId="77777777" w:rsidR="00673F44" w:rsidRPr="00673F44" w:rsidRDefault="00673F44" w:rsidP="00673F44">
            <w:pPr>
              <w:jc w:val="both"/>
              <w:rPr>
                <w:rFonts w:eastAsia="Times New Roman"/>
                <w:lang w:val="en-AU"/>
              </w:rPr>
            </w:pPr>
            <w:r w:rsidRPr="00673F44">
              <w:rPr>
                <w:rFonts w:eastAsia="Times New Roman"/>
                <w:b/>
                <w:lang w:val="en-AU"/>
              </w:rPr>
              <w:t>1.93</w:t>
            </w:r>
            <w:r w:rsidRPr="00673F44">
              <w:rPr>
                <w:rFonts w:eastAsia="Times New Roman"/>
                <w:lang w:val="en-AU"/>
              </w:rPr>
              <w:t xml:space="preserve"> (1.22-3.05)</w:t>
            </w:r>
          </w:p>
        </w:tc>
        <w:tc>
          <w:tcPr>
            <w:tcW w:w="1601" w:type="dxa"/>
          </w:tcPr>
          <w:p w14:paraId="3D0FA438" w14:textId="77777777" w:rsidR="00673F44" w:rsidRPr="00673F44" w:rsidRDefault="00673F44" w:rsidP="00673F44">
            <w:pPr>
              <w:jc w:val="both"/>
              <w:rPr>
                <w:rFonts w:eastAsia="Times New Roman"/>
                <w:lang w:val="en-AU"/>
              </w:rPr>
            </w:pPr>
            <w:r w:rsidRPr="00673F44">
              <w:rPr>
                <w:rFonts w:eastAsia="Times New Roman"/>
                <w:b/>
                <w:lang w:val="en-AU"/>
              </w:rPr>
              <w:t>2.93</w:t>
            </w:r>
            <w:r w:rsidRPr="00673F44">
              <w:rPr>
                <w:rFonts w:eastAsia="Times New Roman"/>
                <w:lang w:val="en-AU"/>
              </w:rPr>
              <w:t xml:space="preserve"> (2.31-3.71)</w:t>
            </w:r>
          </w:p>
        </w:tc>
        <w:tc>
          <w:tcPr>
            <w:tcW w:w="1601" w:type="dxa"/>
          </w:tcPr>
          <w:p w14:paraId="1C1BCBAB" w14:textId="77777777" w:rsidR="00673F44" w:rsidRPr="00673F44" w:rsidRDefault="00673F44" w:rsidP="00673F44">
            <w:pPr>
              <w:jc w:val="both"/>
              <w:rPr>
                <w:rFonts w:eastAsia="Times New Roman"/>
                <w:lang w:val="en-AU"/>
              </w:rPr>
            </w:pPr>
            <w:r w:rsidRPr="00673F44">
              <w:rPr>
                <w:rFonts w:eastAsia="Times New Roman"/>
                <w:b/>
                <w:lang w:val="en-AU"/>
              </w:rPr>
              <w:t>1.67</w:t>
            </w:r>
            <w:r w:rsidRPr="00673F44">
              <w:rPr>
                <w:rFonts w:eastAsia="Times New Roman"/>
                <w:lang w:val="en-AU"/>
              </w:rPr>
              <w:t xml:space="preserve"> (1.11-2.50)</w:t>
            </w:r>
          </w:p>
        </w:tc>
        <w:tc>
          <w:tcPr>
            <w:tcW w:w="1601" w:type="dxa"/>
          </w:tcPr>
          <w:p w14:paraId="716111FF" w14:textId="77777777" w:rsidR="00673F44" w:rsidRPr="00673F44" w:rsidRDefault="00673F44" w:rsidP="00673F44">
            <w:pPr>
              <w:jc w:val="both"/>
              <w:rPr>
                <w:rFonts w:eastAsia="Times New Roman"/>
                <w:lang w:val="en-AU"/>
              </w:rPr>
            </w:pPr>
            <w:r w:rsidRPr="00673F44">
              <w:rPr>
                <w:rFonts w:eastAsia="Times New Roman"/>
                <w:lang w:val="en-AU"/>
              </w:rPr>
              <w:t>1.18 (0.83-1.67)</w:t>
            </w:r>
          </w:p>
        </w:tc>
        <w:tc>
          <w:tcPr>
            <w:tcW w:w="1601" w:type="dxa"/>
          </w:tcPr>
          <w:p w14:paraId="33FC4A4A" w14:textId="77777777" w:rsidR="00673F44" w:rsidRPr="00673F44" w:rsidRDefault="00673F44" w:rsidP="00673F44">
            <w:pPr>
              <w:jc w:val="both"/>
              <w:rPr>
                <w:rFonts w:eastAsia="Times New Roman"/>
                <w:lang w:val="en-AU"/>
              </w:rPr>
            </w:pPr>
            <w:r w:rsidRPr="00673F44">
              <w:rPr>
                <w:rFonts w:eastAsia="Times New Roman"/>
                <w:b/>
                <w:lang w:val="en-AU"/>
              </w:rPr>
              <w:t>1.68</w:t>
            </w:r>
            <w:r w:rsidRPr="00673F44">
              <w:rPr>
                <w:rFonts w:eastAsia="Times New Roman"/>
                <w:lang w:val="en-AU"/>
              </w:rPr>
              <w:t xml:space="preserve"> (1.14-2.49)</w:t>
            </w:r>
          </w:p>
        </w:tc>
        <w:tc>
          <w:tcPr>
            <w:tcW w:w="1601" w:type="dxa"/>
          </w:tcPr>
          <w:p w14:paraId="70BACD06" w14:textId="77777777" w:rsidR="00673F44" w:rsidRPr="00673F44" w:rsidRDefault="00673F44" w:rsidP="00673F44">
            <w:pPr>
              <w:jc w:val="both"/>
              <w:rPr>
                <w:rFonts w:eastAsia="Times New Roman"/>
                <w:lang w:val="en-AU"/>
              </w:rPr>
            </w:pPr>
            <w:r w:rsidRPr="00673F44">
              <w:rPr>
                <w:rFonts w:eastAsia="Times New Roman"/>
                <w:b/>
                <w:lang w:val="en-AU"/>
              </w:rPr>
              <w:t>1.74</w:t>
            </w:r>
            <w:r w:rsidRPr="00673F44">
              <w:rPr>
                <w:rFonts w:eastAsia="Times New Roman"/>
                <w:lang w:val="en-AU"/>
              </w:rPr>
              <w:t xml:space="preserve"> (1.07-2.83)</w:t>
            </w:r>
          </w:p>
        </w:tc>
        <w:tc>
          <w:tcPr>
            <w:tcW w:w="1601" w:type="dxa"/>
          </w:tcPr>
          <w:p w14:paraId="49585EB5" w14:textId="77777777" w:rsidR="00673F44" w:rsidRPr="00673F44" w:rsidRDefault="00673F44" w:rsidP="00673F44">
            <w:pPr>
              <w:jc w:val="both"/>
              <w:rPr>
                <w:rFonts w:eastAsia="Times New Roman"/>
                <w:lang w:val="en-AU"/>
              </w:rPr>
            </w:pPr>
            <w:r w:rsidRPr="00673F44">
              <w:rPr>
                <w:rFonts w:eastAsia="Times New Roman"/>
                <w:lang w:val="en-AU"/>
              </w:rPr>
              <w:t>0.98 (0.78-1.24)</w:t>
            </w:r>
          </w:p>
        </w:tc>
        <w:tc>
          <w:tcPr>
            <w:tcW w:w="1601" w:type="dxa"/>
          </w:tcPr>
          <w:p w14:paraId="5E362596" w14:textId="77777777" w:rsidR="00673F44" w:rsidRPr="00673F44" w:rsidRDefault="00673F44" w:rsidP="00673F44">
            <w:pPr>
              <w:jc w:val="both"/>
              <w:rPr>
                <w:rFonts w:eastAsia="Times New Roman"/>
                <w:lang w:val="en-AU"/>
              </w:rPr>
            </w:pPr>
            <w:r w:rsidRPr="00673F44">
              <w:rPr>
                <w:rFonts w:eastAsia="Times New Roman"/>
                <w:lang w:val="en-AU"/>
              </w:rPr>
              <w:t>0.87 (0.59-1.29)</w:t>
            </w:r>
          </w:p>
        </w:tc>
        <w:tc>
          <w:tcPr>
            <w:tcW w:w="1601" w:type="dxa"/>
          </w:tcPr>
          <w:p w14:paraId="5E4CD18B" w14:textId="77777777" w:rsidR="00673F44" w:rsidRPr="00673F44" w:rsidRDefault="00673F44" w:rsidP="00673F44">
            <w:pPr>
              <w:jc w:val="both"/>
              <w:rPr>
                <w:rFonts w:eastAsia="Times New Roman"/>
                <w:lang w:val="en-AU"/>
              </w:rPr>
            </w:pPr>
            <w:r w:rsidRPr="00673F44">
              <w:rPr>
                <w:rFonts w:eastAsia="Times New Roman"/>
                <w:lang w:val="en-AU"/>
              </w:rPr>
              <w:t>1.07 (0.63-1.80)</w:t>
            </w:r>
          </w:p>
        </w:tc>
        <w:tc>
          <w:tcPr>
            <w:tcW w:w="1601" w:type="dxa"/>
          </w:tcPr>
          <w:p w14:paraId="440FAA79" w14:textId="77777777" w:rsidR="00673F44" w:rsidRPr="00673F44" w:rsidRDefault="00673F44" w:rsidP="00673F44">
            <w:pPr>
              <w:jc w:val="both"/>
            </w:pPr>
            <w:r w:rsidRPr="00673F44">
              <w:rPr>
                <w:rFonts w:eastAsia="Times New Roman"/>
                <w:lang w:val="en-AU"/>
              </w:rPr>
              <w:t>1.13 (0.86-1.48)</w:t>
            </w:r>
          </w:p>
        </w:tc>
      </w:tr>
      <w:tr w:rsidR="00441BD3" w:rsidRPr="00673F44" w14:paraId="59FB5ADA" w14:textId="77777777" w:rsidTr="00F03A44">
        <w:tc>
          <w:tcPr>
            <w:tcW w:w="1601" w:type="dxa"/>
          </w:tcPr>
          <w:p w14:paraId="627D8F4F" w14:textId="095CD79D" w:rsidR="00673F44" w:rsidRPr="00673F44" w:rsidRDefault="00673F44" w:rsidP="00673F44">
            <w:pPr>
              <w:jc w:val="both"/>
              <w:rPr>
                <w:rFonts w:eastAsia="Times New Roman"/>
                <w:lang w:val="en-AU"/>
              </w:rPr>
            </w:pPr>
            <w:r w:rsidRPr="00673F44">
              <w:rPr>
                <w:rFonts w:eastAsia="Times New Roman"/>
                <w:lang w:val="en-AU"/>
              </w:rPr>
              <w:t>Males</w:t>
            </w:r>
          </w:p>
        </w:tc>
        <w:tc>
          <w:tcPr>
            <w:tcW w:w="1601" w:type="dxa"/>
          </w:tcPr>
          <w:p w14:paraId="05EFBD3E" w14:textId="77777777" w:rsidR="00673F44" w:rsidRPr="00673F44" w:rsidRDefault="00673F44" w:rsidP="00673F44">
            <w:pPr>
              <w:jc w:val="both"/>
              <w:rPr>
                <w:rFonts w:eastAsia="Times New Roman"/>
                <w:lang w:val="en-AU"/>
              </w:rPr>
            </w:pPr>
            <w:r w:rsidRPr="00673F44">
              <w:rPr>
                <w:rFonts w:eastAsia="Times New Roman"/>
                <w:lang w:val="en-AU"/>
              </w:rPr>
              <w:t>189 (10.8)</w:t>
            </w:r>
          </w:p>
        </w:tc>
        <w:tc>
          <w:tcPr>
            <w:tcW w:w="1601" w:type="dxa"/>
          </w:tcPr>
          <w:p w14:paraId="593BAA72"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6106B6B9" w14:textId="77777777" w:rsidR="00673F44" w:rsidRPr="00673F44" w:rsidRDefault="00673F44" w:rsidP="00673F44">
            <w:pPr>
              <w:jc w:val="both"/>
              <w:rPr>
                <w:rFonts w:eastAsia="Times New Roman"/>
                <w:lang w:val="en-AU"/>
              </w:rPr>
            </w:pPr>
            <w:r w:rsidRPr="00673F44">
              <w:rPr>
                <w:rFonts w:eastAsia="Times New Roman"/>
                <w:lang w:val="en-AU"/>
              </w:rPr>
              <w:t>1.39 (0.96-2.00)</w:t>
            </w:r>
          </w:p>
        </w:tc>
        <w:tc>
          <w:tcPr>
            <w:tcW w:w="1601" w:type="dxa"/>
          </w:tcPr>
          <w:p w14:paraId="599CB2D8" w14:textId="77777777" w:rsidR="00673F44" w:rsidRPr="00673F44" w:rsidRDefault="00673F44" w:rsidP="00673F44">
            <w:pPr>
              <w:jc w:val="both"/>
              <w:rPr>
                <w:rFonts w:eastAsia="Times New Roman"/>
                <w:lang w:val="en-AU"/>
              </w:rPr>
            </w:pPr>
            <w:r w:rsidRPr="00673F44">
              <w:rPr>
                <w:rFonts w:eastAsia="Times New Roman"/>
                <w:lang w:val="en-AU"/>
              </w:rPr>
              <w:t>0.85 (0.58-1.24)</w:t>
            </w:r>
          </w:p>
        </w:tc>
        <w:tc>
          <w:tcPr>
            <w:tcW w:w="1601" w:type="dxa"/>
          </w:tcPr>
          <w:p w14:paraId="6B85E7ED" w14:textId="77777777" w:rsidR="00673F44" w:rsidRPr="00673F44" w:rsidRDefault="00673F44" w:rsidP="00673F44">
            <w:pPr>
              <w:jc w:val="both"/>
              <w:rPr>
                <w:rFonts w:eastAsia="Times New Roman"/>
                <w:lang w:val="en-AU"/>
              </w:rPr>
            </w:pPr>
            <w:r w:rsidRPr="00673F44">
              <w:rPr>
                <w:rFonts w:eastAsia="Times New Roman"/>
                <w:b/>
                <w:lang w:val="en-AU"/>
              </w:rPr>
              <w:t>1.98</w:t>
            </w:r>
            <w:r w:rsidRPr="00673F44">
              <w:rPr>
                <w:rFonts w:eastAsia="Times New Roman"/>
                <w:lang w:val="en-AU"/>
              </w:rPr>
              <w:t xml:space="preserve"> (1.27-3.10)</w:t>
            </w:r>
          </w:p>
        </w:tc>
        <w:tc>
          <w:tcPr>
            <w:tcW w:w="1601" w:type="dxa"/>
          </w:tcPr>
          <w:p w14:paraId="0B1F58AD" w14:textId="77777777" w:rsidR="00673F44" w:rsidRPr="00673F44" w:rsidRDefault="00673F44" w:rsidP="00673F44">
            <w:pPr>
              <w:jc w:val="both"/>
              <w:rPr>
                <w:rFonts w:eastAsia="Times New Roman"/>
                <w:lang w:val="en-AU"/>
              </w:rPr>
            </w:pPr>
            <w:r w:rsidRPr="00673F44">
              <w:rPr>
                <w:rFonts w:eastAsia="Times New Roman"/>
                <w:lang w:val="en-AU"/>
              </w:rPr>
              <w:t>1.28 (0.53-3.06)</w:t>
            </w:r>
          </w:p>
        </w:tc>
        <w:tc>
          <w:tcPr>
            <w:tcW w:w="1601" w:type="dxa"/>
          </w:tcPr>
          <w:p w14:paraId="4C9995C7" w14:textId="77777777" w:rsidR="00673F44" w:rsidRPr="00673F44" w:rsidRDefault="00673F44" w:rsidP="00673F44">
            <w:pPr>
              <w:jc w:val="both"/>
              <w:rPr>
                <w:rFonts w:eastAsia="Times New Roman"/>
                <w:lang w:val="en-AU"/>
              </w:rPr>
            </w:pPr>
            <w:r w:rsidRPr="00673F44">
              <w:rPr>
                <w:rFonts w:eastAsia="Times New Roman"/>
                <w:b/>
                <w:lang w:val="en-AU"/>
              </w:rPr>
              <w:t>3.10</w:t>
            </w:r>
            <w:r w:rsidRPr="00673F44">
              <w:rPr>
                <w:rFonts w:eastAsia="Times New Roman"/>
                <w:lang w:val="en-AU"/>
              </w:rPr>
              <w:t xml:space="preserve"> (2.27-4.23)</w:t>
            </w:r>
          </w:p>
        </w:tc>
        <w:tc>
          <w:tcPr>
            <w:tcW w:w="1601" w:type="dxa"/>
          </w:tcPr>
          <w:p w14:paraId="3B13BE39" w14:textId="77777777" w:rsidR="00673F44" w:rsidRPr="00673F44" w:rsidRDefault="00673F44" w:rsidP="00673F44">
            <w:pPr>
              <w:jc w:val="both"/>
              <w:rPr>
                <w:rFonts w:eastAsia="Times New Roman"/>
                <w:lang w:val="en-AU"/>
              </w:rPr>
            </w:pPr>
            <w:r w:rsidRPr="00673F44">
              <w:rPr>
                <w:rFonts w:eastAsia="Times New Roman"/>
                <w:b/>
                <w:lang w:val="en-AU"/>
              </w:rPr>
              <w:t>2.65</w:t>
            </w:r>
            <w:r w:rsidRPr="00673F44">
              <w:rPr>
                <w:rFonts w:eastAsia="Times New Roman"/>
                <w:lang w:val="en-AU"/>
              </w:rPr>
              <w:t xml:space="preserve"> (1.57-4.48)</w:t>
            </w:r>
          </w:p>
        </w:tc>
        <w:tc>
          <w:tcPr>
            <w:tcW w:w="1601" w:type="dxa"/>
          </w:tcPr>
          <w:p w14:paraId="7F755CC1" w14:textId="77777777" w:rsidR="00673F44" w:rsidRPr="00673F44" w:rsidRDefault="00673F44" w:rsidP="00673F44">
            <w:pPr>
              <w:jc w:val="both"/>
              <w:rPr>
                <w:rFonts w:eastAsia="Times New Roman"/>
                <w:lang w:val="en-AU"/>
              </w:rPr>
            </w:pPr>
            <w:r w:rsidRPr="00673F44">
              <w:rPr>
                <w:rFonts w:eastAsia="Times New Roman"/>
                <w:lang w:val="en-AU"/>
              </w:rPr>
              <w:t>1.35 (0.87-2.08)</w:t>
            </w:r>
          </w:p>
        </w:tc>
        <w:tc>
          <w:tcPr>
            <w:tcW w:w="1601" w:type="dxa"/>
          </w:tcPr>
          <w:p w14:paraId="54746654" w14:textId="77777777" w:rsidR="00673F44" w:rsidRPr="00673F44" w:rsidRDefault="00673F44" w:rsidP="00673F44">
            <w:pPr>
              <w:jc w:val="both"/>
              <w:rPr>
                <w:rFonts w:eastAsia="Times New Roman"/>
                <w:lang w:val="en-AU"/>
              </w:rPr>
            </w:pPr>
            <w:r w:rsidRPr="00673F44">
              <w:rPr>
                <w:rFonts w:eastAsia="Times New Roman"/>
                <w:lang w:val="en-AU"/>
              </w:rPr>
              <w:t>1.52 (0.89-2.57)</w:t>
            </w:r>
          </w:p>
        </w:tc>
        <w:tc>
          <w:tcPr>
            <w:tcW w:w="1601" w:type="dxa"/>
          </w:tcPr>
          <w:p w14:paraId="10867511" w14:textId="77777777" w:rsidR="00673F44" w:rsidRPr="00673F44" w:rsidRDefault="00673F44" w:rsidP="00673F44">
            <w:pPr>
              <w:jc w:val="both"/>
              <w:rPr>
                <w:rFonts w:eastAsia="Times New Roman"/>
                <w:lang w:val="en-AU"/>
              </w:rPr>
            </w:pPr>
            <w:r w:rsidRPr="00673F44">
              <w:rPr>
                <w:rFonts w:eastAsia="Times New Roman"/>
                <w:b/>
                <w:lang w:val="en-AU"/>
              </w:rPr>
              <w:t>2.18</w:t>
            </w:r>
            <w:r w:rsidRPr="00673F44">
              <w:rPr>
                <w:rFonts w:eastAsia="Times New Roman"/>
                <w:lang w:val="en-AU"/>
              </w:rPr>
              <w:t xml:space="preserve"> (1.03-4.61)</w:t>
            </w:r>
          </w:p>
        </w:tc>
        <w:tc>
          <w:tcPr>
            <w:tcW w:w="1601" w:type="dxa"/>
          </w:tcPr>
          <w:p w14:paraId="1145CAC5" w14:textId="77777777" w:rsidR="00673F44" w:rsidRPr="00673F44" w:rsidRDefault="00673F44" w:rsidP="00673F44">
            <w:pPr>
              <w:jc w:val="both"/>
              <w:rPr>
                <w:rFonts w:eastAsia="Times New Roman"/>
                <w:lang w:val="en-AU"/>
              </w:rPr>
            </w:pPr>
            <w:r w:rsidRPr="00673F44">
              <w:rPr>
                <w:rFonts w:eastAsia="Times New Roman"/>
                <w:lang w:val="en-AU"/>
              </w:rPr>
              <w:t>1.15 (0.85-1.56)</w:t>
            </w:r>
          </w:p>
        </w:tc>
        <w:tc>
          <w:tcPr>
            <w:tcW w:w="1601" w:type="dxa"/>
          </w:tcPr>
          <w:p w14:paraId="3D80A6E2" w14:textId="77777777" w:rsidR="00673F44" w:rsidRPr="00673F44" w:rsidRDefault="00673F44" w:rsidP="00673F44">
            <w:pPr>
              <w:jc w:val="both"/>
              <w:rPr>
                <w:rFonts w:eastAsia="Times New Roman"/>
                <w:lang w:val="en-AU"/>
              </w:rPr>
            </w:pPr>
            <w:r w:rsidRPr="00673F44">
              <w:rPr>
                <w:rFonts w:eastAsia="Times New Roman"/>
                <w:lang w:val="en-AU"/>
              </w:rPr>
              <w:t>0.88 (0.50-1.53)</w:t>
            </w:r>
          </w:p>
        </w:tc>
        <w:tc>
          <w:tcPr>
            <w:tcW w:w="1601" w:type="dxa"/>
          </w:tcPr>
          <w:p w14:paraId="0B8EF23D" w14:textId="77777777" w:rsidR="00673F44" w:rsidRPr="00673F44" w:rsidRDefault="00673F44" w:rsidP="00673F44">
            <w:pPr>
              <w:jc w:val="both"/>
              <w:rPr>
                <w:rFonts w:eastAsia="Times New Roman"/>
                <w:lang w:val="en-AU"/>
              </w:rPr>
            </w:pPr>
            <w:r w:rsidRPr="00673F44">
              <w:rPr>
                <w:rFonts w:eastAsia="Times New Roman"/>
                <w:lang w:val="en-AU"/>
              </w:rPr>
              <w:t>1.09 (0.57-2.08)</w:t>
            </w:r>
          </w:p>
        </w:tc>
        <w:tc>
          <w:tcPr>
            <w:tcW w:w="1601" w:type="dxa"/>
          </w:tcPr>
          <w:p w14:paraId="05EFC23D" w14:textId="77777777" w:rsidR="00673F44" w:rsidRPr="00673F44" w:rsidRDefault="00673F44" w:rsidP="00673F44">
            <w:pPr>
              <w:jc w:val="both"/>
            </w:pPr>
            <w:r w:rsidRPr="00673F44">
              <w:rPr>
                <w:rFonts w:eastAsia="Times New Roman"/>
                <w:lang w:val="en-AU"/>
              </w:rPr>
              <w:t>1.36 (0.73-2.56)</w:t>
            </w:r>
          </w:p>
        </w:tc>
      </w:tr>
      <w:tr w:rsidR="00441BD3" w:rsidRPr="00673F44" w14:paraId="62073DEE" w14:textId="77777777" w:rsidTr="00F03A44">
        <w:tc>
          <w:tcPr>
            <w:tcW w:w="1601" w:type="dxa"/>
          </w:tcPr>
          <w:p w14:paraId="1AD93BFB" w14:textId="257CB4A7" w:rsidR="00673F44" w:rsidRPr="00673F44" w:rsidRDefault="00673F44" w:rsidP="00673F44">
            <w:pPr>
              <w:jc w:val="both"/>
              <w:rPr>
                <w:rFonts w:eastAsia="Times New Roman"/>
                <w:lang w:val="en-AU"/>
              </w:rPr>
            </w:pPr>
            <w:r w:rsidRPr="00673F44">
              <w:rPr>
                <w:rFonts w:eastAsia="Times New Roman"/>
                <w:lang w:val="en-AU"/>
              </w:rPr>
              <w:t>Females</w:t>
            </w:r>
          </w:p>
        </w:tc>
        <w:tc>
          <w:tcPr>
            <w:tcW w:w="1601" w:type="dxa"/>
          </w:tcPr>
          <w:p w14:paraId="1ADEDD69" w14:textId="77777777" w:rsidR="00673F44" w:rsidRPr="00673F44" w:rsidRDefault="00673F44" w:rsidP="00673F44">
            <w:pPr>
              <w:jc w:val="both"/>
              <w:rPr>
                <w:rFonts w:eastAsia="Times New Roman"/>
                <w:lang w:val="en-AU"/>
              </w:rPr>
            </w:pPr>
            <w:r w:rsidRPr="00673F44">
              <w:rPr>
                <w:rFonts w:eastAsia="Times New Roman"/>
                <w:lang w:val="en-AU"/>
              </w:rPr>
              <w:t>119 (6.0)</w:t>
            </w:r>
          </w:p>
        </w:tc>
        <w:tc>
          <w:tcPr>
            <w:tcW w:w="1601" w:type="dxa"/>
          </w:tcPr>
          <w:p w14:paraId="72E0B4B9"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31820429" w14:textId="77777777" w:rsidR="00673F44" w:rsidRPr="00673F44" w:rsidRDefault="00673F44" w:rsidP="00673F44">
            <w:pPr>
              <w:jc w:val="both"/>
              <w:rPr>
                <w:rFonts w:eastAsia="Times New Roman"/>
                <w:lang w:val="en-AU"/>
              </w:rPr>
            </w:pPr>
            <w:r w:rsidRPr="00673F44">
              <w:rPr>
                <w:rFonts w:eastAsia="Times New Roman"/>
                <w:lang w:val="en-AU"/>
              </w:rPr>
              <w:t>1.03 (0.67-</w:t>
            </w:r>
            <w:r w:rsidRPr="00673F44">
              <w:rPr>
                <w:rFonts w:eastAsia="Times New Roman"/>
                <w:lang w:val="en-AU"/>
              </w:rPr>
              <w:lastRenderedPageBreak/>
              <w:t>1.57)</w:t>
            </w:r>
          </w:p>
        </w:tc>
        <w:tc>
          <w:tcPr>
            <w:tcW w:w="1601" w:type="dxa"/>
          </w:tcPr>
          <w:p w14:paraId="63E6628C" w14:textId="77777777" w:rsidR="00673F44" w:rsidRPr="00673F44" w:rsidRDefault="00673F44" w:rsidP="00673F44">
            <w:pPr>
              <w:jc w:val="both"/>
              <w:rPr>
                <w:rFonts w:eastAsia="Times New Roman"/>
                <w:lang w:val="en-AU"/>
              </w:rPr>
            </w:pPr>
            <w:r w:rsidRPr="00673F44">
              <w:rPr>
                <w:rFonts w:eastAsia="Times New Roman"/>
                <w:lang w:val="en-AU"/>
              </w:rPr>
              <w:lastRenderedPageBreak/>
              <w:t>0.93 (0.54-</w:t>
            </w:r>
            <w:r w:rsidRPr="00673F44">
              <w:rPr>
                <w:rFonts w:eastAsia="Times New Roman"/>
                <w:lang w:val="en-AU"/>
              </w:rPr>
              <w:lastRenderedPageBreak/>
              <w:t>1.58)</w:t>
            </w:r>
          </w:p>
        </w:tc>
        <w:tc>
          <w:tcPr>
            <w:tcW w:w="1601" w:type="dxa"/>
          </w:tcPr>
          <w:p w14:paraId="185F83E8" w14:textId="77777777" w:rsidR="00673F44" w:rsidRPr="00673F44" w:rsidRDefault="00673F44" w:rsidP="00673F44">
            <w:pPr>
              <w:jc w:val="both"/>
              <w:rPr>
                <w:rFonts w:eastAsia="Times New Roman"/>
                <w:lang w:val="en-AU"/>
              </w:rPr>
            </w:pPr>
            <w:r w:rsidRPr="00673F44">
              <w:rPr>
                <w:rFonts w:eastAsia="Times New Roman"/>
                <w:b/>
                <w:lang w:val="en-AU"/>
              </w:rPr>
              <w:lastRenderedPageBreak/>
              <w:t>1.75</w:t>
            </w:r>
            <w:r w:rsidRPr="00673F44">
              <w:rPr>
                <w:rFonts w:eastAsia="Times New Roman"/>
                <w:lang w:val="en-AU"/>
              </w:rPr>
              <w:t xml:space="preserve"> (1.08-</w:t>
            </w:r>
            <w:r w:rsidRPr="00673F44">
              <w:rPr>
                <w:rFonts w:eastAsia="Times New Roman"/>
                <w:lang w:val="en-AU"/>
              </w:rPr>
              <w:lastRenderedPageBreak/>
              <w:t>2.85)</w:t>
            </w:r>
          </w:p>
        </w:tc>
        <w:tc>
          <w:tcPr>
            <w:tcW w:w="1601" w:type="dxa"/>
          </w:tcPr>
          <w:p w14:paraId="2354161A" w14:textId="77777777" w:rsidR="00673F44" w:rsidRPr="00673F44" w:rsidRDefault="00673F44" w:rsidP="00673F44">
            <w:pPr>
              <w:jc w:val="both"/>
              <w:rPr>
                <w:rFonts w:eastAsia="Times New Roman"/>
                <w:lang w:val="en-AU"/>
              </w:rPr>
            </w:pPr>
            <w:r w:rsidRPr="00673F44">
              <w:rPr>
                <w:rFonts w:eastAsia="Times New Roman"/>
                <w:b/>
                <w:lang w:val="en-AU"/>
              </w:rPr>
              <w:lastRenderedPageBreak/>
              <w:t xml:space="preserve">2.98 </w:t>
            </w:r>
            <w:r w:rsidRPr="00673F44">
              <w:rPr>
                <w:rFonts w:eastAsia="Times New Roman"/>
                <w:lang w:val="en-AU"/>
              </w:rPr>
              <w:t>(1.72-</w:t>
            </w:r>
            <w:r w:rsidRPr="00673F44">
              <w:rPr>
                <w:rFonts w:eastAsia="Times New Roman"/>
                <w:lang w:val="en-AU"/>
              </w:rPr>
              <w:lastRenderedPageBreak/>
              <w:t>5.12)</w:t>
            </w:r>
          </w:p>
        </w:tc>
        <w:tc>
          <w:tcPr>
            <w:tcW w:w="1601" w:type="dxa"/>
          </w:tcPr>
          <w:p w14:paraId="6BE0AD79" w14:textId="77777777" w:rsidR="00673F44" w:rsidRPr="00673F44" w:rsidRDefault="00673F44" w:rsidP="00673F44">
            <w:pPr>
              <w:jc w:val="both"/>
              <w:rPr>
                <w:rFonts w:eastAsia="Times New Roman"/>
                <w:lang w:val="en-AU"/>
              </w:rPr>
            </w:pPr>
            <w:r w:rsidRPr="00673F44">
              <w:rPr>
                <w:rFonts w:eastAsia="Times New Roman"/>
                <w:b/>
                <w:lang w:val="en-AU"/>
              </w:rPr>
              <w:lastRenderedPageBreak/>
              <w:t>3.22</w:t>
            </w:r>
            <w:r w:rsidRPr="00673F44">
              <w:rPr>
                <w:rFonts w:eastAsia="Times New Roman"/>
                <w:lang w:val="en-AU"/>
              </w:rPr>
              <w:t xml:space="preserve"> (2.21-</w:t>
            </w:r>
            <w:r w:rsidRPr="00673F44">
              <w:rPr>
                <w:rFonts w:eastAsia="Times New Roman"/>
                <w:lang w:val="en-AU"/>
              </w:rPr>
              <w:lastRenderedPageBreak/>
              <w:t>4.69)</w:t>
            </w:r>
          </w:p>
        </w:tc>
        <w:tc>
          <w:tcPr>
            <w:tcW w:w="1601" w:type="dxa"/>
          </w:tcPr>
          <w:p w14:paraId="256BE67B" w14:textId="77777777" w:rsidR="00673F44" w:rsidRPr="00673F44" w:rsidRDefault="00673F44" w:rsidP="00673F44">
            <w:pPr>
              <w:jc w:val="both"/>
              <w:rPr>
                <w:rFonts w:eastAsia="Times New Roman"/>
                <w:lang w:val="en-AU"/>
              </w:rPr>
            </w:pPr>
            <w:r w:rsidRPr="00673F44">
              <w:rPr>
                <w:rFonts w:eastAsia="Times New Roman"/>
                <w:lang w:val="en-AU"/>
              </w:rPr>
              <w:lastRenderedPageBreak/>
              <w:t>1.05 (0.52-</w:t>
            </w:r>
            <w:r w:rsidRPr="00673F44">
              <w:rPr>
                <w:rFonts w:eastAsia="Times New Roman"/>
                <w:lang w:val="en-AU"/>
              </w:rPr>
              <w:lastRenderedPageBreak/>
              <w:t>2.11)</w:t>
            </w:r>
          </w:p>
        </w:tc>
        <w:tc>
          <w:tcPr>
            <w:tcW w:w="1601" w:type="dxa"/>
          </w:tcPr>
          <w:p w14:paraId="3775C956" w14:textId="77777777" w:rsidR="00673F44" w:rsidRPr="00673F44" w:rsidRDefault="00673F44" w:rsidP="00673F44">
            <w:pPr>
              <w:jc w:val="both"/>
              <w:rPr>
                <w:rFonts w:eastAsia="Times New Roman"/>
                <w:lang w:val="en-AU"/>
              </w:rPr>
            </w:pPr>
            <w:r w:rsidRPr="00673F44">
              <w:rPr>
                <w:rFonts w:eastAsia="Times New Roman"/>
                <w:lang w:val="en-AU"/>
              </w:rPr>
              <w:lastRenderedPageBreak/>
              <w:t>1.13 (0.63-</w:t>
            </w:r>
            <w:r w:rsidRPr="00673F44">
              <w:rPr>
                <w:rFonts w:eastAsia="Times New Roman"/>
                <w:lang w:val="en-AU"/>
              </w:rPr>
              <w:lastRenderedPageBreak/>
              <w:t>2.04)</w:t>
            </w:r>
          </w:p>
        </w:tc>
        <w:tc>
          <w:tcPr>
            <w:tcW w:w="1601" w:type="dxa"/>
          </w:tcPr>
          <w:p w14:paraId="3CB9BB1D" w14:textId="77777777" w:rsidR="00673F44" w:rsidRPr="00673F44" w:rsidRDefault="00673F44" w:rsidP="00673F44">
            <w:pPr>
              <w:jc w:val="both"/>
              <w:rPr>
                <w:rFonts w:eastAsia="Times New Roman"/>
                <w:lang w:val="en-AU"/>
              </w:rPr>
            </w:pPr>
            <w:r w:rsidRPr="00673F44">
              <w:rPr>
                <w:rFonts w:eastAsia="Times New Roman"/>
                <w:b/>
                <w:lang w:val="en-AU"/>
              </w:rPr>
              <w:lastRenderedPageBreak/>
              <w:t>1.94</w:t>
            </w:r>
            <w:r w:rsidRPr="00673F44">
              <w:rPr>
                <w:rFonts w:eastAsia="Times New Roman"/>
                <w:lang w:val="en-AU"/>
              </w:rPr>
              <w:t xml:space="preserve"> (1.08-</w:t>
            </w:r>
            <w:r w:rsidRPr="00673F44">
              <w:rPr>
                <w:rFonts w:eastAsia="Times New Roman"/>
                <w:lang w:val="en-AU"/>
              </w:rPr>
              <w:lastRenderedPageBreak/>
              <w:t>3.49)</w:t>
            </w:r>
          </w:p>
        </w:tc>
        <w:tc>
          <w:tcPr>
            <w:tcW w:w="1601" w:type="dxa"/>
          </w:tcPr>
          <w:p w14:paraId="3C4C1D54" w14:textId="77777777" w:rsidR="00673F44" w:rsidRPr="00673F44" w:rsidRDefault="00673F44" w:rsidP="00673F44">
            <w:pPr>
              <w:jc w:val="both"/>
              <w:rPr>
                <w:rFonts w:eastAsia="Times New Roman"/>
                <w:lang w:val="en-AU"/>
              </w:rPr>
            </w:pPr>
            <w:r w:rsidRPr="00673F44">
              <w:rPr>
                <w:rFonts w:eastAsia="Times New Roman"/>
                <w:lang w:val="en-AU"/>
              </w:rPr>
              <w:lastRenderedPageBreak/>
              <w:t>1.86 (0.97-</w:t>
            </w:r>
            <w:r w:rsidRPr="00673F44">
              <w:rPr>
                <w:rFonts w:eastAsia="Times New Roman"/>
                <w:lang w:val="en-AU"/>
              </w:rPr>
              <w:lastRenderedPageBreak/>
              <w:t>3.58)</w:t>
            </w:r>
          </w:p>
        </w:tc>
        <w:tc>
          <w:tcPr>
            <w:tcW w:w="1601" w:type="dxa"/>
          </w:tcPr>
          <w:p w14:paraId="4F0DF888" w14:textId="77777777" w:rsidR="00673F44" w:rsidRPr="00673F44" w:rsidRDefault="00673F44" w:rsidP="00673F44">
            <w:pPr>
              <w:jc w:val="both"/>
              <w:rPr>
                <w:rFonts w:eastAsia="Times New Roman"/>
                <w:lang w:val="en-AU"/>
              </w:rPr>
            </w:pPr>
            <w:r w:rsidRPr="00673F44">
              <w:rPr>
                <w:rFonts w:eastAsia="Times New Roman"/>
                <w:lang w:val="en-AU"/>
              </w:rPr>
              <w:lastRenderedPageBreak/>
              <w:t>0.89 (0.62-</w:t>
            </w:r>
            <w:r w:rsidRPr="00673F44">
              <w:rPr>
                <w:rFonts w:eastAsia="Times New Roman"/>
                <w:lang w:val="en-AU"/>
              </w:rPr>
              <w:lastRenderedPageBreak/>
              <w:t>1.30)</w:t>
            </w:r>
          </w:p>
        </w:tc>
        <w:tc>
          <w:tcPr>
            <w:tcW w:w="1601" w:type="dxa"/>
          </w:tcPr>
          <w:p w14:paraId="66044B27" w14:textId="77777777" w:rsidR="00673F44" w:rsidRPr="00673F44" w:rsidRDefault="00673F44" w:rsidP="00673F44">
            <w:pPr>
              <w:jc w:val="both"/>
              <w:rPr>
                <w:rFonts w:eastAsia="Times New Roman"/>
                <w:lang w:val="en-AU"/>
              </w:rPr>
            </w:pPr>
            <w:r w:rsidRPr="00673F44">
              <w:rPr>
                <w:rFonts w:eastAsia="Times New Roman"/>
                <w:lang w:val="en-AU"/>
              </w:rPr>
              <w:lastRenderedPageBreak/>
              <w:t>0.97 (0.55-</w:t>
            </w:r>
            <w:r w:rsidRPr="00673F44">
              <w:rPr>
                <w:rFonts w:eastAsia="Times New Roman"/>
                <w:lang w:val="en-AU"/>
              </w:rPr>
              <w:lastRenderedPageBreak/>
              <w:t>1.72)</w:t>
            </w:r>
          </w:p>
        </w:tc>
        <w:tc>
          <w:tcPr>
            <w:tcW w:w="1601" w:type="dxa"/>
          </w:tcPr>
          <w:p w14:paraId="4DC3F786" w14:textId="77777777" w:rsidR="00673F44" w:rsidRPr="00673F44" w:rsidRDefault="00673F44" w:rsidP="00673F44">
            <w:pPr>
              <w:jc w:val="both"/>
              <w:rPr>
                <w:rFonts w:eastAsia="Times New Roman"/>
                <w:lang w:val="en-AU"/>
              </w:rPr>
            </w:pPr>
            <w:r w:rsidRPr="00673F44">
              <w:rPr>
                <w:rFonts w:eastAsia="Times New Roman"/>
                <w:lang w:val="en-AU"/>
              </w:rPr>
              <w:lastRenderedPageBreak/>
              <w:t>0.93 (0.37-</w:t>
            </w:r>
            <w:r w:rsidRPr="00673F44">
              <w:rPr>
                <w:rFonts w:eastAsia="Times New Roman"/>
                <w:lang w:val="en-AU"/>
              </w:rPr>
              <w:lastRenderedPageBreak/>
              <w:t>2.35)</w:t>
            </w:r>
          </w:p>
        </w:tc>
        <w:tc>
          <w:tcPr>
            <w:tcW w:w="1601" w:type="dxa"/>
          </w:tcPr>
          <w:p w14:paraId="71FBC025" w14:textId="77777777" w:rsidR="00673F44" w:rsidRPr="00673F44" w:rsidRDefault="00673F44" w:rsidP="00673F44">
            <w:pPr>
              <w:jc w:val="both"/>
            </w:pPr>
            <w:r w:rsidRPr="00673F44">
              <w:rPr>
                <w:rFonts w:eastAsia="Times New Roman"/>
                <w:b/>
                <w:lang w:val="en-AU"/>
              </w:rPr>
              <w:lastRenderedPageBreak/>
              <w:t>1.94</w:t>
            </w:r>
            <w:r w:rsidRPr="00673F44">
              <w:rPr>
                <w:rFonts w:eastAsia="Times New Roman"/>
                <w:lang w:val="en-AU"/>
              </w:rPr>
              <w:t xml:space="preserve"> (1.34-</w:t>
            </w:r>
            <w:r w:rsidRPr="00673F44">
              <w:rPr>
                <w:rFonts w:eastAsia="Times New Roman"/>
                <w:lang w:val="en-AU"/>
              </w:rPr>
              <w:lastRenderedPageBreak/>
              <w:t>2.82)</w:t>
            </w:r>
          </w:p>
        </w:tc>
      </w:tr>
      <w:tr w:rsidR="00441BD3" w:rsidRPr="00673F44" w14:paraId="4B5151AA" w14:textId="77777777" w:rsidTr="00F03A44">
        <w:tc>
          <w:tcPr>
            <w:tcW w:w="1601" w:type="dxa"/>
          </w:tcPr>
          <w:p w14:paraId="4ADFC248" w14:textId="1467DF26" w:rsidR="00673F44" w:rsidRPr="00673F44" w:rsidRDefault="00673F44" w:rsidP="00673F44">
            <w:pPr>
              <w:jc w:val="both"/>
              <w:rPr>
                <w:rFonts w:eastAsia="Times New Roman"/>
                <w:lang w:val="en-AU"/>
              </w:rPr>
            </w:pPr>
            <w:r>
              <w:rPr>
                <w:rFonts w:eastAsia="Times New Roman"/>
                <w:lang w:val="en-AU"/>
              </w:rPr>
              <w:lastRenderedPageBreak/>
              <w:t>Early anxiety disorders</w:t>
            </w:r>
            <w:r w:rsidRPr="00673F44">
              <w:rPr>
                <w:rFonts w:eastAsia="Times New Roman"/>
                <w:vertAlign w:val="superscript"/>
                <w:lang w:val="en-AU"/>
              </w:rPr>
              <w:t>2</w:t>
            </w:r>
            <w:r w:rsidRPr="00673F44">
              <w:rPr>
                <w:rFonts w:eastAsia="Times New Roman"/>
                <w:lang w:val="en-AU"/>
              </w:rPr>
              <w:t xml:space="preserve"> </w:t>
            </w:r>
          </w:p>
        </w:tc>
        <w:tc>
          <w:tcPr>
            <w:tcW w:w="1601" w:type="dxa"/>
          </w:tcPr>
          <w:p w14:paraId="052D1070" w14:textId="77777777" w:rsidR="00673F44" w:rsidRPr="00673F44" w:rsidRDefault="00673F44" w:rsidP="00673F44">
            <w:pPr>
              <w:jc w:val="both"/>
              <w:rPr>
                <w:rFonts w:eastAsia="Times New Roman"/>
                <w:lang w:val="en-AU"/>
              </w:rPr>
            </w:pPr>
          </w:p>
        </w:tc>
        <w:tc>
          <w:tcPr>
            <w:tcW w:w="1601" w:type="dxa"/>
          </w:tcPr>
          <w:p w14:paraId="2CDC48B8" w14:textId="77777777" w:rsidR="00673F44" w:rsidRPr="00673F44" w:rsidRDefault="00673F44" w:rsidP="00673F44">
            <w:pPr>
              <w:jc w:val="both"/>
              <w:rPr>
                <w:rFonts w:eastAsia="Times New Roman"/>
                <w:lang w:val="en-AU"/>
              </w:rPr>
            </w:pPr>
          </w:p>
        </w:tc>
        <w:tc>
          <w:tcPr>
            <w:tcW w:w="1601" w:type="dxa"/>
          </w:tcPr>
          <w:p w14:paraId="19DE7EE2" w14:textId="77777777" w:rsidR="00673F44" w:rsidRPr="00673F44" w:rsidRDefault="00673F44" w:rsidP="00673F44">
            <w:pPr>
              <w:jc w:val="both"/>
              <w:rPr>
                <w:rFonts w:eastAsia="Times New Roman"/>
                <w:lang w:val="en-AU"/>
              </w:rPr>
            </w:pPr>
          </w:p>
        </w:tc>
        <w:tc>
          <w:tcPr>
            <w:tcW w:w="1601" w:type="dxa"/>
          </w:tcPr>
          <w:p w14:paraId="07B654E2" w14:textId="77777777" w:rsidR="00673F44" w:rsidRPr="00673F44" w:rsidRDefault="00673F44" w:rsidP="00673F44">
            <w:pPr>
              <w:jc w:val="both"/>
              <w:rPr>
                <w:rFonts w:eastAsia="Times New Roman"/>
                <w:lang w:val="en-AU"/>
              </w:rPr>
            </w:pPr>
          </w:p>
        </w:tc>
        <w:tc>
          <w:tcPr>
            <w:tcW w:w="1601" w:type="dxa"/>
          </w:tcPr>
          <w:p w14:paraId="78E31F17" w14:textId="77777777" w:rsidR="00673F44" w:rsidRPr="00673F44" w:rsidRDefault="00673F44" w:rsidP="00673F44">
            <w:pPr>
              <w:jc w:val="both"/>
              <w:rPr>
                <w:rFonts w:eastAsia="Times New Roman"/>
                <w:lang w:val="en-AU"/>
              </w:rPr>
            </w:pPr>
          </w:p>
        </w:tc>
        <w:tc>
          <w:tcPr>
            <w:tcW w:w="1601" w:type="dxa"/>
          </w:tcPr>
          <w:p w14:paraId="3C2CB003" w14:textId="77777777" w:rsidR="00673F44" w:rsidRPr="00673F44" w:rsidRDefault="00673F44" w:rsidP="00673F44">
            <w:pPr>
              <w:jc w:val="both"/>
              <w:rPr>
                <w:rFonts w:eastAsia="Times New Roman"/>
                <w:lang w:val="en-AU"/>
              </w:rPr>
            </w:pPr>
          </w:p>
        </w:tc>
        <w:tc>
          <w:tcPr>
            <w:tcW w:w="1601" w:type="dxa"/>
          </w:tcPr>
          <w:p w14:paraId="19694A45" w14:textId="77777777" w:rsidR="00673F44" w:rsidRPr="00673F44" w:rsidRDefault="00673F44" w:rsidP="00673F44">
            <w:pPr>
              <w:jc w:val="both"/>
              <w:rPr>
                <w:rFonts w:eastAsia="Times New Roman"/>
                <w:lang w:val="en-AU"/>
              </w:rPr>
            </w:pPr>
          </w:p>
        </w:tc>
        <w:tc>
          <w:tcPr>
            <w:tcW w:w="1601" w:type="dxa"/>
          </w:tcPr>
          <w:p w14:paraId="7752F11C" w14:textId="77777777" w:rsidR="00673F44" w:rsidRPr="00673F44" w:rsidRDefault="00673F44" w:rsidP="00673F44">
            <w:pPr>
              <w:jc w:val="both"/>
              <w:rPr>
                <w:rFonts w:eastAsia="Times New Roman"/>
                <w:lang w:val="en-AU"/>
              </w:rPr>
            </w:pPr>
          </w:p>
        </w:tc>
        <w:tc>
          <w:tcPr>
            <w:tcW w:w="1601" w:type="dxa"/>
          </w:tcPr>
          <w:p w14:paraId="43F8BA47" w14:textId="77777777" w:rsidR="00673F44" w:rsidRPr="00673F44" w:rsidRDefault="00673F44" w:rsidP="00673F44">
            <w:pPr>
              <w:jc w:val="both"/>
              <w:rPr>
                <w:rFonts w:eastAsia="Times New Roman"/>
                <w:lang w:val="en-AU"/>
              </w:rPr>
            </w:pPr>
          </w:p>
        </w:tc>
        <w:tc>
          <w:tcPr>
            <w:tcW w:w="1601" w:type="dxa"/>
          </w:tcPr>
          <w:p w14:paraId="380F206B" w14:textId="77777777" w:rsidR="00673F44" w:rsidRPr="00673F44" w:rsidRDefault="00673F44" w:rsidP="00673F44">
            <w:pPr>
              <w:jc w:val="both"/>
            </w:pPr>
          </w:p>
        </w:tc>
        <w:tc>
          <w:tcPr>
            <w:tcW w:w="1601" w:type="dxa"/>
          </w:tcPr>
          <w:p w14:paraId="375B6E8E" w14:textId="77777777" w:rsidR="00673F44" w:rsidRPr="00673F44" w:rsidRDefault="00673F44" w:rsidP="00673F44">
            <w:pPr>
              <w:jc w:val="both"/>
            </w:pPr>
          </w:p>
        </w:tc>
        <w:tc>
          <w:tcPr>
            <w:tcW w:w="1601" w:type="dxa"/>
          </w:tcPr>
          <w:p w14:paraId="49AD1494" w14:textId="77777777" w:rsidR="00673F44" w:rsidRPr="00673F44" w:rsidRDefault="00673F44" w:rsidP="00673F44">
            <w:pPr>
              <w:jc w:val="both"/>
            </w:pPr>
          </w:p>
        </w:tc>
        <w:tc>
          <w:tcPr>
            <w:tcW w:w="1601" w:type="dxa"/>
          </w:tcPr>
          <w:p w14:paraId="0FFB4730" w14:textId="77777777" w:rsidR="00673F44" w:rsidRPr="00673F44" w:rsidRDefault="00673F44" w:rsidP="00673F44">
            <w:pPr>
              <w:jc w:val="both"/>
            </w:pPr>
          </w:p>
        </w:tc>
        <w:tc>
          <w:tcPr>
            <w:tcW w:w="1601" w:type="dxa"/>
          </w:tcPr>
          <w:p w14:paraId="35E6B29D" w14:textId="77777777" w:rsidR="00673F44" w:rsidRPr="00673F44" w:rsidRDefault="00673F44" w:rsidP="00673F44">
            <w:pPr>
              <w:jc w:val="both"/>
            </w:pPr>
          </w:p>
        </w:tc>
        <w:tc>
          <w:tcPr>
            <w:tcW w:w="1601" w:type="dxa"/>
          </w:tcPr>
          <w:p w14:paraId="6E5EF105" w14:textId="77777777" w:rsidR="00673F44" w:rsidRPr="00673F44" w:rsidRDefault="00673F44" w:rsidP="00673F44">
            <w:pPr>
              <w:jc w:val="both"/>
            </w:pPr>
          </w:p>
        </w:tc>
      </w:tr>
      <w:tr w:rsidR="00441BD3" w:rsidRPr="00673F44" w14:paraId="47ED0E51" w14:textId="77777777" w:rsidTr="00F03A44">
        <w:tc>
          <w:tcPr>
            <w:tcW w:w="1601" w:type="dxa"/>
          </w:tcPr>
          <w:p w14:paraId="09B6C28C" w14:textId="53768A90" w:rsidR="00673F44" w:rsidRPr="00673F44" w:rsidRDefault="00673F44" w:rsidP="00673F44">
            <w:pPr>
              <w:jc w:val="both"/>
              <w:rPr>
                <w:rFonts w:eastAsia="Times New Roman"/>
                <w:lang w:val="en-AU"/>
              </w:rPr>
            </w:pPr>
            <w:r w:rsidRPr="00673F44">
              <w:rPr>
                <w:rFonts w:eastAsia="Times New Roman"/>
                <w:lang w:val="en-AU"/>
              </w:rPr>
              <w:t>All</w:t>
            </w:r>
          </w:p>
        </w:tc>
        <w:tc>
          <w:tcPr>
            <w:tcW w:w="1601" w:type="dxa"/>
          </w:tcPr>
          <w:p w14:paraId="43523BE4" w14:textId="77777777" w:rsidR="00673F44" w:rsidRPr="00673F44" w:rsidRDefault="00673F44" w:rsidP="00673F44">
            <w:pPr>
              <w:jc w:val="both"/>
              <w:rPr>
                <w:rFonts w:eastAsia="Times New Roman"/>
                <w:lang w:val="en-AU"/>
              </w:rPr>
            </w:pPr>
            <w:r w:rsidRPr="00673F44">
              <w:rPr>
                <w:rFonts w:eastAsia="Times New Roman"/>
                <w:lang w:val="en-AU"/>
              </w:rPr>
              <w:t>951 (25.6)</w:t>
            </w:r>
          </w:p>
        </w:tc>
        <w:tc>
          <w:tcPr>
            <w:tcW w:w="1601" w:type="dxa"/>
          </w:tcPr>
          <w:p w14:paraId="44D07B29"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0D11ABDD" w14:textId="77777777" w:rsidR="00673F44" w:rsidRPr="00673F44" w:rsidRDefault="00673F44" w:rsidP="00673F44">
            <w:pPr>
              <w:jc w:val="both"/>
              <w:rPr>
                <w:rFonts w:eastAsia="Times New Roman"/>
                <w:lang w:val="en-AU"/>
              </w:rPr>
            </w:pPr>
            <w:r w:rsidRPr="00673F44">
              <w:rPr>
                <w:rFonts w:eastAsia="Times New Roman"/>
                <w:lang w:val="en-AU"/>
              </w:rPr>
              <w:t>0.98 (0.82-1.17)</w:t>
            </w:r>
          </w:p>
        </w:tc>
        <w:tc>
          <w:tcPr>
            <w:tcW w:w="1601" w:type="dxa"/>
          </w:tcPr>
          <w:p w14:paraId="79FAFA33" w14:textId="77777777" w:rsidR="00673F44" w:rsidRPr="00673F44" w:rsidRDefault="00673F44" w:rsidP="00673F44">
            <w:pPr>
              <w:jc w:val="both"/>
              <w:rPr>
                <w:rFonts w:eastAsia="Times New Roman"/>
                <w:lang w:val="en-AU"/>
              </w:rPr>
            </w:pPr>
            <w:r w:rsidRPr="00673F44">
              <w:rPr>
                <w:rFonts w:eastAsia="Times New Roman"/>
                <w:lang w:val="en-AU"/>
              </w:rPr>
              <w:t>0.93 (0.77-1.12)</w:t>
            </w:r>
          </w:p>
        </w:tc>
        <w:tc>
          <w:tcPr>
            <w:tcW w:w="1601" w:type="dxa"/>
          </w:tcPr>
          <w:p w14:paraId="2C5D6A38" w14:textId="77777777" w:rsidR="00673F44" w:rsidRPr="00673F44" w:rsidRDefault="00673F44" w:rsidP="00673F44">
            <w:pPr>
              <w:jc w:val="both"/>
              <w:rPr>
                <w:rFonts w:eastAsia="Times New Roman"/>
                <w:lang w:val="en-AU"/>
              </w:rPr>
            </w:pPr>
            <w:r w:rsidRPr="00673F44">
              <w:rPr>
                <w:rFonts w:eastAsia="Times New Roman"/>
                <w:b/>
                <w:lang w:val="en-AU"/>
              </w:rPr>
              <w:t>2.75</w:t>
            </w:r>
            <w:r w:rsidRPr="00673F44">
              <w:rPr>
                <w:rFonts w:eastAsia="Times New Roman"/>
                <w:lang w:val="en-AU"/>
              </w:rPr>
              <w:t xml:space="preserve"> (2.36-3.21)</w:t>
            </w:r>
          </w:p>
        </w:tc>
        <w:tc>
          <w:tcPr>
            <w:tcW w:w="1601" w:type="dxa"/>
          </w:tcPr>
          <w:p w14:paraId="16C0AB35" w14:textId="77777777" w:rsidR="00673F44" w:rsidRPr="00673F44" w:rsidRDefault="00673F44" w:rsidP="00673F44">
            <w:pPr>
              <w:jc w:val="both"/>
              <w:rPr>
                <w:rFonts w:eastAsia="Times New Roman"/>
                <w:lang w:val="en-AU"/>
              </w:rPr>
            </w:pPr>
            <w:r w:rsidRPr="00673F44">
              <w:rPr>
                <w:rFonts w:eastAsia="Times New Roman"/>
                <w:b/>
                <w:lang w:val="en-AU"/>
              </w:rPr>
              <w:t xml:space="preserve">1.96 </w:t>
            </w:r>
            <w:r w:rsidRPr="00673F44">
              <w:rPr>
                <w:rFonts w:eastAsia="Times New Roman"/>
                <w:lang w:val="en-AU"/>
              </w:rPr>
              <w:t>(1.41-2.71)</w:t>
            </w:r>
          </w:p>
        </w:tc>
        <w:tc>
          <w:tcPr>
            <w:tcW w:w="1601" w:type="dxa"/>
          </w:tcPr>
          <w:p w14:paraId="7874C0F4" w14:textId="77777777" w:rsidR="00673F44" w:rsidRPr="00673F44" w:rsidRDefault="00673F44" w:rsidP="00673F44">
            <w:pPr>
              <w:jc w:val="both"/>
              <w:rPr>
                <w:rFonts w:eastAsia="Times New Roman"/>
                <w:lang w:val="en-AU"/>
              </w:rPr>
            </w:pPr>
            <w:r w:rsidRPr="00673F44">
              <w:rPr>
                <w:rFonts w:eastAsia="Times New Roman"/>
                <w:b/>
                <w:lang w:val="en-AU"/>
              </w:rPr>
              <w:t>1.85</w:t>
            </w:r>
            <w:r w:rsidRPr="00673F44">
              <w:rPr>
                <w:rFonts w:eastAsia="Times New Roman"/>
                <w:lang w:val="en-AU"/>
              </w:rPr>
              <w:t xml:space="preserve"> (1.58-2.17)</w:t>
            </w:r>
          </w:p>
        </w:tc>
        <w:tc>
          <w:tcPr>
            <w:tcW w:w="1601" w:type="dxa"/>
          </w:tcPr>
          <w:p w14:paraId="321B5364" w14:textId="77777777" w:rsidR="00673F44" w:rsidRPr="00673F44" w:rsidRDefault="00673F44" w:rsidP="00673F44">
            <w:pPr>
              <w:jc w:val="both"/>
              <w:rPr>
                <w:rFonts w:eastAsia="Times New Roman"/>
                <w:lang w:val="en-AU"/>
              </w:rPr>
            </w:pPr>
            <w:r w:rsidRPr="00673F44">
              <w:rPr>
                <w:rFonts w:eastAsia="Times New Roman"/>
                <w:b/>
                <w:lang w:val="en-AU"/>
              </w:rPr>
              <w:t xml:space="preserve">1.51 </w:t>
            </w:r>
            <w:r w:rsidRPr="00673F44">
              <w:rPr>
                <w:rFonts w:eastAsia="Times New Roman"/>
                <w:lang w:val="en-AU"/>
              </w:rPr>
              <w:t>(1.13-2.00)</w:t>
            </w:r>
          </w:p>
        </w:tc>
        <w:tc>
          <w:tcPr>
            <w:tcW w:w="1601" w:type="dxa"/>
          </w:tcPr>
          <w:p w14:paraId="5D5AFBD1" w14:textId="77777777" w:rsidR="00673F44" w:rsidRPr="00673F44" w:rsidRDefault="00673F44" w:rsidP="00673F44">
            <w:pPr>
              <w:jc w:val="both"/>
              <w:rPr>
                <w:rFonts w:eastAsia="Times New Roman"/>
                <w:lang w:val="en-AU"/>
              </w:rPr>
            </w:pPr>
            <w:r w:rsidRPr="00673F44">
              <w:rPr>
                <w:rFonts w:eastAsia="Times New Roman"/>
                <w:b/>
                <w:lang w:val="en-AU"/>
              </w:rPr>
              <w:t>1.43</w:t>
            </w:r>
            <w:r w:rsidRPr="00673F44">
              <w:rPr>
                <w:rFonts w:eastAsia="Times New Roman"/>
                <w:lang w:val="en-AU"/>
              </w:rPr>
              <w:t xml:space="preserve"> (1.12-1.81)</w:t>
            </w:r>
          </w:p>
        </w:tc>
        <w:tc>
          <w:tcPr>
            <w:tcW w:w="1601" w:type="dxa"/>
          </w:tcPr>
          <w:p w14:paraId="067B6EA0" w14:textId="77777777" w:rsidR="00673F44" w:rsidRPr="00673F44" w:rsidRDefault="00673F44" w:rsidP="00673F44">
            <w:pPr>
              <w:jc w:val="both"/>
              <w:rPr>
                <w:rFonts w:eastAsia="Times New Roman"/>
                <w:lang w:val="en-AU"/>
              </w:rPr>
            </w:pPr>
            <w:r w:rsidRPr="00673F44">
              <w:rPr>
                <w:rFonts w:eastAsia="Times New Roman"/>
                <w:b/>
                <w:lang w:val="en-AU"/>
              </w:rPr>
              <w:t>1.33</w:t>
            </w:r>
            <w:r w:rsidRPr="00673F44">
              <w:rPr>
                <w:rFonts w:eastAsia="Times New Roman"/>
                <w:lang w:val="en-AU"/>
              </w:rPr>
              <w:t xml:space="preserve"> (1.01-1.76)</w:t>
            </w:r>
          </w:p>
        </w:tc>
        <w:tc>
          <w:tcPr>
            <w:tcW w:w="1601" w:type="dxa"/>
          </w:tcPr>
          <w:p w14:paraId="484FA09A" w14:textId="77777777" w:rsidR="00673F44" w:rsidRPr="00673F44" w:rsidRDefault="00673F44" w:rsidP="00673F44">
            <w:pPr>
              <w:jc w:val="both"/>
              <w:rPr>
                <w:rFonts w:eastAsia="Times New Roman"/>
                <w:lang w:val="en-AU"/>
              </w:rPr>
            </w:pPr>
            <w:r w:rsidRPr="00673F44">
              <w:rPr>
                <w:rFonts w:eastAsia="Times New Roman"/>
                <w:b/>
                <w:lang w:val="en-AU"/>
              </w:rPr>
              <w:t>2.42</w:t>
            </w:r>
            <w:r w:rsidRPr="00673F44">
              <w:rPr>
                <w:rFonts w:eastAsia="Times New Roman"/>
                <w:lang w:val="en-AU"/>
              </w:rPr>
              <w:t xml:space="preserve"> (1.74-3.37)</w:t>
            </w:r>
          </w:p>
        </w:tc>
        <w:tc>
          <w:tcPr>
            <w:tcW w:w="1601" w:type="dxa"/>
          </w:tcPr>
          <w:p w14:paraId="31D121CB" w14:textId="77777777" w:rsidR="00673F44" w:rsidRPr="00673F44" w:rsidRDefault="00673F44" w:rsidP="00673F44">
            <w:pPr>
              <w:jc w:val="both"/>
              <w:rPr>
                <w:rFonts w:eastAsia="Times New Roman"/>
                <w:lang w:val="en-AU"/>
              </w:rPr>
            </w:pPr>
            <w:r w:rsidRPr="00673F44">
              <w:rPr>
                <w:rFonts w:eastAsia="Times New Roman"/>
                <w:b/>
                <w:lang w:val="en-AU"/>
              </w:rPr>
              <w:t>1.23</w:t>
            </w:r>
            <w:r w:rsidRPr="00673F44">
              <w:rPr>
                <w:rFonts w:eastAsia="Times New Roman"/>
                <w:lang w:val="en-AU"/>
              </w:rPr>
              <w:t xml:space="preserve"> (1.06-1.43)</w:t>
            </w:r>
          </w:p>
        </w:tc>
        <w:tc>
          <w:tcPr>
            <w:tcW w:w="1601" w:type="dxa"/>
          </w:tcPr>
          <w:p w14:paraId="3F0A2729" w14:textId="77777777" w:rsidR="00673F44" w:rsidRPr="00673F44" w:rsidRDefault="00673F44" w:rsidP="00673F44">
            <w:pPr>
              <w:jc w:val="both"/>
              <w:rPr>
                <w:rFonts w:eastAsia="Times New Roman"/>
                <w:lang w:val="en-AU"/>
              </w:rPr>
            </w:pPr>
            <w:r w:rsidRPr="00673F44">
              <w:rPr>
                <w:rFonts w:eastAsia="Times New Roman"/>
                <w:b/>
                <w:lang w:val="en-AU"/>
              </w:rPr>
              <w:t>1.32</w:t>
            </w:r>
            <w:r w:rsidRPr="00673F44">
              <w:rPr>
                <w:rFonts w:eastAsia="Times New Roman"/>
                <w:lang w:val="en-AU"/>
              </w:rPr>
              <w:t xml:space="preserve"> (1.05-1.66)</w:t>
            </w:r>
          </w:p>
        </w:tc>
        <w:tc>
          <w:tcPr>
            <w:tcW w:w="1601" w:type="dxa"/>
          </w:tcPr>
          <w:p w14:paraId="038D3580" w14:textId="77777777" w:rsidR="00673F44" w:rsidRPr="00673F44" w:rsidRDefault="00673F44" w:rsidP="00673F44">
            <w:pPr>
              <w:jc w:val="both"/>
              <w:rPr>
                <w:rFonts w:eastAsia="Times New Roman"/>
                <w:lang w:val="en-AU"/>
              </w:rPr>
            </w:pPr>
            <w:r w:rsidRPr="00673F44">
              <w:rPr>
                <w:rFonts w:eastAsia="Times New Roman"/>
                <w:b/>
                <w:lang w:val="en-AU"/>
              </w:rPr>
              <w:t>1.41</w:t>
            </w:r>
            <w:r w:rsidRPr="00673F44">
              <w:rPr>
                <w:rFonts w:eastAsia="Times New Roman"/>
                <w:lang w:val="en-AU"/>
              </w:rPr>
              <w:t xml:space="preserve"> (1.03-1.94)</w:t>
            </w:r>
          </w:p>
        </w:tc>
        <w:tc>
          <w:tcPr>
            <w:tcW w:w="1601" w:type="dxa"/>
          </w:tcPr>
          <w:p w14:paraId="5B4A2EAA" w14:textId="77777777" w:rsidR="00673F44" w:rsidRPr="00673F44" w:rsidRDefault="00673F44" w:rsidP="00673F44">
            <w:pPr>
              <w:jc w:val="both"/>
            </w:pPr>
            <w:r w:rsidRPr="00673F44">
              <w:rPr>
                <w:rFonts w:eastAsia="Times New Roman"/>
                <w:b/>
                <w:lang w:val="en-AU"/>
              </w:rPr>
              <w:t>1.90</w:t>
            </w:r>
            <w:r w:rsidRPr="00673F44">
              <w:rPr>
                <w:rFonts w:eastAsia="Times New Roman"/>
                <w:lang w:val="en-AU"/>
              </w:rPr>
              <w:t xml:space="preserve"> (1.61-2.24)</w:t>
            </w:r>
          </w:p>
        </w:tc>
      </w:tr>
      <w:tr w:rsidR="00441BD3" w:rsidRPr="00673F44" w14:paraId="2719E792" w14:textId="77777777" w:rsidTr="00F03A44">
        <w:tc>
          <w:tcPr>
            <w:tcW w:w="1601" w:type="dxa"/>
          </w:tcPr>
          <w:p w14:paraId="6C4B1C1B" w14:textId="15139763" w:rsidR="00673F44" w:rsidRPr="00673F44" w:rsidRDefault="00673F44" w:rsidP="00673F44">
            <w:pPr>
              <w:jc w:val="both"/>
              <w:rPr>
                <w:rFonts w:eastAsia="Times New Roman"/>
                <w:lang w:val="en-AU"/>
              </w:rPr>
            </w:pPr>
            <w:r w:rsidRPr="00673F44">
              <w:rPr>
                <w:rFonts w:eastAsia="Times New Roman"/>
                <w:lang w:val="en-AU"/>
              </w:rPr>
              <w:t>Males</w:t>
            </w:r>
          </w:p>
        </w:tc>
        <w:tc>
          <w:tcPr>
            <w:tcW w:w="1601" w:type="dxa"/>
          </w:tcPr>
          <w:p w14:paraId="18821A1E" w14:textId="77777777" w:rsidR="00673F44" w:rsidRPr="00673F44" w:rsidRDefault="00673F44" w:rsidP="00673F44">
            <w:pPr>
              <w:jc w:val="both"/>
              <w:rPr>
                <w:rFonts w:eastAsia="Times New Roman"/>
                <w:lang w:val="en-AU"/>
              </w:rPr>
            </w:pPr>
            <w:r w:rsidRPr="00673F44">
              <w:rPr>
                <w:rFonts w:eastAsia="Times New Roman"/>
                <w:lang w:val="en-AU"/>
              </w:rPr>
              <w:t>327 (18.7)</w:t>
            </w:r>
          </w:p>
        </w:tc>
        <w:tc>
          <w:tcPr>
            <w:tcW w:w="1601" w:type="dxa"/>
          </w:tcPr>
          <w:p w14:paraId="5230B05D"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30EAB3DB" w14:textId="77777777" w:rsidR="00673F44" w:rsidRPr="00673F44" w:rsidRDefault="00673F44" w:rsidP="00673F44">
            <w:pPr>
              <w:jc w:val="both"/>
              <w:rPr>
                <w:rFonts w:eastAsia="Times New Roman"/>
                <w:lang w:val="en-AU"/>
              </w:rPr>
            </w:pPr>
            <w:r w:rsidRPr="00673F44">
              <w:rPr>
                <w:rFonts w:eastAsia="Times New Roman"/>
                <w:lang w:val="en-AU"/>
              </w:rPr>
              <w:t>1.03 (0.76-1.41)</w:t>
            </w:r>
          </w:p>
        </w:tc>
        <w:tc>
          <w:tcPr>
            <w:tcW w:w="1601" w:type="dxa"/>
          </w:tcPr>
          <w:p w14:paraId="3702AAC1" w14:textId="77777777" w:rsidR="00673F44" w:rsidRPr="00673F44" w:rsidRDefault="00673F44" w:rsidP="00673F44">
            <w:pPr>
              <w:jc w:val="both"/>
              <w:rPr>
                <w:rFonts w:eastAsia="Times New Roman"/>
                <w:lang w:val="en-AU"/>
              </w:rPr>
            </w:pPr>
            <w:r w:rsidRPr="00673F44">
              <w:rPr>
                <w:rFonts w:eastAsia="Times New Roman"/>
                <w:lang w:val="en-AU"/>
              </w:rPr>
              <w:t>1.06 (0.80-1.41)</w:t>
            </w:r>
          </w:p>
        </w:tc>
        <w:tc>
          <w:tcPr>
            <w:tcW w:w="1601" w:type="dxa"/>
          </w:tcPr>
          <w:p w14:paraId="7C5D91EA" w14:textId="77777777" w:rsidR="00673F44" w:rsidRPr="00673F44" w:rsidRDefault="00673F44" w:rsidP="00673F44">
            <w:pPr>
              <w:jc w:val="both"/>
              <w:rPr>
                <w:rFonts w:eastAsia="Times New Roman"/>
                <w:lang w:val="en-AU"/>
              </w:rPr>
            </w:pPr>
            <w:r w:rsidRPr="00673F44">
              <w:rPr>
                <w:rFonts w:eastAsia="Times New Roman"/>
                <w:b/>
                <w:lang w:val="en-AU"/>
              </w:rPr>
              <w:t>2.48</w:t>
            </w:r>
            <w:r w:rsidRPr="00673F44">
              <w:rPr>
                <w:rFonts w:eastAsia="Times New Roman"/>
                <w:lang w:val="en-AU"/>
              </w:rPr>
              <w:t xml:space="preserve"> (1.93-3.20)</w:t>
            </w:r>
          </w:p>
        </w:tc>
        <w:tc>
          <w:tcPr>
            <w:tcW w:w="1601" w:type="dxa"/>
          </w:tcPr>
          <w:p w14:paraId="2CB3BC1D" w14:textId="77777777" w:rsidR="00673F44" w:rsidRPr="00673F44" w:rsidRDefault="00673F44" w:rsidP="00673F44">
            <w:pPr>
              <w:jc w:val="both"/>
              <w:rPr>
                <w:rFonts w:eastAsia="Times New Roman"/>
                <w:lang w:val="en-AU"/>
              </w:rPr>
            </w:pPr>
            <w:r w:rsidRPr="00673F44">
              <w:rPr>
                <w:rFonts w:eastAsia="Times New Roman"/>
                <w:b/>
                <w:lang w:val="en-AU"/>
              </w:rPr>
              <w:t xml:space="preserve">2.01 </w:t>
            </w:r>
            <w:r w:rsidRPr="00673F44">
              <w:rPr>
                <w:rFonts w:eastAsia="Times New Roman"/>
                <w:lang w:val="en-AU"/>
              </w:rPr>
              <w:t>(1.06-3.82)</w:t>
            </w:r>
          </w:p>
        </w:tc>
        <w:tc>
          <w:tcPr>
            <w:tcW w:w="1601" w:type="dxa"/>
          </w:tcPr>
          <w:p w14:paraId="064472FD" w14:textId="77777777" w:rsidR="00673F44" w:rsidRPr="00673F44" w:rsidRDefault="00673F44" w:rsidP="00673F44">
            <w:pPr>
              <w:jc w:val="both"/>
              <w:rPr>
                <w:rFonts w:eastAsia="Times New Roman"/>
                <w:lang w:val="en-AU"/>
              </w:rPr>
            </w:pPr>
            <w:r w:rsidRPr="00673F44">
              <w:rPr>
                <w:rFonts w:eastAsia="Times New Roman"/>
                <w:b/>
                <w:lang w:val="en-AU"/>
              </w:rPr>
              <w:t>2.01</w:t>
            </w:r>
            <w:r w:rsidRPr="00673F44">
              <w:rPr>
                <w:rFonts w:eastAsia="Times New Roman"/>
                <w:lang w:val="en-AU"/>
              </w:rPr>
              <w:t xml:space="preserve"> (1.55-2.61)</w:t>
            </w:r>
          </w:p>
        </w:tc>
        <w:tc>
          <w:tcPr>
            <w:tcW w:w="1601" w:type="dxa"/>
          </w:tcPr>
          <w:p w14:paraId="0AFC0E35" w14:textId="77777777" w:rsidR="00673F44" w:rsidRPr="00673F44" w:rsidRDefault="00673F44" w:rsidP="00673F44">
            <w:pPr>
              <w:jc w:val="both"/>
              <w:rPr>
                <w:rFonts w:eastAsia="Times New Roman"/>
                <w:lang w:val="en-AU"/>
              </w:rPr>
            </w:pPr>
            <w:r w:rsidRPr="00673F44">
              <w:rPr>
                <w:rFonts w:eastAsia="Times New Roman"/>
                <w:b/>
                <w:lang w:val="en-AU"/>
              </w:rPr>
              <w:t xml:space="preserve">1.71 </w:t>
            </w:r>
            <w:r w:rsidRPr="00673F44">
              <w:rPr>
                <w:rFonts w:eastAsia="Times New Roman"/>
                <w:lang w:val="en-AU"/>
              </w:rPr>
              <w:t>(1.05-2.78)</w:t>
            </w:r>
          </w:p>
        </w:tc>
        <w:tc>
          <w:tcPr>
            <w:tcW w:w="1601" w:type="dxa"/>
          </w:tcPr>
          <w:p w14:paraId="02B9C6DF" w14:textId="77777777" w:rsidR="00673F44" w:rsidRPr="00673F44" w:rsidRDefault="00673F44" w:rsidP="00673F44">
            <w:pPr>
              <w:jc w:val="both"/>
              <w:rPr>
                <w:rFonts w:eastAsia="Times New Roman"/>
                <w:lang w:val="en-AU"/>
              </w:rPr>
            </w:pPr>
            <w:r w:rsidRPr="00673F44">
              <w:rPr>
                <w:rFonts w:eastAsia="Times New Roman"/>
                <w:lang w:val="en-AU"/>
              </w:rPr>
              <w:t>1.27 (0.89-1.80)</w:t>
            </w:r>
          </w:p>
        </w:tc>
        <w:tc>
          <w:tcPr>
            <w:tcW w:w="1601" w:type="dxa"/>
          </w:tcPr>
          <w:p w14:paraId="2C0F14A8" w14:textId="77777777" w:rsidR="00673F44" w:rsidRPr="00673F44" w:rsidRDefault="00673F44" w:rsidP="00673F44">
            <w:pPr>
              <w:jc w:val="both"/>
              <w:rPr>
                <w:rFonts w:eastAsia="Times New Roman"/>
                <w:lang w:val="en-AU"/>
              </w:rPr>
            </w:pPr>
            <w:r w:rsidRPr="00673F44">
              <w:rPr>
                <w:rFonts w:eastAsia="Times New Roman"/>
                <w:b/>
                <w:lang w:val="en-AU"/>
              </w:rPr>
              <w:t>1.75</w:t>
            </w:r>
            <w:r w:rsidRPr="00673F44">
              <w:rPr>
                <w:rFonts w:eastAsia="Times New Roman"/>
                <w:lang w:val="en-AU"/>
              </w:rPr>
              <w:t xml:space="preserve"> (1.15-2.66)</w:t>
            </w:r>
          </w:p>
        </w:tc>
        <w:tc>
          <w:tcPr>
            <w:tcW w:w="1601" w:type="dxa"/>
          </w:tcPr>
          <w:p w14:paraId="59983AFD" w14:textId="77777777" w:rsidR="00673F44" w:rsidRPr="00673F44" w:rsidRDefault="00673F44" w:rsidP="00673F44">
            <w:pPr>
              <w:jc w:val="both"/>
              <w:rPr>
                <w:rFonts w:eastAsia="Times New Roman"/>
                <w:lang w:val="en-AU"/>
              </w:rPr>
            </w:pPr>
            <w:r w:rsidRPr="00673F44">
              <w:rPr>
                <w:rFonts w:eastAsia="Times New Roman"/>
                <w:b/>
                <w:lang w:val="en-AU"/>
              </w:rPr>
              <w:t>2.84</w:t>
            </w:r>
            <w:r w:rsidRPr="00673F44">
              <w:rPr>
                <w:rFonts w:eastAsia="Times New Roman"/>
                <w:lang w:val="en-AU"/>
              </w:rPr>
              <w:t xml:space="preserve"> (1.53-5.27)</w:t>
            </w:r>
          </w:p>
        </w:tc>
        <w:tc>
          <w:tcPr>
            <w:tcW w:w="1601" w:type="dxa"/>
          </w:tcPr>
          <w:p w14:paraId="401BD11B" w14:textId="77777777" w:rsidR="00673F44" w:rsidRPr="00673F44" w:rsidRDefault="00673F44" w:rsidP="00673F44">
            <w:pPr>
              <w:jc w:val="both"/>
              <w:rPr>
                <w:rFonts w:eastAsia="Times New Roman"/>
                <w:lang w:val="en-AU"/>
              </w:rPr>
            </w:pPr>
            <w:r w:rsidRPr="00673F44">
              <w:rPr>
                <w:rFonts w:eastAsia="Times New Roman"/>
                <w:lang w:val="en-AU"/>
              </w:rPr>
              <w:t>1.03 (0.81-1.31)</w:t>
            </w:r>
          </w:p>
        </w:tc>
        <w:tc>
          <w:tcPr>
            <w:tcW w:w="1601" w:type="dxa"/>
          </w:tcPr>
          <w:p w14:paraId="0631C072" w14:textId="77777777" w:rsidR="00673F44" w:rsidRPr="00673F44" w:rsidRDefault="00673F44" w:rsidP="00673F44">
            <w:pPr>
              <w:jc w:val="both"/>
              <w:rPr>
                <w:rFonts w:eastAsia="Times New Roman"/>
                <w:lang w:val="en-AU"/>
              </w:rPr>
            </w:pPr>
            <w:r w:rsidRPr="00673F44">
              <w:rPr>
                <w:rFonts w:eastAsia="Times New Roman"/>
                <w:b/>
                <w:lang w:val="en-AU"/>
              </w:rPr>
              <w:t>1.59</w:t>
            </w:r>
            <w:r w:rsidRPr="00673F44">
              <w:rPr>
                <w:rFonts w:eastAsia="Times New Roman"/>
                <w:lang w:val="en-AU"/>
              </w:rPr>
              <w:t xml:space="preserve"> (1.08-2.32)</w:t>
            </w:r>
          </w:p>
        </w:tc>
        <w:tc>
          <w:tcPr>
            <w:tcW w:w="1601" w:type="dxa"/>
          </w:tcPr>
          <w:p w14:paraId="3DB07B67" w14:textId="77777777" w:rsidR="00673F44" w:rsidRPr="00673F44" w:rsidRDefault="00673F44" w:rsidP="00673F44">
            <w:pPr>
              <w:jc w:val="both"/>
              <w:rPr>
                <w:rFonts w:eastAsia="Times New Roman"/>
                <w:lang w:val="en-AU"/>
              </w:rPr>
            </w:pPr>
            <w:r w:rsidRPr="00673F44">
              <w:rPr>
                <w:rFonts w:eastAsia="Times New Roman"/>
                <w:b/>
                <w:lang w:val="en-AU"/>
              </w:rPr>
              <w:t>2.22</w:t>
            </w:r>
            <w:r w:rsidRPr="00673F44">
              <w:rPr>
                <w:rFonts w:eastAsia="Times New Roman"/>
                <w:lang w:val="en-AU"/>
              </w:rPr>
              <w:t xml:space="preserve"> (1.42-3.48)</w:t>
            </w:r>
          </w:p>
        </w:tc>
        <w:tc>
          <w:tcPr>
            <w:tcW w:w="1601" w:type="dxa"/>
          </w:tcPr>
          <w:p w14:paraId="367AFBC8" w14:textId="77777777" w:rsidR="00673F44" w:rsidRPr="00673F44" w:rsidRDefault="00673F44" w:rsidP="00673F44">
            <w:pPr>
              <w:jc w:val="both"/>
            </w:pPr>
            <w:r w:rsidRPr="00673F44">
              <w:rPr>
                <w:rFonts w:eastAsia="Times New Roman"/>
                <w:lang w:val="en-AU"/>
              </w:rPr>
              <w:t>1.25 (0.74-2.11)</w:t>
            </w:r>
          </w:p>
        </w:tc>
      </w:tr>
      <w:tr w:rsidR="00441BD3" w:rsidRPr="00673F44" w14:paraId="09924F89" w14:textId="77777777" w:rsidTr="00F03A44">
        <w:tc>
          <w:tcPr>
            <w:tcW w:w="1601" w:type="dxa"/>
          </w:tcPr>
          <w:p w14:paraId="27D5A38F" w14:textId="36037837" w:rsidR="00673F44" w:rsidRPr="00673F44" w:rsidRDefault="00673F44" w:rsidP="00673F44">
            <w:pPr>
              <w:jc w:val="both"/>
              <w:rPr>
                <w:rFonts w:eastAsia="Times New Roman"/>
                <w:lang w:val="en-AU"/>
              </w:rPr>
            </w:pPr>
            <w:r w:rsidRPr="00673F44">
              <w:rPr>
                <w:rFonts w:eastAsia="Times New Roman"/>
                <w:lang w:val="en-AU"/>
              </w:rPr>
              <w:t>Females</w:t>
            </w:r>
          </w:p>
        </w:tc>
        <w:tc>
          <w:tcPr>
            <w:tcW w:w="1601" w:type="dxa"/>
          </w:tcPr>
          <w:p w14:paraId="49F05E6B" w14:textId="77777777" w:rsidR="00673F44" w:rsidRPr="00673F44" w:rsidRDefault="00673F44" w:rsidP="00673F44">
            <w:pPr>
              <w:jc w:val="both"/>
              <w:rPr>
                <w:rFonts w:eastAsia="Times New Roman"/>
                <w:lang w:val="en-AU"/>
              </w:rPr>
            </w:pPr>
            <w:r w:rsidRPr="00673F44">
              <w:rPr>
                <w:rFonts w:eastAsia="Times New Roman"/>
                <w:lang w:val="en-AU"/>
              </w:rPr>
              <w:t>624 (31.7)</w:t>
            </w:r>
          </w:p>
        </w:tc>
        <w:tc>
          <w:tcPr>
            <w:tcW w:w="1601" w:type="dxa"/>
          </w:tcPr>
          <w:p w14:paraId="256314ED"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65268AB5" w14:textId="77777777" w:rsidR="00673F44" w:rsidRPr="00673F44" w:rsidRDefault="00673F44" w:rsidP="00673F44">
            <w:pPr>
              <w:jc w:val="both"/>
              <w:rPr>
                <w:rFonts w:eastAsia="Times New Roman"/>
                <w:lang w:val="en-AU"/>
              </w:rPr>
            </w:pPr>
            <w:r w:rsidRPr="00673F44">
              <w:rPr>
                <w:rFonts w:eastAsia="Times New Roman"/>
                <w:lang w:val="en-AU"/>
              </w:rPr>
              <w:t>0.90 (0.72-1.13)</w:t>
            </w:r>
          </w:p>
        </w:tc>
        <w:tc>
          <w:tcPr>
            <w:tcW w:w="1601" w:type="dxa"/>
          </w:tcPr>
          <w:p w14:paraId="12A42DF4" w14:textId="77777777" w:rsidR="00673F44" w:rsidRPr="00673F44" w:rsidRDefault="00673F44" w:rsidP="00673F44">
            <w:pPr>
              <w:jc w:val="both"/>
              <w:rPr>
                <w:rFonts w:eastAsia="Times New Roman"/>
                <w:lang w:val="en-AU"/>
              </w:rPr>
            </w:pPr>
            <w:r w:rsidRPr="00673F44">
              <w:rPr>
                <w:rFonts w:eastAsia="Times New Roman"/>
                <w:lang w:val="en-AU"/>
              </w:rPr>
              <w:t>1.01 (0.77-1.32)</w:t>
            </w:r>
          </w:p>
        </w:tc>
        <w:tc>
          <w:tcPr>
            <w:tcW w:w="1601" w:type="dxa"/>
          </w:tcPr>
          <w:p w14:paraId="3F83A835" w14:textId="77777777" w:rsidR="00673F44" w:rsidRPr="00673F44" w:rsidRDefault="00673F44" w:rsidP="00673F44">
            <w:pPr>
              <w:jc w:val="both"/>
              <w:rPr>
                <w:rFonts w:eastAsia="Times New Roman"/>
                <w:lang w:val="en-AU"/>
              </w:rPr>
            </w:pPr>
            <w:r w:rsidRPr="00673F44">
              <w:rPr>
                <w:rFonts w:eastAsia="Times New Roman"/>
                <w:b/>
                <w:lang w:val="en-AU"/>
              </w:rPr>
              <w:t>2.76</w:t>
            </w:r>
            <w:r w:rsidRPr="00673F44">
              <w:rPr>
                <w:rFonts w:eastAsia="Times New Roman"/>
                <w:lang w:val="en-AU"/>
              </w:rPr>
              <w:t xml:space="preserve"> (2.26-3.36)</w:t>
            </w:r>
          </w:p>
        </w:tc>
        <w:tc>
          <w:tcPr>
            <w:tcW w:w="1601" w:type="dxa"/>
          </w:tcPr>
          <w:p w14:paraId="38D8C66E" w14:textId="77777777" w:rsidR="00673F44" w:rsidRPr="00673F44" w:rsidRDefault="00673F44" w:rsidP="00673F44">
            <w:pPr>
              <w:jc w:val="both"/>
              <w:rPr>
                <w:rFonts w:eastAsia="Times New Roman"/>
                <w:lang w:val="en-AU"/>
              </w:rPr>
            </w:pPr>
            <w:r w:rsidRPr="00673F44">
              <w:rPr>
                <w:rFonts w:eastAsia="Times New Roman"/>
                <w:b/>
                <w:lang w:val="en-AU"/>
              </w:rPr>
              <w:t xml:space="preserve">1.65 </w:t>
            </w:r>
            <w:r w:rsidRPr="00673F44">
              <w:rPr>
                <w:rFonts w:eastAsia="Times New Roman"/>
                <w:lang w:val="en-AU"/>
              </w:rPr>
              <w:t>(1.13-2.42)</w:t>
            </w:r>
          </w:p>
        </w:tc>
        <w:tc>
          <w:tcPr>
            <w:tcW w:w="1601" w:type="dxa"/>
          </w:tcPr>
          <w:p w14:paraId="6F41473E" w14:textId="77777777" w:rsidR="00673F44" w:rsidRPr="00673F44" w:rsidRDefault="00673F44" w:rsidP="00673F44">
            <w:pPr>
              <w:jc w:val="both"/>
              <w:rPr>
                <w:rFonts w:eastAsia="Times New Roman"/>
                <w:lang w:val="en-AU"/>
              </w:rPr>
            </w:pPr>
            <w:r w:rsidRPr="00673F44">
              <w:rPr>
                <w:rFonts w:eastAsia="Times New Roman"/>
                <w:b/>
                <w:lang w:val="en-AU"/>
              </w:rPr>
              <w:t>1.65</w:t>
            </w:r>
            <w:r w:rsidRPr="00673F44">
              <w:rPr>
                <w:rFonts w:eastAsia="Times New Roman"/>
                <w:lang w:val="en-AU"/>
              </w:rPr>
              <w:t xml:space="preserve"> (1.35-2.02)</w:t>
            </w:r>
          </w:p>
        </w:tc>
        <w:tc>
          <w:tcPr>
            <w:tcW w:w="1601" w:type="dxa"/>
          </w:tcPr>
          <w:p w14:paraId="36571B32" w14:textId="77777777" w:rsidR="00673F44" w:rsidRPr="00673F44" w:rsidRDefault="00673F44" w:rsidP="00673F44">
            <w:pPr>
              <w:jc w:val="both"/>
              <w:rPr>
                <w:rFonts w:eastAsia="Times New Roman"/>
                <w:lang w:val="en-AU"/>
              </w:rPr>
            </w:pPr>
            <w:r w:rsidRPr="00673F44">
              <w:rPr>
                <w:rFonts w:eastAsia="Times New Roman"/>
                <w:lang w:val="en-AU"/>
              </w:rPr>
              <w:t>1.29 (0.91-1.84)</w:t>
            </w:r>
          </w:p>
        </w:tc>
        <w:tc>
          <w:tcPr>
            <w:tcW w:w="1601" w:type="dxa"/>
          </w:tcPr>
          <w:p w14:paraId="46BB28CD" w14:textId="77777777" w:rsidR="00673F44" w:rsidRPr="00673F44" w:rsidRDefault="00673F44" w:rsidP="00673F44">
            <w:pPr>
              <w:jc w:val="both"/>
              <w:rPr>
                <w:rFonts w:eastAsia="Times New Roman"/>
                <w:lang w:val="en-AU"/>
              </w:rPr>
            </w:pPr>
            <w:r w:rsidRPr="00673F44">
              <w:rPr>
                <w:rFonts w:eastAsia="Times New Roman"/>
                <w:lang w:val="en-AU"/>
              </w:rPr>
              <w:t>1.35 (0.96-1.88)</w:t>
            </w:r>
          </w:p>
        </w:tc>
        <w:tc>
          <w:tcPr>
            <w:tcW w:w="1601" w:type="dxa"/>
          </w:tcPr>
          <w:p w14:paraId="15191FEF" w14:textId="77777777" w:rsidR="00673F44" w:rsidRPr="00673F44" w:rsidRDefault="00673F44" w:rsidP="00673F44">
            <w:pPr>
              <w:jc w:val="both"/>
              <w:rPr>
                <w:rFonts w:eastAsia="Times New Roman"/>
                <w:lang w:val="en-AU"/>
              </w:rPr>
            </w:pPr>
            <w:r w:rsidRPr="00673F44">
              <w:rPr>
                <w:rFonts w:eastAsia="Times New Roman"/>
                <w:lang w:val="en-AU"/>
              </w:rPr>
              <w:t>1.11 (0.77-1.61)</w:t>
            </w:r>
          </w:p>
        </w:tc>
        <w:tc>
          <w:tcPr>
            <w:tcW w:w="1601" w:type="dxa"/>
          </w:tcPr>
          <w:p w14:paraId="7FEAD708" w14:textId="77777777" w:rsidR="00673F44" w:rsidRPr="00673F44" w:rsidRDefault="00673F44" w:rsidP="00673F44">
            <w:pPr>
              <w:jc w:val="both"/>
              <w:rPr>
                <w:rFonts w:eastAsia="Times New Roman"/>
                <w:lang w:val="en-AU"/>
              </w:rPr>
            </w:pPr>
            <w:r w:rsidRPr="00673F44">
              <w:rPr>
                <w:rFonts w:eastAsia="Times New Roman"/>
                <w:b/>
                <w:lang w:val="en-AU"/>
              </w:rPr>
              <w:t>1.97</w:t>
            </w:r>
            <w:r w:rsidRPr="00673F44">
              <w:rPr>
                <w:rFonts w:eastAsia="Times New Roman"/>
                <w:lang w:val="en-AU"/>
              </w:rPr>
              <w:t xml:space="preserve"> (1.33-2.92)</w:t>
            </w:r>
          </w:p>
        </w:tc>
        <w:tc>
          <w:tcPr>
            <w:tcW w:w="1601" w:type="dxa"/>
          </w:tcPr>
          <w:p w14:paraId="6F484B7C" w14:textId="77777777" w:rsidR="00673F44" w:rsidRPr="00673F44" w:rsidRDefault="00673F44" w:rsidP="00673F44">
            <w:pPr>
              <w:jc w:val="both"/>
              <w:rPr>
                <w:rFonts w:eastAsia="Times New Roman"/>
                <w:lang w:val="en-AU"/>
              </w:rPr>
            </w:pPr>
            <w:r w:rsidRPr="00673F44">
              <w:rPr>
                <w:rFonts w:eastAsia="Times New Roman"/>
                <w:b/>
                <w:lang w:val="en-AU"/>
              </w:rPr>
              <w:t>1.25</w:t>
            </w:r>
            <w:r w:rsidRPr="00673F44">
              <w:rPr>
                <w:rFonts w:eastAsia="Times New Roman"/>
                <w:lang w:val="en-AU"/>
              </w:rPr>
              <w:t xml:space="preserve"> (1.03-1.51)</w:t>
            </w:r>
          </w:p>
        </w:tc>
        <w:tc>
          <w:tcPr>
            <w:tcW w:w="1601" w:type="dxa"/>
          </w:tcPr>
          <w:p w14:paraId="4384BE5F" w14:textId="77777777" w:rsidR="00673F44" w:rsidRPr="00673F44" w:rsidRDefault="00673F44" w:rsidP="00673F44">
            <w:pPr>
              <w:jc w:val="both"/>
              <w:rPr>
                <w:rFonts w:eastAsia="Times New Roman"/>
                <w:lang w:val="en-AU"/>
              </w:rPr>
            </w:pPr>
            <w:r w:rsidRPr="00673F44">
              <w:rPr>
                <w:rFonts w:eastAsia="Times New Roman"/>
                <w:lang w:val="en-AU"/>
              </w:rPr>
              <w:t>1.11 (0.83-1.47)</w:t>
            </w:r>
          </w:p>
        </w:tc>
        <w:tc>
          <w:tcPr>
            <w:tcW w:w="1601" w:type="dxa"/>
          </w:tcPr>
          <w:p w14:paraId="568812C2" w14:textId="77777777" w:rsidR="00673F44" w:rsidRPr="00673F44" w:rsidRDefault="00673F44" w:rsidP="00673F44">
            <w:pPr>
              <w:jc w:val="both"/>
              <w:rPr>
                <w:rFonts w:eastAsia="Times New Roman"/>
                <w:lang w:val="en-AU"/>
              </w:rPr>
            </w:pPr>
            <w:r w:rsidRPr="00673F44">
              <w:rPr>
                <w:rFonts w:eastAsia="Times New Roman"/>
                <w:lang w:val="en-AU"/>
              </w:rPr>
              <w:t>1.01 (0.64-1.59)</w:t>
            </w:r>
          </w:p>
        </w:tc>
        <w:tc>
          <w:tcPr>
            <w:tcW w:w="1601" w:type="dxa"/>
          </w:tcPr>
          <w:p w14:paraId="3D448AEC" w14:textId="77777777" w:rsidR="00673F44" w:rsidRPr="00673F44" w:rsidRDefault="00673F44" w:rsidP="00673F44">
            <w:pPr>
              <w:jc w:val="both"/>
            </w:pPr>
            <w:r w:rsidRPr="00673F44">
              <w:rPr>
                <w:rFonts w:eastAsia="Times New Roman"/>
                <w:b/>
                <w:lang w:val="en-AU"/>
              </w:rPr>
              <w:t>1.51</w:t>
            </w:r>
            <w:r w:rsidRPr="00673F44">
              <w:rPr>
                <w:rFonts w:eastAsia="Times New Roman"/>
                <w:lang w:val="en-AU"/>
              </w:rPr>
              <w:t xml:space="preserve"> (1.24-1.83)</w:t>
            </w:r>
          </w:p>
        </w:tc>
      </w:tr>
      <w:tr w:rsidR="00441BD3" w:rsidRPr="00673F44" w14:paraId="3F3D83B6" w14:textId="77777777" w:rsidTr="00F03A44">
        <w:tc>
          <w:tcPr>
            <w:tcW w:w="1601" w:type="dxa"/>
          </w:tcPr>
          <w:p w14:paraId="4D01FF67" w14:textId="412F0CC0" w:rsidR="00673F44" w:rsidRPr="00673F44" w:rsidRDefault="00673F44" w:rsidP="00673F44">
            <w:pPr>
              <w:jc w:val="both"/>
              <w:rPr>
                <w:rFonts w:eastAsia="Times New Roman"/>
                <w:lang w:val="en-AU"/>
              </w:rPr>
            </w:pPr>
            <w:r>
              <w:rPr>
                <w:rFonts w:eastAsia="Times New Roman"/>
                <w:lang w:val="en-AU"/>
              </w:rPr>
              <w:t>Late anxiety disorders</w:t>
            </w:r>
            <w:r w:rsidRPr="00673F44">
              <w:rPr>
                <w:rFonts w:eastAsia="Times New Roman"/>
                <w:vertAlign w:val="superscript"/>
                <w:lang w:val="en-AU"/>
              </w:rPr>
              <w:t>3</w:t>
            </w:r>
            <w:r w:rsidRPr="00673F44">
              <w:rPr>
                <w:rFonts w:eastAsia="Times New Roman"/>
                <w:lang w:val="en-AU"/>
              </w:rPr>
              <w:t xml:space="preserve"> </w:t>
            </w:r>
          </w:p>
        </w:tc>
        <w:tc>
          <w:tcPr>
            <w:tcW w:w="1601" w:type="dxa"/>
          </w:tcPr>
          <w:p w14:paraId="60AFFAF1" w14:textId="77777777" w:rsidR="00673F44" w:rsidRPr="00673F44" w:rsidRDefault="00673F44" w:rsidP="00673F44">
            <w:pPr>
              <w:jc w:val="both"/>
              <w:rPr>
                <w:rFonts w:eastAsia="Times New Roman"/>
                <w:lang w:val="en-AU"/>
              </w:rPr>
            </w:pPr>
          </w:p>
        </w:tc>
        <w:tc>
          <w:tcPr>
            <w:tcW w:w="1601" w:type="dxa"/>
          </w:tcPr>
          <w:p w14:paraId="5A3AD84D" w14:textId="77777777" w:rsidR="00673F44" w:rsidRPr="00673F44" w:rsidRDefault="00673F44" w:rsidP="00673F44">
            <w:pPr>
              <w:jc w:val="both"/>
              <w:rPr>
                <w:rFonts w:eastAsia="Times New Roman"/>
                <w:lang w:val="en-AU"/>
              </w:rPr>
            </w:pPr>
          </w:p>
        </w:tc>
        <w:tc>
          <w:tcPr>
            <w:tcW w:w="1601" w:type="dxa"/>
          </w:tcPr>
          <w:p w14:paraId="1E88D944" w14:textId="77777777" w:rsidR="00673F44" w:rsidRPr="00673F44" w:rsidRDefault="00673F44" w:rsidP="00673F44">
            <w:pPr>
              <w:jc w:val="both"/>
              <w:rPr>
                <w:rFonts w:eastAsia="Times New Roman"/>
                <w:lang w:val="en-AU"/>
              </w:rPr>
            </w:pPr>
          </w:p>
        </w:tc>
        <w:tc>
          <w:tcPr>
            <w:tcW w:w="1601" w:type="dxa"/>
          </w:tcPr>
          <w:p w14:paraId="0303D0A3" w14:textId="77777777" w:rsidR="00673F44" w:rsidRPr="00673F44" w:rsidRDefault="00673F44" w:rsidP="00673F44">
            <w:pPr>
              <w:jc w:val="both"/>
              <w:rPr>
                <w:rFonts w:eastAsia="Times New Roman"/>
                <w:lang w:val="en-AU"/>
              </w:rPr>
            </w:pPr>
          </w:p>
        </w:tc>
        <w:tc>
          <w:tcPr>
            <w:tcW w:w="1601" w:type="dxa"/>
          </w:tcPr>
          <w:p w14:paraId="4467A2E7" w14:textId="77777777" w:rsidR="00673F44" w:rsidRPr="00673F44" w:rsidRDefault="00673F44" w:rsidP="00673F44">
            <w:pPr>
              <w:jc w:val="both"/>
              <w:rPr>
                <w:rFonts w:eastAsia="Times New Roman"/>
                <w:lang w:val="en-AU"/>
              </w:rPr>
            </w:pPr>
          </w:p>
        </w:tc>
        <w:tc>
          <w:tcPr>
            <w:tcW w:w="1601" w:type="dxa"/>
          </w:tcPr>
          <w:p w14:paraId="56E15FC5" w14:textId="77777777" w:rsidR="00673F44" w:rsidRPr="00673F44" w:rsidRDefault="00673F44" w:rsidP="00673F44">
            <w:pPr>
              <w:jc w:val="both"/>
              <w:rPr>
                <w:rFonts w:eastAsia="Times New Roman"/>
                <w:lang w:val="en-AU"/>
              </w:rPr>
            </w:pPr>
          </w:p>
        </w:tc>
        <w:tc>
          <w:tcPr>
            <w:tcW w:w="1601" w:type="dxa"/>
          </w:tcPr>
          <w:p w14:paraId="1F23EFF8" w14:textId="77777777" w:rsidR="00673F44" w:rsidRPr="00673F44" w:rsidRDefault="00673F44" w:rsidP="00673F44">
            <w:pPr>
              <w:jc w:val="both"/>
              <w:rPr>
                <w:rFonts w:eastAsia="Times New Roman"/>
                <w:lang w:val="en-AU"/>
              </w:rPr>
            </w:pPr>
          </w:p>
        </w:tc>
        <w:tc>
          <w:tcPr>
            <w:tcW w:w="1601" w:type="dxa"/>
          </w:tcPr>
          <w:p w14:paraId="40B9CA0C" w14:textId="77777777" w:rsidR="00673F44" w:rsidRPr="00673F44" w:rsidRDefault="00673F44" w:rsidP="00673F44">
            <w:pPr>
              <w:jc w:val="both"/>
              <w:rPr>
                <w:rFonts w:eastAsia="Times New Roman"/>
                <w:lang w:val="en-AU"/>
              </w:rPr>
            </w:pPr>
          </w:p>
        </w:tc>
        <w:tc>
          <w:tcPr>
            <w:tcW w:w="1601" w:type="dxa"/>
          </w:tcPr>
          <w:p w14:paraId="3288F6BE" w14:textId="77777777" w:rsidR="00673F44" w:rsidRPr="00673F44" w:rsidRDefault="00673F44" w:rsidP="00673F44">
            <w:pPr>
              <w:jc w:val="both"/>
              <w:rPr>
                <w:rFonts w:eastAsia="Times New Roman"/>
                <w:lang w:val="en-AU"/>
              </w:rPr>
            </w:pPr>
          </w:p>
        </w:tc>
        <w:tc>
          <w:tcPr>
            <w:tcW w:w="1601" w:type="dxa"/>
          </w:tcPr>
          <w:p w14:paraId="4B6E9C55" w14:textId="77777777" w:rsidR="00673F44" w:rsidRPr="00673F44" w:rsidRDefault="00673F44" w:rsidP="00673F44">
            <w:pPr>
              <w:jc w:val="both"/>
            </w:pPr>
          </w:p>
        </w:tc>
        <w:tc>
          <w:tcPr>
            <w:tcW w:w="1601" w:type="dxa"/>
          </w:tcPr>
          <w:p w14:paraId="6D704364" w14:textId="77777777" w:rsidR="00673F44" w:rsidRPr="00673F44" w:rsidRDefault="00673F44" w:rsidP="00673F44">
            <w:pPr>
              <w:jc w:val="both"/>
            </w:pPr>
          </w:p>
        </w:tc>
        <w:tc>
          <w:tcPr>
            <w:tcW w:w="1601" w:type="dxa"/>
          </w:tcPr>
          <w:p w14:paraId="06D63D5B" w14:textId="77777777" w:rsidR="00673F44" w:rsidRPr="00673F44" w:rsidRDefault="00673F44" w:rsidP="00673F44">
            <w:pPr>
              <w:jc w:val="both"/>
            </w:pPr>
          </w:p>
        </w:tc>
        <w:tc>
          <w:tcPr>
            <w:tcW w:w="1601" w:type="dxa"/>
          </w:tcPr>
          <w:p w14:paraId="63FC806E" w14:textId="77777777" w:rsidR="00673F44" w:rsidRPr="00673F44" w:rsidRDefault="00673F44" w:rsidP="00673F44">
            <w:pPr>
              <w:jc w:val="both"/>
            </w:pPr>
          </w:p>
        </w:tc>
        <w:tc>
          <w:tcPr>
            <w:tcW w:w="1601" w:type="dxa"/>
          </w:tcPr>
          <w:p w14:paraId="68D7FAE3" w14:textId="77777777" w:rsidR="00673F44" w:rsidRPr="00673F44" w:rsidRDefault="00673F44" w:rsidP="00673F44">
            <w:pPr>
              <w:jc w:val="both"/>
            </w:pPr>
          </w:p>
        </w:tc>
        <w:tc>
          <w:tcPr>
            <w:tcW w:w="1601" w:type="dxa"/>
          </w:tcPr>
          <w:p w14:paraId="40C0CB21" w14:textId="77777777" w:rsidR="00673F44" w:rsidRPr="00673F44" w:rsidRDefault="00673F44" w:rsidP="00673F44">
            <w:pPr>
              <w:jc w:val="both"/>
            </w:pPr>
          </w:p>
        </w:tc>
      </w:tr>
      <w:tr w:rsidR="00441BD3" w:rsidRPr="00673F44" w14:paraId="30FBAD8E" w14:textId="77777777" w:rsidTr="00F03A44">
        <w:tc>
          <w:tcPr>
            <w:tcW w:w="1601" w:type="dxa"/>
          </w:tcPr>
          <w:p w14:paraId="35F2A4F9" w14:textId="06F8C6E4" w:rsidR="00673F44" w:rsidRPr="00673F44" w:rsidRDefault="00673F44" w:rsidP="00673F44">
            <w:pPr>
              <w:jc w:val="both"/>
              <w:rPr>
                <w:rFonts w:eastAsia="Times New Roman"/>
                <w:lang w:val="en-AU"/>
              </w:rPr>
            </w:pPr>
            <w:r w:rsidRPr="00673F44">
              <w:rPr>
                <w:rFonts w:eastAsia="Times New Roman"/>
                <w:lang w:val="en-AU"/>
              </w:rPr>
              <w:t>All</w:t>
            </w:r>
          </w:p>
        </w:tc>
        <w:tc>
          <w:tcPr>
            <w:tcW w:w="1601" w:type="dxa"/>
          </w:tcPr>
          <w:p w14:paraId="38AFC5B7" w14:textId="77777777" w:rsidR="00673F44" w:rsidRPr="00673F44" w:rsidRDefault="00673F44" w:rsidP="00673F44">
            <w:pPr>
              <w:jc w:val="both"/>
              <w:rPr>
                <w:rFonts w:eastAsia="Times New Roman"/>
                <w:lang w:val="en-AU"/>
              </w:rPr>
            </w:pPr>
            <w:r w:rsidRPr="00673F44">
              <w:rPr>
                <w:rFonts w:eastAsia="Times New Roman"/>
                <w:lang w:val="en-AU"/>
              </w:rPr>
              <w:t>554 (14.9)</w:t>
            </w:r>
          </w:p>
        </w:tc>
        <w:tc>
          <w:tcPr>
            <w:tcW w:w="1601" w:type="dxa"/>
          </w:tcPr>
          <w:p w14:paraId="4A40CE7A"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333E05B9" w14:textId="77777777" w:rsidR="00673F44" w:rsidRPr="00673F44" w:rsidRDefault="00673F44" w:rsidP="00673F44">
            <w:pPr>
              <w:jc w:val="both"/>
              <w:rPr>
                <w:rFonts w:eastAsia="Times New Roman"/>
                <w:lang w:val="en-AU"/>
              </w:rPr>
            </w:pPr>
            <w:r w:rsidRPr="00673F44">
              <w:rPr>
                <w:rFonts w:eastAsia="Times New Roman"/>
                <w:lang w:val="en-AU"/>
              </w:rPr>
              <w:t>0.96 (0.77-1.20)</w:t>
            </w:r>
          </w:p>
        </w:tc>
        <w:tc>
          <w:tcPr>
            <w:tcW w:w="1601" w:type="dxa"/>
          </w:tcPr>
          <w:p w14:paraId="6D6E5728" w14:textId="77777777" w:rsidR="00673F44" w:rsidRPr="00673F44" w:rsidRDefault="00673F44" w:rsidP="00673F44">
            <w:pPr>
              <w:jc w:val="both"/>
              <w:rPr>
                <w:rFonts w:eastAsia="Times New Roman"/>
                <w:lang w:val="en-AU"/>
              </w:rPr>
            </w:pPr>
            <w:r w:rsidRPr="00673F44">
              <w:rPr>
                <w:rFonts w:eastAsia="Times New Roman"/>
                <w:lang w:val="en-AU"/>
              </w:rPr>
              <w:t>0.82 (0.64-1.04)</w:t>
            </w:r>
          </w:p>
        </w:tc>
        <w:tc>
          <w:tcPr>
            <w:tcW w:w="1601" w:type="dxa"/>
          </w:tcPr>
          <w:p w14:paraId="3D128847" w14:textId="77777777" w:rsidR="00673F44" w:rsidRPr="00673F44" w:rsidRDefault="00673F44" w:rsidP="00673F44">
            <w:pPr>
              <w:jc w:val="both"/>
              <w:rPr>
                <w:rFonts w:eastAsia="Times New Roman"/>
                <w:lang w:val="en-AU"/>
              </w:rPr>
            </w:pPr>
            <w:r w:rsidRPr="00673F44">
              <w:rPr>
                <w:rFonts w:eastAsia="Times New Roman"/>
                <w:b/>
                <w:lang w:val="en-AU"/>
              </w:rPr>
              <w:t xml:space="preserve">2.15 </w:t>
            </w:r>
            <w:r w:rsidRPr="00673F44">
              <w:rPr>
                <w:rFonts w:eastAsia="Times New Roman"/>
                <w:lang w:val="en-AU"/>
              </w:rPr>
              <w:t>(1.67-2.76)</w:t>
            </w:r>
          </w:p>
        </w:tc>
        <w:tc>
          <w:tcPr>
            <w:tcW w:w="1601" w:type="dxa"/>
          </w:tcPr>
          <w:p w14:paraId="0B02D141" w14:textId="77777777" w:rsidR="00673F44" w:rsidRPr="00673F44" w:rsidRDefault="00673F44" w:rsidP="00673F44">
            <w:pPr>
              <w:jc w:val="both"/>
              <w:rPr>
                <w:rFonts w:eastAsia="Times New Roman"/>
                <w:lang w:val="en-AU"/>
              </w:rPr>
            </w:pPr>
            <w:r w:rsidRPr="00673F44">
              <w:rPr>
                <w:rFonts w:eastAsia="Times New Roman"/>
                <w:b/>
                <w:lang w:val="en-AU"/>
              </w:rPr>
              <w:t xml:space="preserve">1.64 </w:t>
            </w:r>
            <w:r w:rsidRPr="00673F44">
              <w:rPr>
                <w:rFonts w:eastAsia="Times New Roman"/>
                <w:lang w:val="en-AU"/>
              </w:rPr>
              <w:t>(1.12-2.42)</w:t>
            </w:r>
          </w:p>
        </w:tc>
        <w:tc>
          <w:tcPr>
            <w:tcW w:w="1601" w:type="dxa"/>
          </w:tcPr>
          <w:p w14:paraId="06226CB4" w14:textId="77777777" w:rsidR="00673F44" w:rsidRPr="00673F44" w:rsidRDefault="00673F44" w:rsidP="00673F44">
            <w:pPr>
              <w:jc w:val="both"/>
              <w:rPr>
                <w:rFonts w:eastAsia="Times New Roman"/>
                <w:lang w:val="en-AU"/>
              </w:rPr>
            </w:pPr>
            <w:r w:rsidRPr="00673F44">
              <w:rPr>
                <w:rFonts w:eastAsia="Times New Roman"/>
                <w:b/>
                <w:lang w:val="en-AU"/>
              </w:rPr>
              <w:t>1.92</w:t>
            </w:r>
            <w:r w:rsidRPr="00673F44">
              <w:rPr>
                <w:rFonts w:eastAsia="Times New Roman"/>
                <w:lang w:val="en-AU"/>
              </w:rPr>
              <w:t xml:space="preserve"> (1.59-2.32)</w:t>
            </w:r>
          </w:p>
        </w:tc>
        <w:tc>
          <w:tcPr>
            <w:tcW w:w="1601" w:type="dxa"/>
          </w:tcPr>
          <w:p w14:paraId="71B0F0CE" w14:textId="77777777" w:rsidR="00673F44" w:rsidRPr="00673F44" w:rsidRDefault="00673F44" w:rsidP="00673F44">
            <w:pPr>
              <w:jc w:val="both"/>
              <w:rPr>
                <w:rFonts w:eastAsia="Times New Roman"/>
                <w:lang w:val="en-AU"/>
              </w:rPr>
            </w:pPr>
            <w:r w:rsidRPr="00673F44">
              <w:rPr>
                <w:rFonts w:eastAsia="Times New Roman"/>
                <w:lang w:val="en-AU"/>
              </w:rPr>
              <w:t>1.38 (0.98-1.94)</w:t>
            </w:r>
          </w:p>
        </w:tc>
        <w:tc>
          <w:tcPr>
            <w:tcW w:w="1601" w:type="dxa"/>
          </w:tcPr>
          <w:p w14:paraId="2C13109D" w14:textId="77777777" w:rsidR="00673F44" w:rsidRPr="00673F44" w:rsidRDefault="00673F44" w:rsidP="00673F44">
            <w:pPr>
              <w:jc w:val="both"/>
              <w:rPr>
                <w:rFonts w:eastAsia="Times New Roman"/>
                <w:lang w:val="en-AU"/>
              </w:rPr>
            </w:pPr>
            <w:r w:rsidRPr="00673F44">
              <w:rPr>
                <w:rFonts w:eastAsia="Times New Roman"/>
                <w:b/>
                <w:lang w:val="en-AU"/>
              </w:rPr>
              <w:t>1.44</w:t>
            </w:r>
            <w:r w:rsidRPr="00673F44">
              <w:rPr>
                <w:rFonts w:eastAsia="Times New Roman"/>
                <w:lang w:val="en-AU"/>
              </w:rPr>
              <w:t xml:space="preserve"> (1.07-1.95)</w:t>
            </w:r>
          </w:p>
        </w:tc>
        <w:tc>
          <w:tcPr>
            <w:tcW w:w="1601" w:type="dxa"/>
          </w:tcPr>
          <w:p w14:paraId="72712196" w14:textId="77777777" w:rsidR="00673F44" w:rsidRPr="00673F44" w:rsidRDefault="00673F44" w:rsidP="00673F44">
            <w:pPr>
              <w:jc w:val="both"/>
              <w:rPr>
                <w:rFonts w:eastAsia="Times New Roman"/>
                <w:lang w:val="en-AU"/>
              </w:rPr>
            </w:pPr>
            <w:r w:rsidRPr="00673F44">
              <w:rPr>
                <w:rFonts w:eastAsia="Times New Roman"/>
                <w:b/>
                <w:lang w:val="en-AU"/>
              </w:rPr>
              <w:t>1.66</w:t>
            </w:r>
            <w:r w:rsidRPr="00673F44">
              <w:rPr>
                <w:rFonts w:eastAsia="Times New Roman"/>
                <w:lang w:val="en-AU"/>
              </w:rPr>
              <w:t xml:space="preserve"> (1.21-2.27)</w:t>
            </w:r>
          </w:p>
        </w:tc>
        <w:tc>
          <w:tcPr>
            <w:tcW w:w="1601" w:type="dxa"/>
          </w:tcPr>
          <w:p w14:paraId="79226D6D" w14:textId="77777777" w:rsidR="00673F44" w:rsidRPr="00673F44" w:rsidRDefault="00673F44" w:rsidP="00673F44">
            <w:pPr>
              <w:jc w:val="both"/>
              <w:rPr>
                <w:rFonts w:eastAsia="Times New Roman"/>
                <w:lang w:val="en-AU"/>
              </w:rPr>
            </w:pPr>
            <w:r w:rsidRPr="00673F44">
              <w:rPr>
                <w:rFonts w:eastAsia="Times New Roman"/>
                <w:b/>
                <w:lang w:val="en-AU"/>
              </w:rPr>
              <w:t>2.30</w:t>
            </w:r>
            <w:r w:rsidRPr="00673F44">
              <w:rPr>
                <w:rFonts w:eastAsia="Times New Roman"/>
                <w:lang w:val="en-AU"/>
              </w:rPr>
              <w:t xml:space="preserve"> (1.59-3.32)</w:t>
            </w:r>
          </w:p>
        </w:tc>
        <w:tc>
          <w:tcPr>
            <w:tcW w:w="1601" w:type="dxa"/>
          </w:tcPr>
          <w:p w14:paraId="38CCEB34" w14:textId="77777777" w:rsidR="00673F44" w:rsidRPr="00673F44" w:rsidRDefault="00673F44" w:rsidP="00673F44">
            <w:pPr>
              <w:jc w:val="both"/>
              <w:rPr>
                <w:rFonts w:eastAsia="Times New Roman"/>
                <w:lang w:val="en-AU"/>
              </w:rPr>
            </w:pPr>
            <w:r w:rsidRPr="00673F44">
              <w:rPr>
                <w:rFonts w:eastAsia="Times New Roman"/>
                <w:b/>
                <w:lang w:val="en-AU"/>
              </w:rPr>
              <w:t>1.34</w:t>
            </w:r>
            <w:r w:rsidRPr="00673F44">
              <w:rPr>
                <w:rFonts w:eastAsia="Times New Roman"/>
                <w:lang w:val="en-AU"/>
              </w:rPr>
              <w:t xml:space="preserve"> (1.12-1.61)</w:t>
            </w:r>
          </w:p>
        </w:tc>
        <w:tc>
          <w:tcPr>
            <w:tcW w:w="1601" w:type="dxa"/>
          </w:tcPr>
          <w:p w14:paraId="2868066E" w14:textId="77777777" w:rsidR="00673F44" w:rsidRPr="00673F44" w:rsidRDefault="00673F44" w:rsidP="00673F44">
            <w:pPr>
              <w:jc w:val="both"/>
              <w:rPr>
                <w:rFonts w:eastAsia="Times New Roman"/>
                <w:lang w:val="en-AU"/>
              </w:rPr>
            </w:pPr>
            <w:r w:rsidRPr="00673F44">
              <w:rPr>
                <w:rFonts w:eastAsia="Times New Roman"/>
                <w:lang w:val="en-AU"/>
              </w:rPr>
              <w:t>1.13 (0.85-1.49)</w:t>
            </w:r>
          </w:p>
        </w:tc>
        <w:tc>
          <w:tcPr>
            <w:tcW w:w="1601" w:type="dxa"/>
          </w:tcPr>
          <w:p w14:paraId="39CB69F3" w14:textId="77777777" w:rsidR="00673F44" w:rsidRPr="00673F44" w:rsidRDefault="00673F44" w:rsidP="00673F44">
            <w:pPr>
              <w:jc w:val="both"/>
              <w:rPr>
                <w:rFonts w:eastAsia="Times New Roman"/>
                <w:lang w:val="en-AU"/>
              </w:rPr>
            </w:pPr>
            <w:r w:rsidRPr="00673F44">
              <w:rPr>
                <w:rFonts w:eastAsia="Times New Roman"/>
                <w:lang w:val="en-AU"/>
              </w:rPr>
              <w:t>1.13 (0.75-1.69)</w:t>
            </w:r>
          </w:p>
        </w:tc>
        <w:tc>
          <w:tcPr>
            <w:tcW w:w="1601" w:type="dxa"/>
          </w:tcPr>
          <w:p w14:paraId="4BAC6DC3" w14:textId="77777777" w:rsidR="00673F44" w:rsidRPr="00673F44" w:rsidRDefault="00673F44" w:rsidP="00673F44">
            <w:pPr>
              <w:jc w:val="both"/>
            </w:pPr>
            <w:r w:rsidRPr="00673F44">
              <w:rPr>
                <w:rFonts w:eastAsia="Times New Roman"/>
                <w:b/>
                <w:lang w:val="en-AU"/>
              </w:rPr>
              <w:t xml:space="preserve">1.49 </w:t>
            </w:r>
            <w:r w:rsidRPr="00673F44">
              <w:rPr>
                <w:rFonts w:eastAsia="Times New Roman"/>
                <w:lang w:val="en-AU"/>
              </w:rPr>
              <w:t>(1.22-1.82)</w:t>
            </w:r>
          </w:p>
        </w:tc>
      </w:tr>
      <w:tr w:rsidR="00441BD3" w:rsidRPr="00673F44" w14:paraId="7C5A40DC" w14:textId="77777777" w:rsidTr="00F03A44">
        <w:tc>
          <w:tcPr>
            <w:tcW w:w="1601" w:type="dxa"/>
          </w:tcPr>
          <w:p w14:paraId="423DE0A6" w14:textId="4CC5A752" w:rsidR="00673F44" w:rsidRPr="00673F44" w:rsidRDefault="00673F44" w:rsidP="00673F44">
            <w:pPr>
              <w:jc w:val="both"/>
              <w:rPr>
                <w:rFonts w:eastAsia="Times New Roman"/>
                <w:lang w:val="en-AU"/>
              </w:rPr>
            </w:pPr>
            <w:r w:rsidRPr="00673F44">
              <w:rPr>
                <w:rFonts w:eastAsia="Times New Roman"/>
                <w:lang w:val="en-AU"/>
              </w:rPr>
              <w:t>Males</w:t>
            </w:r>
          </w:p>
        </w:tc>
        <w:tc>
          <w:tcPr>
            <w:tcW w:w="1601" w:type="dxa"/>
          </w:tcPr>
          <w:p w14:paraId="5AE025C2" w14:textId="77777777" w:rsidR="00673F44" w:rsidRPr="00673F44" w:rsidRDefault="00673F44" w:rsidP="00673F44">
            <w:pPr>
              <w:jc w:val="both"/>
              <w:rPr>
                <w:rFonts w:eastAsia="Times New Roman"/>
                <w:lang w:val="en-AU"/>
              </w:rPr>
            </w:pPr>
            <w:r w:rsidRPr="00673F44">
              <w:rPr>
                <w:rFonts w:eastAsia="Times New Roman"/>
                <w:lang w:val="en-AU"/>
              </w:rPr>
              <w:t>200 (11.4)</w:t>
            </w:r>
          </w:p>
        </w:tc>
        <w:tc>
          <w:tcPr>
            <w:tcW w:w="1601" w:type="dxa"/>
          </w:tcPr>
          <w:p w14:paraId="64155B11"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225381FB" w14:textId="77777777" w:rsidR="00673F44" w:rsidRPr="00673F44" w:rsidRDefault="00673F44" w:rsidP="00673F44">
            <w:pPr>
              <w:jc w:val="both"/>
              <w:rPr>
                <w:rFonts w:eastAsia="Times New Roman"/>
                <w:lang w:val="en-AU"/>
              </w:rPr>
            </w:pPr>
            <w:r w:rsidRPr="00673F44">
              <w:rPr>
                <w:rFonts w:eastAsia="Times New Roman"/>
                <w:lang w:val="en-AU"/>
              </w:rPr>
              <w:t>1.14 (0.78-1.67)</w:t>
            </w:r>
          </w:p>
        </w:tc>
        <w:tc>
          <w:tcPr>
            <w:tcW w:w="1601" w:type="dxa"/>
          </w:tcPr>
          <w:p w14:paraId="78AE35C0" w14:textId="77777777" w:rsidR="00673F44" w:rsidRPr="00673F44" w:rsidRDefault="00673F44" w:rsidP="00673F44">
            <w:pPr>
              <w:jc w:val="both"/>
              <w:rPr>
                <w:rFonts w:eastAsia="Times New Roman"/>
                <w:lang w:val="en-AU"/>
              </w:rPr>
            </w:pPr>
            <w:r w:rsidRPr="00673F44">
              <w:rPr>
                <w:rFonts w:eastAsia="Times New Roman"/>
                <w:lang w:val="en-AU"/>
              </w:rPr>
              <w:t>1.22 (0.87-1.72)</w:t>
            </w:r>
          </w:p>
        </w:tc>
        <w:tc>
          <w:tcPr>
            <w:tcW w:w="1601" w:type="dxa"/>
          </w:tcPr>
          <w:p w14:paraId="4E50F019" w14:textId="77777777" w:rsidR="00673F44" w:rsidRPr="00673F44" w:rsidRDefault="00673F44" w:rsidP="00673F44">
            <w:pPr>
              <w:jc w:val="both"/>
              <w:rPr>
                <w:rFonts w:eastAsia="Times New Roman"/>
                <w:lang w:val="en-AU"/>
              </w:rPr>
            </w:pPr>
            <w:r w:rsidRPr="00673F44">
              <w:rPr>
                <w:rFonts w:eastAsia="Times New Roman"/>
                <w:b/>
                <w:lang w:val="en-AU"/>
              </w:rPr>
              <w:t>1.96</w:t>
            </w:r>
            <w:r w:rsidRPr="00673F44">
              <w:rPr>
                <w:rFonts w:eastAsia="Times New Roman"/>
                <w:lang w:val="en-AU"/>
              </w:rPr>
              <w:t xml:space="preserve"> (1.24-3.08)</w:t>
            </w:r>
          </w:p>
        </w:tc>
        <w:tc>
          <w:tcPr>
            <w:tcW w:w="1601" w:type="dxa"/>
          </w:tcPr>
          <w:p w14:paraId="1217D7E9" w14:textId="77777777" w:rsidR="00673F44" w:rsidRPr="00673F44" w:rsidRDefault="00673F44" w:rsidP="00673F44">
            <w:pPr>
              <w:jc w:val="both"/>
              <w:rPr>
                <w:rFonts w:eastAsia="Times New Roman"/>
                <w:lang w:val="en-AU"/>
              </w:rPr>
            </w:pPr>
            <w:r w:rsidRPr="00673F44">
              <w:rPr>
                <w:rFonts w:eastAsia="Times New Roman"/>
                <w:lang w:val="en-AU"/>
              </w:rPr>
              <w:t>0.97 (0.38-2.48)</w:t>
            </w:r>
          </w:p>
        </w:tc>
        <w:tc>
          <w:tcPr>
            <w:tcW w:w="1601" w:type="dxa"/>
          </w:tcPr>
          <w:p w14:paraId="37C2BD8B" w14:textId="77777777" w:rsidR="00673F44" w:rsidRPr="00673F44" w:rsidRDefault="00673F44" w:rsidP="00673F44">
            <w:pPr>
              <w:jc w:val="both"/>
              <w:rPr>
                <w:rFonts w:eastAsia="Times New Roman"/>
                <w:lang w:val="en-AU"/>
              </w:rPr>
            </w:pPr>
            <w:r w:rsidRPr="00673F44">
              <w:rPr>
                <w:rFonts w:eastAsia="Times New Roman"/>
                <w:b/>
                <w:lang w:val="en-AU"/>
              </w:rPr>
              <w:t>1.60</w:t>
            </w:r>
            <w:r w:rsidRPr="00673F44">
              <w:rPr>
                <w:rFonts w:eastAsia="Times New Roman"/>
                <w:lang w:val="en-AU"/>
              </w:rPr>
              <w:t xml:space="preserve"> (1.16-2.20)</w:t>
            </w:r>
          </w:p>
        </w:tc>
        <w:tc>
          <w:tcPr>
            <w:tcW w:w="1601" w:type="dxa"/>
          </w:tcPr>
          <w:p w14:paraId="44EE444E" w14:textId="77777777" w:rsidR="00673F44" w:rsidRPr="00673F44" w:rsidRDefault="00673F44" w:rsidP="00673F44">
            <w:pPr>
              <w:jc w:val="both"/>
              <w:rPr>
                <w:rFonts w:eastAsia="Times New Roman"/>
                <w:lang w:val="en-AU"/>
              </w:rPr>
            </w:pPr>
            <w:r w:rsidRPr="00673F44">
              <w:rPr>
                <w:rFonts w:eastAsia="Times New Roman"/>
                <w:lang w:val="en-AU"/>
              </w:rPr>
              <w:t>1.01 (0.51-1.99)</w:t>
            </w:r>
          </w:p>
        </w:tc>
        <w:tc>
          <w:tcPr>
            <w:tcW w:w="1601" w:type="dxa"/>
          </w:tcPr>
          <w:p w14:paraId="03BF30C4" w14:textId="77777777" w:rsidR="00673F44" w:rsidRPr="00673F44" w:rsidRDefault="00673F44" w:rsidP="00673F44">
            <w:pPr>
              <w:jc w:val="both"/>
              <w:rPr>
                <w:rFonts w:eastAsia="Times New Roman"/>
                <w:lang w:val="en-AU"/>
              </w:rPr>
            </w:pPr>
            <w:r w:rsidRPr="00673F44">
              <w:rPr>
                <w:rFonts w:eastAsia="Times New Roman"/>
                <w:lang w:val="en-AU"/>
              </w:rPr>
              <w:t>1.03 (0.68-1.56)</w:t>
            </w:r>
          </w:p>
        </w:tc>
        <w:tc>
          <w:tcPr>
            <w:tcW w:w="1601" w:type="dxa"/>
          </w:tcPr>
          <w:p w14:paraId="58BE8D2B" w14:textId="77777777" w:rsidR="00673F44" w:rsidRPr="00673F44" w:rsidRDefault="00673F44" w:rsidP="00673F44">
            <w:pPr>
              <w:jc w:val="both"/>
              <w:rPr>
                <w:rFonts w:eastAsia="Times New Roman"/>
                <w:lang w:val="en-AU"/>
              </w:rPr>
            </w:pPr>
            <w:r w:rsidRPr="00673F44">
              <w:rPr>
                <w:rFonts w:eastAsia="Times New Roman"/>
                <w:lang w:val="en-AU"/>
              </w:rPr>
              <w:t>1.32 (0.77-2.25)</w:t>
            </w:r>
          </w:p>
        </w:tc>
        <w:tc>
          <w:tcPr>
            <w:tcW w:w="1601" w:type="dxa"/>
          </w:tcPr>
          <w:p w14:paraId="213A8CC8" w14:textId="77777777" w:rsidR="00673F44" w:rsidRPr="00673F44" w:rsidRDefault="00673F44" w:rsidP="00673F44">
            <w:pPr>
              <w:jc w:val="both"/>
              <w:rPr>
                <w:rFonts w:eastAsia="Times New Roman"/>
                <w:lang w:val="en-AU"/>
              </w:rPr>
            </w:pPr>
            <w:r w:rsidRPr="00673F44">
              <w:rPr>
                <w:rFonts w:eastAsia="Times New Roman"/>
                <w:lang w:val="en-AU"/>
              </w:rPr>
              <w:t>2.04 (0.97-4.31)</w:t>
            </w:r>
          </w:p>
        </w:tc>
        <w:tc>
          <w:tcPr>
            <w:tcW w:w="1601" w:type="dxa"/>
          </w:tcPr>
          <w:p w14:paraId="5E37862F" w14:textId="77777777" w:rsidR="00673F44" w:rsidRPr="00673F44" w:rsidRDefault="00673F44" w:rsidP="00673F44">
            <w:pPr>
              <w:jc w:val="both"/>
              <w:rPr>
                <w:rFonts w:eastAsia="Times New Roman"/>
                <w:lang w:val="en-AU"/>
              </w:rPr>
            </w:pPr>
            <w:r w:rsidRPr="00673F44">
              <w:rPr>
                <w:rFonts w:eastAsia="Times New Roman"/>
                <w:lang w:val="en-AU"/>
              </w:rPr>
              <w:t>1.19 (0.89-1.61)</w:t>
            </w:r>
          </w:p>
        </w:tc>
        <w:tc>
          <w:tcPr>
            <w:tcW w:w="1601" w:type="dxa"/>
          </w:tcPr>
          <w:p w14:paraId="13239564" w14:textId="77777777" w:rsidR="00673F44" w:rsidRPr="00673F44" w:rsidRDefault="00673F44" w:rsidP="00673F44">
            <w:pPr>
              <w:jc w:val="both"/>
              <w:rPr>
                <w:rFonts w:eastAsia="Times New Roman"/>
                <w:lang w:val="en-AU"/>
              </w:rPr>
            </w:pPr>
            <w:r w:rsidRPr="00673F44">
              <w:rPr>
                <w:rFonts w:eastAsia="Times New Roman"/>
                <w:lang w:val="en-AU"/>
              </w:rPr>
              <w:t>1.56 (0.99-2.46)</w:t>
            </w:r>
          </w:p>
        </w:tc>
        <w:tc>
          <w:tcPr>
            <w:tcW w:w="1601" w:type="dxa"/>
          </w:tcPr>
          <w:p w14:paraId="5726C869" w14:textId="77777777" w:rsidR="00673F44" w:rsidRPr="00673F44" w:rsidRDefault="00673F44" w:rsidP="00673F44">
            <w:pPr>
              <w:jc w:val="both"/>
              <w:rPr>
                <w:rFonts w:eastAsia="Times New Roman"/>
                <w:lang w:val="en-AU"/>
              </w:rPr>
            </w:pPr>
            <w:r w:rsidRPr="00673F44">
              <w:rPr>
                <w:rFonts w:eastAsia="Times New Roman"/>
                <w:lang w:val="en-AU"/>
              </w:rPr>
              <w:t>0.70 (0.33-1.47)</w:t>
            </w:r>
          </w:p>
        </w:tc>
        <w:tc>
          <w:tcPr>
            <w:tcW w:w="1601" w:type="dxa"/>
          </w:tcPr>
          <w:p w14:paraId="05E34EFF" w14:textId="77777777" w:rsidR="00673F44" w:rsidRPr="00673F44" w:rsidRDefault="00673F44" w:rsidP="00673F44">
            <w:pPr>
              <w:jc w:val="both"/>
            </w:pPr>
            <w:r w:rsidRPr="00673F44">
              <w:rPr>
                <w:rFonts w:eastAsia="Times New Roman"/>
                <w:b/>
                <w:lang w:val="en-AU"/>
              </w:rPr>
              <w:t xml:space="preserve">2.68 </w:t>
            </w:r>
            <w:r w:rsidRPr="00673F44">
              <w:rPr>
                <w:rFonts w:eastAsia="Times New Roman"/>
                <w:lang w:val="en-AU"/>
              </w:rPr>
              <w:t>(1.60-4.49)</w:t>
            </w:r>
          </w:p>
        </w:tc>
      </w:tr>
      <w:tr w:rsidR="00441BD3" w:rsidRPr="00673F44" w14:paraId="388C31F0" w14:textId="77777777" w:rsidTr="00F03A44">
        <w:tc>
          <w:tcPr>
            <w:tcW w:w="1601" w:type="dxa"/>
          </w:tcPr>
          <w:p w14:paraId="2D7728EA" w14:textId="795B9A85" w:rsidR="00673F44" w:rsidRPr="00673F44" w:rsidRDefault="00673F44" w:rsidP="00673F44">
            <w:pPr>
              <w:jc w:val="both"/>
              <w:rPr>
                <w:rFonts w:eastAsia="Times New Roman"/>
                <w:lang w:val="en-AU"/>
              </w:rPr>
            </w:pPr>
            <w:r w:rsidRPr="00673F44">
              <w:rPr>
                <w:rFonts w:eastAsia="Times New Roman"/>
                <w:lang w:val="en-AU"/>
              </w:rPr>
              <w:t>Females</w:t>
            </w:r>
          </w:p>
        </w:tc>
        <w:tc>
          <w:tcPr>
            <w:tcW w:w="1601" w:type="dxa"/>
          </w:tcPr>
          <w:p w14:paraId="4F696F8D" w14:textId="77777777" w:rsidR="00673F44" w:rsidRPr="00673F44" w:rsidRDefault="00673F44" w:rsidP="00673F44">
            <w:pPr>
              <w:jc w:val="both"/>
              <w:rPr>
                <w:rFonts w:eastAsia="Times New Roman"/>
                <w:lang w:val="en-AU"/>
              </w:rPr>
            </w:pPr>
            <w:r w:rsidRPr="00673F44">
              <w:rPr>
                <w:rFonts w:eastAsia="Times New Roman"/>
                <w:lang w:val="en-AU"/>
              </w:rPr>
              <w:t>354 (18.0)</w:t>
            </w:r>
          </w:p>
        </w:tc>
        <w:tc>
          <w:tcPr>
            <w:tcW w:w="1601" w:type="dxa"/>
          </w:tcPr>
          <w:p w14:paraId="1AE94632"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0236BB11" w14:textId="77777777" w:rsidR="00673F44" w:rsidRPr="00673F44" w:rsidRDefault="00673F44" w:rsidP="00673F44">
            <w:pPr>
              <w:jc w:val="both"/>
              <w:rPr>
                <w:rFonts w:eastAsia="Times New Roman"/>
                <w:lang w:val="en-AU"/>
              </w:rPr>
            </w:pPr>
            <w:r w:rsidRPr="00673F44">
              <w:rPr>
                <w:rFonts w:eastAsia="Times New Roman"/>
                <w:lang w:val="en-AU"/>
              </w:rPr>
              <w:t>0.84 (0.65-1.11)</w:t>
            </w:r>
          </w:p>
        </w:tc>
        <w:tc>
          <w:tcPr>
            <w:tcW w:w="1601" w:type="dxa"/>
          </w:tcPr>
          <w:p w14:paraId="08B338EC" w14:textId="77777777" w:rsidR="00673F44" w:rsidRPr="00673F44" w:rsidRDefault="00673F44" w:rsidP="00673F44">
            <w:pPr>
              <w:jc w:val="both"/>
              <w:rPr>
                <w:rFonts w:eastAsia="Times New Roman"/>
                <w:lang w:val="en-AU"/>
              </w:rPr>
            </w:pPr>
            <w:r w:rsidRPr="00673F44">
              <w:rPr>
                <w:rFonts w:eastAsia="Times New Roman"/>
                <w:b/>
                <w:lang w:val="en-AU"/>
              </w:rPr>
              <w:t>0.64</w:t>
            </w:r>
            <w:r w:rsidRPr="00673F44">
              <w:rPr>
                <w:rFonts w:eastAsia="Times New Roman"/>
                <w:lang w:val="en-AU"/>
              </w:rPr>
              <w:t xml:space="preserve"> (0.45-0.92)</w:t>
            </w:r>
          </w:p>
        </w:tc>
        <w:tc>
          <w:tcPr>
            <w:tcW w:w="1601" w:type="dxa"/>
          </w:tcPr>
          <w:p w14:paraId="5E9B5C9F" w14:textId="77777777" w:rsidR="00673F44" w:rsidRPr="00673F44" w:rsidRDefault="00673F44" w:rsidP="00673F44">
            <w:pPr>
              <w:jc w:val="both"/>
              <w:rPr>
                <w:rFonts w:eastAsia="Times New Roman"/>
                <w:lang w:val="en-AU"/>
              </w:rPr>
            </w:pPr>
            <w:r w:rsidRPr="00673F44">
              <w:rPr>
                <w:rFonts w:eastAsia="Times New Roman"/>
                <w:b/>
                <w:lang w:val="en-AU"/>
              </w:rPr>
              <w:t>2.06</w:t>
            </w:r>
            <w:r w:rsidRPr="00673F44">
              <w:rPr>
                <w:rFonts w:eastAsia="Times New Roman"/>
                <w:lang w:val="en-AU"/>
              </w:rPr>
              <w:t xml:space="preserve"> (1.53-2.79)</w:t>
            </w:r>
          </w:p>
        </w:tc>
        <w:tc>
          <w:tcPr>
            <w:tcW w:w="1601" w:type="dxa"/>
          </w:tcPr>
          <w:p w14:paraId="093D3B03" w14:textId="77777777" w:rsidR="00673F44" w:rsidRPr="00673F44" w:rsidRDefault="00673F44" w:rsidP="00673F44">
            <w:pPr>
              <w:jc w:val="both"/>
              <w:rPr>
                <w:rFonts w:eastAsia="Times New Roman"/>
                <w:lang w:val="en-AU"/>
              </w:rPr>
            </w:pPr>
            <w:r w:rsidRPr="00673F44">
              <w:rPr>
                <w:rFonts w:eastAsia="Times New Roman"/>
                <w:b/>
                <w:lang w:val="en-AU"/>
              </w:rPr>
              <w:t>1.67</w:t>
            </w:r>
            <w:r w:rsidRPr="00673F44">
              <w:rPr>
                <w:rFonts w:eastAsia="Times New Roman"/>
                <w:lang w:val="en-AU"/>
              </w:rPr>
              <w:t xml:space="preserve"> (1.08-2.57)</w:t>
            </w:r>
          </w:p>
        </w:tc>
        <w:tc>
          <w:tcPr>
            <w:tcW w:w="1601" w:type="dxa"/>
          </w:tcPr>
          <w:p w14:paraId="0D0DA4EE" w14:textId="77777777" w:rsidR="00673F44" w:rsidRPr="00673F44" w:rsidRDefault="00673F44" w:rsidP="00673F44">
            <w:pPr>
              <w:jc w:val="both"/>
              <w:rPr>
                <w:rFonts w:eastAsia="Times New Roman"/>
                <w:lang w:val="en-AU"/>
              </w:rPr>
            </w:pPr>
            <w:r w:rsidRPr="00673F44">
              <w:rPr>
                <w:rFonts w:eastAsia="Times New Roman"/>
                <w:b/>
                <w:lang w:val="en-AU"/>
              </w:rPr>
              <w:t>2.02</w:t>
            </w:r>
            <w:r w:rsidRPr="00673F44">
              <w:rPr>
                <w:rFonts w:eastAsia="Times New Roman"/>
                <w:lang w:val="en-AU"/>
              </w:rPr>
              <w:t xml:space="preserve"> (1.59-2.55)</w:t>
            </w:r>
          </w:p>
        </w:tc>
        <w:tc>
          <w:tcPr>
            <w:tcW w:w="1601" w:type="dxa"/>
          </w:tcPr>
          <w:p w14:paraId="5F7CF2D6" w14:textId="77777777" w:rsidR="00673F44" w:rsidRPr="00673F44" w:rsidRDefault="00673F44" w:rsidP="00673F44">
            <w:pPr>
              <w:jc w:val="both"/>
              <w:rPr>
                <w:rFonts w:eastAsia="Times New Roman"/>
                <w:lang w:val="en-AU"/>
              </w:rPr>
            </w:pPr>
            <w:r w:rsidRPr="00673F44">
              <w:rPr>
                <w:rFonts w:eastAsia="Times New Roman"/>
                <w:lang w:val="en-AU"/>
              </w:rPr>
              <w:t>1.47 (0.98-2.20)</w:t>
            </w:r>
          </w:p>
        </w:tc>
        <w:tc>
          <w:tcPr>
            <w:tcW w:w="1601" w:type="dxa"/>
          </w:tcPr>
          <w:p w14:paraId="577CD44E" w14:textId="77777777" w:rsidR="00673F44" w:rsidRPr="00673F44" w:rsidRDefault="00673F44" w:rsidP="00673F44">
            <w:pPr>
              <w:jc w:val="both"/>
              <w:rPr>
                <w:rFonts w:eastAsia="Times New Roman"/>
                <w:lang w:val="en-AU"/>
              </w:rPr>
            </w:pPr>
            <w:r w:rsidRPr="00673F44">
              <w:rPr>
                <w:rFonts w:eastAsia="Times New Roman"/>
                <w:b/>
                <w:lang w:val="en-AU"/>
              </w:rPr>
              <w:t>1.75</w:t>
            </w:r>
            <w:r w:rsidRPr="00673F44">
              <w:rPr>
                <w:rFonts w:eastAsia="Times New Roman"/>
                <w:lang w:val="en-AU"/>
              </w:rPr>
              <w:t xml:space="preserve"> (1.11-2.75)</w:t>
            </w:r>
          </w:p>
        </w:tc>
        <w:tc>
          <w:tcPr>
            <w:tcW w:w="1601" w:type="dxa"/>
          </w:tcPr>
          <w:p w14:paraId="6AE9A8FF" w14:textId="77777777" w:rsidR="00673F44" w:rsidRPr="00673F44" w:rsidRDefault="00673F44" w:rsidP="00673F44">
            <w:pPr>
              <w:jc w:val="both"/>
              <w:rPr>
                <w:rFonts w:eastAsia="Times New Roman"/>
                <w:lang w:val="en-AU"/>
              </w:rPr>
            </w:pPr>
            <w:r w:rsidRPr="00673F44">
              <w:rPr>
                <w:rFonts w:eastAsia="Times New Roman"/>
                <w:b/>
                <w:lang w:val="en-AU"/>
              </w:rPr>
              <w:t>1.93</w:t>
            </w:r>
            <w:r w:rsidRPr="00673F44">
              <w:rPr>
                <w:rFonts w:eastAsia="Times New Roman"/>
                <w:lang w:val="en-AU"/>
              </w:rPr>
              <w:t xml:space="preserve"> (1.29-2.86)</w:t>
            </w:r>
          </w:p>
        </w:tc>
        <w:tc>
          <w:tcPr>
            <w:tcW w:w="1601" w:type="dxa"/>
          </w:tcPr>
          <w:p w14:paraId="210537B9" w14:textId="77777777" w:rsidR="00673F44" w:rsidRPr="00673F44" w:rsidRDefault="00673F44" w:rsidP="00673F44">
            <w:pPr>
              <w:jc w:val="both"/>
              <w:rPr>
                <w:rFonts w:eastAsia="Times New Roman"/>
                <w:lang w:val="en-AU"/>
              </w:rPr>
            </w:pPr>
            <w:r w:rsidRPr="00673F44">
              <w:rPr>
                <w:rFonts w:eastAsia="Times New Roman"/>
                <w:b/>
                <w:lang w:val="en-AU"/>
              </w:rPr>
              <w:t>2.14</w:t>
            </w:r>
            <w:r w:rsidRPr="00673F44">
              <w:rPr>
                <w:rFonts w:eastAsia="Times New Roman"/>
                <w:lang w:val="en-AU"/>
              </w:rPr>
              <w:t xml:space="preserve"> (1.39-3.29)</w:t>
            </w:r>
          </w:p>
        </w:tc>
        <w:tc>
          <w:tcPr>
            <w:tcW w:w="1601" w:type="dxa"/>
          </w:tcPr>
          <w:p w14:paraId="60377C10" w14:textId="77777777" w:rsidR="00673F44" w:rsidRPr="00673F44" w:rsidRDefault="00673F44" w:rsidP="00673F44">
            <w:pPr>
              <w:jc w:val="both"/>
              <w:rPr>
                <w:rFonts w:eastAsia="Times New Roman"/>
                <w:lang w:val="en-AU"/>
              </w:rPr>
            </w:pPr>
            <w:r w:rsidRPr="00673F44">
              <w:rPr>
                <w:rFonts w:eastAsia="Times New Roman"/>
                <w:b/>
                <w:lang w:val="en-AU"/>
              </w:rPr>
              <w:t>1.35</w:t>
            </w:r>
            <w:r w:rsidRPr="00673F44">
              <w:rPr>
                <w:rFonts w:eastAsia="Times New Roman"/>
                <w:lang w:val="en-AU"/>
              </w:rPr>
              <w:t xml:space="preserve"> (1.07-1.69)</w:t>
            </w:r>
          </w:p>
        </w:tc>
        <w:tc>
          <w:tcPr>
            <w:tcW w:w="1601" w:type="dxa"/>
          </w:tcPr>
          <w:p w14:paraId="4B9F5312" w14:textId="77777777" w:rsidR="00673F44" w:rsidRPr="00673F44" w:rsidRDefault="00673F44" w:rsidP="00673F44">
            <w:pPr>
              <w:jc w:val="both"/>
              <w:rPr>
                <w:rFonts w:eastAsia="Times New Roman"/>
                <w:lang w:val="en-AU"/>
              </w:rPr>
            </w:pPr>
            <w:r w:rsidRPr="00673F44">
              <w:rPr>
                <w:rFonts w:eastAsia="Times New Roman"/>
                <w:lang w:val="en-AU"/>
              </w:rPr>
              <w:t>0.88 (0.61-1.27)</w:t>
            </w:r>
          </w:p>
        </w:tc>
        <w:tc>
          <w:tcPr>
            <w:tcW w:w="1601" w:type="dxa"/>
          </w:tcPr>
          <w:p w14:paraId="3A42AA8A" w14:textId="77777777" w:rsidR="00673F44" w:rsidRPr="00673F44" w:rsidRDefault="00673F44" w:rsidP="00673F44">
            <w:pPr>
              <w:jc w:val="both"/>
              <w:rPr>
                <w:rFonts w:eastAsia="Times New Roman"/>
                <w:lang w:val="en-AU"/>
              </w:rPr>
            </w:pPr>
            <w:r w:rsidRPr="00673F44">
              <w:rPr>
                <w:rFonts w:eastAsia="Times New Roman"/>
                <w:lang w:val="en-AU"/>
              </w:rPr>
              <w:t>1.56 (0.95-2.56)</w:t>
            </w:r>
          </w:p>
        </w:tc>
        <w:tc>
          <w:tcPr>
            <w:tcW w:w="1601" w:type="dxa"/>
          </w:tcPr>
          <w:p w14:paraId="2A95312C" w14:textId="77777777" w:rsidR="00673F44" w:rsidRPr="00673F44" w:rsidRDefault="00673F44" w:rsidP="00673F44">
            <w:pPr>
              <w:jc w:val="both"/>
            </w:pPr>
            <w:r w:rsidRPr="00673F44">
              <w:rPr>
                <w:rFonts w:eastAsia="Times New Roman"/>
                <w:b/>
                <w:lang w:val="en-AU"/>
              </w:rPr>
              <w:t xml:space="preserve">1.06 </w:t>
            </w:r>
            <w:r w:rsidRPr="00673F44">
              <w:rPr>
                <w:rFonts w:eastAsia="Times New Roman"/>
                <w:lang w:val="en-AU"/>
              </w:rPr>
              <w:t>(0.83-1.34)</w:t>
            </w:r>
          </w:p>
        </w:tc>
      </w:tr>
      <w:tr w:rsidR="00441BD3" w:rsidRPr="00673F44" w14:paraId="22C6DF65" w14:textId="77777777" w:rsidTr="00F03A44">
        <w:tc>
          <w:tcPr>
            <w:tcW w:w="1601" w:type="dxa"/>
          </w:tcPr>
          <w:p w14:paraId="75648C91" w14:textId="49F72616" w:rsidR="00673F44" w:rsidRPr="00673F44" w:rsidRDefault="00673F44" w:rsidP="00673F44">
            <w:pPr>
              <w:jc w:val="both"/>
              <w:rPr>
                <w:rFonts w:eastAsia="Times New Roman"/>
                <w:lang w:val="en-AU"/>
              </w:rPr>
            </w:pPr>
            <w:r>
              <w:rPr>
                <w:rFonts w:eastAsia="Times New Roman"/>
                <w:lang w:val="en-AU"/>
              </w:rPr>
              <w:t>Mood disorders</w:t>
            </w:r>
            <w:r w:rsidRPr="00673F44">
              <w:rPr>
                <w:rFonts w:eastAsia="Times New Roman"/>
                <w:vertAlign w:val="superscript"/>
                <w:lang w:val="en-AU"/>
              </w:rPr>
              <w:t>4</w:t>
            </w:r>
            <w:r w:rsidRPr="00673F44">
              <w:rPr>
                <w:rFonts w:eastAsia="Times New Roman"/>
                <w:lang w:val="en-AU"/>
              </w:rPr>
              <w:t xml:space="preserve"> </w:t>
            </w:r>
          </w:p>
        </w:tc>
        <w:tc>
          <w:tcPr>
            <w:tcW w:w="1601" w:type="dxa"/>
          </w:tcPr>
          <w:p w14:paraId="2D718259" w14:textId="77777777" w:rsidR="00673F44" w:rsidRPr="00673F44" w:rsidRDefault="00673F44" w:rsidP="00673F44">
            <w:pPr>
              <w:jc w:val="both"/>
              <w:rPr>
                <w:rFonts w:eastAsia="Times New Roman"/>
                <w:lang w:val="en-AU"/>
              </w:rPr>
            </w:pPr>
          </w:p>
        </w:tc>
        <w:tc>
          <w:tcPr>
            <w:tcW w:w="1601" w:type="dxa"/>
          </w:tcPr>
          <w:p w14:paraId="76A26AEB" w14:textId="77777777" w:rsidR="00673F44" w:rsidRPr="00673F44" w:rsidRDefault="00673F44" w:rsidP="00673F44">
            <w:pPr>
              <w:jc w:val="both"/>
              <w:rPr>
                <w:rFonts w:eastAsia="Times New Roman"/>
                <w:lang w:val="en-AU"/>
              </w:rPr>
            </w:pPr>
          </w:p>
        </w:tc>
        <w:tc>
          <w:tcPr>
            <w:tcW w:w="1601" w:type="dxa"/>
          </w:tcPr>
          <w:p w14:paraId="4FECAA5D" w14:textId="77777777" w:rsidR="00673F44" w:rsidRPr="00673F44" w:rsidRDefault="00673F44" w:rsidP="00673F44">
            <w:pPr>
              <w:jc w:val="both"/>
              <w:rPr>
                <w:rFonts w:eastAsia="Times New Roman"/>
                <w:lang w:val="en-AU"/>
              </w:rPr>
            </w:pPr>
          </w:p>
        </w:tc>
        <w:tc>
          <w:tcPr>
            <w:tcW w:w="1601" w:type="dxa"/>
          </w:tcPr>
          <w:p w14:paraId="45508854" w14:textId="77777777" w:rsidR="00673F44" w:rsidRPr="00673F44" w:rsidRDefault="00673F44" w:rsidP="00673F44">
            <w:pPr>
              <w:jc w:val="both"/>
              <w:rPr>
                <w:rFonts w:eastAsia="Times New Roman"/>
                <w:lang w:val="en-AU"/>
              </w:rPr>
            </w:pPr>
          </w:p>
        </w:tc>
        <w:tc>
          <w:tcPr>
            <w:tcW w:w="1601" w:type="dxa"/>
          </w:tcPr>
          <w:p w14:paraId="3D8AD07D" w14:textId="77777777" w:rsidR="00673F44" w:rsidRPr="00673F44" w:rsidRDefault="00673F44" w:rsidP="00673F44">
            <w:pPr>
              <w:jc w:val="both"/>
              <w:rPr>
                <w:rFonts w:eastAsia="Times New Roman"/>
                <w:lang w:val="en-AU"/>
              </w:rPr>
            </w:pPr>
          </w:p>
        </w:tc>
        <w:tc>
          <w:tcPr>
            <w:tcW w:w="1601" w:type="dxa"/>
          </w:tcPr>
          <w:p w14:paraId="116D1A50" w14:textId="77777777" w:rsidR="00673F44" w:rsidRPr="00673F44" w:rsidRDefault="00673F44" w:rsidP="00673F44">
            <w:pPr>
              <w:jc w:val="both"/>
              <w:rPr>
                <w:rFonts w:eastAsia="Times New Roman"/>
                <w:lang w:val="en-AU"/>
              </w:rPr>
            </w:pPr>
          </w:p>
        </w:tc>
        <w:tc>
          <w:tcPr>
            <w:tcW w:w="1601" w:type="dxa"/>
          </w:tcPr>
          <w:p w14:paraId="21972CCE" w14:textId="77777777" w:rsidR="00673F44" w:rsidRPr="00673F44" w:rsidRDefault="00673F44" w:rsidP="00673F44">
            <w:pPr>
              <w:jc w:val="both"/>
              <w:rPr>
                <w:rFonts w:eastAsia="Times New Roman"/>
                <w:lang w:val="en-AU"/>
              </w:rPr>
            </w:pPr>
          </w:p>
        </w:tc>
        <w:tc>
          <w:tcPr>
            <w:tcW w:w="1601" w:type="dxa"/>
          </w:tcPr>
          <w:p w14:paraId="3F9EA816" w14:textId="77777777" w:rsidR="00673F44" w:rsidRPr="00673F44" w:rsidRDefault="00673F44" w:rsidP="00673F44">
            <w:pPr>
              <w:jc w:val="both"/>
              <w:rPr>
                <w:rFonts w:eastAsia="Times New Roman"/>
                <w:lang w:val="en-AU"/>
              </w:rPr>
            </w:pPr>
          </w:p>
        </w:tc>
        <w:tc>
          <w:tcPr>
            <w:tcW w:w="1601" w:type="dxa"/>
          </w:tcPr>
          <w:p w14:paraId="44A3383F" w14:textId="77777777" w:rsidR="00673F44" w:rsidRPr="00673F44" w:rsidRDefault="00673F44" w:rsidP="00673F44">
            <w:pPr>
              <w:jc w:val="both"/>
              <w:rPr>
                <w:rFonts w:eastAsia="Times New Roman"/>
                <w:lang w:val="en-AU"/>
              </w:rPr>
            </w:pPr>
          </w:p>
        </w:tc>
        <w:tc>
          <w:tcPr>
            <w:tcW w:w="1601" w:type="dxa"/>
          </w:tcPr>
          <w:p w14:paraId="44B1A413" w14:textId="77777777" w:rsidR="00673F44" w:rsidRPr="00673F44" w:rsidRDefault="00673F44" w:rsidP="00673F44">
            <w:pPr>
              <w:jc w:val="both"/>
            </w:pPr>
          </w:p>
        </w:tc>
        <w:tc>
          <w:tcPr>
            <w:tcW w:w="1601" w:type="dxa"/>
          </w:tcPr>
          <w:p w14:paraId="6DF048E9" w14:textId="77777777" w:rsidR="00673F44" w:rsidRPr="00673F44" w:rsidRDefault="00673F44" w:rsidP="00673F44">
            <w:pPr>
              <w:jc w:val="both"/>
            </w:pPr>
          </w:p>
        </w:tc>
        <w:tc>
          <w:tcPr>
            <w:tcW w:w="1601" w:type="dxa"/>
          </w:tcPr>
          <w:p w14:paraId="362A14F2" w14:textId="77777777" w:rsidR="00673F44" w:rsidRPr="00673F44" w:rsidRDefault="00673F44" w:rsidP="00673F44">
            <w:pPr>
              <w:jc w:val="both"/>
            </w:pPr>
          </w:p>
        </w:tc>
        <w:tc>
          <w:tcPr>
            <w:tcW w:w="1601" w:type="dxa"/>
          </w:tcPr>
          <w:p w14:paraId="07725CF6" w14:textId="77777777" w:rsidR="00673F44" w:rsidRPr="00673F44" w:rsidRDefault="00673F44" w:rsidP="00673F44">
            <w:pPr>
              <w:jc w:val="both"/>
            </w:pPr>
          </w:p>
        </w:tc>
        <w:tc>
          <w:tcPr>
            <w:tcW w:w="1601" w:type="dxa"/>
          </w:tcPr>
          <w:p w14:paraId="49650310" w14:textId="77777777" w:rsidR="00673F44" w:rsidRPr="00673F44" w:rsidRDefault="00673F44" w:rsidP="00673F44">
            <w:pPr>
              <w:jc w:val="both"/>
            </w:pPr>
          </w:p>
        </w:tc>
        <w:tc>
          <w:tcPr>
            <w:tcW w:w="1601" w:type="dxa"/>
          </w:tcPr>
          <w:p w14:paraId="43335168" w14:textId="77777777" w:rsidR="00673F44" w:rsidRPr="00673F44" w:rsidRDefault="00673F44" w:rsidP="00673F44">
            <w:pPr>
              <w:jc w:val="both"/>
            </w:pPr>
          </w:p>
        </w:tc>
      </w:tr>
      <w:tr w:rsidR="00441BD3" w:rsidRPr="00673F44" w14:paraId="549690A6" w14:textId="77777777" w:rsidTr="00F03A44">
        <w:tc>
          <w:tcPr>
            <w:tcW w:w="1601" w:type="dxa"/>
          </w:tcPr>
          <w:p w14:paraId="4274ECA6" w14:textId="21C4C93C" w:rsidR="00673F44" w:rsidRPr="00673F44" w:rsidRDefault="00673F44" w:rsidP="00673F44">
            <w:pPr>
              <w:jc w:val="both"/>
              <w:rPr>
                <w:rFonts w:eastAsia="Times New Roman"/>
                <w:lang w:val="en-AU"/>
              </w:rPr>
            </w:pPr>
            <w:r w:rsidRPr="00673F44">
              <w:rPr>
                <w:rFonts w:eastAsia="Times New Roman"/>
                <w:lang w:val="en-AU"/>
              </w:rPr>
              <w:lastRenderedPageBreak/>
              <w:t>All</w:t>
            </w:r>
          </w:p>
        </w:tc>
        <w:tc>
          <w:tcPr>
            <w:tcW w:w="1601" w:type="dxa"/>
          </w:tcPr>
          <w:p w14:paraId="1AA776AC" w14:textId="77777777" w:rsidR="00673F44" w:rsidRPr="00673F44" w:rsidRDefault="00673F44" w:rsidP="00673F44">
            <w:pPr>
              <w:jc w:val="both"/>
              <w:rPr>
                <w:rFonts w:eastAsia="Times New Roman"/>
                <w:lang w:val="en-AU"/>
              </w:rPr>
            </w:pPr>
            <w:r w:rsidRPr="00673F44">
              <w:rPr>
                <w:rFonts w:eastAsia="Times New Roman"/>
                <w:lang w:val="en-AU"/>
              </w:rPr>
              <w:t>1765 (47.4)</w:t>
            </w:r>
          </w:p>
        </w:tc>
        <w:tc>
          <w:tcPr>
            <w:tcW w:w="1601" w:type="dxa"/>
          </w:tcPr>
          <w:p w14:paraId="25805A36"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48118629" w14:textId="77777777" w:rsidR="00673F44" w:rsidRPr="00673F44" w:rsidRDefault="00673F44" w:rsidP="00673F44">
            <w:pPr>
              <w:jc w:val="both"/>
              <w:rPr>
                <w:rFonts w:eastAsia="Times New Roman"/>
                <w:lang w:val="en-AU"/>
              </w:rPr>
            </w:pPr>
            <w:r w:rsidRPr="00673F44">
              <w:rPr>
                <w:rFonts w:eastAsia="Times New Roman"/>
                <w:b/>
                <w:lang w:val="en-AU"/>
              </w:rPr>
              <w:t>1.21</w:t>
            </w:r>
            <w:r w:rsidRPr="00673F44">
              <w:rPr>
                <w:rFonts w:eastAsia="Times New Roman"/>
                <w:lang w:val="en-AU"/>
              </w:rPr>
              <w:t xml:space="preserve"> (1.03-1.41)</w:t>
            </w:r>
          </w:p>
        </w:tc>
        <w:tc>
          <w:tcPr>
            <w:tcW w:w="1601" w:type="dxa"/>
          </w:tcPr>
          <w:p w14:paraId="6354A3BE" w14:textId="77777777" w:rsidR="00673F44" w:rsidRPr="00673F44" w:rsidRDefault="00673F44" w:rsidP="00673F44">
            <w:pPr>
              <w:jc w:val="both"/>
              <w:rPr>
                <w:rFonts w:eastAsia="Times New Roman"/>
                <w:lang w:val="en-AU"/>
              </w:rPr>
            </w:pPr>
            <w:r w:rsidRPr="00673F44">
              <w:rPr>
                <w:rFonts w:eastAsia="Times New Roman"/>
                <w:lang w:val="en-AU"/>
              </w:rPr>
              <w:t>0.99 (0.84-1.16)</w:t>
            </w:r>
          </w:p>
        </w:tc>
        <w:tc>
          <w:tcPr>
            <w:tcW w:w="1601" w:type="dxa"/>
          </w:tcPr>
          <w:p w14:paraId="411A897D" w14:textId="77777777" w:rsidR="00673F44" w:rsidRPr="00673F44" w:rsidRDefault="00673F44" w:rsidP="00673F44">
            <w:pPr>
              <w:jc w:val="both"/>
              <w:rPr>
                <w:rFonts w:eastAsia="Times New Roman"/>
                <w:lang w:val="en-AU"/>
              </w:rPr>
            </w:pPr>
            <w:r w:rsidRPr="00673F44">
              <w:rPr>
                <w:rFonts w:eastAsia="Times New Roman"/>
                <w:b/>
                <w:lang w:val="en-AU"/>
              </w:rPr>
              <w:t>2.14</w:t>
            </w:r>
            <w:r w:rsidRPr="00673F44">
              <w:rPr>
                <w:rFonts w:eastAsia="Times New Roman"/>
                <w:lang w:val="en-AU"/>
              </w:rPr>
              <w:t xml:space="preserve"> (1.87-2.45)</w:t>
            </w:r>
          </w:p>
        </w:tc>
        <w:tc>
          <w:tcPr>
            <w:tcW w:w="1601" w:type="dxa"/>
          </w:tcPr>
          <w:p w14:paraId="3219559B" w14:textId="77777777" w:rsidR="00673F44" w:rsidRPr="00673F44" w:rsidRDefault="00673F44" w:rsidP="00673F44">
            <w:pPr>
              <w:jc w:val="both"/>
              <w:rPr>
                <w:rFonts w:eastAsia="Times New Roman"/>
                <w:lang w:val="en-AU"/>
              </w:rPr>
            </w:pPr>
            <w:r w:rsidRPr="00673F44">
              <w:rPr>
                <w:rFonts w:eastAsia="Times New Roman"/>
                <w:b/>
                <w:lang w:val="en-AU"/>
              </w:rPr>
              <w:t>1.90</w:t>
            </w:r>
            <w:r w:rsidRPr="00673F44">
              <w:rPr>
                <w:rFonts w:eastAsia="Times New Roman"/>
                <w:lang w:val="en-AU"/>
              </w:rPr>
              <w:t xml:space="preserve"> (1.37-2.63)</w:t>
            </w:r>
          </w:p>
        </w:tc>
        <w:tc>
          <w:tcPr>
            <w:tcW w:w="1601" w:type="dxa"/>
          </w:tcPr>
          <w:p w14:paraId="10F5E2F1" w14:textId="77777777" w:rsidR="00673F44" w:rsidRPr="00673F44" w:rsidRDefault="00673F44" w:rsidP="00673F44">
            <w:pPr>
              <w:jc w:val="both"/>
              <w:rPr>
                <w:rFonts w:eastAsia="Times New Roman"/>
                <w:lang w:val="en-AU"/>
              </w:rPr>
            </w:pPr>
            <w:r w:rsidRPr="00673F44">
              <w:rPr>
                <w:rFonts w:eastAsia="Times New Roman"/>
                <w:b/>
                <w:lang w:val="en-AU"/>
              </w:rPr>
              <w:t>2.07</w:t>
            </w:r>
            <w:r w:rsidRPr="00673F44">
              <w:rPr>
                <w:rFonts w:eastAsia="Times New Roman"/>
                <w:lang w:val="en-AU"/>
              </w:rPr>
              <w:t xml:space="preserve"> (1.79-2.40)</w:t>
            </w:r>
          </w:p>
        </w:tc>
        <w:tc>
          <w:tcPr>
            <w:tcW w:w="1601" w:type="dxa"/>
          </w:tcPr>
          <w:p w14:paraId="441003E7" w14:textId="77777777" w:rsidR="00673F44" w:rsidRPr="00673F44" w:rsidRDefault="00673F44" w:rsidP="00673F44">
            <w:pPr>
              <w:jc w:val="both"/>
              <w:rPr>
                <w:rFonts w:eastAsia="Times New Roman"/>
                <w:lang w:val="en-AU"/>
              </w:rPr>
            </w:pPr>
            <w:r w:rsidRPr="00673F44">
              <w:rPr>
                <w:rFonts w:eastAsia="Times New Roman"/>
                <w:lang w:val="en-AU"/>
              </w:rPr>
              <w:t>1.05 (0.80-1.38)</w:t>
            </w:r>
          </w:p>
        </w:tc>
        <w:tc>
          <w:tcPr>
            <w:tcW w:w="1601" w:type="dxa"/>
          </w:tcPr>
          <w:p w14:paraId="35729248" w14:textId="77777777" w:rsidR="00673F44" w:rsidRPr="00673F44" w:rsidRDefault="00673F44" w:rsidP="00673F44">
            <w:pPr>
              <w:jc w:val="both"/>
              <w:rPr>
                <w:rFonts w:eastAsia="Times New Roman"/>
                <w:lang w:val="en-AU"/>
              </w:rPr>
            </w:pPr>
            <w:r w:rsidRPr="00673F44">
              <w:rPr>
                <w:rFonts w:eastAsia="Times New Roman"/>
                <w:lang w:val="en-AU"/>
              </w:rPr>
              <w:t>1.18 (0.97-1.44)</w:t>
            </w:r>
          </w:p>
        </w:tc>
        <w:tc>
          <w:tcPr>
            <w:tcW w:w="1601" w:type="dxa"/>
          </w:tcPr>
          <w:p w14:paraId="07629413" w14:textId="77777777" w:rsidR="00673F44" w:rsidRPr="00673F44" w:rsidRDefault="00673F44" w:rsidP="00673F44">
            <w:pPr>
              <w:jc w:val="both"/>
              <w:rPr>
                <w:rFonts w:eastAsia="Times New Roman"/>
                <w:lang w:val="en-AU"/>
              </w:rPr>
            </w:pPr>
            <w:r w:rsidRPr="00673F44">
              <w:rPr>
                <w:rFonts w:eastAsia="Times New Roman"/>
                <w:b/>
                <w:lang w:val="en-AU"/>
              </w:rPr>
              <w:t>1.71</w:t>
            </w:r>
            <w:r w:rsidRPr="00673F44">
              <w:rPr>
                <w:rFonts w:eastAsia="Times New Roman"/>
                <w:lang w:val="en-AU"/>
              </w:rPr>
              <w:t xml:space="preserve"> (1.32-2.22)</w:t>
            </w:r>
          </w:p>
        </w:tc>
        <w:tc>
          <w:tcPr>
            <w:tcW w:w="1601" w:type="dxa"/>
          </w:tcPr>
          <w:p w14:paraId="6BD74E0E" w14:textId="77777777" w:rsidR="00673F44" w:rsidRPr="00673F44" w:rsidRDefault="00673F44" w:rsidP="00673F44">
            <w:pPr>
              <w:jc w:val="both"/>
              <w:rPr>
                <w:rFonts w:eastAsia="Times New Roman"/>
                <w:lang w:val="en-AU"/>
              </w:rPr>
            </w:pPr>
            <w:r w:rsidRPr="00673F44">
              <w:rPr>
                <w:rFonts w:eastAsia="Times New Roman"/>
                <w:b/>
                <w:lang w:val="en-AU"/>
              </w:rPr>
              <w:t>2.31</w:t>
            </w:r>
            <w:r w:rsidRPr="00673F44">
              <w:rPr>
                <w:rFonts w:eastAsia="Times New Roman"/>
                <w:lang w:val="en-AU"/>
              </w:rPr>
              <w:t xml:space="preserve"> (1.63-3.26)</w:t>
            </w:r>
          </w:p>
        </w:tc>
        <w:tc>
          <w:tcPr>
            <w:tcW w:w="1601" w:type="dxa"/>
          </w:tcPr>
          <w:p w14:paraId="3DDA4EEB" w14:textId="77777777" w:rsidR="00673F44" w:rsidRPr="00673F44" w:rsidRDefault="00673F44" w:rsidP="00673F44">
            <w:pPr>
              <w:jc w:val="both"/>
              <w:rPr>
                <w:rFonts w:eastAsia="Times New Roman"/>
                <w:lang w:val="en-AU"/>
              </w:rPr>
            </w:pPr>
            <w:r w:rsidRPr="00673F44">
              <w:rPr>
                <w:rFonts w:eastAsia="Times New Roman"/>
                <w:b/>
                <w:lang w:val="en-AU"/>
              </w:rPr>
              <w:t>1.27</w:t>
            </w:r>
            <w:r w:rsidRPr="00673F44">
              <w:rPr>
                <w:rFonts w:eastAsia="Times New Roman"/>
                <w:lang w:val="en-AU"/>
              </w:rPr>
              <w:t xml:space="preserve"> (1.11-1.44)</w:t>
            </w:r>
          </w:p>
        </w:tc>
        <w:tc>
          <w:tcPr>
            <w:tcW w:w="1601" w:type="dxa"/>
          </w:tcPr>
          <w:p w14:paraId="7B12737F" w14:textId="77777777" w:rsidR="00673F44" w:rsidRPr="00673F44" w:rsidRDefault="00673F44" w:rsidP="00673F44">
            <w:pPr>
              <w:jc w:val="both"/>
              <w:rPr>
                <w:rFonts w:eastAsia="Times New Roman"/>
                <w:lang w:val="en-AU"/>
              </w:rPr>
            </w:pPr>
            <w:r w:rsidRPr="00673F44">
              <w:rPr>
                <w:rFonts w:eastAsia="Times New Roman"/>
                <w:b/>
                <w:lang w:val="en-AU"/>
              </w:rPr>
              <w:t>1.29</w:t>
            </w:r>
            <w:r w:rsidRPr="00673F44">
              <w:rPr>
                <w:rFonts w:eastAsia="Times New Roman"/>
                <w:lang w:val="en-AU"/>
              </w:rPr>
              <w:t xml:space="preserve"> (1.05-1.59)</w:t>
            </w:r>
          </w:p>
        </w:tc>
        <w:tc>
          <w:tcPr>
            <w:tcW w:w="1601" w:type="dxa"/>
          </w:tcPr>
          <w:p w14:paraId="0DE5BF15" w14:textId="77777777" w:rsidR="00673F44" w:rsidRPr="00673F44" w:rsidRDefault="00673F44" w:rsidP="00673F44">
            <w:pPr>
              <w:jc w:val="both"/>
              <w:rPr>
                <w:rFonts w:eastAsia="Times New Roman"/>
                <w:lang w:val="en-AU"/>
              </w:rPr>
            </w:pPr>
            <w:r w:rsidRPr="00673F44">
              <w:rPr>
                <w:rFonts w:eastAsia="Times New Roman"/>
                <w:b/>
                <w:lang w:val="en-AU"/>
              </w:rPr>
              <w:t>1.45</w:t>
            </w:r>
            <w:r w:rsidRPr="00673F44">
              <w:rPr>
                <w:rFonts w:eastAsia="Times New Roman"/>
                <w:lang w:val="en-AU"/>
              </w:rPr>
              <w:t xml:space="preserve"> (1.07-1.96)</w:t>
            </w:r>
          </w:p>
        </w:tc>
        <w:tc>
          <w:tcPr>
            <w:tcW w:w="1601" w:type="dxa"/>
          </w:tcPr>
          <w:p w14:paraId="41E04A7E" w14:textId="77777777" w:rsidR="00673F44" w:rsidRPr="00673F44" w:rsidRDefault="00673F44" w:rsidP="00673F44">
            <w:pPr>
              <w:jc w:val="both"/>
            </w:pPr>
            <w:r w:rsidRPr="00673F44">
              <w:rPr>
                <w:rFonts w:eastAsia="Times New Roman"/>
                <w:b/>
                <w:lang w:val="en-AU"/>
              </w:rPr>
              <w:t xml:space="preserve">2.19 </w:t>
            </w:r>
            <w:r w:rsidRPr="00673F44">
              <w:rPr>
                <w:rFonts w:eastAsia="Times New Roman"/>
                <w:lang w:val="en-AU"/>
              </w:rPr>
              <w:t>(1.87-2.56)</w:t>
            </w:r>
          </w:p>
        </w:tc>
      </w:tr>
      <w:tr w:rsidR="00441BD3" w:rsidRPr="00673F44" w14:paraId="0F1B22FA" w14:textId="77777777" w:rsidTr="00F03A44">
        <w:tc>
          <w:tcPr>
            <w:tcW w:w="1601" w:type="dxa"/>
          </w:tcPr>
          <w:p w14:paraId="2F381815" w14:textId="3DEE28D8" w:rsidR="00673F44" w:rsidRPr="00673F44" w:rsidRDefault="00673F44" w:rsidP="00673F44">
            <w:pPr>
              <w:jc w:val="both"/>
              <w:rPr>
                <w:rFonts w:eastAsia="Times New Roman"/>
                <w:lang w:val="en-AU"/>
              </w:rPr>
            </w:pPr>
            <w:r w:rsidRPr="00673F44">
              <w:rPr>
                <w:rFonts w:eastAsia="Times New Roman"/>
                <w:lang w:val="en-AU"/>
              </w:rPr>
              <w:t>Males</w:t>
            </w:r>
          </w:p>
        </w:tc>
        <w:tc>
          <w:tcPr>
            <w:tcW w:w="1601" w:type="dxa"/>
          </w:tcPr>
          <w:p w14:paraId="1600A710" w14:textId="77777777" w:rsidR="00673F44" w:rsidRPr="00673F44" w:rsidRDefault="00673F44" w:rsidP="00673F44">
            <w:pPr>
              <w:jc w:val="both"/>
              <w:rPr>
                <w:rFonts w:eastAsia="Times New Roman"/>
                <w:lang w:val="en-AU"/>
              </w:rPr>
            </w:pPr>
            <w:r w:rsidRPr="00673F44">
              <w:rPr>
                <w:rFonts w:eastAsia="Times New Roman"/>
                <w:lang w:val="en-AU"/>
              </w:rPr>
              <w:t>628 (35.9)</w:t>
            </w:r>
          </w:p>
        </w:tc>
        <w:tc>
          <w:tcPr>
            <w:tcW w:w="1601" w:type="dxa"/>
          </w:tcPr>
          <w:p w14:paraId="3215C497"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08239C0B" w14:textId="77777777" w:rsidR="00673F44" w:rsidRPr="00673F44" w:rsidRDefault="00673F44" w:rsidP="00673F44">
            <w:pPr>
              <w:jc w:val="both"/>
              <w:rPr>
                <w:rFonts w:eastAsia="Times New Roman"/>
                <w:lang w:val="en-AU"/>
              </w:rPr>
            </w:pPr>
            <w:r w:rsidRPr="00673F44">
              <w:rPr>
                <w:rFonts w:eastAsia="Times New Roman"/>
                <w:b/>
                <w:lang w:val="en-AU"/>
              </w:rPr>
              <w:t>1.43</w:t>
            </w:r>
            <w:r w:rsidRPr="00673F44">
              <w:rPr>
                <w:rFonts w:eastAsia="Times New Roman"/>
                <w:lang w:val="en-AU"/>
              </w:rPr>
              <w:t xml:space="preserve"> (1.11-1.84)</w:t>
            </w:r>
          </w:p>
        </w:tc>
        <w:tc>
          <w:tcPr>
            <w:tcW w:w="1601" w:type="dxa"/>
          </w:tcPr>
          <w:p w14:paraId="5925F489" w14:textId="77777777" w:rsidR="00673F44" w:rsidRPr="00673F44" w:rsidRDefault="00673F44" w:rsidP="00673F44">
            <w:pPr>
              <w:jc w:val="both"/>
              <w:rPr>
                <w:rFonts w:eastAsia="Times New Roman"/>
                <w:lang w:val="en-AU"/>
              </w:rPr>
            </w:pPr>
            <w:r w:rsidRPr="00673F44">
              <w:rPr>
                <w:rFonts w:eastAsia="Times New Roman"/>
                <w:b/>
                <w:lang w:val="en-AU"/>
              </w:rPr>
              <w:t>1.26</w:t>
            </w:r>
            <w:r w:rsidRPr="00673F44">
              <w:rPr>
                <w:rFonts w:eastAsia="Times New Roman"/>
                <w:lang w:val="en-AU"/>
              </w:rPr>
              <w:t xml:space="preserve"> (1.00-1.59)</w:t>
            </w:r>
          </w:p>
        </w:tc>
        <w:tc>
          <w:tcPr>
            <w:tcW w:w="1601" w:type="dxa"/>
          </w:tcPr>
          <w:p w14:paraId="202321DC" w14:textId="77777777" w:rsidR="00673F44" w:rsidRPr="00673F44" w:rsidRDefault="00673F44" w:rsidP="00673F44">
            <w:pPr>
              <w:jc w:val="both"/>
              <w:rPr>
                <w:rFonts w:eastAsia="Times New Roman"/>
                <w:lang w:val="en-AU"/>
              </w:rPr>
            </w:pPr>
            <w:r w:rsidRPr="00673F44">
              <w:rPr>
                <w:rFonts w:eastAsia="Times New Roman"/>
                <w:b/>
                <w:lang w:val="en-AU"/>
              </w:rPr>
              <w:t>1.93</w:t>
            </w:r>
            <w:r w:rsidRPr="00673F44">
              <w:rPr>
                <w:rFonts w:eastAsia="Times New Roman"/>
                <w:lang w:val="en-AU"/>
              </w:rPr>
              <w:t xml:space="preserve"> (1.57-2.37)</w:t>
            </w:r>
          </w:p>
        </w:tc>
        <w:tc>
          <w:tcPr>
            <w:tcW w:w="1601" w:type="dxa"/>
          </w:tcPr>
          <w:p w14:paraId="7ED6B296" w14:textId="77777777" w:rsidR="00673F44" w:rsidRPr="00673F44" w:rsidRDefault="00673F44" w:rsidP="00673F44">
            <w:pPr>
              <w:jc w:val="both"/>
              <w:rPr>
                <w:rFonts w:eastAsia="Times New Roman"/>
                <w:lang w:val="en-AU"/>
              </w:rPr>
            </w:pPr>
            <w:r w:rsidRPr="00673F44">
              <w:rPr>
                <w:rFonts w:eastAsia="Times New Roman"/>
                <w:b/>
                <w:lang w:val="en-AU"/>
              </w:rPr>
              <w:t>1.91</w:t>
            </w:r>
            <w:r w:rsidRPr="00673F44">
              <w:rPr>
                <w:rFonts w:eastAsia="Times New Roman"/>
                <w:lang w:val="en-AU"/>
              </w:rPr>
              <w:t xml:space="preserve"> (1.05-3.44)</w:t>
            </w:r>
          </w:p>
        </w:tc>
        <w:tc>
          <w:tcPr>
            <w:tcW w:w="1601" w:type="dxa"/>
          </w:tcPr>
          <w:p w14:paraId="0D8E1124" w14:textId="77777777" w:rsidR="00673F44" w:rsidRPr="00673F44" w:rsidRDefault="00673F44" w:rsidP="00673F44">
            <w:pPr>
              <w:jc w:val="both"/>
              <w:rPr>
                <w:rFonts w:eastAsia="Times New Roman"/>
                <w:lang w:val="en-AU"/>
              </w:rPr>
            </w:pPr>
            <w:r w:rsidRPr="00673F44">
              <w:rPr>
                <w:rFonts w:eastAsia="Times New Roman"/>
                <w:b/>
                <w:lang w:val="en-AU"/>
              </w:rPr>
              <w:t>1.85</w:t>
            </w:r>
            <w:r w:rsidRPr="00673F44">
              <w:rPr>
                <w:rFonts w:eastAsia="Times New Roman"/>
                <w:lang w:val="en-AU"/>
              </w:rPr>
              <w:t xml:space="preserve"> (1.48-2.31)</w:t>
            </w:r>
          </w:p>
        </w:tc>
        <w:tc>
          <w:tcPr>
            <w:tcW w:w="1601" w:type="dxa"/>
          </w:tcPr>
          <w:p w14:paraId="1E34543E" w14:textId="77777777" w:rsidR="00673F44" w:rsidRPr="00673F44" w:rsidRDefault="00673F44" w:rsidP="00673F44">
            <w:pPr>
              <w:jc w:val="both"/>
              <w:rPr>
                <w:rFonts w:eastAsia="Times New Roman"/>
                <w:lang w:val="en-AU"/>
              </w:rPr>
            </w:pPr>
            <w:r w:rsidRPr="00673F44">
              <w:rPr>
                <w:rFonts w:eastAsia="Times New Roman"/>
                <w:lang w:val="en-AU"/>
              </w:rPr>
              <w:t>1.01 (0.51-1.69)</w:t>
            </w:r>
          </w:p>
        </w:tc>
        <w:tc>
          <w:tcPr>
            <w:tcW w:w="1601" w:type="dxa"/>
          </w:tcPr>
          <w:p w14:paraId="589090E9" w14:textId="77777777" w:rsidR="00673F44" w:rsidRPr="00673F44" w:rsidRDefault="00673F44" w:rsidP="00673F44">
            <w:pPr>
              <w:jc w:val="both"/>
              <w:rPr>
                <w:rFonts w:eastAsia="Times New Roman"/>
                <w:lang w:val="en-AU"/>
              </w:rPr>
            </w:pPr>
            <w:r w:rsidRPr="00673F44">
              <w:rPr>
                <w:rFonts w:eastAsia="Times New Roman"/>
                <w:lang w:val="en-AU"/>
              </w:rPr>
              <w:t>1.15 (0.88-1.52)</w:t>
            </w:r>
          </w:p>
        </w:tc>
        <w:tc>
          <w:tcPr>
            <w:tcW w:w="1601" w:type="dxa"/>
          </w:tcPr>
          <w:p w14:paraId="3D1411F0" w14:textId="77777777" w:rsidR="00673F44" w:rsidRPr="00673F44" w:rsidRDefault="00673F44" w:rsidP="00673F44">
            <w:pPr>
              <w:jc w:val="both"/>
              <w:rPr>
                <w:rFonts w:eastAsia="Times New Roman"/>
                <w:lang w:val="en-AU"/>
              </w:rPr>
            </w:pPr>
            <w:r w:rsidRPr="00673F44">
              <w:rPr>
                <w:rFonts w:eastAsia="Times New Roman"/>
                <w:b/>
                <w:lang w:val="en-AU"/>
              </w:rPr>
              <w:t>1.70</w:t>
            </w:r>
            <w:r w:rsidRPr="00673F44">
              <w:rPr>
                <w:rFonts w:eastAsia="Times New Roman"/>
                <w:lang w:val="en-AU"/>
              </w:rPr>
              <w:t xml:space="preserve"> (1.17-2.47)</w:t>
            </w:r>
          </w:p>
        </w:tc>
        <w:tc>
          <w:tcPr>
            <w:tcW w:w="1601" w:type="dxa"/>
          </w:tcPr>
          <w:p w14:paraId="4600EF1E" w14:textId="77777777" w:rsidR="00673F44" w:rsidRPr="00673F44" w:rsidRDefault="00673F44" w:rsidP="00673F44">
            <w:pPr>
              <w:jc w:val="both"/>
              <w:rPr>
                <w:rFonts w:eastAsia="Times New Roman"/>
                <w:lang w:val="en-AU"/>
              </w:rPr>
            </w:pPr>
            <w:r w:rsidRPr="00673F44">
              <w:rPr>
                <w:rFonts w:eastAsia="Times New Roman"/>
                <w:lang w:val="en-AU"/>
              </w:rPr>
              <w:t>1.65 (0.91-3.00)</w:t>
            </w:r>
          </w:p>
        </w:tc>
        <w:tc>
          <w:tcPr>
            <w:tcW w:w="1601" w:type="dxa"/>
          </w:tcPr>
          <w:p w14:paraId="2CE21DF4" w14:textId="77777777" w:rsidR="00673F44" w:rsidRPr="00673F44" w:rsidRDefault="00673F44" w:rsidP="00673F44">
            <w:pPr>
              <w:jc w:val="both"/>
              <w:rPr>
                <w:rFonts w:eastAsia="Times New Roman"/>
                <w:lang w:val="en-AU"/>
              </w:rPr>
            </w:pPr>
            <w:r w:rsidRPr="00673F44">
              <w:rPr>
                <w:rFonts w:eastAsia="Times New Roman"/>
                <w:b/>
                <w:lang w:val="en-AU"/>
              </w:rPr>
              <w:t>1.29</w:t>
            </w:r>
            <w:r w:rsidRPr="00673F44">
              <w:rPr>
                <w:rFonts w:eastAsia="Times New Roman"/>
                <w:lang w:val="en-AU"/>
              </w:rPr>
              <w:t xml:space="preserve"> (1.06-1.57)</w:t>
            </w:r>
          </w:p>
        </w:tc>
        <w:tc>
          <w:tcPr>
            <w:tcW w:w="1601" w:type="dxa"/>
          </w:tcPr>
          <w:p w14:paraId="79A3DB20" w14:textId="77777777" w:rsidR="00673F44" w:rsidRPr="00673F44" w:rsidRDefault="00673F44" w:rsidP="00673F44">
            <w:pPr>
              <w:jc w:val="both"/>
              <w:rPr>
                <w:rFonts w:eastAsia="Times New Roman"/>
                <w:lang w:val="en-AU"/>
              </w:rPr>
            </w:pPr>
            <w:r w:rsidRPr="00673F44">
              <w:rPr>
                <w:rFonts w:eastAsia="Times New Roman"/>
                <w:b/>
                <w:lang w:val="en-AU"/>
              </w:rPr>
              <w:t>1.76</w:t>
            </w:r>
            <w:r w:rsidRPr="00673F44">
              <w:rPr>
                <w:rFonts w:eastAsia="Times New Roman"/>
                <w:lang w:val="en-AU"/>
              </w:rPr>
              <w:t xml:space="preserve"> (1.27-2.45)</w:t>
            </w:r>
          </w:p>
        </w:tc>
        <w:tc>
          <w:tcPr>
            <w:tcW w:w="1601" w:type="dxa"/>
          </w:tcPr>
          <w:p w14:paraId="1E1A5164" w14:textId="77777777" w:rsidR="00673F44" w:rsidRPr="00673F44" w:rsidRDefault="00673F44" w:rsidP="00673F44">
            <w:pPr>
              <w:jc w:val="both"/>
              <w:rPr>
                <w:rFonts w:eastAsia="Times New Roman"/>
                <w:lang w:val="en-AU"/>
              </w:rPr>
            </w:pPr>
            <w:r w:rsidRPr="00673F44">
              <w:rPr>
                <w:rFonts w:eastAsia="Times New Roman"/>
                <w:lang w:val="en-AU"/>
              </w:rPr>
              <w:t>1.38 (0.91-2.09)</w:t>
            </w:r>
          </w:p>
        </w:tc>
        <w:tc>
          <w:tcPr>
            <w:tcW w:w="1601" w:type="dxa"/>
          </w:tcPr>
          <w:p w14:paraId="72B1190E" w14:textId="77777777" w:rsidR="00673F44" w:rsidRPr="00673F44" w:rsidRDefault="00673F44" w:rsidP="00673F44">
            <w:pPr>
              <w:jc w:val="both"/>
            </w:pPr>
            <w:r w:rsidRPr="00673F44">
              <w:rPr>
                <w:rFonts w:eastAsia="Times New Roman"/>
                <w:b/>
                <w:lang w:val="en-AU"/>
              </w:rPr>
              <w:t xml:space="preserve">2.04 </w:t>
            </w:r>
            <w:r w:rsidRPr="00673F44">
              <w:rPr>
                <w:rFonts w:eastAsia="Times New Roman"/>
                <w:lang w:val="en-AU"/>
              </w:rPr>
              <w:t>(1.32-3.14)</w:t>
            </w:r>
          </w:p>
        </w:tc>
      </w:tr>
      <w:tr w:rsidR="00441BD3" w:rsidRPr="00673F44" w14:paraId="50E9850A" w14:textId="77777777" w:rsidTr="00F03A44">
        <w:tc>
          <w:tcPr>
            <w:tcW w:w="1601" w:type="dxa"/>
          </w:tcPr>
          <w:p w14:paraId="1F199216" w14:textId="7E806FAB" w:rsidR="00673F44" w:rsidRPr="00673F44" w:rsidRDefault="00673F44" w:rsidP="00673F44">
            <w:pPr>
              <w:jc w:val="both"/>
              <w:rPr>
                <w:rFonts w:eastAsia="Times New Roman"/>
                <w:lang w:val="en-AU"/>
              </w:rPr>
            </w:pPr>
            <w:r w:rsidRPr="00673F44">
              <w:rPr>
                <w:rFonts w:eastAsia="Times New Roman"/>
                <w:lang w:val="en-AU"/>
              </w:rPr>
              <w:t>Females</w:t>
            </w:r>
          </w:p>
        </w:tc>
        <w:tc>
          <w:tcPr>
            <w:tcW w:w="1601" w:type="dxa"/>
          </w:tcPr>
          <w:p w14:paraId="3306117D" w14:textId="77777777" w:rsidR="00673F44" w:rsidRPr="00673F44" w:rsidRDefault="00673F44" w:rsidP="00673F44">
            <w:pPr>
              <w:jc w:val="both"/>
              <w:rPr>
                <w:rFonts w:eastAsia="Times New Roman"/>
                <w:lang w:val="en-AU"/>
              </w:rPr>
            </w:pPr>
            <w:r w:rsidRPr="00673F44">
              <w:rPr>
                <w:rFonts w:eastAsia="Times New Roman"/>
                <w:lang w:val="en-AU"/>
              </w:rPr>
              <w:t>1137 (57.7)</w:t>
            </w:r>
          </w:p>
        </w:tc>
        <w:tc>
          <w:tcPr>
            <w:tcW w:w="1601" w:type="dxa"/>
          </w:tcPr>
          <w:p w14:paraId="0AD9A46E"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5A85D664" w14:textId="77777777" w:rsidR="00673F44" w:rsidRPr="00673F44" w:rsidRDefault="00673F44" w:rsidP="00673F44">
            <w:pPr>
              <w:jc w:val="both"/>
              <w:rPr>
                <w:rFonts w:eastAsia="Times New Roman"/>
                <w:lang w:val="en-AU"/>
              </w:rPr>
            </w:pPr>
            <w:r w:rsidRPr="00673F44">
              <w:rPr>
                <w:rFonts w:eastAsia="Times New Roman"/>
                <w:lang w:val="en-AU"/>
              </w:rPr>
              <w:t>1.00 (0.82-1.24)</w:t>
            </w:r>
          </w:p>
        </w:tc>
        <w:tc>
          <w:tcPr>
            <w:tcW w:w="1601" w:type="dxa"/>
          </w:tcPr>
          <w:p w14:paraId="5B7EB0A3" w14:textId="77777777" w:rsidR="00673F44" w:rsidRPr="00673F44" w:rsidRDefault="00673F44" w:rsidP="00673F44">
            <w:pPr>
              <w:jc w:val="both"/>
              <w:rPr>
                <w:rFonts w:eastAsia="Times New Roman"/>
                <w:lang w:val="en-AU"/>
              </w:rPr>
            </w:pPr>
            <w:r w:rsidRPr="00673F44">
              <w:rPr>
                <w:rFonts w:eastAsia="Times New Roman"/>
                <w:lang w:val="en-AU"/>
              </w:rPr>
              <w:t>1.02 (0.79-1.31)</w:t>
            </w:r>
          </w:p>
        </w:tc>
        <w:tc>
          <w:tcPr>
            <w:tcW w:w="1601" w:type="dxa"/>
          </w:tcPr>
          <w:p w14:paraId="264B5627" w14:textId="77777777" w:rsidR="00673F44" w:rsidRPr="00673F44" w:rsidRDefault="00673F44" w:rsidP="00673F44">
            <w:pPr>
              <w:jc w:val="both"/>
              <w:rPr>
                <w:rFonts w:eastAsia="Times New Roman"/>
                <w:lang w:val="en-AU"/>
              </w:rPr>
            </w:pPr>
            <w:r w:rsidRPr="00673F44">
              <w:rPr>
                <w:rFonts w:eastAsia="Times New Roman"/>
                <w:b/>
                <w:lang w:val="en-AU"/>
              </w:rPr>
              <w:t>2.08</w:t>
            </w:r>
            <w:r w:rsidRPr="00673F44">
              <w:rPr>
                <w:rFonts w:eastAsia="Times New Roman"/>
                <w:lang w:val="en-AU"/>
              </w:rPr>
              <w:t xml:space="preserve"> (1.73-2.50)</w:t>
            </w:r>
          </w:p>
        </w:tc>
        <w:tc>
          <w:tcPr>
            <w:tcW w:w="1601" w:type="dxa"/>
          </w:tcPr>
          <w:p w14:paraId="3334D017" w14:textId="77777777" w:rsidR="00673F44" w:rsidRPr="00673F44" w:rsidRDefault="00673F44" w:rsidP="00673F44">
            <w:pPr>
              <w:jc w:val="both"/>
              <w:rPr>
                <w:rFonts w:eastAsia="Times New Roman"/>
                <w:lang w:val="en-AU"/>
              </w:rPr>
            </w:pPr>
            <w:r w:rsidRPr="00673F44">
              <w:rPr>
                <w:rFonts w:eastAsia="Times New Roman"/>
                <w:b/>
                <w:lang w:val="en-AU"/>
              </w:rPr>
              <w:t>1.52</w:t>
            </w:r>
            <w:r w:rsidRPr="00673F44">
              <w:rPr>
                <w:rFonts w:eastAsia="Times New Roman"/>
                <w:lang w:val="en-AU"/>
              </w:rPr>
              <w:t xml:space="preserve"> (1.02-2.27)</w:t>
            </w:r>
          </w:p>
        </w:tc>
        <w:tc>
          <w:tcPr>
            <w:tcW w:w="1601" w:type="dxa"/>
          </w:tcPr>
          <w:p w14:paraId="0C1FC57F" w14:textId="77777777" w:rsidR="00673F44" w:rsidRPr="00673F44" w:rsidRDefault="00673F44" w:rsidP="00673F44">
            <w:pPr>
              <w:jc w:val="both"/>
              <w:rPr>
                <w:rFonts w:eastAsia="Times New Roman"/>
                <w:lang w:val="en-AU"/>
              </w:rPr>
            </w:pPr>
            <w:r w:rsidRPr="00673F44">
              <w:rPr>
                <w:rFonts w:eastAsia="Times New Roman"/>
                <w:b/>
                <w:lang w:val="en-AU"/>
              </w:rPr>
              <w:t>2.12</w:t>
            </w:r>
            <w:r w:rsidRPr="00673F44">
              <w:rPr>
                <w:rFonts w:eastAsia="Times New Roman"/>
                <w:lang w:val="en-AU"/>
              </w:rPr>
              <w:t xml:space="preserve"> (1.72-2.60)</w:t>
            </w:r>
          </w:p>
        </w:tc>
        <w:tc>
          <w:tcPr>
            <w:tcW w:w="1601" w:type="dxa"/>
          </w:tcPr>
          <w:p w14:paraId="39E84306" w14:textId="77777777" w:rsidR="00673F44" w:rsidRPr="00673F44" w:rsidRDefault="00673F44" w:rsidP="00673F44">
            <w:pPr>
              <w:jc w:val="both"/>
              <w:rPr>
                <w:rFonts w:eastAsia="Times New Roman"/>
                <w:lang w:val="en-AU"/>
              </w:rPr>
            </w:pPr>
            <w:r w:rsidRPr="00673F44">
              <w:rPr>
                <w:rFonts w:eastAsia="Times New Roman"/>
                <w:lang w:val="en-AU"/>
              </w:rPr>
              <w:t>1.01 (0.72-1.43)</w:t>
            </w:r>
          </w:p>
        </w:tc>
        <w:tc>
          <w:tcPr>
            <w:tcW w:w="1601" w:type="dxa"/>
          </w:tcPr>
          <w:p w14:paraId="1E600543" w14:textId="77777777" w:rsidR="00673F44" w:rsidRPr="00673F44" w:rsidRDefault="00673F44" w:rsidP="00673F44">
            <w:pPr>
              <w:jc w:val="both"/>
              <w:rPr>
                <w:rFonts w:eastAsia="Times New Roman"/>
                <w:lang w:val="en-AU"/>
              </w:rPr>
            </w:pPr>
            <w:r w:rsidRPr="00673F44">
              <w:rPr>
                <w:rFonts w:eastAsia="Times New Roman"/>
                <w:lang w:val="en-AU"/>
              </w:rPr>
              <w:t>0.93 (0.70-1.26)</w:t>
            </w:r>
          </w:p>
        </w:tc>
        <w:tc>
          <w:tcPr>
            <w:tcW w:w="1601" w:type="dxa"/>
          </w:tcPr>
          <w:p w14:paraId="64B6AB23" w14:textId="77777777" w:rsidR="00673F44" w:rsidRPr="00673F44" w:rsidRDefault="00673F44" w:rsidP="00673F44">
            <w:pPr>
              <w:jc w:val="both"/>
              <w:rPr>
                <w:rFonts w:eastAsia="Times New Roman"/>
                <w:lang w:val="en-AU"/>
              </w:rPr>
            </w:pPr>
            <w:r w:rsidRPr="00673F44">
              <w:rPr>
                <w:rFonts w:eastAsia="Times New Roman"/>
                <w:b/>
                <w:lang w:val="en-AU"/>
              </w:rPr>
              <w:t>1.83</w:t>
            </w:r>
            <w:r w:rsidRPr="00673F44">
              <w:rPr>
                <w:rFonts w:eastAsia="Times New Roman"/>
                <w:lang w:val="en-AU"/>
              </w:rPr>
              <w:t xml:space="preserve"> (1.25-2.69)</w:t>
            </w:r>
          </w:p>
        </w:tc>
        <w:tc>
          <w:tcPr>
            <w:tcW w:w="1601" w:type="dxa"/>
          </w:tcPr>
          <w:p w14:paraId="4ED048B6" w14:textId="77777777" w:rsidR="00673F44" w:rsidRPr="00673F44" w:rsidRDefault="00673F44" w:rsidP="00673F44">
            <w:pPr>
              <w:jc w:val="both"/>
              <w:rPr>
                <w:rFonts w:eastAsia="Times New Roman"/>
                <w:lang w:val="en-AU"/>
              </w:rPr>
            </w:pPr>
            <w:r w:rsidRPr="00673F44">
              <w:rPr>
                <w:rFonts w:eastAsia="Times New Roman"/>
                <w:b/>
                <w:lang w:val="en-AU"/>
              </w:rPr>
              <w:t>2.25</w:t>
            </w:r>
            <w:r w:rsidRPr="00673F44">
              <w:rPr>
                <w:rFonts w:eastAsia="Times New Roman"/>
                <w:lang w:val="en-AU"/>
              </w:rPr>
              <w:t xml:space="preserve"> (1.44-3.52)</w:t>
            </w:r>
          </w:p>
        </w:tc>
        <w:tc>
          <w:tcPr>
            <w:tcW w:w="1601" w:type="dxa"/>
          </w:tcPr>
          <w:p w14:paraId="278256A5" w14:textId="77777777" w:rsidR="00673F44" w:rsidRPr="00673F44" w:rsidRDefault="00673F44" w:rsidP="00673F44">
            <w:pPr>
              <w:jc w:val="both"/>
              <w:rPr>
                <w:rFonts w:eastAsia="Times New Roman"/>
                <w:lang w:val="en-AU"/>
              </w:rPr>
            </w:pPr>
            <w:r w:rsidRPr="00673F44">
              <w:rPr>
                <w:rFonts w:eastAsia="Times New Roman"/>
                <w:lang w:val="en-AU"/>
              </w:rPr>
              <w:t>1.09 (0.91-1.30)</w:t>
            </w:r>
          </w:p>
        </w:tc>
        <w:tc>
          <w:tcPr>
            <w:tcW w:w="1601" w:type="dxa"/>
          </w:tcPr>
          <w:p w14:paraId="4E42BA54" w14:textId="77777777" w:rsidR="00673F44" w:rsidRPr="00673F44" w:rsidRDefault="00673F44" w:rsidP="00673F44">
            <w:pPr>
              <w:jc w:val="both"/>
              <w:rPr>
                <w:rFonts w:eastAsia="Times New Roman"/>
                <w:lang w:val="en-AU"/>
              </w:rPr>
            </w:pPr>
            <w:r w:rsidRPr="00673F44">
              <w:rPr>
                <w:rFonts w:eastAsia="Times New Roman"/>
                <w:lang w:val="en-AU"/>
              </w:rPr>
              <w:t>0.93 (0.71-1.23)</w:t>
            </w:r>
          </w:p>
        </w:tc>
        <w:tc>
          <w:tcPr>
            <w:tcW w:w="1601" w:type="dxa"/>
          </w:tcPr>
          <w:p w14:paraId="70F2FFCE" w14:textId="77777777" w:rsidR="00673F44" w:rsidRPr="00673F44" w:rsidRDefault="00673F44" w:rsidP="00673F44">
            <w:pPr>
              <w:jc w:val="both"/>
              <w:rPr>
                <w:rFonts w:eastAsia="Times New Roman"/>
                <w:lang w:val="en-AU"/>
              </w:rPr>
            </w:pPr>
            <w:r w:rsidRPr="00673F44">
              <w:rPr>
                <w:rFonts w:eastAsia="Times New Roman"/>
                <w:b/>
                <w:lang w:val="en-AU"/>
              </w:rPr>
              <w:t>1.79</w:t>
            </w:r>
            <w:r w:rsidRPr="00673F44">
              <w:rPr>
                <w:rFonts w:eastAsia="Times New Roman"/>
                <w:lang w:val="en-AU"/>
              </w:rPr>
              <w:t xml:space="preserve"> (1.12-2.85)</w:t>
            </w:r>
          </w:p>
        </w:tc>
        <w:tc>
          <w:tcPr>
            <w:tcW w:w="1601" w:type="dxa"/>
          </w:tcPr>
          <w:p w14:paraId="354C7321" w14:textId="77777777" w:rsidR="00673F44" w:rsidRPr="00673F44" w:rsidRDefault="00673F44" w:rsidP="00673F44">
            <w:pPr>
              <w:jc w:val="both"/>
            </w:pPr>
            <w:r w:rsidRPr="00673F44">
              <w:rPr>
                <w:rFonts w:eastAsia="Times New Roman"/>
                <w:b/>
                <w:lang w:val="en-AU"/>
              </w:rPr>
              <w:t xml:space="preserve">1.47 </w:t>
            </w:r>
            <w:r w:rsidRPr="00673F44">
              <w:rPr>
                <w:rFonts w:eastAsia="Times New Roman"/>
                <w:lang w:val="en-AU"/>
              </w:rPr>
              <w:t>(1.22-1.77)</w:t>
            </w:r>
          </w:p>
        </w:tc>
      </w:tr>
      <w:tr w:rsidR="00441BD3" w:rsidRPr="00673F44" w14:paraId="69F2FE69" w14:textId="77777777" w:rsidTr="00F03A44">
        <w:tc>
          <w:tcPr>
            <w:tcW w:w="1601" w:type="dxa"/>
          </w:tcPr>
          <w:p w14:paraId="29A1B87C" w14:textId="243911C8" w:rsidR="00673F44" w:rsidRPr="00673F44" w:rsidRDefault="00673F44" w:rsidP="00441BD3">
            <w:pPr>
              <w:jc w:val="both"/>
              <w:rPr>
                <w:rFonts w:eastAsia="Times New Roman"/>
                <w:lang w:val="en-AU"/>
              </w:rPr>
            </w:pPr>
            <w:r>
              <w:rPr>
                <w:rFonts w:eastAsia="Times New Roman"/>
                <w:lang w:val="en-AU"/>
              </w:rPr>
              <w:t>Substance abuse</w:t>
            </w:r>
            <w:r w:rsidRPr="00673F44">
              <w:rPr>
                <w:rFonts w:eastAsia="Times New Roman"/>
                <w:lang w:val="en-AU"/>
              </w:rPr>
              <w:t xml:space="preserve"> </w:t>
            </w:r>
          </w:p>
        </w:tc>
        <w:tc>
          <w:tcPr>
            <w:tcW w:w="1601" w:type="dxa"/>
          </w:tcPr>
          <w:p w14:paraId="3C2F3D72" w14:textId="77777777" w:rsidR="00673F44" w:rsidRPr="00673F44" w:rsidRDefault="00673F44" w:rsidP="00673F44">
            <w:pPr>
              <w:jc w:val="both"/>
              <w:rPr>
                <w:rFonts w:eastAsia="Times New Roman"/>
                <w:lang w:val="en-AU"/>
              </w:rPr>
            </w:pPr>
          </w:p>
        </w:tc>
        <w:tc>
          <w:tcPr>
            <w:tcW w:w="1601" w:type="dxa"/>
          </w:tcPr>
          <w:p w14:paraId="7B55146E" w14:textId="77777777" w:rsidR="00673F44" w:rsidRPr="00673F44" w:rsidRDefault="00673F44" w:rsidP="00673F44">
            <w:pPr>
              <w:jc w:val="both"/>
              <w:rPr>
                <w:rFonts w:eastAsia="Times New Roman"/>
                <w:lang w:val="en-AU"/>
              </w:rPr>
            </w:pPr>
          </w:p>
        </w:tc>
        <w:tc>
          <w:tcPr>
            <w:tcW w:w="1601" w:type="dxa"/>
          </w:tcPr>
          <w:p w14:paraId="09FDADE2" w14:textId="77777777" w:rsidR="00673F44" w:rsidRPr="00673F44" w:rsidRDefault="00673F44" w:rsidP="00673F44">
            <w:pPr>
              <w:jc w:val="both"/>
              <w:rPr>
                <w:rFonts w:eastAsia="Times New Roman"/>
                <w:lang w:val="en-AU"/>
              </w:rPr>
            </w:pPr>
          </w:p>
        </w:tc>
        <w:tc>
          <w:tcPr>
            <w:tcW w:w="1601" w:type="dxa"/>
          </w:tcPr>
          <w:p w14:paraId="64047C8F" w14:textId="77777777" w:rsidR="00673F44" w:rsidRPr="00673F44" w:rsidRDefault="00673F44" w:rsidP="00673F44">
            <w:pPr>
              <w:jc w:val="both"/>
              <w:rPr>
                <w:rFonts w:eastAsia="Times New Roman"/>
                <w:lang w:val="en-AU"/>
              </w:rPr>
            </w:pPr>
          </w:p>
        </w:tc>
        <w:tc>
          <w:tcPr>
            <w:tcW w:w="1601" w:type="dxa"/>
          </w:tcPr>
          <w:p w14:paraId="1B2B6267" w14:textId="77777777" w:rsidR="00673F44" w:rsidRPr="00673F44" w:rsidRDefault="00673F44" w:rsidP="00673F44">
            <w:pPr>
              <w:jc w:val="both"/>
              <w:rPr>
                <w:rFonts w:eastAsia="Times New Roman"/>
                <w:lang w:val="en-AU"/>
              </w:rPr>
            </w:pPr>
          </w:p>
        </w:tc>
        <w:tc>
          <w:tcPr>
            <w:tcW w:w="1601" w:type="dxa"/>
          </w:tcPr>
          <w:p w14:paraId="6A6AC4D5" w14:textId="77777777" w:rsidR="00673F44" w:rsidRPr="00673F44" w:rsidRDefault="00673F44" w:rsidP="00673F44">
            <w:pPr>
              <w:jc w:val="both"/>
              <w:rPr>
                <w:rFonts w:eastAsia="Times New Roman"/>
                <w:lang w:val="en-AU"/>
              </w:rPr>
            </w:pPr>
          </w:p>
        </w:tc>
        <w:tc>
          <w:tcPr>
            <w:tcW w:w="1601" w:type="dxa"/>
          </w:tcPr>
          <w:p w14:paraId="1D0E2128" w14:textId="77777777" w:rsidR="00673F44" w:rsidRPr="00673F44" w:rsidRDefault="00673F44" w:rsidP="00673F44">
            <w:pPr>
              <w:jc w:val="both"/>
              <w:rPr>
                <w:rFonts w:eastAsia="Times New Roman"/>
                <w:lang w:val="en-AU"/>
              </w:rPr>
            </w:pPr>
          </w:p>
        </w:tc>
        <w:tc>
          <w:tcPr>
            <w:tcW w:w="1601" w:type="dxa"/>
          </w:tcPr>
          <w:p w14:paraId="421AC616" w14:textId="77777777" w:rsidR="00673F44" w:rsidRPr="00673F44" w:rsidRDefault="00673F44" w:rsidP="00673F44">
            <w:pPr>
              <w:jc w:val="both"/>
            </w:pPr>
          </w:p>
        </w:tc>
        <w:tc>
          <w:tcPr>
            <w:tcW w:w="1601" w:type="dxa"/>
          </w:tcPr>
          <w:p w14:paraId="182E0992" w14:textId="77777777" w:rsidR="00673F44" w:rsidRPr="00673F44" w:rsidRDefault="00673F44" w:rsidP="00673F44">
            <w:pPr>
              <w:jc w:val="both"/>
            </w:pPr>
          </w:p>
        </w:tc>
        <w:tc>
          <w:tcPr>
            <w:tcW w:w="1601" w:type="dxa"/>
          </w:tcPr>
          <w:p w14:paraId="3931D5C5" w14:textId="77777777" w:rsidR="00673F44" w:rsidRPr="00673F44" w:rsidRDefault="00673F44" w:rsidP="00673F44">
            <w:pPr>
              <w:jc w:val="both"/>
            </w:pPr>
          </w:p>
        </w:tc>
        <w:tc>
          <w:tcPr>
            <w:tcW w:w="1601" w:type="dxa"/>
          </w:tcPr>
          <w:p w14:paraId="47E2B517" w14:textId="77777777" w:rsidR="00673F44" w:rsidRPr="00673F44" w:rsidRDefault="00673F44" w:rsidP="00673F44">
            <w:pPr>
              <w:jc w:val="both"/>
            </w:pPr>
          </w:p>
        </w:tc>
        <w:tc>
          <w:tcPr>
            <w:tcW w:w="1601" w:type="dxa"/>
          </w:tcPr>
          <w:p w14:paraId="5F4A1AFB" w14:textId="77777777" w:rsidR="00673F44" w:rsidRPr="00673F44" w:rsidRDefault="00673F44" w:rsidP="00673F44">
            <w:pPr>
              <w:jc w:val="both"/>
            </w:pPr>
          </w:p>
        </w:tc>
        <w:tc>
          <w:tcPr>
            <w:tcW w:w="1601" w:type="dxa"/>
          </w:tcPr>
          <w:p w14:paraId="38F9F10A" w14:textId="77777777" w:rsidR="00673F44" w:rsidRPr="00673F44" w:rsidRDefault="00673F44" w:rsidP="00673F44">
            <w:pPr>
              <w:jc w:val="both"/>
            </w:pPr>
          </w:p>
        </w:tc>
        <w:tc>
          <w:tcPr>
            <w:tcW w:w="1601" w:type="dxa"/>
          </w:tcPr>
          <w:p w14:paraId="67A0EF03" w14:textId="77777777" w:rsidR="00673F44" w:rsidRPr="00673F44" w:rsidRDefault="00673F44" w:rsidP="00673F44">
            <w:pPr>
              <w:jc w:val="both"/>
            </w:pPr>
          </w:p>
        </w:tc>
        <w:tc>
          <w:tcPr>
            <w:tcW w:w="1601" w:type="dxa"/>
          </w:tcPr>
          <w:p w14:paraId="23FE32E3" w14:textId="77777777" w:rsidR="00673F44" w:rsidRPr="00673F44" w:rsidRDefault="00673F44" w:rsidP="00673F44">
            <w:pPr>
              <w:jc w:val="both"/>
            </w:pPr>
          </w:p>
        </w:tc>
      </w:tr>
      <w:tr w:rsidR="00441BD3" w:rsidRPr="00673F44" w14:paraId="346C844D" w14:textId="77777777" w:rsidTr="00F03A44">
        <w:tc>
          <w:tcPr>
            <w:tcW w:w="1601" w:type="dxa"/>
          </w:tcPr>
          <w:p w14:paraId="2A16FB15" w14:textId="5AE5A75D" w:rsidR="00673F44" w:rsidRPr="00673F44" w:rsidRDefault="00673F44" w:rsidP="00673F44">
            <w:pPr>
              <w:jc w:val="both"/>
              <w:rPr>
                <w:rFonts w:eastAsia="Times New Roman"/>
                <w:lang w:val="en-AU"/>
              </w:rPr>
            </w:pPr>
            <w:r>
              <w:rPr>
                <w:rFonts w:eastAsia="Times New Roman"/>
                <w:lang w:val="en-AU"/>
              </w:rPr>
              <w:t>Dependence</w:t>
            </w:r>
            <w:r w:rsidRPr="00673F44">
              <w:rPr>
                <w:rFonts w:eastAsia="Times New Roman"/>
                <w:vertAlign w:val="superscript"/>
                <w:lang w:val="en-AU"/>
              </w:rPr>
              <w:t>5</w:t>
            </w:r>
            <w:r w:rsidRPr="00673F44">
              <w:rPr>
                <w:rFonts w:eastAsia="Times New Roman"/>
                <w:lang w:val="en-AU"/>
              </w:rPr>
              <w:t xml:space="preserve"> </w:t>
            </w:r>
          </w:p>
        </w:tc>
        <w:tc>
          <w:tcPr>
            <w:tcW w:w="1601" w:type="dxa"/>
          </w:tcPr>
          <w:p w14:paraId="4EAB0E8C" w14:textId="77777777" w:rsidR="00673F44" w:rsidRPr="00673F44" w:rsidRDefault="00673F44" w:rsidP="00673F44">
            <w:pPr>
              <w:jc w:val="both"/>
              <w:rPr>
                <w:rFonts w:eastAsia="Times New Roman"/>
                <w:lang w:val="en-AU"/>
              </w:rPr>
            </w:pPr>
          </w:p>
        </w:tc>
        <w:tc>
          <w:tcPr>
            <w:tcW w:w="1601" w:type="dxa"/>
          </w:tcPr>
          <w:p w14:paraId="1359FA5D" w14:textId="77777777" w:rsidR="00673F44" w:rsidRPr="00673F44" w:rsidRDefault="00673F44" w:rsidP="00673F44">
            <w:pPr>
              <w:jc w:val="both"/>
              <w:rPr>
                <w:rFonts w:eastAsia="Times New Roman"/>
                <w:lang w:val="en-AU"/>
              </w:rPr>
            </w:pPr>
          </w:p>
        </w:tc>
        <w:tc>
          <w:tcPr>
            <w:tcW w:w="1601" w:type="dxa"/>
          </w:tcPr>
          <w:p w14:paraId="7DE66BAB" w14:textId="77777777" w:rsidR="00673F44" w:rsidRPr="00673F44" w:rsidRDefault="00673F44" w:rsidP="00673F44">
            <w:pPr>
              <w:jc w:val="both"/>
              <w:rPr>
                <w:rFonts w:eastAsia="Times New Roman"/>
                <w:lang w:val="en-AU"/>
              </w:rPr>
            </w:pPr>
          </w:p>
        </w:tc>
        <w:tc>
          <w:tcPr>
            <w:tcW w:w="1601" w:type="dxa"/>
          </w:tcPr>
          <w:p w14:paraId="0BBD6D92" w14:textId="77777777" w:rsidR="00673F44" w:rsidRPr="00673F44" w:rsidRDefault="00673F44" w:rsidP="00673F44">
            <w:pPr>
              <w:jc w:val="both"/>
              <w:rPr>
                <w:rFonts w:eastAsia="Times New Roman"/>
                <w:lang w:val="en-AU"/>
              </w:rPr>
            </w:pPr>
          </w:p>
        </w:tc>
        <w:tc>
          <w:tcPr>
            <w:tcW w:w="1601" w:type="dxa"/>
          </w:tcPr>
          <w:p w14:paraId="7D21239F" w14:textId="77777777" w:rsidR="00673F44" w:rsidRPr="00673F44" w:rsidRDefault="00673F44" w:rsidP="00673F44">
            <w:pPr>
              <w:jc w:val="both"/>
              <w:rPr>
                <w:rFonts w:eastAsia="Times New Roman"/>
                <w:lang w:val="en-AU"/>
              </w:rPr>
            </w:pPr>
          </w:p>
        </w:tc>
        <w:tc>
          <w:tcPr>
            <w:tcW w:w="1601" w:type="dxa"/>
          </w:tcPr>
          <w:p w14:paraId="7B6083B1" w14:textId="77777777" w:rsidR="00673F44" w:rsidRPr="00673F44" w:rsidRDefault="00673F44" w:rsidP="00673F44">
            <w:pPr>
              <w:jc w:val="both"/>
              <w:rPr>
                <w:rFonts w:eastAsia="Times New Roman"/>
                <w:lang w:val="en-AU"/>
              </w:rPr>
            </w:pPr>
          </w:p>
        </w:tc>
        <w:tc>
          <w:tcPr>
            <w:tcW w:w="1601" w:type="dxa"/>
          </w:tcPr>
          <w:p w14:paraId="40A92419" w14:textId="77777777" w:rsidR="00673F44" w:rsidRPr="00673F44" w:rsidRDefault="00673F44" w:rsidP="00673F44">
            <w:pPr>
              <w:jc w:val="both"/>
              <w:rPr>
                <w:rFonts w:eastAsia="Times New Roman"/>
                <w:lang w:val="en-AU"/>
              </w:rPr>
            </w:pPr>
          </w:p>
        </w:tc>
        <w:tc>
          <w:tcPr>
            <w:tcW w:w="1601" w:type="dxa"/>
          </w:tcPr>
          <w:p w14:paraId="33DAA43B" w14:textId="77777777" w:rsidR="00673F44" w:rsidRPr="00673F44" w:rsidRDefault="00673F44" w:rsidP="00673F44">
            <w:pPr>
              <w:jc w:val="both"/>
              <w:rPr>
                <w:rFonts w:eastAsia="Times New Roman"/>
                <w:lang w:val="en-AU"/>
              </w:rPr>
            </w:pPr>
          </w:p>
        </w:tc>
        <w:tc>
          <w:tcPr>
            <w:tcW w:w="1601" w:type="dxa"/>
          </w:tcPr>
          <w:p w14:paraId="65DB3A68" w14:textId="77777777" w:rsidR="00673F44" w:rsidRPr="00673F44" w:rsidRDefault="00673F44" w:rsidP="00673F44">
            <w:pPr>
              <w:jc w:val="both"/>
              <w:rPr>
                <w:rFonts w:eastAsia="Times New Roman"/>
                <w:lang w:val="en-AU"/>
              </w:rPr>
            </w:pPr>
          </w:p>
        </w:tc>
        <w:tc>
          <w:tcPr>
            <w:tcW w:w="1601" w:type="dxa"/>
          </w:tcPr>
          <w:p w14:paraId="265C92DB" w14:textId="77777777" w:rsidR="00673F44" w:rsidRPr="00673F44" w:rsidRDefault="00673F44" w:rsidP="00673F44">
            <w:pPr>
              <w:jc w:val="both"/>
            </w:pPr>
          </w:p>
        </w:tc>
        <w:tc>
          <w:tcPr>
            <w:tcW w:w="1601" w:type="dxa"/>
          </w:tcPr>
          <w:p w14:paraId="487AA4B0" w14:textId="77777777" w:rsidR="00673F44" w:rsidRPr="00673F44" w:rsidRDefault="00673F44" w:rsidP="00673F44">
            <w:pPr>
              <w:jc w:val="both"/>
            </w:pPr>
          </w:p>
        </w:tc>
        <w:tc>
          <w:tcPr>
            <w:tcW w:w="1601" w:type="dxa"/>
          </w:tcPr>
          <w:p w14:paraId="240CD891" w14:textId="77777777" w:rsidR="00673F44" w:rsidRPr="00673F44" w:rsidRDefault="00673F44" w:rsidP="00673F44">
            <w:pPr>
              <w:jc w:val="both"/>
            </w:pPr>
          </w:p>
        </w:tc>
        <w:tc>
          <w:tcPr>
            <w:tcW w:w="1601" w:type="dxa"/>
          </w:tcPr>
          <w:p w14:paraId="1BDD0A58" w14:textId="77777777" w:rsidR="00673F44" w:rsidRPr="00673F44" w:rsidRDefault="00673F44" w:rsidP="00673F44">
            <w:pPr>
              <w:jc w:val="both"/>
            </w:pPr>
          </w:p>
        </w:tc>
        <w:tc>
          <w:tcPr>
            <w:tcW w:w="1601" w:type="dxa"/>
          </w:tcPr>
          <w:p w14:paraId="09E29961" w14:textId="77777777" w:rsidR="00673F44" w:rsidRPr="00673F44" w:rsidRDefault="00673F44" w:rsidP="00673F44">
            <w:pPr>
              <w:jc w:val="both"/>
            </w:pPr>
          </w:p>
        </w:tc>
        <w:tc>
          <w:tcPr>
            <w:tcW w:w="1601" w:type="dxa"/>
          </w:tcPr>
          <w:p w14:paraId="5522D5AF" w14:textId="77777777" w:rsidR="00673F44" w:rsidRPr="00673F44" w:rsidRDefault="00673F44" w:rsidP="00673F44">
            <w:pPr>
              <w:jc w:val="both"/>
            </w:pPr>
          </w:p>
        </w:tc>
      </w:tr>
      <w:tr w:rsidR="00441BD3" w:rsidRPr="00673F44" w14:paraId="4CCFEA24" w14:textId="77777777" w:rsidTr="00F03A44">
        <w:tc>
          <w:tcPr>
            <w:tcW w:w="1601" w:type="dxa"/>
          </w:tcPr>
          <w:p w14:paraId="421C3CC3" w14:textId="73C67379" w:rsidR="00673F44" w:rsidRPr="00673F44" w:rsidRDefault="00673F44" w:rsidP="00673F44">
            <w:pPr>
              <w:jc w:val="both"/>
              <w:rPr>
                <w:rFonts w:eastAsia="Times New Roman"/>
                <w:lang w:val="en-AU"/>
              </w:rPr>
            </w:pPr>
            <w:r w:rsidRPr="00673F44">
              <w:rPr>
                <w:rFonts w:eastAsia="Times New Roman"/>
                <w:lang w:val="en-AU"/>
              </w:rPr>
              <w:t>All</w:t>
            </w:r>
          </w:p>
        </w:tc>
        <w:tc>
          <w:tcPr>
            <w:tcW w:w="1601" w:type="dxa"/>
          </w:tcPr>
          <w:p w14:paraId="5053E6EC" w14:textId="77777777" w:rsidR="00673F44" w:rsidRPr="00673F44" w:rsidRDefault="00673F44" w:rsidP="00673F44">
            <w:pPr>
              <w:jc w:val="both"/>
              <w:rPr>
                <w:rFonts w:eastAsia="Times New Roman"/>
                <w:lang w:val="en-AU"/>
              </w:rPr>
            </w:pPr>
            <w:r w:rsidRPr="00673F44">
              <w:rPr>
                <w:rFonts w:eastAsia="Times New Roman"/>
                <w:lang w:val="en-AU"/>
              </w:rPr>
              <w:t>576 (15.5)</w:t>
            </w:r>
          </w:p>
        </w:tc>
        <w:tc>
          <w:tcPr>
            <w:tcW w:w="1601" w:type="dxa"/>
          </w:tcPr>
          <w:p w14:paraId="3DCEBCA8"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3F285977" w14:textId="77777777" w:rsidR="00673F44" w:rsidRPr="00673F44" w:rsidRDefault="00673F44" w:rsidP="00673F44">
            <w:pPr>
              <w:jc w:val="both"/>
              <w:rPr>
                <w:rFonts w:eastAsia="Times New Roman"/>
                <w:lang w:val="en-AU"/>
              </w:rPr>
            </w:pPr>
            <w:r w:rsidRPr="00673F44">
              <w:rPr>
                <w:rFonts w:eastAsia="Times New Roman"/>
                <w:b/>
                <w:lang w:val="en-AU"/>
              </w:rPr>
              <w:t>0.77</w:t>
            </w:r>
            <w:r w:rsidRPr="00673F44">
              <w:rPr>
                <w:rFonts w:eastAsia="Times New Roman"/>
                <w:lang w:val="en-AU"/>
              </w:rPr>
              <w:t xml:space="preserve"> (0.61-0.96)</w:t>
            </w:r>
          </w:p>
        </w:tc>
        <w:tc>
          <w:tcPr>
            <w:tcW w:w="1601" w:type="dxa"/>
          </w:tcPr>
          <w:p w14:paraId="09FCFB4E" w14:textId="77777777" w:rsidR="00673F44" w:rsidRPr="00673F44" w:rsidRDefault="00673F44" w:rsidP="00673F44">
            <w:pPr>
              <w:jc w:val="both"/>
              <w:rPr>
                <w:rFonts w:eastAsia="Times New Roman"/>
                <w:lang w:val="en-AU"/>
              </w:rPr>
            </w:pPr>
            <w:r w:rsidRPr="00673F44">
              <w:rPr>
                <w:rFonts w:eastAsia="Times New Roman"/>
                <w:lang w:val="en-AU"/>
              </w:rPr>
              <w:t>0.89 (0.71-1.12)</w:t>
            </w:r>
          </w:p>
        </w:tc>
        <w:tc>
          <w:tcPr>
            <w:tcW w:w="1601" w:type="dxa"/>
          </w:tcPr>
          <w:p w14:paraId="4941A757" w14:textId="77777777" w:rsidR="00673F44" w:rsidRPr="00673F44" w:rsidRDefault="00673F44" w:rsidP="00673F44">
            <w:pPr>
              <w:jc w:val="both"/>
              <w:rPr>
                <w:rFonts w:eastAsia="Times New Roman"/>
                <w:lang w:val="en-AU"/>
              </w:rPr>
            </w:pPr>
            <w:r w:rsidRPr="00673F44">
              <w:rPr>
                <w:rFonts w:eastAsia="Times New Roman"/>
                <w:b/>
                <w:lang w:val="en-AU"/>
              </w:rPr>
              <w:t>2.10</w:t>
            </w:r>
            <w:r w:rsidRPr="00673F44">
              <w:rPr>
                <w:rFonts w:eastAsia="Times New Roman"/>
                <w:lang w:val="en-AU"/>
              </w:rPr>
              <w:t xml:space="preserve"> (1.62-2.72)</w:t>
            </w:r>
          </w:p>
        </w:tc>
        <w:tc>
          <w:tcPr>
            <w:tcW w:w="1601" w:type="dxa"/>
          </w:tcPr>
          <w:p w14:paraId="76BDA3CC" w14:textId="77777777" w:rsidR="00673F44" w:rsidRPr="00673F44" w:rsidRDefault="00673F44" w:rsidP="00673F44">
            <w:pPr>
              <w:jc w:val="both"/>
              <w:rPr>
                <w:rFonts w:eastAsia="Times New Roman"/>
                <w:lang w:val="en-AU"/>
              </w:rPr>
            </w:pPr>
            <w:r w:rsidRPr="00673F44">
              <w:rPr>
                <w:rFonts w:eastAsia="Times New Roman"/>
                <w:b/>
                <w:lang w:val="en-AU"/>
              </w:rPr>
              <w:t>1.22</w:t>
            </w:r>
            <w:r w:rsidRPr="00673F44">
              <w:rPr>
                <w:rFonts w:eastAsia="Times New Roman"/>
                <w:lang w:val="en-AU"/>
              </w:rPr>
              <w:t xml:space="preserve"> (0.81-1.84)</w:t>
            </w:r>
          </w:p>
        </w:tc>
        <w:tc>
          <w:tcPr>
            <w:tcW w:w="1601" w:type="dxa"/>
          </w:tcPr>
          <w:p w14:paraId="6441B83A" w14:textId="77777777" w:rsidR="00673F44" w:rsidRPr="00673F44" w:rsidRDefault="00673F44" w:rsidP="00673F44">
            <w:pPr>
              <w:jc w:val="both"/>
              <w:rPr>
                <w:rFonts w:eastAsia="Times New Roman"/>
                <w:lang w:val="en-AU"/>
              </w:rPr>
            </w:pPr>
            <w:r w:rsidRPr="00673F44">
              <w:rPr>
                <w:rFonts w:eastAsia="Times New Roman"/>
                <w:b/>
                <w:lang w:val="en-AU"/>
              </w:rPr>
              <w:t>1.82</w:t>
            </w:r>
            <w:r w:rsidRPr="00673F44">
              <w:rPr>
                <w:rFonts w:eastAsia="Times New Roman"/>
                <w:lang w:val="en-AU"/>
              </w:rPr>
              <w:t xml:space="preserve"> (1.51-2.19)</w:t>
            </w:r>
          </w:p>
        </w:tc>
        <w:tc>
          <w:tcPr>
            <w:tcW w:w="1601" w:type="dxa"/>
          </w:tcPr>
          <w:p w14:paraId="4845714C" w14:textId="77777777" w:rsidR="00673F44" w:rsidRPr="00673F44" w:rsidRDefault="00673F44" w:rsidP="00673F44">
            <w:pPr>
              <w:jc w:val="both"/>
              <w:rPr>
                <w:rFonts w:eastAsia="Times New Roman"/>
                <w:lang w:val="en-AU"/>
              </w:rPr>
            </w:pPr>
            <w:r w:rsidRPr="00673F44">
              <w:rPr>
                <w:rFonts w:eastAsia="Times New Roman"/>
                <w:lang w:val="en-AU"/>
              </w:rPr>
              <w:t>0.89 (0.56-1.40)</w:t>
            </w:r>
          </w:p>
        </w:tc>
        <w:tc>
          <w:tcPr>
            <w:tcW w:w="1601" w:type="dxa"/>
          </w:tcPr>
          <w:p w14:paraId="2B183D7D" w14:textId="77777777" w:rsidR="00673F44" w:rsidRPr="00673F44" w:rsidRDefault="00673F44" w:rsidP="00673F44">
            <w:pPr>
              <w:jc w:val="both"/>
              <w:rPr>
                <w:rFonts w:eastAsia="Times New Roman"/>
                <w:lang w:val="en-AU"/>
              </w:rPr>
            </w:pPr>
            <w:r w:rsidRPr="00673F44">
              <w:rPr>
                <w:rFonts w:eastAsia="Times New Roman"/>
                <w:lang w:val="en-AU"/>
              </w:rPr>
              <w:t>0.90 (0.69-1.17)</w:t>
            </w:r>
          </w:p>
        </w:tc>
        <w:tc>
          <w:tcPr>
            <w:tcW w:w="1601" w:type="dxa"/>
          </w:tcPr>
          <w:p w14:paraId="5BFBA5D2" w14:textId="77777777" w:rsidR="00673F44" w:rsidRPr="00673F44" w:rsidRDefault="00673F44" w:rsidP="00673F44">
            <w:pPr>
              <w:jc w:val="both"/>
              <w:rPr>
                <w:rFonts w:eastAsia="Times New Roman"/>
                <w:lang w:val="en-AU"/>
              </w:rPr>
            </w:pPr>
            <w:r w:rsidRPr="00673F44">
              <w:rPr>
                <w:rFonts w:eastAsia="Times New Roman"/>
                <w:b/>
                <w:lang w:val="en-AU"/>
              </w:rPr>
              <w:t>1.55</w:t>
            </w:r>
            <w:r w:rsidRPr="00673F44">
              <w:rPr>
                <w:rFonts w:eastAsia="Times New Roman"/>
                <w:lang w:val="en-AU"/>
              </w:rPr>
              <w:t xml:space="preserve"> (1.13-2.12)</w:t>
            </w:r>
          </w:p>
        </w:tc>
        <w:tc>
          <w:tcPr>
            <w:tcW w:w="1601" w:type="dxa"/>
          </w:tcPr>
          <w:p w14:paraId="60155915" w14:textId="77777777" w:rsidR="00673F44" w:rsidRPr="00673F44" w:rsidRDefault="00673F44" w:rsidP="00673F44">
            <w:pPr>
              <w:jc w:val="both"/>
              <w:rPr>
                <w:rFonts w:eastAsia="Times New Roman"/>
                <w:lang w:val="en-AU"/>
              </w:rPr>
            </w:pPr>
            <w:r w:rsidRPr="00673F44">
              <w:rPr>
                <w:rFonts w:eastAsia="Times New Roman"/>
                <w:lang w:val="en-AU"/>
              </w:rPr>
              <w:t>1.26 (0.83-1.92)</w:t>
            </w:r>
          </w:p>
        </w:tc>
        <w:tc>
          <w:tcPr>
            <w:tcW w:w="1601" w:type="dxa"/>
          </w:tcPr>
          <w:p w14:paraId="2E0754C5" w14:textId="77777777" w:rsidR="00673F44" w:rsidRPr="00673F44" w:rsidRDefault="00673F44" w:rsidP="00673F44">
            <w:pPr>
              <w:jc w:val="both"/>
              <w:rPr>
                <w:rFonts w:eastAsia="Times New Roman"/>
                <w:lang w:val="en-AU"/>
              </w:rPr>
            </w:pPr>
            <w:r w:rsidRPr="00673F44">
              <w:rPr>
                <w:rFonts w:eastAsia="Times New Roman"/>
                <w:lang w:val="en-AU"/>
              </w:rPr>
              <w:t>0.97 (0.81-1.16)</w:t>
            </w:r>
          </w:p>
        </w:tc>
        <w:tc>
          <w:tcPr>
            <w:tcW w:w="1601" w:type="dxa"/>
          </w:tcPr>
          <w:p w14:paraId="6A4BD0BF" w14:textId="77777777" w:rsidR="00673F44" w:rsidRPr="00673F44" w:rsidRDefault="00673F44" w:rsidP="00673F44">
            <w:pPr>
              <w:jc w:val="both"/>
              <w:rPr>
                <w:rFonts w:eastAsia="Times New Roman"/>
                <w:lang w:val="en-AU"/>
              </w:rPr>
            </w:pPr>
            <w:r w:rsidRPr="00673F44">
              <w:rPr>
                <w:rFonts w:eastAsia="Times New Roman"/>
                <w:lang w:val="en-AU"/>
              </w:rPr>
              <w:t>1.17 (0.89-1.54)</w:t>
            </w:r>
          </w:p>
        </w:tc>
        <w:tc>
          <w:tcPr>
            <w:tcW w:w="1601" w:type="dxa"/>
          </w:tcPr>
          <w:p w14:paraId="79941EA7" w14:textId="77777777" w:rsidR="00673F44" w:rsidRPr="00673F44" w:rsidRDefault="00673F44" w:rsidP="00673F44">
            <w:pPr>
              <w:jc w:val="both"/>
              <w:rPr>
                <w:rFonts w:eastAsia="Times New Roman"/>
                <w:lang w:val="en-AU"/>
              </w:rPr>
            </w:pPr>
            <w:r w:rsidRPr="00673F44">
              <w:rPr>
                <w:rFonts w:eastAsia="Times New Roman"/>
                <w:lang w:val="en-AU"/>
              </w:rPr>
              <w:t>1.42 (0.98-2.06)</w:t>
            </w:r>
          </w:p>
        </w:tc>
        <w:tc>
          <w:tcPr>
            <w:tcW w:w="1601" w:type="dxa"/>
          </w:tcPr>
          <w:p w14:paraId="4268E2C1" w14:textId="77777777" w:rsidR="00673F44" w:rsidRPr="00673F44" w:rsidRDefault="00673F44" w:rsidP="00673F44">
            <w:pPr>
              <w:jc w:val="both"/>
            </w:pPr>
            <w:r w:rsidRPr="00673F44">
              <w:rPr>
                <w:rFonts w:eastAsia="Times New Roman"/>
                <w:b/>
                <w:lang w:val="en-AU"/>
              </w:rPr>
              <w:t xml:space="preserve">0.78 </w:t>
            </w:r>
            <w:r w:rsidRPr="00673F44">
              <w:rPr>
                <w:rFonts w:eastAsia="Times New Roman"/>
                <w:lang w:val="en-AU"/>
              </w:rPr>
              <w:t>(0.61-0.98)</w:t>
            </w:r>
          </w:p>
        </w:tc>
      </w:tr>
      <w:tr w:rsidR="00441BD3" w:rsidRPr="00673F44" w14:paraId="2FA2F7F5" w14:textId="77777777" w:rsidTr="00F03A44">
        <w:tc>
          <w:tcPr>
            <w:tcW w:w="1601" w:type="dxa"/>
          </w:tcPr>
          <w:p w14:paraId="5F5653B9" w14:textId="480F1F21" w:rsidR="00673F44" w:rsidRPr="00673F44" w:rsidRDefault="00673F44" w:rsidP="00673F44">
            <w:pPr>
              <w:jc w:val="both"/>
              <w:rPr>
                <w:rFonts w:eastAsia="Times New Roman"/>
                <w:lang w:val="en-AU"/>
              </w:rPr>
            </w:pPr>
            <w:r w:rsidRPr="00673F44">
              <w:rPr>
                <w:rFonts w:eastAsia="Times New Roman"/>
                <w:lang w:val="en-AU"/>
              </w:rPr>
              <w:t>Males</w:t>
            </w:r>
          </w:p>
        </w:tc>
        <w:tc>
          <w:tcPr>
            <w:tcW w:w="1601" w:type="dxa"/>
          </w:tcPr>
          <w:p w14:paraId="0DD6C896" w14:textId="77777777" w:rsidR="00673F44" w:rsidRPr="00673F44" w:rsidRDefault="00673F44" w:rsidP="00673F44">
            <w:pPr>
              <w:jc w:val="both"/>
              <w:rPr>
                <w:rFonts w:eastAsia="Times New Roman"/>
                <w:lang w:val="en-AU"/>
              </w:rPr>
            </w:pPr>
            <w:r w:rsidRPr="00673F44">
              <w:rPr>
                <w:rFonts w:eastAsia="Times New Roman"/>
                <w:lang w:val="en-AU"/>
              </w:rPr>
              <w:t>429 (24.5)</w:t>
            </w:r>
          </w:p>
        </w:tc>
        <w:tc>
          <w:tcPr>
            <w:tcW w:w="1601" w:type="dxa"/>
          </w:tcPr>
          <w:p w14:paraId="03D9D6F2"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5717BB15" w14:textId="77777777" w:rsidR="00673F44" w:rsidRPr="00673F44" w:rsidRDefault="00673F44" w:rsidP="00673F44">
            <w:pPr>
              <w:jc w:val="both"/>
              <w:rPr>
                <w:rFonts w:eastAsia="Times New Roman"/>
                <w:lang w:val="en-AU"/>
              </w:rPr>
            </w:pPr>
            <w:r w:rsidRPr="00673F44">
              <w:rPr>
                <w:rFonts w:eastAsia="Times New Roman"/>
                <w:lang w:val="en-AU"/>
              </w:rPr>
              <w:t>0.82 (0.62-1.09)</w:t>
            </w:r>
          </w:p>
        </w:tc>
        <w:tc>
          <w:tcPr>
            <w:tcW w:w="1601" w:type="dxa"/>
          </w:tcPr>
          <w:p w14:paraId="4471052C" w14:textId="77777777" w:rsidR="00673F44" w:rsidRPr="00673F44" w:rsidRDefault="00673F44" w:rsidP="00673F44">
            <w:pPr>
              <w:jc w:val="both"/>
              <w:rPr>
                <w:rFonts w:eastAsia="Times New Roman"/>
                <w:lang w:val="en-AU"/>
              </w:rPr>
            </w:pPr>
            <w:r w:rsidRPr="00673F44">
              <w:rPr>
                <w:rFonts w:eastAsia="Times New Roman"/>
                <w:b/>
                <w:lang w:val="en-AU"/>
              </w:rPr>
              <w:t>0.66</w:t>
            </w:r>
            <w:r w:rsidRPr="00673F44">
              <w:rPr>
                <w:rFonts w:eastAsia="Times New Roman"/>
                <w:lang w:val="en-AU"/>
              </w:rPr>
              <w:t xml:space="preserve"> (0.51-0.87)</w:t>
            </w:r>
          </w:p>
        </w:tc>
        <w:tc>
          <w:tcPr>
            <w:tcW w:w="1601" w:type="dxa"/>
          </w:tcPr>
          <w:p w14:paraId="3EE03C15" w14:textId="77777777" w:rsidR="00673F44" w:rsidRPr="00673F44" w:rsidRDefault="00673F44" w:rsidP="00673F44">
            <w:pPr>
              <w:jc w:val="both"/>
              <w:rPr>
                <w:rFonts w:eastAsia="Times New Roman"/>
                <w:lang w:val="en-AU"/>
              </w:rPr>
            </w:pPr>
            <w:r w:rsidRPr="00673F44">
              <w:rPr>
                <w:rFonts w:eastAsia="Times New Roman"/>
                <w:b/>
                <w:lang w:val="en-AU"/>
              </w:rPr>
              <w:t>2.65</w:t>
            </w:r>
            <w:r w:rsidRPr="00673F44">
              <w:rPr>
                <w:rFonts w:eastAsia="Times New Roman"/>
                <w:lang w:val="en-AU"/>
              </w:rPr>
              <w:t xml:space="preserve"> (1.87-3.75)</w:t>
            </w:r>
          </w:p>
        </w:tc>
        <w:tc>
          <w:tcPr>
            <w:tcW w:w="1601" w:type="dxa"/>
          </w:tcPr>
          <w:p w14:paraId="3B6DB5F7" w14:textId="77777777" w:rsidR="00673F44" w:rsidRPr="00673F44" w:rsidRDefault="00673F44" w:rsidP="00673F44">
            <w:pPr>
              <w:jc w:val="both"/>
              <w:rPr>
                <w:rFonts w:eastAsia="Times New Roman"/>
                <w:lang w:val="en-AU"/>
              </w:rPr>
            </w:pPr>
            <w:r w:rsidRPr="00673F44">
              <w:rPr>
                <w:rFonts w:eastAsia="Times New Roman"/>
                <w:lang w:val="en-AU"/>
              </w:rPr>
              <w:t>1.00 (0.50-1.98)</w:t>
            </w:r>
          </w:p>
        </w:tc>
        <w:tc>
          <w:tcPr>
            <w:tcW w:w="1601" w:type="dxa"/>
          </w:tcPr>
          <w:p w14:paraId="7AEA9161" w14:textId="77777777" w:rsidR="00673F44" w:rsidRPr="00673F44" w:rsidRDefault="00673F44" w:rsidP="00673F44">
            <w:pPr>
              <w:jc w:val="both"/>
              <w:rPr>
                <w:rFonts w:eastAsia="Times New Roman"/>
                <w:lang w:val="en-AU"/>
              </w:rPr>
            </w:pPr>
            <w:r w:rsidRPr="00673F44">
              <w:rPr>
                <w:rFonts w:eastAsia="Times New Roman"/>
                <w:b/>
                <w:lang w:val="en-AU"/>
              </w:rPr>
              <w:t>1.94</w:t>
            </w:r>
            <w:r w:rsidRPr="00673F44">
              <w:rPr>
                <w:rFonts w:eastAsia="Times New Roman"/>
                <w:lang w:val="en-AU"/>
              </w:rPr>
              <w:t xml:space="preserve"> (1.52-2.47)</w:t>
            </w:r>
          </w:p>
        </w:tc>
        <w:tc>
          <w:tcPr>
            <w:tcW w:w="1601" w:type="dxa"/>
          </w:tcPr>
          <w:p w14:paraId="13D82F7A" w14:textId="77777777" w:rsidR="00673F44" w:rsidRPr="00673F44" w:rsidRDefault="00673F44" w:rsidP="00673F44">
            <w:pPr>
              <w:jc w:val="both"/>
              <w:rPr>
                <w:rFonts w:eastAsia="Times New Roman"/>
                <w:lang w:val="en-AU"/>
              </w:rPr>
            </w:pPr>
            <w:r w:rsidRPr="00673F44">
              <w:rPr>
                <w:rFonts w:eastAsia="Times New Roman"/>
                <w:lang w:val="en-AU"/>
              </w:rPr>
              <w:t>0.98 (0.59-1.62)</w:t>
            </w:r>
          </w:p>
        </w:tc>
        <w:tc>
          <w:tcPr>
            <w:tcW w:w="1601" w:type="dxa"/>
          </w:tcPr>
          <w:p w14:paraId="67A20AE6" w14:textId="77777777" w:rsidR="00673F44" w:rsidRPr="00673F44" w:rsidRDefault="00673F44" w:rsidP="00673F44">
            <w:pPr>
              <w:jc w:val="both"/>
              <w:rPr>
                <w:rFonts w:eastAsia="Times New Roman"/>
                <w:lang w:val="en-AU"/>
              </w:rPr>
            </w:pPr>
            <w:r w:rsidRPr="00673F44">
              <w:rPr>
                <w:rFonts w:eastAsia="Times New Roman"/>
                <w:lang w:val="en-AU"/>
              </w:rPr>
              <w:t>0.98 (0.73-1.33)</w:t>
            </w:r>
          </w:p>
        </w:tc>
        <w:tc>
          <w:tcPr>
            <w:tcW w:w="1601" w:type="dxa"/>
          </w:tcPr>
          <w:p w14:paraId="4E890081" w14:textId="77777777" w:rsidR="00673F44" w:rsidRPr="00673F44" w:rsidRDefault="00673F44" w:rsidP="00673F44">
            <w:pPr>
              <w:jc w:val="both"/>
              <w:rPr>
                <w:rFonts w:eastAsia="Times New Roman"/>
                <w:lang w:val="en-AU"/>
              </w:rPr>
            </w:pPr>
            <w:r w:rsidRPr="00673F44">
              <w:rPr>
                <w:rFonts w:eastAsia="Times New Roman"/>
                <w:b/>
                <w:lang w:val="en-AU"/>
              </w:rPr>
              <w:t>1.62</w:t>
            </w:r>
            <w:r w:rsidRPr="00673F44">
              <w:rPr>
                <w:rFonts w:eastAsia="Times New Roman"/>
                <w:lang w:val="en-AU"/>
              </w:rPr>
              <w:t xml:space="preserve"> (1.09-2.41)</w:t>
            </w:r>
          </w:p>
        </w:tc>
        <w:tc>
          <w:tcPr>
            <w:tcW w:w="1601" w:type="dxa"/>
          </w:tcPr>
          <w:p w14:paraId="78E544BA" w14:textId="77777777" w:rsidR="00673F44" w:rsidRPr="00673F44" w:rsidRDefault="00673F44" w:rsidP="00673F44">
            <w:pPr>
              <w:jc w:val="both"/>
              <w:rPr>
                <w:rFonts w:eastAsia="Times New Roman"/>
                <w:lang w:val="en-AU"/>
              </w:rPr>
            </w:pPr>
            <w:r w:rsidRPr="00673F44">
              <w:rPr>
                <w:rFonts w:eastAsia="Times New Roman"/>
                <w:lang w:val="en-AU"/>
              </w:rPr>
              <w:t>1.79 (0.96-3.35)</w:t>
            </w:r>
          </w:p>
        </w:tc>
        <w:tc>
          <w:tcPr>
            <w:tcW w:w="1601" w:type="dxa"/>
          </w:tcPr>
          <w:p w14:paraId="0E8A9B0B" w14:textId="77777777" w:rsidR="00673F44" w:rsidRPr="00673F44" w:rsidRDefault="00673F44" w:rsidP="00673F44">
            <w:pPr>
              <w:jc w:val="both"/>
              <w:rPr>
                <w:rFonts w:eastAsia="Times New Roman"/>
                <w:lang w:val="en-AU"/>
              </w:rPr>
            </w:pPr>
            <w:r w:rsidRPr="00673F44">
              <w:rPr>
                <w:rFonts w:eastAsia="Times New Roman"/>
                <w:lang w:val="en-AU"/>
              </w:rPr>
              <w:t>1.12 (0.90-1.40)</w:t>
            </w:r>
          </w:p>
        </w:tc>
        <w:tc>
          <w:tcPr>
            <w:tcW w:w="1601" w:type="dxa"/>
          </w:tcPr>
          <w:p w14:paraId="766AB80E" w14:textId="77777777" w:rsidR="00673F44" w:rsidRPr="00673F44" w:rsidRDefault="00673F44" w:rsidP="00673F44">
            <w:pPr>
              <w:jc w:val="both"/>
              <w:rPr>
                <w:rFonts w:eastAsia="Times New Roman"/>
                <w:lang w:val="en-AU"/>
              </w:rPr>
            </w:pPr>
            <w:r w:rsidRPr="00673F44">
              <w:rPr>
                <w:rFonts w:eastAsia="Times New Roman"/>
                <w:b/>
                <w:lang w:val="en-AU"/>
              </w:rPr>
              <w:t>1.64</w:t>
            </w:r>
            <w:r w:rsidRPr="00673F44">
              <w:rPr>
                <w:rFonts w:eastAsia="Times New Roman"/>
                <w:lang w:val="en-AU"/>
              </w:rPr>
              <w:t xml:space="preserve"> (1.15-2.33)</w:t>
            </w:r>
          </w:p>
        </w:tc>
        <w:tc>
          <w:tcPr>
            <w:tcW w:w="1601" w:type="dxa"/>
          </w:tcPr>
          <w:p w14:paraId="7723E0BA" w14:textId="77777777" w:rsidR="00673F44" w:rsidRPr="00673F44" w:rsidRDefault="00673F44" w:rsidP="00673F44">
            <w:pPr>
              <w:jc w:val="both"/>
              <w:rPr>
                <w:rFonts w:eastAsia="Times New Roman"/>
                <w:lang w:val="en-AU"/>
              </w:rPr>
            </w:pPr>
            <w:r w:rsidRPr="00673F44">
              <w:rPr>
                <w:rFonts w:eastAsia="Times New Roman"/>
                <w:lang w:val="en-AU"/>
              </w:rPr>
              <w:t>1.24 (0.78-1.97)</w:t>
            </w:r>
          </w:p>
        </w:tc>
        <w:tc>
          <w:tcPr>
            <w:tcW w:w="1601" w:type="dxa"/>
          </w:tcPr>
          <w:p w14:paraId="36713249" w14:textId="77777777" w:rsidR="00673F44" w:rsidRPr="00673F44" w:rsidRDefault="00673F44" w:rsidP="00673F44">
            <w:pPr>
              <w:jc w:val="both"/>
            </w:pPr>
            <w:r w:rsidRPr="00673F44">
              <w:rPr>
                <w:rFonts w:eastAsia="Times New Roman"/>
                <w:lang w:val="en-AU"/>
              </w:rPr>
              <w:t>1.36 (0.84-2.18)</w:t>
            </w:r>
          </w:p>
        </w:tc>
      </w:tr>
      <w:tr w:rsidR="00441BD3" w:rsidRPr="00673F44" w14:paraId="764F66A0" w14:textId="77777777" w:rsidTr="00F03A44">
        <w:tc>
          <w:tcPr>
            <w:tcW w:w="1601" w:type="dxa"/>
          </w:tcPr>
          <w:p w14:paraId="1A0F38E4" w14:textId="7692A9A3" w:rsidR="00673F44" w:rsidRPr="00673F44" w:rsidRDefault="00673F44" w:rsidP="00673F44">
            <w:pPr>
              <w:jc w:val="both"/>
              <w:rPr>
                <w:rFonts w:eastAsia="Times New Roman"/>
                <w:lang w:val="en-AU"/>
              </w:rPr>
            </w:pPr>
            <w:r w:rsidRPr="00673F44">
              <w:rPr>
                <w:rFonts w:eastAsia="Times New Roman"/>
                <w:lang w:val="en-AU"/>
              </w:rPr>
              <w:t>Females</w:t>
            </w:r>
          </w:p>
        </w:tc>
        <w:tc>
          <w:tcPr>
            <w:tcW w:w="1601" w:type="dxa"/>
          </w:tcPr>
          <w:p w14:paraId="55062FDC" w14:textId="77777777" w:rsidR="00673F44" w:rsidRPr="00673F44" w:rsidRDefault="00673F44" w:rsidP="00673F44">
            <w:pPr>
              <w:jc w:val="both"/>
              <w:rPr>
                <w:rFonts w:eastAsia="Times New Roman"/>
                <w:lang w:val="en-AU"/>
              </w:rPr>
            </w:pPr>
            <w:r w:rsidRPr="00673F44">
              <w:rPr>
                <w:rFonts w:eastAsia="Times New Roman"/>
                <w:lang w:val="en-AU"/>
              </w:rPr>
              <w:t>147 (7.5)</w:t>
            </w:r>
          </w:p>
        </w:tc>
        <w:tc>
          <w:tcPr>
            <w:tcW w:w="1601" w:type="dxa"/>
          </w:tcPr>
          <w:p w14:paraId="6966EB21" w14:textId="77777777" w:rsidR="00673F44" w:rsidRPr="00673F44" w:rsidRDefault="00673F44" w:rsidP="00673F44">
            <w:pPr>
              <w:jc w:val="both"/>
              <w:rPr>
                <w:rFonts w:eastAsia="Times New Roman"/>
                <w:lang w:val="en-AU"/>
              </w:rPr>
            </w:pPr>
            <w:r w:rsidRPr="00673F44">
              <w:rPr>
                <w:rFonts w:eastAsia="Times New Roman"/>
                <w:lang w:val="en-AU"/>
              </w:rPr>
              <w:t>1 (ref)</w:t>
            </w:r>
          </w:p>
        </w:tc>
        <w:tc>
          <w:tcPr>
            <w:tcW w:w="1601" w:type="dxa"/>
          </w:tcPr>
          <w:p w14:paraId="2C573385" w14:textId="77777777" w:rsidR="00673F44" w:rsidRPr="00673F44" w:rsidRDefault="00673F44" w:rsidP="00673F44">
            <w:pPr>
              <w:jc w:val="both"/>
              <w:rPr>
                <w:rFonts w:eastAsia="Times New Roman"/>
                <w:lang w:val="en-AU"/>
              </w:rPr>
            </w:pPr>
            <w:r w:rsidRPr="00673F44">
              <w:rPr>
                <w:rFonts w:eastAsia="Times New Roman"/>
                <w:lang w:val="en-AU"/>
              </w:rPr>
              <w:t>0.80 (0.53-1.21)</w:t>
            </w:r>
          </w:p>
        </w:tc>
        <w:tc>
          <w:tcPr>
            <w:tcW w:w="1601" w:type="dxa"/>
          </w:tcPr>
          <w:p w14:paraId="286049B0" w14:textId="77777777" w:rsidR="00673F44" w:rsidRPr="00673F44" w:rsidRDefault="00673F44" w:rsidP="00673F44">
            <w:pPr>
              <w:jc w:val="both"/>
              <w:rPr>
                <w:rFonts w:eastAsia="Times New Roman"/>
                <w:lang w:val="en-AU"/>
              </w:rPr>
            </w:pPr>
            <w:r w:rsidRPr="00673F44">
              <w:rPr>
                <w:rFonts w:eastAsia="Times New Roman"/>
                <w:lang w:val="en-AU"/>
              </w:rPr>
              <w:t>1.00 (0.63-1.59)</w:t>
            </w:r>
          </w:p>
        </w:tc>
        <w:tc>
          <w:tcPr>
            <w:tcW w:w="1601" w:type="dxa"/>
          </w:tcPr>
          <w:p w14:paraId="10F7ACA6" w14:textId="77777777" w:rsidR="00673F44" w:rsidRPr="00673F44" w:rsidRDefault="00673F44" w:rsidP="00673F44">
            <w:pPr>
              <w:jc w:val="both"/>
              <w:rPr>
                <w:rFonts w:eastAsia="Times New Roman"/>
                <w:lang w:val="en-AU"/>
              </w:rPr>
            </w:pPr>
            <w:r w:rsidRPr="00673F44">
              <w:rPr>
                <w:rFonts w:eastAsia="Times New Roman"/>
                <w:b/>
                <w:lang w:val="en-AU"/>
              </w:rPr>
              <w:t>2.11</w:t>
            </w:r>
            <w:r w:rsidRPr="00673F44">
              <w:rPr>
                <w:rFonts w:eastAsia="Times New Roman"/>
                <w:lang w:val="en-AU"/>
              </w:rPr>
              <w:t xml:space="preserve"> (1.35-3.29)</w:t>
            </w:r>
          </w:p>
        </w:tc>
        <w:tc>
          <w:tcPr>
            <w:tcW w:w="1601" w:type="dxa"/>
          </w:tcPr>
          <w:p w14:paraId="08A70944" w14:textId="77777777" w:rsidR="00673F44" w:rsidRPr="00673F44" w:rsidRDefault="00673F44" w:rsidP="00673F44">
            <w:pPr>
              <w:jc w:val="both"/>
              <w:rPr>
                <w:rFonts w:eastAsia="Times New Roman"/>
                <w:lang w:val="en-AU"/>
              </w:rPr>
            </w:pPr>
            <w:r w:rsidRPr="00673F44">
              <w:rPr>
                <w:rFonts w:eastAsia="Times New Roman"/>
                <w:b/>
                <w:lang w:val="en-AU"/>
              </w:rPr>
              <w:t>2.48</w:t>
            </w:r>
            <w:r w:rsidRPr="00673F44">
              <w:rPr>
                <w:rFonts w:eastAsia="Times New Roman"/>
                <w:lang w:val="en-AU"/>
              </w:rPr>
              <w:t xml:space="preserve"> (1.46-4.24)</w:t>
            </w:r>
          </w:p>
        </w:tc>
        <w:tc>
          <w:tcPr>
            <w:tcW w:w="1601" w:type="dxa"/>
          </w:tcPr>
          <w:p w14:paraId="0B1B2895" w14:textId="77777777" w:rsidR="00673F44" w:rsidRPr="00673F44" w:rsidRDefault="00673F44" w:rsidP="00673F44">
            <w:pPr>
              <w:jc w:val="both"/>
              <w:rPr>
                <w:rFonts w:eastAsia="Times New Roman"/>
                <w:lang w:val="en-AU"/>
              </w:rPr>
            </w:pPr>
            <w:r w:rsidRPr="00673F44">
              <w:rPr>
                <w:rFonts w:eastAsia="Times New Roman"/>
                <w:b/>
                <w:lang w:val="en-AU"/>
              </w:rPr>
              <w:t>2.60</w:t>
            </w:r>
            <w:r w:rsidRPr="00673F44">
              <w:rPr>
                <w:rFonts w:eastAsia="Times New Roman"/>
                <w:lang w:val="en-AU"/>
              </w:rPr>
              <w:t xml:space="preserve"> (1.85-3.65)</w:t>
            </w:r>
          </w:p>
        </w:tc>
        <w:tc>
          <w:tcPr>
            <w:tcW w:w="1601" w:type="dxa"/>
          </w:tcPr>
          <w:p w14:paraId="2BF09C6B" w14:textId="77777777" w:rsidR="00673F44" w:rsidRPr="00673F44" w:rsidRDefault="00673F44" w:rsidP="00673F44">
            <w:pPr>
              <w:jc w:val="both"/>
              <w:rPr>
                <w:rFonts w:eastAsia="Times New Roman"/>
                <w:lang w:val="en-AU"/>
              </w:rPr>
            </w:pPr>
            <w:r w:rsidRPr="00673F44">
              <w:rPr>
                <w:rFonts w:eastAsia="Times New Roman"/>
                <w:lang w:val="en-AU"/>
              </w:rPr>
              <w:t>0.82 (0.41-1.65)</w:t>
            </w:r>
          </w:p>
        </w:tc>
        <w:tc>
          <w:tcPr>
            <w:tcW w:w="1601" w:type="dxa"/>
          </w:tcPr>
          <w:p w14:paraId="48AD88DE" w14:textId="77777777" w:rsidR="00673F44" w:rsidRPr="00673F44" w:rsidRDefault="00673F44" w:rsidP="00673F44">
            <w:pPr>
              <w:jc w:val="both"/>
              <w:rPr>
                <w:rFonts w:eastAsia="Times New Roman"/>
                <w:lang w:val="en-AU"/>
              </w:rPr>
            </w:pPr>
            <w:r w:rsidRPr="00673F44">
              <w:rPr>
                <w:rFonts w:eastAsia="Times New Roman"/>
                <w:lang w:val="en-AU"/>
              </w:rPr>
              <w:t>1.58 (0.82-3.06)</w:t>
            </w:r>
          </w:p>
        </w:tc>
        <w:tc>
          <w:tcPr>
            <w:tcW w:w="1601" w:type="dxa"/>
          </w:tcPr>
          <w:p w14:paraId="446877E0" w14:textId="77777777" w:rsidR="00673F44" w:rsidRPr="00673F44" w:rsidRDefault="00673F44" w:rsidP="00673F44">
            <w:pPr>
              <w:jc w:val="both"/>
              <w:rPr>
                <w:rFonts w:eastAsia="Times New Roman"/>
                <w:lang w:val="en-AU"/>
              </w:rPr>
            </w:pPr>
            <w:r w:rsidRPr="00673F44">
              <w:rPr>
                <w:rFonts w:eastAsia="Times New Roman"/>
                <w:lang w:val="en-AU"/>
              </w:rPr>
              <w:t>1.53 (0.86-2.74)</w:t>
            </w:r>
          </w:p>
        </w:tc>
        <w:tc>
          <w:tcPr>
            <w:tcW w:w="1601" w:type="dxa"/>
          </w:tcPr>
          <w:p w14:paraId="76CBB44C" w14:textId="77777777" w:rsidR="00673F44" w:rsidRPr="00673F44" w:rsidRDefault="00673F44" w:rsidP="00673F44">
            <w:pPr>
              <w:jc w:val="both"/>
              <w:rPr>
                <w:rFonts w:eastAsia="Times New Roman"/>
                <w:lang w:val="en-AU"/>
              </w:rPr>
            </w:pPr>
            <w:r w:rsidRPr="00673F44">
              <w:rPr>
                <w:rFonts w:eastAsia="Times New Roman"/>
                <w:lang w:val="en-AU"/>
              </w:rPr>
              <w:t>1.64 (0.88-3.07)</w:t>
            </w:r>
          </w:p>
        </w:tc>
        <w:tc>
          <w:tcPr>
            <w:tcW w:w="1601" w:type="dxa"/>
          </w:tcPr>
          <w:p w14:paraId="7FD0C556" w14:textId="77777777" w:rsidR="00673F44" w:rsidRPr="00673F44" w:rsidRDefault="00673F44" w:rsidP="00673F44">
            <w:pPr>
              <w:jc w:val="both"/>
              <w:rPr>
                <w:rFonts w:eastAsia="Times New Roman"/>
                <w:lang w:val="en-AU"/>
              </w:rPr>
            </w:pPr>
            <w:r w:rsidRPr="00673F44">
              <w:rPr>
                <w:rFonts w:eastAsia="Times New Roman"/>
                <w:lang w:val="en-AU"/>
              </w:rPr>
              <w:t>1.06 (0.75-1.48)</w:t>
            </w:r>
          </w:p>
        </w:tc>
        <w:tc>
          <w:tcPr>
            <w:tcW w:w="1601" w:type="dxa"/>
          </w:tcPr>
          <w:p w14:paraId="072F6CA8" w14:textId="77777777" w:rsidR="00673F44" w:rsidRPr="00673F44" w:rsidRDefault="00673F44" w:rsidP="00673F44">
            <w:pPr>
              <w:jc w:val="both"/>
              <w:rPr>
                <w:rFonts w:eastAsia="Times New Roman"/>
                <w:lang w:val="en-AU"/>
              </w:rPr>
            </w:pPr>
            <w:r w:rsidRPr="00673F44">
              <w:rPr>
                <w:rFonts w:eastAsia="Times New Roman"/>
                <w:lang w:val="en-AU"/>
              </w:rPr>
              <w:t>0.89 (0.52-1.53)</w:t>
            </w:r>
          </w:p>
        </w:tc>
        <w:tc>
          <w:tcPr>
            <w:tcW w:w="1601" w:type="dxa"/>
          </w:tcPr>
          <w:p w14:paraId="4168189C" w14:textId="77777777" w:rsidR="00673F44" w:rsidRPr="00673F44" w:rsidRDefault="00673F44" w:rsidP="00673F44">
            <w:pPr>
              <w:jc w:val="both"/>
              <w:rPr>
                <w:rFonts w:eastAsia="Times New Roman"/>
                <w:lang w:val="en-AU"/>
              </w:rPr>
            </w:pPr>
            <w:r w:rsidRPr="00673F44">
              <w:rPr>
                <w:rFonts w:eastAsia="Times New Roman"/>
                <w:lang w:val="en-AU"/>
              </w:rPr>
              <w:t>1.66 (0.84-3.28)</w:t>
            </w:r>
          </w:p>
        </w:tc>
        <w:tc>
          <w:tcPr>
            <w:tcW w:w="1601" w:type="dxa"/>
          </w:tcPr>
          <w:p w14:paraId="5184FF9F" w14:textId="77777777" w:rsidR="00673F44" w:rsidRPr="00673F44" w:rsidRDefault="00673F44" w:rsidP="00673F44">
            <w:pPr>
              <w:jc w:val="both"/>
            </w:pPr>
            <w:r w:rsidRPr="00673F44">
              <w:rPr>
                <w:rFonts w:eastAsia="Times New Roman"/>
                <w:b/>
                <w:lang w:val="en-AU"/>
              </w:rPr>
              <w:t>1.41</w:t>
            </w:r>
            <w:r w:rsidRPr="00673F44">
              <w:rPr>
                <w:rFonts w:eastAsia="Times New Roman"/>
                <w:lang w:val="en-AU"/>
              </w:rPr>
              <w:t xml:space="preserve"> (1.01-1.98)</w:t>
            </w:r>
          </w:p>
        </w:tc>
      </w:tr>
    </w:tbl>
    <w:p w14:paraId="5F210F98" w14:textId="77777777" w:rsidR="00673F44" w:rsidRPr="00673F44" w:rsidRDefault="00673F44" w:rsidP="00673F44">
      <w:pPr>
        <w:tabs>
          <w:tab w:val="right" w:leader="underscore" w:pos="18003"/>
        </w:tabs>
        <w:spacing w:after="0"/>
        <w:jc w:val="both"/>
        <w:rPr>
          <w:rFonts w:eastAsia="Times New Roman"/>
          <w:lang w:val="en-AU"/>
        </w:rPr>
      </w:pPr>
    </w:p>
    <w:p w14:paraId="1D5A042E" w14:textId="14B16B24" w:rsidR="00441BD3" w:rsidRPr="00E30235" w:rsidRDefault="00673F44" w:rsidP="00E30235">
      <w:pPr>
        <w:spacing w:after="0"/>
        <w:jc w:val="both"/>
        <w:rPr>
          <w:lang w:val="en-AU" w:eastAsia="zh-CN"/>
        </w:rPr>
      </w:pPr>
      <w:r w:rsidRPr="00441BD3">
        <w:rPr>
          <w:vertAlign w:val="superscript"/>
          <w:lang w:val="en-AU"/>
        </w:rPr>
        <w:t>1</w:t>
      </w:r>
      <w:r w:rsidR="00441BD3" w:rsidRPr="00673F44">
        <w:rPr>
          <w:lang w:val="en-AU"/>
        </w:rPr>
        <w:t>T</w:t>
      </w:r>
      <w:r w:rsidRPr="00673F44">
        <w:rPr>
          <w:lang w:val="en-AU"/>
        </w:rPr>
        <w:t>ics, attention deficit hyperactivity disorder, conduct disorder, oppositional defiant disorder</w:t>
      </w:r>
      <w:r w:rsidR="00441BD3">
        <w:rPr>
          <w:rFonts w:hint="eastAsia"/>
          <w:lang w:val="en-AU" w:eastAsia="zh-CN"/>
        </w:rPr>
        <w:t xml:space="preserve">; </w:t>
      </w:r>
      <w:r w:rsidRPr="00441BD3">
        <w:rPr>
          <w:vertAlign w:val="superscript"/>
          <w:lang w:val="en-AU"/>
        </w:rPr>
        <w:t>2</w:t>
      </w:r>
      <w:r w:rsidR="00441BD3" w:rsidRPr="00673F44">
        <w:rPr>
          <w:lang w:val="en-AU"/>
        </w:rPr>
        <w:t>S</w:t>
      </w:r>
      <w:r w:rsidRPr="00673F44">
        <w:rPr>
          <w:lang w:val="en-AU"/>
        </w:rPr>
        <w:t>eparation anxiety disorder, overanxious disorder, specific phobias (animals), social phobia</w:t>
      </w:r>
      <w:r w:rsidR="00441BD3">
        <w:rPr>
          <w:rFonts w:hint="eastAsia"/>
          <w:lang w:val="en-AU" w:eastAsia="zh-CN"/>
        </w:rPr>
        <w:t xml:space="preserve">; </w:t>
      </w:r>
      <w:r w:rsidRPr="00441BD3">
        <w:rPr>
          <w:vertAlign w:val="superscript"/>
          <w:lang w:val="en-AU"/>
        </w:rPr>
        <w:t>3</w:t>
      </w:r>
      <w:r w:rsidR="00441BD3" w:rsidRPr="00673F44">
        <w:rPr>
          <w:lang w:val="en-AU"/>
        </w:rPr>
        <w:t>G</w:t>
      </w:r>
      <w:r w:rsidRPr="00673F44">
        <w:rPr>
          <w:lang w:val="en-AU"/>
        </w:rPr>
        <w:t xml:space="preserve">eneralized anxiety disorder, panic, agoraphobia, specific phobias (excl. </w:t>
      </w:r>
      <w:r w:rsidR="00441BD3" w:rsidRPr="00673F44">
        <w:rPr>
          <w:lang w:val="en-AU"/>
        </w:rPr>
        <w:t>Animals</w:t>
      </w:r>
      <w:r w:rsidRPr="00673F44">
        <w:rPr>
          <w:lang w:val="en-AU"/>
        </w:rPr>
        <w:t>)</w:t>
      </w:r>
      <w:r w:rsidR="00441BD3">
        <w:rPr>
          <w:rFonts w:hint="eastAsia"/>
          <w:lang w:val="en-AU" w:eastAsia="zh-CN"/>
        </w:rPr>
        <w:t xml:space="preserve">; </w:t>
      </w:r>
      <w:r w:rsidRPr="00441BD3">
        <w:rPr>
          <w:vertAlign w:val="superscript"/>
          <w:lang w:val="en-AU"/>
        </w:rPr>
        <w:t>4</w:t>
      </w:r>
      <w:r w:rsidR="00441BD3" w:rsidRPr="00673F44">
        <w:rPr>
          <w:lang w:val="en-AU"/>
        </w:rPr>
        <w:t>M</w:t>
      </w:r>
      <w:r w:rsidRPr="00673F44">
        <w:rPr>
          <w:lang w:val="en-AU"/>
        </w:rPr>
        <w:t>ajor depression disorder, dysthymia, bipolar disorders</w:t>
      </w:r>
      <w:r w:rsidR="00441BD3">
        <w:rPr>
          <w:rFonts w:hint="eastAsia"/>
          <w:lang w:val="en-AU" w:eastAsia="zh-CN"/>
        </w:rPr>
        <w:t xml:space="preserve">; </w:t>
      </w:r>
      <w:r w:rsidRPr="00441BD3">
        <w:rPr>
          <w:vertAlign w:val="superscript"/>
          <w:lang w:val="en-AU"/>
        </w:rPr>
        <w:t>5</w:t>
      </w:r>
      <w:r w:rsidR="00441BD3" w:rsidRPr="00673F44">
        <w:rPr>
          <w:lang w:val="en-AU"/>
        </w:rPr>
        <w:t>A</w:t>
      </w:r>
      <w:r w:rsidRPr="00673F44">
        <w:rPr>
          <w:lang w:val="en-AU"/>
        </w:rPr>
        <w:t>lcohol, cannab</w:t>
      </w:r>
      <w:r w:rsidR="00441BD3">
        <w:rPr>
          <w:lang w:val="en-AU"/>
        </w:rPr>
        <w:t>is, other illicit drugs abuse/</w:t>
      </w:r>
      <w:r w:rsidRPr="00673F44">
        <w:rPr>
          <w:lang w:val="en-AU"/>
        </w:rPr>
        <w:t>dependence</w:t>
      </w:r>
      <w:r w:rsidR="00441BD3">
        <w:rPr>
          <w:rFonts w:hint="eastAsia"/>
          <w:lang w:val="en-AU" w:eastAsia="zh-CN"/>
        </w:rPr>
        <w:t xml:space="preserve">; </w:t>
      </w:r>
      <w:r w:rsidRPr="00441BD3">
        <w:rPr>
          <w:vertAlign w:val="superscript"/>
          <w:lang w:val="en-AU"/>
        </w:rPr>
        <w:t>6</w:t>
      </w:r>
      <w:r w:rsidR="00441BD3" w:rsidRPr="00673F44">
        <w:rPr>
          <w:lang w:val="en-AU"/>
        </w:rPr>
        <w:t>O</w:t>
      </w:r>
      <w:r w:rsidRPr="00673F44">
        <w:rPr>
          <w:lang w:val="en-AU"/>
        </w:rPr>
        <w:t>verall figures; Ns relating to each subgroup of mental disorders: 382 (</w:t>
      </w:r>
      <w:r w:rsidRPr="00673F44">
        <w:rPr>
          <w:rFonts w:eastAsia="Times New Roman"/>
          <w:lang w:val="en-AU"/>
        </w:rPr>
        <w:t xml:space="preserve">neurodevelopmental), 1110 (early </w:t>
      </w:r>
      <w:r w:rsidRPr="00673F44">
        <w:rPr>
          <w:rFonts w:eastAsia="Times New Roman"/>
          <w:lang w:val="en-AU"/>
        </w:rPr>
        <w:lastRenderedPageBreak/>
        <w:t>anxiety), 386 (late anxiety), 1446 (mood), 349 (substances); OR</w:t>
      </w:r>
      <w:r w:rsidR="00441BD3">
        <w:rPr>
          <w:lang w:val="en-AU" w:eastAsia="zh-CN"/>
        </w:rPr>
        <w:t>’</w:t>
      </w:r>
      <w:r w:rsidRPr="00673F44">
        <w:rPr>
          <w:rFonts w:eastAsia="Times New Roman"/>
          <w:lang w:val="en-AU"/>
        </w:rPr>
        <w:t>s were based on subgroup specific information</w:t>
      </w:r>
      <w:r w:rsidR="00441BD3">
        <w:rPr>
          <w:rFonts w:hint="eastAsia"/>
          <w:lang w:val="en-AU" w:eastAsia="zh-CN"/>
        </w:rPr>
        <w:t xml:space="preserve">; </w:t>
      </w:r>
      <w:r w:rsidRPr="00441BD3">
        <w:rPr>
          <w:vertAlign w:val="superscript"/>
          <w:lang w:val="en-AU"/>
        </w:rPr>
        <w:t>7</w:t>
      </w:r>
      <w:r w:rsidR="00441BD3" w:rsidRPr="00673F44">
        <w:rPr>
          <w:lang w:val="en-AU"/>
        </w:rPr>
        <w:t>I</w:t>
      </w:r>
      <w:r w:rsidRPr="00673F44">
        <w:rPr>
          <w:lang w:val="en-AU"/>
        </w:rPr>
        <w:t>nterparental violence, fear of maltreatment by parents, growing up in a children’s home, unhappy childhood</w:t>
      </w:r>
      <w:r w:rsidR="00441BD3">
        <w:rPr>
          <w:rFonts w:hint="eastAsia"/>
          <w:lang w:val="en-AU" w:eastAsia="zh-CN"/>
        </w:rPr>
        <w:t xml:space="preserve">; </w:t>
      </w:r>
      <w:r w:rsidR="00441BD3" w:rsidRPr="00441BD3">
        <w:rPr>
          <w:vertAlign w:val="superscript"/>
          <w:lang w:val="en-AU"/>
        </w:rPr>
        <w:t>8</w:t>
      </w:r>
      <w:r w:rsidR="00441BD3" w:rsidRPr="00673F44">
        <w:rPr>
          <w:lang w:val="en-AU"/>
        </w:rPr>
        <w:t>T</w:t>
      </w:r>
      <w:r w:rsidRPr="00673F44">
        <w:rPr>
          <w:lang w:val="en-AU"/>
        </w:rPr>
        <w:t>onsillitis, scarlet fever, rheumatic fever</w:t>
      </w:r>
      <w:r w:rsidR="00441BD3">
        <w:rPr>
          <w:rFonts w:hint="eastAsia"/>
          <w:lang w:val="en-AU" w:eastAsia="zh-CN"/>
        </w:rPr>
        <w:t>.</w:t>
      </w:r>
      <w:r w:rsidR="00E30235">
        <w:rPr>
          <w:rFonts w:hint="eastAsia"/>
          <w:lang w:val="en-AU" w:eastAsia="zh-CN"/>
        </w:rPr>
        <w:t xml:space="preserve"> </w:t>
      </w:r>
      <w:r w:rsidR="00E30235">
        <w:rPr>
          <w:rFonts w:eastAsia="Times New Roman"/>
          <w:lang w:val="en-AU"/>
        </w:rPr>
        <w:t>MMR</w:t>
      </w:r>
      <w:r w:rsidR="00E30235">
        <w:rPr>
          <w:rFonts w:hint="eastAsia"/>
          <w:lang w:val="en-AU" w:eastAsia="zh-CN"/>
        </w:rPr>
        <w:t>:</w:t>
      </w:r>
      <w:r w:rsidR="00E30235" w:rsidRPr="00E30235">
        <w:rPr>
          <w:rFonts w:eastAsia="Times New Roman"/>
          <w:lang w:val="en-AU"/>
        </w:rPr>
        <w:t xml:space="preserve"> </w:t>
      </w:r>
      <w:r w:rsidR="00E30235">
        <w:rPr>
          <w:rFonts w:eastAsia="Times New Roman"/>
          <w:lang w:val="en-AU"/>
        </w:rPr>
        <w:t>Measles/mumps/rubella</w:t>
      </w:r>
      <w:r w:rsidR="00E30235">
        <w:rPr>
          <w:rFonts w:hint="eastAsia"/>
          <w:lang w:val="en-AU" w:eastAsia="zh-CN"/>
        </w:rPr>
        <w:t>.</w:t>
      </w:r>
    </w:p>
    <w:p w14:paraId="2A8ECCAD" w14:textId="77777777" w:rsidR="00E30235" w:rsidRPr="00E30235" w:rsidRDefault="00E30235" w:rsidP="00E30235">
      <w:pPr>
        <w:spacing w:after="0"/>
        <w:jc w:val="both"/>
        <w:rPr>
          <w:lang w:val="en-AU" w:eastAsia="zh-CN"/>
        </w:rPr>
      </w:pPr>
    </w:p>
    <w:bookmarkEnd w:id="1"/>
    <w:p w14:paraId="1CD54CE2" w14:textId="77777777" w:rsidR="00B80192" w:rsidRDefault="00B80192">
      <w:pPr>
        <w:spacing w:line="240" w:lineRule="auto"/>
        <w:rPr>
          <w:b/>
          <w:lang w:val="en-AU"/>
        </w:rPr>
      </w:pPr>
      <w:r>
        <w:rPr>
          <w:b/>
          <w:lang w:val="en-AU"/>
        </w:rPr>
        <w:br w:type="page"/>
      </w:r>
    </w:p>
    <w:p w14:paraId="093B1021" w14:textId="5AA8E7E6" w:rsidR="00D7476F" w:rsidRPr="00F550A8" w:rsidRDefault="00F550A8" w:rsidP="00F550A8">
      <w:pPr>
        <w:spacing w:after="0"/>
        <w:jc w:val="both"/>
        <w:rPr>
          <w:b/>
          <w:lang w:eastAsia="zh-CN"/>
        </w:rPr>
      </w:pPr>
      <w:r w:rsidRPr="00F550A8">
        <w:rPr>
          <w:b/>
          <w:lang w:val="en-AU"/>
        </w:rPr>
        <w:lastRenderedPageBreak/>
        <w:t>Table 2</w:t>
      </w:r>
      <w:r w:rsidRPr="00F550A8">
        <w:rPr>
          <w:rFonts w:hint="eastAsia"/>
          <w:b/>
          <w:lang w:val="en-AU" w:eastAsia="zh-CN"/>
        </w:rPr>
        <w:t xml:space="preserve"> </w:t>
      </w:r>
      <w:r w:rsidR="00D7476F" w:rsidRPr="00F550A8">
        <w:rPr>
          <w:b/>
        </w:rPr>
        <w:t>Mental disorders regressed on infectious, atopic and inflammatory diseases, males; odds-ratios and 95%</w:t>
      </w:r>
      <w:r w:rsidRPr="00F550A8">
        <w:rPr>
          <w:rFonts w:hint="eastAsia"/>
          <w:b/>
          <w:lang w:eastAsia="zh-CN"/>
        </w:rPr>
        <w:t>CO</w:t>
      </w:r>
      <w:r w:rsidR="00D7476F" w:rsidRPr="00F550A8">
        <w:rPr>
          <w:b/>
        </w:rPr>
        <w:t xml:space="preserve">s derived from logistic regression models </w:t>
      </w:r>
    </w:p>
    <w:p w14:paraId="39E68679" w14:textId="77777777" w:rsidR="00D7476F" w:rsidRPr="004F2082" w:rsidRDefault="00D7476F" w:rsidP="009E2C95">
      <w:pPr>
        <w:tabs>
          <w:tab w:val="left" w:pos="2977"/>
          <w:tab w:val="left" w:pos="5245"/>
          <w:tab w:val="left" w:pos="7513"/>
          <w:tab w:val="left" w:pos="9923"/>
          <w:tab w:val="left" w:pos="12333"/>
        </w:tabs>
        <w:spacing w:after="0"/>
        <w:jc w:val="both"/>
        <w:rPr>
          <w:rFonts w:eastAsia="Times New Roman" w:cs="Times New Roman"/>
        </w:rPr>
      </w:pPr>
    </w:p>
    <w:tbl>
      <w:tblPr>
        <w:tblStyle w:val="af1"/>
        <w:tblW w:w="14317" w:type="dxa"/>
        <w:tblLayout w:type="fixed"/>
        <w:tblLook w:val="00A0" w:firstRow="1" w:lastRow="0" w:firstColumn="1" w:lastColumn="0" w:noHBand="0" w:noVBand="0"/>
      </w:tblPr>
      <w:tblGrid>
        <w:gridCol w:w="2977"/>
        <w:gridCol w:w="2268"/>
        <w:gridCol w:w="2268"/>
        <w:gridCol w:w="2268"/>
        <w:gridCol w:w="2268"/>
        <w:gridCol w:w="2268"/>
      </w:tblGrid>
      <w:tr w:rsidR="009E2C95" w:rsidRPr="004F2082" w14:paraId="7FF56F14" w14:textId="77777777">
        <w:tc>
          <w:tcPr>
            <w:tcW w:w="2977" w:type="dxa"/>
          </w:tcPr>
          <w:p w14:paraId="5BC1AA8B" w14:textId="77777777" w:rsidR="00D7476F" w:rsidRPr="004F2082" w:rsidRDefault="00D7476F" w:rsidP="009E2C95">
            <w:pPr>
              <w:jc w:val="both"/>
              <w:rPr>
                <w:rFonts w:eastAsia="Cambria" w:cs="Times New Roman"/>
              </w:rPr>
            </w:pPr>
          </w:p>
        </w:tc>
        <w:tc>
          <w:tcPr>
            <w:tcW w:w="2268" w:type="dxa"/>
          </w:tcPr>
          <w:p w14:paraId="2FB8877D" w14:textId="42CD12B4" w:rsidR="00D7476F" w:rsidRPr="004F2082" w:rsidRDefault="00F550A8" w:rsidP="009E2C95">
            <w:pPr>
              <w:jc w:val="both"/>
            </w:pPr>
            <w:r w:rsidRPr="004F2082">
              <w:rPr>
                <w:rFonts w:eastAsia="Times New Roman" w:cs="Times New Roman"/>
                <w:b/>
              </w:rPr>
              <w:t>M</w:t>
            </w:r>
            <w:r w:rsidR="00D7476F" w:rsidRPr="004F2082">
              <w:rPr>
                <w:rFonts w:eastAsia="Times New Roman" w:cs="Times New Roman"/>
                <w:b/>
              </w:rPr>
              <w:t xml:space="preserve">odel 1 </w:t>
            </w:r>
          </w:p>
          <w:p w14:paraId="55329CF4" w14:textId="549871AB" w:rsidR="00D7476F" w:rsidRPr="004F2082" w:rsidRDefault="00F550A8" w:rsidP="009E2C95">
            <w:pPr>
              <w:jc w:val="both"/>
            </w:pPr>
            <w:r w:rsidRPr="004F2082">
              <w:rPr>
                <w:rFonts w:eastAsia="Times New Roman" w:cs="Times New Roman"/>
              </w:rPr>
              <w:t>N</w:t>
            </w:r>
            <w:r w:rsidR="00D7476F" w:rsidRPr="004F2082">
              <w:rPr>
                <w:rFonts w:eastAsia="Times New Roman" w:cs="Times New Roman"/>
              </w:rPr>
              <w:t>eurodevelopmental d.</w:t>
            </w:r>
          </w:p>
        </w:tc>
        <w:tc>
          <w:tcPr>
            <w:tcW w:w="2268" w:type="dxa"/>
          </w:tcPr>
          <w:p w14:paraId="11BC0E9E" w14:textId="2688F080" w:rsidR="00D7476F" w:rsidRPr="004F2082" w:rsidRDefault="00F550A8" w:rsidP="009E2C95">
            <w:pPr>
              <w:jc w:val="both"/>
            </w:pPr>
            <w:r w:rsidRPr="004F2082">
              <w:rPr>
                <w:rFonts w:eastAsia="Times New Roman" w:cs="Times New Roman"/>
                <w:b/>
              </w:rPr>
              <w:t>M</w:t>
            </w:r>
            <w:r w:rsidR="00D7476F" w:rsidRPr="004F2082">
              <w:rPr>
                <w:rFonts w:eastAsia="Times New Roman" w:cs="Times New Roman"/>
                <w:b/>
              </w:rPr>
              <w:t>odel 2</w:t>
            </w:r>
          </w:p>
          <w:p w14:paraId="76896BEF" w14:textId="765050B4" w:rsidR="00D7476F" w:rsidRPr="004F2082" w:rsidRDefault="00F550A8" w:rsidP="009E2C95">
            <w:pPr>
              <w:jc w:val="both"/>
            </w:pPr>
            <w:r w:rsidRPr="004F2082">
              <w:rPr>
                <w:rFonts w:eastAsia="Times New Roman" w:cs="Times New Roman"/>
              </w:rPr>
              <w:t>E</w:t>
            </w:r>
            <w:r w:rsidR="00D7476F" w:rsidRPr="004F2082">
              <w:rPr>
                <w:rFonts w:eastAsia="Times New Roman" w:cs="Times New Roman"/>
              </w:rPr>
              <w:t>arly anxiety</w:t>
            </w:r>
            <w:r w:rsidR="00D7476F" w:rsidRPr="004F2082">
              <w:t xml:space="preserve"> </w:t>
            </w:r>
            <w:r w:rsidR="00D7476F" w:rsidRPr="004F2082">
              <w:rPr>
                <w:rFonts w:eastAsia="Times New Roman" w:cs="Times New Roman"/>
              </w:rPr>
              <w:t xml:space="preserve">disorders </w:t>
            </w:r>
          </w:p>
        </w:tc>
        <w:tc>
          <w:tcPr>
            <w:tcW w:w="2268" w:type="dxa"/>
          </w:tcPr>
          <w:p w14:paraId="10FE93EE" w14:textId="1D37861B" w:rsidR="00D7476F" w:rsidRPr="004F2082" w:rsidRDefault="00F550A8" w:rsidP="009E2C95">
            <w:pPr>
              <w:jc w:val="both"/>
            </w:pPr>
            <w:r w:rsidRPr="004F2082">
              <w:rPr>
                <w:rFonts w:eastAsia="Times New Roman" w:cs="Times New Roman"/>
                <w:b/>
              </w:rPr>
              <w:t>M</w:t>
            </w:r>
            <w:r w:rsidR="00D7476F" w:rsidRPr="004F2082">
              <w:rPr>
                <w:rFonts w:eastAsia="Times New Roman" w:cs="Times New Roman"/>
                <w:b/>
              </w:rPr>
              <w:t>odel 3</w:t>
            </w:r>
          </w:p>
          <w:p w14:paraId="117DDEB7" w14:textId="47D4DCEE" w:rsidR="00D7476F" w:rsidRPr="004F2082" w:rsidRDefault="00F550A8" w:rsidP="009E2C95">
            <w:pPr>
              <w:jc w:val="both"/>
            </w:pPr>
            <w:r w:rsidRPr="004F2082">
              <w:rPr>
                <w:rFonts w:eastAsia="Times New Roman" w:cs="Times New Roman"/>
              </w:rPr>
              <w:t>L</w:t>
            </w:r>
            <w:r w:rsidR="00D7476F" w:rsidRPr="004F2082">
              <w:rPr>
                <w:rFonts w:eastAsia="Times New Roman" w:cs="Times New Roman"/>
              </w:rPr>
              <w:t>ate anxiety</w:t>
            </w:r>
            <w:r w:rsidR="00D7476F" w:rsidRPr="004F2082">
              <w:t xml:space="preserve"> </w:t>
            </w:r>
            <w:r w:rsidR="00D7476F" w:rsidRPr="004F2082">
              <w:rPr>
                <w:rFonts w:eastAsia="Times New Roman" w:cs="Times New Roman"/>
              </w:rPr>
              <w:t xml:space="preserve">disorders </w:t>
            </w:r>
          </w:p>
        </w:tc>
        <w:tc>
          <w:tcPr>
            <w:tcW w:w="2268" w:type="dxa"/>
          </w:tcPr>
          <w:p w14:paraId="24D5D060" w14:textId="563E0D7B" w:rsidR="00D7476F" w:rsidRPr="004F2082" w:rsidRDefault="00F550A8" w:rsidP="009E2C95">
            <w:pPr>
              <w:jc w:val="both"/>
            </w:pPr>
            <w:r w:rsidRPr="004F2082">
              <w:rPr>
                <w:rFonts w:eastAsia="Times New Roman" w:cs="Times New Roman"/>
                <w:b/>
              </w:rPr>
              <w:t>M</w:t>
            </w:r>
            <w:r w:rsidR="00D7476F" w:rsidRPr="004F2082">
              <w:rPr>
                <w:rFonts w:eastAsia="Times New Roman" w:cs="Times New Roman"/>
                <w:b/>
              </w:rPr>
              <w:t>odel 4</w:t>
            </w:r>
          </w:p>
          <w:p w14:paraId="39A7A7B3" w14:textId="61A62E15" w:rsidR="00D7476F" w:rsidRPr="004F2082" w:rsidRDefault="00F550A8" w:rsidP="009E2C95">
            <w:pPr>
              <w:jc w:val="both"/>
            </w:pPr>
            <w:r w:rsidRPr="004F2082">
              <w:rPr>
                <w:rFonts w:eastAsia="Times New Roman" w:cs="Times New Roman"/>
              </w:rPr>
              <w:t>M</w:t>
            </w:r>
            <w:r w:rsidR="00D7476F" w:rsidRPr="004F2082">
              <w:rPr>
                <w:rFonts w:eastAsia="Times New Roman" w:cs="Times New Roman"/>
              </w:rPr>
              <w:t>ood</w:t>
            </w:r>
            <w:r w:rsidR="00D7476F" w:rsidRPr="004F2082">
              <w:t xml:space="preserve"> </w:t>
            </w:r>
            <w:r w:rsidR="00D7476F" w:rsidRPr="004F2082">
              <w:rPr>
                <w:rFonts w:eastAsia="Times New Roman" w:cs="Times New Roman"/>
              </w:rPr>
              <w:t xml:space="preserve">disorders </w:t>
            </w:r>
          </w:p>
        </w:tc>
        <w:tc>
          <w:tcPr>
            <w:tcW w:w="2268" w:type="dxa"/>
          </w:tcPr>
          <w:p w14:paraId="6FD95A09" w14:textId="56F49B85" w:rsidR="00D7476F" w:rsidRPr="004F2082" w:rsidRDefault="00F550A8" w:rsidP="009E2C95">
            <w:pPr>
              <w:jc w:val="both"/>
            </w:pPr>
            <w:r w:rsidRPr="004F2082">
              <w:rPr>
                <w:rFonts w:eastAsia="Times New Roman" w:cs="Times New Roman"/>
                <w:b/>
              </w:rPr>
              <w:t>M</w:t>
            </w:r>
            <w:r w:rsidR="00D7476F" w:rsidRPr="004F2082">
              <w:rPr>
                <w:rFonts w:eastAsia="Times New Roman" w:cs="Times New Roman"/>
                <w:b/>
              </w:rPr>
              <w:t>odel 5</w:t>
            </w:r>
          </w:p>
          <w:p w14:paraId="00600D93" w14:textId="62DEC1DE" w:rsidR="00D7476F" w:rsidRPr="00F550A8" w:rsidRDefault="00F550A8" w:rsidP="009E2C95">
            <w:pPr>
              <w:jc w:val="both"/>
              <w:rPr>
                <w:rFonts w:eastAsia="宋体" w:cs="Times New Roman"/>
                <w:lang w:eastAsia="zh-CN"/>
              </w:rPr>
            </w:pPr>
            <w:r w:rsidRPr="004F2082">
              <w:rPr>
                <w:rFonts w:eastAsia="Times New Roman" w:cs="Times New Roman"/>
              </w:rPr>
              <w:t>S</w:t>
            </w:r>
            <w:r>
              <w:rPr>
                <w:rFonts w:eastAsia="Times New Roman" w:cs="Times New Roman"/>
              </w:rPr>
              <w:t xml:space="preserve">ubstance abuse/ </w:t>
            </w:r>
            <w:r>
              <w:rPr>
                <w:rFonts w:eastAsia="Times New Roman"/>
                <w:lang w:val="en-AU"/>
              </w:rPr>
              <w:t>dependence</w:t>
            </w:r>
          </w:p>
        </w:tc>
      </w:tr>
      <w:tr w:rsidR="009E2C95" w:rsidRPr="004F2082" w14:paraId="1A1C10D3" w14:textId="77777777">
        <w:tc>
          <w:tcPr>
            <w:tcW w:w="2977" w:type="dxa"/>
          </w:tcPr>
          <w:p w14:paraId="05B358B1" w14:textId="67947DA2" w:rsidR="00D7476F" w:rsidRPr="004F2082" w:rsidRDefault="00F550A8" w:rsidP="009E2C95">
            <w:pPr>
              <w:jc w:val="both"/>
            </w:pPr>
            <w:r w:rsidRPr="004F2082">
              <w:t>Sex</w:t>
            </w:r>
          </w:p>
        </w:tc>
        <w:tc>
          <w:tcPr>
            <w:tcW w:w="2268" w:type="dxa"/>
            <w:vAlign w:val="center"/>
          </w:tcPr>
          <w:p w14:paraId="4C5E3AEB"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38 (0.27-0.52)</w:t>
            </w:r>
          </w:p>
        </w:tc>
        <w:tc>
          <w:tcPr>
            <w:tcW w:w="2268" w:type="dxa"/>
            <w:vAlign w:val="center"/>
          </w:tcPr>
          <w:p w14:paraId="56072130" w14:textId="77777777" w:rsidR="00D7476F" w:rsidRPr="004F2082" w:rsidRDefault="00D7476F" w:rsidP="009E2C95">
            <w:pPr>
              <w:jc w:val="both"/>
              <w:rPr>
                <w:rFonts w:eastAsia="Cambria" w:cs="Times New Roman"/>
              </w:rPr>
            </w:pPr>
            <w:r w:rsidRPr="004F2082">
              <w:rPr>
                <w:rFonts w:cs="SAS Monospace"/>
              </w:rPr>
              <w:t>1.60 (1.33-1.94)</w:t>
            </w:r>
          </w:p>
        </w:tc>
        <w:tc>
          <w:tcPr>
            <w:tcW w:w="2268" w:type="dxa"/>
            <w:vAlign w:val="center"/>
          </w:tcPr>
          <w:p w14:paraId="6A9103C7" w14:textId="77777777" w:rsidR="00D7476F" w:rsidRPr="004F2082" w:rsidRDefault="00D7476F" w:rsidP="009E2C95">
            <w:pPr>
              <w:jc w:val="both"/>
              <w:rPr>
                <w:rFonts w:eastAsia="Cambria" w:cs="Times New Roman"/>
              </w:rPr>
            </w:pPr>
            <w:r w:rsidRPr="004F2082">
              <w:rPr>
                <w:rFonts w:cs="SAS Monospace"/>
              </w:rPr>
              <w:t>1.50 (1.19-1.87)</w:t>
            </w:r>
          </w:p>
        </w:tc>
        <w:tc>
          <w:tcPr>
            <w:tcW w:w="2268" w:type="dxa"/>
            <w:vAlign w:val="center"/>
          </w:tcPr>
          <w:p w14:paraId="584AE53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05 (1.74-2.41)</w:t>
            </w:r>
          </w:p>
        </w:tc>
        <w:tc>
          <w:tcPr>
            <w:tcW w:w="2268" w:type="dxa"/>
            <w:vAlign w:val="center"/>
          </w:tcPr>
          <w:p w14:paraId="4C48A62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19 (0.14-0.24)</w:t>
            </w:r>
          </w:p>
        </w:tc>
      </w:tr>
      <w:tr w:rsidR="009E2C95" w:rsidRPr="004F2082" w14:paraId="381A3897" w14:textId="77777777">
        <w:tc>
          <w:tcPr>
            <w:tcW w:w="2977" w:type="dxa"/>
            <w:tcBorders>
              <w:bottom w:val="single" w:sz="4" w:space="0" w:color="auto"/>
            </w:tcBorders>
          </w:tcPr>
          <w:p w14:paraId="41BE2786" w14:textId="32DB4A9C" w:rsidR="00D7476F" w:rsidRPr="004F2082" w:rsidRDefault="00F550A8" w:rsidP="009E2C95">
            <w:pPr>
              <w:jc w:val="both"/>
              <w:rPr>
                <w:rFonts w:eastAsia="Cambria" w:cs="Times New Roman"/>
              </w:rPr>
            </w:pPr>
            <w:r w:rsidRPr="004F2082">
              <w:t xml:space="preserve">Education level </w:t>
            </w:r>
          </w:p>
        </w:tc>
        <w:tc>
          <w:tcPr>
            <w:tcW w:w="2268" w:type="dxa"/>
            <w:tcBorders>
              <w:bottom w:val="single" w:sz="4" w:space="0" w:color="auto"/>
            </w:tcBorders>
            <w:vAlign w:val="center"/>
          </w:tcPr>
          <w:p w14:paraId="36FF1459" w14:textId="77777777" w:rsidR="00D7476F" w:rsidRPr="004F2082" w:rsidRDefault="00D7476F" w:rsidP="009E2C95">
            <w:pPr>
              <w:jc w:val="both"/>
              <w:rPr>
                <w:rFonts w:eastAsia="Cambria" w:cs="Times New Roman"/>
              </w:rPr>
            </w:pPr>
          </w:p>
        </w:tc>
        <w:tc>
          <w:tcPr>
            <w:tcW w:w="2268" w:type="dxa"/>
            <w:tcBorders>
              <w:bottom w:val="single" w:sz="4" w:space="0" w:color="auto"/>
            </w:tcBorders>
            <w:vAlign w:val="center"/>
          </w:tcPr>
          <w:p w14:paraId="72BC7DE9" w14:textId="77777777" w:rsidR="00D7476F" w:rsidRPr="004F2082" w:rsidRDefault="00D7476F" w:rsidP="009E2C95">
            <w:pPr>
              <w:jc w:val="both"/>
              <w:rPr>
                <w:rFonts w:eastAsia="Cambria" w:cs="Times New Roman"/>
              </w:rPr>
            </w:pPr>
          </w:p>
        </w:tc>
        <w:tc>
          <w:tcPr>
            <w:tcW w:w="2268" w:type="dxa"/>
            <w:tcBorders>
              <w:bottom w:val="single" w:sz="4" w:space="0" w:color="auto"/>
            </w:tcBorders>
            <w:vAlign w:val="center"/>
          </w:tcPr>
          <w:p w14:paraId="44373CD8" w14:textId="77777777" w:rsidR="00D7476F" w:rsidRPr="004F2082" w:rsidRDefault="00D7476F" w:rsidP="009E2C95">
            <w:pPr>
              <w:jc w:val="both"/>
              <w:rPr>
                <w:rFonts w:eastAsia="Cambria" w:cs="Times New Roman"/>
              </w:rPr>
            </w:pPr>
          </w:p>
        </w:tc>
        <w:tc>
          <w:tcPr>
            <w:tcW w:w="2268" w:type="dxa"/>
            <w:tcBorders>
              <w:bottom w:val="single" w:sz="4" w:space="0" w:color="auto"/>
            </w:tcBorders>
            <w:vAlign w:val="center"/>
          </w:tcPr>
          <w:p w14:paraId="16260536" w14:textId="77777777" w:rsidR="00D7476F" w:rsidRPr="004F2082" w:rsidRDefault="00D7476F" w:rsidP="009E2C95">
            <w:pPr>
              <w:jc w:val="both"/>
              <w:rPr>
                <w:rFonts w:eastAsia="Cambria" w:cs="Times New Roman"/>
              </w:rPr>
            </w:pPr>
          </w:p>
        </w:tc>
        <w:tc>
          <w:tcPr>
            <w:tcW w:w="2268" w:type="dxa"/>
            <w:tcBorders>
              <w:bottom w:val="single" w:sz="4" w:space="0" w:color="auto"/>
            </w:tcBorders>
            <w:vAlign w:val="center"/>
          </w:tcPr>
          <w:p w14:paraId="4BA29AD2" w14:textId="77777777" w:rsidR="00D7476F" w:rsidRPr="004F2082" w:rsidRDefault="00D7476F" w:rsidP="009E2C95">
            <w:pPr>
              <w:jc w:val="both"/>
              <w:rPr>
                <w:rFonts w:eastAsia="Cambria" w:cs="Times New Roman"/>
              </w:rPr>
            </w:pPr>
          </w:p>
        </w:tc>
      </w:tr>
      <w:tr w:rsidR="009E2C95" w:rsidRPr="004F2082" w14:paraId="412FECF5" w14:textId="77777777">
        <w:tc>
          <w:tcPr>
            <w:tcW w:w="2977" w:type="dxa"/>
            <w:shd w:val="clear" w:color="auto" w:fill="auto"/>
          </w:tcPr>
          <w:p w14:paraId="60F9CB93" w14:textId="602DB0D9" w:rsidR="00D7476F" w:rsidRPr="004F2082" w:rsidRDefault="009E2C95" w:rsidP="009E2C95">
            <w:pPr>
              <w:jc w:val="both"/>
              <w:rPr>
                <w:rFonts w:eastAsia="Cambria" w:cs="Times New Roman"/>
              </w:rPr>
            </w:pPr>
            <w:r w:rsidRPr="004F2082">
              <w:t xml:space="preserve"> </w:t>
            </w:r>
            <w:r w:rsidR="00F550A8" w:rsidRPr="004F2082">
              <w:t>Low</w:t>
            </w:r>
          </w:p>
        </w:tc>
        <w:tc>
          <w:tcPr>
            <w:tcW w:w="2268" w:type="dxa"/>
            <w:shd w:val="clear" w:color="auto" w:fill="auto"/>
            <w:vAlign w:val="center"/>
          </w:tcPr>
          <w:p w14:paraId="6A03B49F" w14:textId="171A288D" w:rsidR="00D7476F" w:rsidRPr="004F2082" w:rsidRDefault="00D7476F" w:rsidP="00997C9B">
            <w:pPr>
              <w:jc w:val="both"/>
              <w:rPr>
                <w:rFonts w:eastAsia="Cambria" w:cs="Times New Roman"/>
              </w:rPr>
            </w:pPr>
            <w:r w:rsidRPr="004F2082">
              <w:rPr>
                <w:rFonts w:eastAsia="Cambria" w:cs="Times New Roman"/>
              </w:rPr>
              <w:t>1 (ref)</w:t>
            </w:r>
          </w:p>
        </w:tc>
        <w:tc>
          <w:tcPr>
            <w:tcW w:w="2268" w:type="dxa"/>
            <w:shd w:val="clear" w:color="auto" w:fill="auto"/>
            <w:vAlign w:val="center"/>
          </w:tcPr>
          <w:p w14:paraId="2B351905" w14:textId="465FD7AF"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c>
          <w:tcPr>
            <w:tcW w:w="2268" w:type="dxa"/>
            <w:shd w:val="clear" w:color="auto" w:fill="auto"/>
            <w:vAlign w:val="center"/>
          </w:tcPr>
          <w:p w14:paraId="2F0DA5D1" w14:textId="2FE4F826"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c>
          <w:tcPr>
            <w:tcW w:w="2268" w:type="dxa"/>
            <w:shd w:val="clear" w:color="auto" w:fill="auto"/>
            <w:vAlign w:val="center"/>
          </w:tcPr>
          <w:p w14:paraId="399F03F7" w14:textId="5D071DC5"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c>
          <w:tcPr>
            <w:tcW w:w="2268" w:type="dxa"/>
            <w:shd w:val="clear" w:color="auto" w:fill="auto"/>
            <w:vAlign w:val="center"/>
          </w:tcPr>
          <w:p w14:paraId="2467E7AF" w14:textId="34BE8B3E"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r>
      <w:tr w:rsidR="009E2C95" w:rsidRPr="004F2082" w14:paraId="636AAF38" w14:textId="77777777">
        <w:tc>
          <w:tcPr>
            <w:tcW w:w="2977" w:type="dxa"/>
            <w:shd w:val="clear" w:color="auto" w:fill="auto"/>
          </w:tcPr>
          <w:p w14:paraId="66A2384F" w14:textId="48D48695" w:rsidR="00D7476F" w:rsidRPr="004F2082" w:rsidRDefault="009E2C95" w:rsidP="009E2C95">
            <w:pPr>
              <w:jc w:val="both"/>
              <w:rPr>
                <w:rFonts w:eastAsia="Cambria" w:cs="Times New Roman"/>
              </w:rPr>
            </w:pPr>
            <w:r w:rsidRPr="004F2082">
              <w:t xml:space="preserve"> </w:t>
            </w:r>
            <w:r w:rsidR="00F550A8" w:rsidRPr="004F2082">
              <w:t>Medium</w:t>
            </w:r>
          </w:p>
        </w:tc>
        <w:tc>
          <w:tcPr>
            <w:tcW w:w="2268" w:type="dxa"/>
            <w:shd w:val="clear" w:color="auto" w:fill="auto"/>
            <w:vAlign w:val="center"/>
          </w:tcPr>
          <w:p w14:paraId="78572F93"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1 (0.66-1.24)</w:t>
            </w:r>
          </w:p>
        </w:tc>
        <w:tc>
          <w:tcPr>
            <w:tcW w:w="2268" w:type="dxa"/>
            <w:shd w:val="clear" w:color="auto" w:fill="auto"/>
            <w:vAlign w:val="center"/>
          </w:tcPr>
          <w:p w14:paraId="43C9046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4 (1.01-1.52)</w:t>
            </w:r>
          </w:p>
        </w:tc>
        <w:tc>
          <w:tcPr>
            <w:tcW w:w="2268" w:type="dxa"/>
            <w:shd w:val="clear" w:color="auto" w:fill="auto"/>
            <w:vAlign w:val="center"/>
          </w:tcPr>
          <w:p w14:paraId="11BBA457"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1 (0.87-1.41)</w:t>
            </w:r>
          </w:p>
        </w:tc>
        <w:tc>
          <w:tcPr>
            <w:tcW w:w="2268" w:type="dxa"/>
            <w:shd w:val="clear" w:color="auto" w:fill="auto"/>
            <w:vAlign w:val="center"/>
          </w:tcPr>
          <w:p w14:paraId="669C4FCE" w14:textId="77777777" w:rsidR="00D7476F" w:rsidRPr="004F2082" w:rsidRDefault="00D7476F" w:rsidP="009E2C95">
            <w:pPr>
              <w:jc w:val="both"/>
              <w:rPr>
                <w:rFonts w:eastAsia="Cambria" w:cs="Times New Roman"/>
              </w:rPr>
            </w:pPr>
            <w:r w:rsidRPr="004F2082">
              <w:rPr>
                <w:rFonts w:cs="SAS Monospace"/>
              </w:rPr>
              <w:t>0.86 (0.72-1.04)</w:t>
            </w:r>
          </w:p>
        </w:tc>
        <w:tc>
          <w:tcPr>
            <w:tcW w:w="2268" w:type="dxa"/>
            <w:shd w:val="clear" w:color="auto" w:fill="auto"/>
            <w:vAlign w:val="center"/>
          </w:tcPr>
          <w:p w14:paraId="15AE8681" w14:textId="77777777" w:rsidR="00D7476F" w:rsidRPr="004F2082" w:rsidRDefault="00D7476F" w:rsidP="009E2C95">
            <w:pPr>
              <w:jc w:val="both"/>
            </w:pPr>
            <w:r w:rsidRPr="004F2082">
              <w:rPr>
                <w:rFonts w:cs="SAS Monospace"/>
              </w:rPr>
              <w:t>1.19 (0.92-1.54)</w:t>
            </w:r>
          </w:p>
        </w:tc>
      </w:tr>
      <w:tr w:rsidR="009E2C95" w:rsidRPr="004F2082" w14:paraId="32F12020" w14:textId="77777777">
        <w:tc>
          <w:tcPr>
            <w:tcW w:w="2977" w:type="dxa"/>
            <w:shd w:val="clear" w:color="auto" w:fill="auto"/>
          </w:tcPr>
          <w:p w14:paraId="0ED0E591" w14:textId="401F0302" w:rsidR="00D7476F" w:rsidRPr="004F2082" w:rsidRDefault="009E2C95" w:rsidP="009E2C95">
            <w:pPr>
              <w:jc w:val="both"/>
              <w:rPr>
                <w:rFonts w:eastAsia="Cambria" w:cs="Times New Roman"/>
              </w:rPr>
            </w:pPr>
            <w:r w:rsidRPr="004F2082">
              <w:t xml:space="preserve"> </w:t>
            </w:r>
            <w:r w:rsidR="00F550A8" w:rsidRPr="004F2082">
              <w:t>High</w:t>
            </w:r>
          </w:p>
        </w:tc>
        <w:tc>
          <w:tcPr>
            <w:tcW w:w="2268" w:type="dxa"/>
            <w:shd w:val="clear" w:color="auto" w:fill="auto"/>
            <w:vAlign w:val="center"/>
          </w:tcPr>
          <w:p w14:paraId="7F03A69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0 (0.78-1.56)</w:t>
            </w:r>
          </w:p>
        </w:tc>
        <w:tc>
          <w:tcPr>
            <w:tcW w:w="2268" w:type="dxa"/>
            <w:shd w:val="clear" w:color="auto" w:fill="auto"/>
            <w:vAlign w:val="center"/>
          </w:tcPr>
          <w:p w14:paraId="4A1A000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8 (0.87-1.34)</w:t>
            </w:r>
          </w:p>
        </w:tc>
        <w:tc>
          <w:tcPr>
            <w:tcW w:w="2268" w:type="dxa"/>
            <w:shd w:val="clear" w:color="auto" w:fill="auto"/>
            <w:vAlign w:val="center"/>
          </w:tcPr>
          <w:p w14:paraId="628040B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7 (0.83-1.39)</w:t>
            </w:r>
          </w:p>
        </w:tc>
        <w:tc>
          <w:tcPr>
            <w:tcW w:w="2268" w:type="dxa"/>
            <w:shd w:val="clear" w:color="auto" w:fill="auto"/>
            <w:vAlign w:val="center"/>
          </w:tcPr>
          <w:p w14:paraId="6D40B34E" w14:textId="77777777" w:rsidR="00D7476F" w:rsidRPr="004F2082" w:rsidRDefault="00D7476F" w:rsidP="009E2C95">
            <w:pPr>
              <w:jc w:val="both"/>
              <w:rPr>
                <w:rFonts w:eastAsia="Cambria" w:cs="Times New Roman"/>
              </w:rPr>
            </w:pPr>
            <w:r w:rsidRPr="004F2082">
              <w:rPr>
                <w:rFonts w:cs="SAS Monospace"/>
              </w:rPr>
              <w:t>0.88 (0.72-1.06)</w:t>
            </w:r>
          </w:p>
        </w:tc>
        <w:tc>
          <w:tcPr>
            <w:tcW w:w="2268" w:type="dxa"/>
            <w:shd w:val="clear" w:color="auto" w:fill="auto"/>
            <w:vAlign w:val="center"/>
          </w:tcPr>
          <w:p w14:paraId="662BA1F5" w14:textId="77777777" w:rsidR="00D7476F" w:rsidRPr="004F2082" w:rsidRDefault="00D7476F" w:rsidP="009E2C95">
            <w:pPr>
              <w:jc w:val="both"/>
            </w:pPr>
            <w:r w:rsidRPr="004F2082">
              <w:rPr>
                <w:rFonts w:cs="SAS Monospace"/>
              </w:rPr>
              <w:t>1.27 (0.98-1.66)</w:t>
            </w:r>
          </w:p>
        </w:tc>
      </w:tr>
      <w:tr w:rsidR="009E2C95" w:rsidRPr="004F2082" w14:paraId="79F2891A" w14:textId="77777777">
        <w:tc>
          <w:tcPr>
            <w:tcW w:w="2977" w:type="dxa"/>
            <w:shd w:val="clear" w:color="auto" w:fill="auto"/>
          </w:tcPr>
          <w:p w14:paraId="676A4995" w14:textId="5A7D139C" w:rsidR="00D7476F" w:rsidRPr="004F2082" w:rsidRDefault="00F550A8" w:rsidP="009E2C95">
            <w:pPr>
              <w:jc w:val="both"/>
              <w:rPr>
                <w:rFonts w:eastAsia="Cambria" w:cs="Times New Roman"/>
              </w:rPr>
            </w:pPr>
            <w:r w:rsidRPr="004F2082">
              <w:t xml:space="preserve">Familial </w:t>
            </w:r>
            <w:r w:rsidR="00D7476F" w:rsidRPr="004F2082">
              <w:t xml:space="preserve">aggregation of CMD </w:t>
            </w:r>
          </w:p>
        </w:tc>
        <w:tc>
          <w:tcPr>
            <w:tcW w:w="2268" w:type="dxa"/>
            <w:shd w:val="clear" w:color="auto" w:fill="auto"/>
            <w:vAlign w:val="center"/>
          </w:tcPr>
          <w:p w14:paraId="7395D0C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55 (1.07-2.23)</w:t>
            </w:r>
          </w:p>
        </w:tc>
        <w:tc>
          <w:tcPr>
            <w:tcW w:w="2268" w:type="dxa"/>
            <w:shd w:val="clear" w:color="auto" w:fill="auto"/>
            <w:vAlign w:val="center"/>
          </w:tcPr>
          <w:p w14:paraId="5577B24B"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54 (2.14-3.01)</w:t>
            </w:r>
          </w:p>
        </w:tc>
        <w:tc>
          <w:tcPr>
            <w:tcW w:w="2268" w:type="dxa"/>
            <w:shd w:val="clear" w:color="auto" w:fill="auto"/>
            <w:vAlign w:val="center"/>
          </w:tcPr>
          <w:p w14:paraId="6BFFCA13"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75 (1.34-2.29)</w:t>
            </w:r>
          </w:p>
        </w:tc>
        <w:tc>
          <w:tcPr>
            <w:tcW w:w="2268" w:type="dxa"/>
            <w:shd w:val="clear" w:color="auto" w:fill="auto"/>
            <w:vAlign w:val="center"/>
          </w:tcPr>
          <w:p w14:paraId="4EF82B25" w14:textId="77777777" w:rsidR="00D7476F" w:rsidRPr="004F2082" w:rsidRDefault="00D7476F" w:rsidP="009E2C95">
            <w:pPr>
              <w:jc w:val="both"/>
              <w:rPr>
                <w:rFonts w:eastAsia="Cambria" w:cs="Times New Roman"/>
              </w:rPr>
            </w:pPr>
            <w:r w:rsidRPr="004F2082">
              <w:rPr>
                <w:rFonts w:cs="SAS Monospace"/>
              </w:rPr>
              <w:t>1.77 (1.52-2.06)</w:t>
            </w:r>
          </w:p>
        </w:tc>
        <w:tc>
          <w:tcPr>
            <w:tcW w:w="2268" w:type="dxa"/>
            <w:shd w:val="clear" w:color="auto" w:fill="auto"/>
            <w:vAlign w:val="center"/>
          </w:tcPr>
          <w:p w14:paraId="219C082E" w14:textId="77777777" w:rsidR="00D7476F" w:rsidRPr="004F2082" w:rsidRDefault="00D7476F" w:rsidP="009E2C95">
            <w:pPr>
              <w:jc w:val="both"/>
            </w:pPr>
            <w:r w:rsidRPr="004F2082">
              <w:rPr>
                <w:rFonts w:cs="SAS Monospace"/>
              </w:rPr>
              <w:t>2.12 (1.59-2.82)</w:t>
            </w:r>
          </w:p>
        </w:tc>
      </w:tr>
      <w:tr w:rsidR="009E2C95" w:rsidRPr="004F2082" w14:paraId="2513261A" w14:textId="77777777">
        <w:tc>
          <w:tcPr>
            <w:tcW w:w="2977" w:type="dxa"/>
            <w:shd w:val="clear" w:color="auto" w:fill="auto"/>
          </w:tcPr>
          <w:p w14:paraId="688293B8" w14:textId="68D87372" w:rsidR="00D7476F" w:rsidRPr="004F2082" w:rsidRDefault="00F550A8" w:rsidP="009E2C95">
            <w:pPr>
              <w:jc w:val="both"/>
              <w:rPr>
                <w:rFonts w:eastAsia="Times New Roman" w:cs="Times New Roman"/>
              </w:rPr>
            </w:pPr>
            <w:r w:rsidRPr="004F2082">
              <w:t>Trauma below age of 10</w:t>
            </w:r>
          </w:p>
        </w:tc>
        <w:tc>
          <w:tcPr>
            <w:tcW w:w="2268" w:type="dxa"/>
            <w:shd w:val="clear" w:color="auto" w:fill="auto"/>
            <w:vAlign w:val="center"/>
          </w:tcPr>
          <w:p w14:paraId="7469DB9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3 (0.84-2.44)</w:t>
            </w:r>
          </w:p>
        </w:tc>
        <w:tc>
          <w:tcPr>
            <w:tcW w:w="2268" w:type="dxa"/>
            <w:shd w:val="clear" w:color="auto" w:fill="auto"/>
            <w:vAlign w:val="center"/>
          </w:tcPr>
          <w:p w14:paraId="1C1B648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7 (0.73-1.57)</w:t>
            </w:r>
          </w:p>
        </w:tc>
        <w:tc>
          <w:tcPr>
            <w:tcW w:w="2268" w:type="dxa"/>
            <w:shd w:val="clear" w:color="auto" w:fill="auto"/>
            <w:vAlign w:val="center"/>
          </w:tcPr>
          <w:p w14:paraId="61ECCCA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2 (0.73-1.71)</w:t>
            </w:r>
          </w:p>
        </w:tc>
        <w:tc>
          <w:tcPr>
            <w:tcW w:w="2268" w:type="dxa"/>
            <w:shd w:val="clear" w:color="auto" w:fill="auto"/>
            <w:vAlign w:val="center"/>
          </w:tcPr>
          <w:p w14:paraId="54754B83" w14:textId="77777777" w:rsidR="00D7476F" w:rsidRPr="004F2082" w:rsidRDefault="00D7476F" w:rsidP="009E2C95">
            <w:pPr>
              <w:jc w:val="both"/>
              <w:rPr>
                <w:rFonts w:eastAsia="Cambria" w:cs="Times New Roman"/>
              </w:rPr>
            </w:pPr>
            <w:r w:rsidRPr="004F2082">
              <w:rPr>
                <w:rFonts w:cs="SAS Monospace"/>
              </w:rPr>
              <w:t>1.11 (0.76-1.62)</w:t>
            </w:r>
          </w:p>
        </w:tc>
        <w:tc>
          <w:tcPr>
            <w:tcW w:w="2268" w:type="dxa"/>
            <w:shd w:val="clear" w:color="auto" w:fill="auto"/>
            <w:vAlign w:val="center"/>
          </w:tcPr>
          <w:p w14:paraId="32DEB6AF" w14:textId="77777777" w:rsidR="00D7476F" w:rsidRPr="004F2082" w:rsidRDefault="00D7476F" w:rsidP="009E2C95">
            <w:pPr>
              <w:jc w:val="both"/>
            </w:pPr>
            <w:r w:rsidRPr="004F2082">
              <w:rPr>
                <w:rFonts w:cs="SAS Monospace"/>
              </w:rPr>
              <w:t>1.36 (0.84-2.20)</w:t>
            </w:r>
          </w:p>
        </w:tc>
      </w:tr>
      <w:tr w:rsidR="009E2C95" w:rsidRPr="004F2082" w14:paraId="77F4EE25" w14:textId="77777777">
        <w:tc>
          <w:tcPr>
            <w:tcW w:w="2977" w:type="dxa"/>
            <w:shd w:val="clear" w:color="auto" w:fill="auto"/>
          </w:tcPr>
          <w:p w14:paraId="6AA974B5" w14:textId="577C9168" w:rsidR="00D7476F" w:rsidRPr="004F2082" w:rsidRDefault="00F550A8" w:rsidP="009E2C95">
            <w:pPr>
              <w:jc w:val="both"/>
              <w:rPr>
                <w:rFonts w:eastAsia="Times New Roman" w:cs="Times New Roman"/>
              </w:rPr>
            </w:pPr>
            <w:r w:rsidRPr="004F2082">
              <w:t xml:space="preserve">Childhood adversities </w:t>
            </w:r>
          </w:p>
        </w:tc>
        <w:tc>
          <w:tcPr>
            <w:tcW w:w="2268" w:type="dxa"/>
            <w:shd w:val="clear" w:color="auto" w:fill="auto"/>
            <w:vAlign w:val="center"/>
          </w:tcPr>
          <w:p w14:paraId="01EF259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74 (2.09-3.60)</w:t>
            </w:r>
          </w:p>
        </w:tc>
        <w:tc>
          <w:tcPr>
            <w:tcW w:w="2268" w:type="dxa"/>
            <w:shd w:val="clear" w:color="auto" w:fill="auto"/>
            <w:vAlign w:val="center"/>
          </w:tcPr>
          <w:p w14:paraId="4E82B40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51 (1.25-1.81)</w:t>
            </w:r>
          </w:p>
        </w:tc>
        <w:tc>
          <w:tcPr>
            <w:tcW w:w="2268" w:type="dxa"/>
            <w:shd w:val="clear" w:color="auto" w:fill="auto"/>
            <w:vAlign w:val="center"/>
          </w:tcPr>
          <w:p w14:paraId="0742438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89 (1.53-2.33)</w:t>
            </w:r>
          </w:p>
        </w:tc>
        <w:tc>
          <w:tcPr>
            <w:tcW w:w="2268" w:type="dxa"/>
            <w:shd w:val="clear" w:color="auto" w:fill="auto"/>
            <w:vAlign w:val="center"/>
          </w:tcPr>
          <w:p w14:paraId="14252C45" w14:textId="77777777" w:rsidR="00D7476F" w:rsidRPr="004F2082" w:rsidRDefault="00D7476F" w:rsidP="009E2C95">
            <w:pPr>
              <w:jc w:val="both"/>
              <w:rPr>
                <w:rFonts w:eastAsia="Times New Roman" w:cs="Times New Roman"/>
              </w:rPr>
            </w:pPr>
            <w:r w:rsidRPr="004F2082">
              <w:rPr>
                <w:rFonts w:cs="SAS Monospace"/>
              </w:rPr>
              <w:t>1.87 (1.57-2.23)</w:t>
            </w:r>
          </w:p>
        </w:tc>
        <w:tc>
          <w:tcPr>
            <w:tcW w:w="2268" w:type="dxa"/>
            <w:shd w:val="clear" w:color="auto" w:fill="auto"/>
            <w:vAlign w:val="center"/>
          </w:tcPr>
          <w:p w14:paraId="71201C92" w14:textId="77777777" w:rsidR="00D7476F" w:rsidRPr="004F2082" w:rsidRDefault="00D7476F" w:rsidP="009E2C95">
            <w:pPr>
              <w:jc w:val="both"/>
            </w:pPr>
            <w:r w:rsidRPr="004F2082">
              <w:rPr>
                <w:rFonts w:cs="SAS Monospace"/>
              </w:rPr>
              <w:t>1.81 (1.45-2.27)</w:t>
            </w:r>
          </w:p>
        </w:tc>
      </w:tr>
      <w:tr w:rsidR="009E2C95" w:rsidRPr="004F2082" w14:paraId="771D554F" w14:textId="77777777">
        <w:tc>
          <w:tcPr>
            <w:tcW w:w="2977" w:type="dxa"/>
            <w:shd w:val="clear" w:color="auto" w:fill="auto"/>
          </w:tcPr>
          <w:p w14:paraId="0A60EADE" w14:textId="0540A0C1" w:rsidR="00D7476F" w:rsidRPr="004F2082" w:rsidRDefault="00F550A8" w:rsidP="009E2C95">
            <w:pPr>
              <w:jc w:val="both"/>
              <w:rPr>
                <w:rFonts w:eastAsia="Times New Roman" w:cs="Times New Roman"/>
              </w:rPr>
            </w:pPr>
            <w:r w:rsidRPr="004F2082">
              <w:t>Streptococcal infections</w:t>
            </w:r>
          </w:p>
        </w:tc>
        <w:tc>
          <w:tcPr>
            <w:tcW w:w="2268" w:type="dxa"/>
            <w:shd w:val="clear" w:color="auto" w:fill="auto"/>
            <w:vAlign w:val="center"/>
          </w:tcPr>
          <w:p w14:paraId="431F100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9 (0.79-2.10)</w:t>
            </w:r>
          </w:p>
        </w:tc>
        <w:tc>
          <w:tcPr>
            <w:tcW w:w="2268" w:type="dxa"/>
            <w:shd w:val="clear" w:color="auto" w:fill="auto"/>
            <w:vAlign w:val="center"/>
          </w:tcPr>
          <w:p w14:paraId="19B5C98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1 (0.80-1.55)</w:t>
            </w:r>
          </w:p>
        </w:tc>
        <w:tc>
          <w:tcPr>
            <w:tcW w:w="2268" w:type="dxa"/>
            <w:shd w:val="clear" w:color="auto" w:fill="auto"/>
            <w:vAlign w:val="center"/>
          </w:tcPr>
          <w:p w14:paraId="6E015812"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2 (0.84-1.78)</w:t>
            </w:r>
          </w:p>
        </w:tc>
        <w:tc>
          <w:tcPr>
            <w:tcW w:w="2268" w:type="dxa"/>
            <w:shd w:val="clear" w:color="auto" w:fill="auto"/>
            <w:vAlign w:val="center"/>
          </w:tcPr>
          <w:p w14:paraId="449C996F" w14:textId="77777777" w:rsidR="00D7476F" w:rsidRPr="004F2082" w:rsidRDefault="00D7476F" w:rsidP="009E2C95">
            <w:pPr>
              <w:jc w:val="both"/>
              <w:rPr>
                <w:rFonts w:eastAsia="Cambria" w:cs="Times New Roman"/>
              </w:rPr>
            </w:pPr>
            <w:r w:rsidRPr="004F2082">
              <w:rPr>
                <w:rFonts w:cs="SAS Monospace"/>
              </w:rPr>
              <w:t>0.80 (0.59-1.10)</w:t>
            </w:r>
          </w:p>
        </w:tc>
        <w:tc>
          <w:tcPr>
            <w:tcW w:w="2268" w:type="dxa"/>
            <w:shd w:val="clear" w:color="auto" w:fill="auto"/>
            <w:vAlign w:val="center"/>
          </w:tcPr>
          <w:p w14:paraId="46B70A92" w14:textId="77777777" w:rsidR="00D7476F" w:rsidRPr="004F2082" w:rsidRDefault="00D7476F" w:rsidP="009E2C95">
            <w:pPr>
              <w:jc w:val="both"/>
            </w:pPr>
            <w:r w:rsidRPr="004F2082">
              <w:rPr>
                <w:rFonts w:cs="SAS Monospace"/>
              </w:rPr>
              <w:t>0.80 (0.51-1.25)</w:t>
            </w:r>
          </w:p>
        </w:tc>
      </w:tr>
      <w:tr w:rsidR="009E2C95" w:rsidRPr="004F2082" w14:paraId="53B94489" w14:textId="77777777">
        <w:tc>
          <w:tcPr>
            <w:tcW w:w="2977" w:type="dxa"/>
            <w:shd w:val="clear" w:color="auto" w:fill="auto"/>
          </w:tcPr>
          <w:p w14:paraId="3B5EA279" w14:textId="5D7A6CDC" w:rsidR="00D7476F" w:rsidRPr="004F2082" w:rsidRDefault="00F550A8" w:rsidP="009E2C95">
            <w:pPr>
              <w:jc w:val="both"/>
              <w:rPr>
                <w:rFonts w:eastAsia="Times New Roman" w:cs="Times New Roman"/>
              </w:rPr>
            </w:pPr>
            <w:r w:rsidRPr="004F2082">
              <w:t>Mumps, measles, rubella</w:t>
            </w:r>
          </w:p>
        </w:tc>
        <w:tc>
          <w:tcPr>
            <w:tcW w:w="2268" w:type="dxa"/>
            <w:shd w:val="clear" w:color="auto" w:fill="auto"/>
            <w:vAlign w:val="center"/>
          </w:tcPr>
          <w:p w14:paraId="388BCFA7"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7 (0.91-2.06)</w:t>
            </w:r>
          </w:p>
        </w:tc>
        <w:tc>
          <w:tcPr>
            <w:tcW w:w="2268" w:type="dxa"/>
            <w:shd w:val="clear" w:color="auto" w:fill="auto"/>
            <w:vAlign w:val="center"/>
          </w:tcPr>
          <w:p w14:paraId="66AA0F62"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6 (1.04-1.77)</w:t>
            </w:r>
          </w:p>
        </w:tc>
        <w:tc>
          <w:tcPr>
            <w:tcW w:w="2268" w:type="dxa"/>
            <w:shd w:val="clear" w:color="auto" w:fill="auto"/>
            <w:vAlign w:val="center"/>
          </w:tcPr>
          <w:p w14:paraId="251D1B03"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3 (0.97-1.83)</w:t>
            </w:r>
          </w:p>
        </w:tc>
        <w:tc>
          <w:tcPr>
            <w:tcW w:w="2268" w:type="dxa"/>
            <w:shd w:val="clear" w:color="auto" w:fill="auto"/>
            <w:vAlign w:val="center"/>
          </w:tcPr>
          <w:p w14:paraId="68A217F5" w14:textId="77777777" w:rsidR="00D7476F" w:rsidRPr="004F2082" w:rsidRDefault="00D7476F" w:rsidP="009E2C95">
            <w:pPr>
              <w:jc w:val="both"/>
              <w:rPr>
                <w:rFonts w:eastAsia="Cambria" w:cs="Times New Roman"/>
              </w:rPr>
            </w:pPr>
            <w:r w:rsidRPr="004F2082">
              <w:rPr>
                <w:rFonts w:cs="SAS Monospace"/>
              </w:rPr>
              <w:t>1.07 (0.86-1.34)</w:t>
            </w:r>
          </w:p>
        </w:tc>
        <w:tc>
          <w:tcPr>
            <w:tcW w:w="2268" w:type="dxa"/>
            <w:shd w:val="clear" w:color="auto" w:fill="auto"/>
            <w:vAlign w:val="center"/>
          </w:tcPr>
          <w:p w14:paraId="2D7DF1FD" w14:textId="77777777" w:rsidR="00D7476F" w:rsidRPr="004F2082" w:rsidRDefault="00D7476F" w:rsidP="009E2C95">
            <w:pPr>
              <w:jc w:val="both"/>
            </w:pPr>
            <w:r w:rsidRPr="004F2082">
              <w:rPr>
                <w:rFonts w:cs="SAS Monospace"/>
              </w:rPr>
              <w:t>1.15 (0.85-1.54)</w:t>
            </w:r>
          </w:p>
        </w:tc>
      </w:tr>
      <w:tr w:rsidR="009E2C95" w:rsidRPr="004F2082" w14:paraId="3D13F2B1" w14:textId="77777777">
        <w:tc>
          <w:tcPr>
            <w:tcW w:w="2977" w:type="dxa"/>
            <w:shd w:val="clear" w:color="auto" w:fill="auto"/>
          </w:tcPr>
          <w:p w14:paraId="05871C81" w14:textId="6FAD372F" w:rsidR="00D7476F" w:rsidRPr="004F2082" w:rsidRDefault="00F550A8" w:rsidP="009E2C95">
            <w:pPr>
              <w:jc w:val="both"/>
              <w:rPr>
                <w:rFonts w:eastAsia="Times New Roman" w:cs="Times New Roman"/>
              </w:rPr>
            </w:pPr>
            <w:r>
              <w:t>Peptic ulcer/</w:t>
            </w:r>
            <w:r w:rsidRPr="004F2082">
              <w:t>gastritis</w:t>
            </w:r>
          </w:p>
        </w:tc>
        <w:tc>
          <w:tcPr>
            <w:tcW w:w="2268" w:type="dxa"/>
            <w:shd w:val="clear" w:color="auto" w:fill="auto"/>
            <w:vAlign w:val="center"/>
          </w:tcPr>
          <w:p w14:paraId="2B5D4773"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72 (1.11-2.68)</w:t>
            </w:r>
          </w:p>
        </w:tc>
        <w:tc>
          <w:tcPr>
            <w:tcW w:w="2268" w:type="dxa"/>
            <w:shd w:val="clear" w:color="auto" w:fill="auto"/>
            <w:vAlign w:val="center"/>
          </w:tcPr>
          <w:p w14:paraId="348ABE4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3 (0.89-1.71)</w:t>
            </w:r>
          </w:p>
        </w:tc>
        <w:tc>
          <w:tcPr>
            <w:tcW w:w="2268" w:type="dxa"/>
            <w:shd w:val="clear" w:color="auto" w:fill="auto"/>
            <w:vAlign w:val="center"/>
          </w:tcPr>
          <w:p w14:paraId="49B35A4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7 (1.03-2.11)</w:t>
            </w:r>
          </w:p>
        </w:tc>
        <w:tc>
          <w:tcPr>
            <w:tcW w:w="2268" w:type="dxa"/>
            <w:shd w:val="clear" w:color="auto" w:fill="auto"/>
            <w:vAlign w:val="center"/>
          </w:tcPr>
          <w:p w14:paraId="009C1D02" w14:textId="77777777" w:rsidR="00D7476F" w:rsidRPr="004F2082" w:rsidRDefault="00D7476F" w:rsidP="009E2C95">
            <w:pPr>
              <w:jc w:val="both"/>
              <w:rPr>
                <w:rFonts w:eastAsia="Cambria" w:cs="Times New Roman"/>
              </w:rPr>
            </w:pPr>
            <w:r w:rsidRPr="004F2082">
              <w:rPr>
                <w:rFonts w:cs="SAS Monospace"/>
              </w:rPr>
              <w:t>1.74 (1.27-2.39)</w:t>
            </w:r>
          </w:p>
        </w:tc>
        <w:tc>
          <w:tcPr>
            <w:tcW w:w="2268" w:type="dxa"/>
            <w:shd w:val="clear" w:color="auto" w:fill="auto"/>
            <w:vAlign w:val="center"/>
          </w:tcPr>
          <w:p w14:paraId="001191D3" w14:textId="77777777" w:rsidR="00D7476F" w:rsidRPr="004F2082" w:rsidRDefault="00D7476F" w:rsidP="009E2C95">
            <w:pPr>
              <w:jc w:val="both"/>
            </w:pPr>
            <w:r w:rsidRPr="004F2082">
              <w:rPr>
                <w:rFonts w:cs="SAS Monospace"/>
              </w:rPr>
              <w:t>1.58 (1.09-2.29)</w:t>
            </w:r>
          </w:p>
        </w:tc>
      </w:tr>
      <w:tr w:rsidR="009E2C95" w:rsidRPr="004F2082" w14:paraId="1BE36AED" w14:textId="77777777">
        <w:tc>
          <w:tcPr>
            <w:tcW w:w="2977" w:type="dxa"/>
            <w:shd w:val="clear" w:color="auto" w:fill="auto"/>
          </w:tcPr>
          <w:p w14:paraId="415247A1" w14:textId="7BCCBA87" w:rsidR="00D7476F" w:rsidRPr="004F2082" w:rsidRDefault="00F550A8" w:rsidP="009E2C95">
            <w:pPr>
              <w:jc w:val="both"/>
              <w:rPr>
                <w:rFonts w:eastAsia="Times New Roman" w:cs="Times New Roman"/>
              </w:rPr>
            </w:pPr>
            <w:r w:rsidRPr="004F2082">
              <w:rPr>
                <w:rFonts w:eastAsia="Times New Roman" w:cs="Times New Roman"/>
              </w:rPr>
              <w:lastRenderedPageBreak/>
              <w:t>Irritable bowel syndrome</w:t>
            </w:r>
          </w:p>
        </w:tc>
        <w:tc>
          <w:tcPr>
            <w:tcW w:w="2268" w:type="dxa"/>
            <w:shd w:val="clear" w:color="auto" w:fill="auto"/>
            <w:vAlign w:val="center"/>
          </w:tcPr>
          <w:p w14:paraId="0C92B838"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0 (0.71-2.36)</w:t>
            </w:r>
          </w:p>
        </w:tc>
        <w:tc>
          <w:tcPr>
            <w:tcW w:w="2268" w:type="dxa"/>
            <w:shd w:val="clear" w:color="auto" w:fill="auto"/>
            <w:vAlign w:val="center"/>
          </w:tcPr>
          <w:p w14:paraId="73B1EFD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81 (1.24-2.64)</w:t>
            </w:r>
          </w:p>
        </w:tc>
        <w:tc>
          <w:tcPr>
            <w:tcW w:w="2268" w:type="dxa"/>
            <w:shd w:val="clear" w:color="auto" w:fill="auto"/>
            <w:vAlign w:val="center"/>
          </w:tcPr>
          <w:p w14:paraId="0C4A1CF7"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74 (1.15-2.62)</w:t>
            </w:r>
          </w:p>
        </w:tc>
        <w:tc>
          <w:tcPr>
            <w:tcW w:w="2268" w:type="dxa"/>
            <w:shd w:val="clear" w:color="auto" w:fill="auto"/>
            <w:vAlign w:val="center"/>
          </w:tcPr>
          <w:p w14:paraId="1245E2E9" w14:textId="77777777" w:rsidR="00D7476F" w:rsidRPr="004F2082" w:rsidRDefault="00D7476F" w:rsidP="009E2C95">
            <w:pPr>
              <w:jc w:val="both"/>
              <w:rPr>
                <w:rFonts w:eastAsia="Times New Roman" w:cs="Times New Roman"/>
              </w:rPr>
            </w:pPr>
            <w:r w:rsidRPr="004F2082">
              <w:rPr>
                <w:rFonts w:cs="SAS Monospace"/>
              </w:rPr>
              <w:t>1.87 (1.26-2.79)</w:t>
            </w:r>
          </w:p>
        </w:tc>
        <w:tc>
          <w:tcPr>
            <w:tcW w:w="2268" w:type="dxa"/>
            <w:shd w:val="clear" w:color="auto" w:fill="auto"/>
            <w:vAlign w:val="center"/>
          </w:tcPr>
          <w:p w14:paraId="1E1EBA72" w14:textId="77777777" w:rsidR="00D7476F" w:rsidRPr="004F2082" w:rsidRDefault="00D7476F" w:rsidP="009E2C95">
            <w:pPr>
              <w:jc w:val="both"/>
            </w:pPr>
            <w:r w:rsidRPr="004F2082">
              <w:rPr>
                <w:rFonts w:cs="SAS Monospace"/>
              </w:rPr>
              <w:t>1.70 (1.06-2.73)</w:t>
            </w:r>
          </w:p>
        </w:tc>
      </w:tr>
      <w:tr w:rsidR="009E2C95" w:rsidRPr="004F2082" w14:paraId="085E6307" w14:textId="77777777">
        <w:tc>
          <w:tcPr>
            <w:tcW w:w="2977" w:type="dxa"/>
            <w:shd w:val="clear" w:color="auto" w:fill="auto"/>
          </w:tcPr>
          <w:p w14:paraId="7E89D2D2" w14:textId="00D8BFA5" w:rsidR="00D7476F" w:rsidRPr="004F2082" w:rsidRDefault="00F550A8" w:rsidP="009E2C95">
            <w:pPr>
              <w:jc w:val="both"/>
              <w:rPr>
                <w:rFonts w:eastAsia="Times New Roman" w:cs="Times New Roman"/>
              </w:rPr>
            </w:pPr>
            <w:r w:rsidRPr="004F2082">
              <w:t>Atopic diseases</w:t>
            </w:r>
          </w:p>
        </w:tc>
        <w:tc>
          <w:tcPr>
            <w:tcW w:w="2268" w:type="dxa"/>
            <w:shd w:val="clear" w:color="auto" w:fill="auto"/>
            <w:vAlign w:val="center"/>
          </w:tcPr>
          <w:p w14:paraId="0869C27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5 (0.73-1.25)</w:t>
            </w:r>
          </w:p>
        </w:tc>
        <w:tc>
          <w:tcPr>
            <w:tcW w:w="2268" w:type="dxa"/>
            <w:shd w:val="clear" w:color="auto" w:fill="auto"/>
            <w:vAlign w:val="center"/>
          </w:tcPr>
          <w:p w14:paraId="5C572D8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1 (0.94-1.31)</w:t>
            </w:r>
          </w:p>
        </w:tc>
        <w:tc>
          <w:tcPr>
            <w:tcW w:w="2268" w:type="dxa"/>
            <w:shd w:val="clear" w:color="auto" w:fill="auto"/>
            <w:vAlign w:val="center"/>
          </w:tcPr>
          <w:p w14:paraId="177A27A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4 (1.01-1.51)</w:t>
            </w:r>
          </w:p>
        </w:tc>
        <w:tc>
          <w:tcPr>
            <w:tcW w:w="2268" w:type="dxa"/>
            <w:shd w:val="clear" w:color="auto" w:fill="auto"/>
            <w:vAlign w:val="center"/>
          </w:tcPr>
          <w:p w14:paraId="4450E1F4" w14:textId="77777777" w:rsidR="00D7476F" w:rsidRPr="004F2082" w:rsidRDefault="00D7476F" w:rsidP="009E2C95">
            <w:pPr>
              <w:jc w:val="both"/>
              <w:rPr>
                <w:rFonts w:eastAsia="Cambria" w:cs="Times New Roman"/>
              </w:rPr>
            </w:pPr>
            <w:r w:rsidRPr="004F2082">
              <w:rPr>
                <w:rFonts w:cs="SAS Monospace"/>
              </w:rPr>
              <w:t>1.06 (0.91-1.24)</w:t>
            </w:r>
          </w:p>
        </w:tc>
        <w:tc>
          <w:tcPr>
            <w:tcW w:w="2268" w:type="dxa"/>
            <w:shd w:val="clear" w:color="auto" w:fill="auto"/>
            <w:vAlign w:val="center"/>
          </w:tcPr>
          <w:p w14:paraId="6DF919C4" w14:textId="77777777" w:rsidR="00D7476F" w:rsidRPr="004F2082" w:rsidRDefault="00D7476F" w:rsidP="009E2C95">
            <w:pPr>
              <w:jc w:val="both"/>
            </w:pPr>
            <w:r w:rsidRPr="004F2082">
              <w:rPr>
                <w:rFonts w:cs="SAS Monospace"/>
              </w:rPr>
              <w:t>1.02 (0.83-1.26)</w:t>
            </w:r>
          </w:p>
        </w:tc>
      </w:tr>
      <w:tr w:rsidR="009E2C95" w:rsidRPr="004F2082" w14:paraId="007EBBE2" w14:textId="77777777">
        <w:tc>
          <w:tcPr>
            <w:tcW w:w="2977" w:type="dxa"/>
            <w:shd w:val="clear" w:color="auto" w:fill="auto"/>
          </w:tcPr>
          <w:p w14:paraId="2809A989" w14:textId="35DAED22" w:rsidR="00D7476F" w:rsidRPr="004F2082" w:rsidRDefault="00F550A8" w:rsidP="009E2C95">
            <w:pPr>
              <w:jc w:val="both"/>
              <w:rPr>
                <w:rFonts w:eastAsia="Cambria" w:cs="Times New Roman"/>
              </w:rPr>
            </w:pPr>
            <w:r w:rsidRPr="004F2082">
              <w:t>Acne</w:t>
            </w:r>
          </w:p>
        </w:tc>
        <w:tc>
          <w:tcPr>
            <w:tcW w:w="2268" w:type="dxa"/>
            <w:shd w:val="clear" w:color="auto" w:fill="auto"/>
            <w:vAlign w:val="center"/>
          </w:tcPr>
          <w:p w14:paraId="15B9A3C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83 (0.53-1.30)</w:t>
            </w:r>
          </w:p>
        </w:tc>
        <w:tc>
          <w:tcPr>
            <w:tcW w:w="2268" w:type="dxa"/>
            <w:shd w:val="clear" w:color="auto" w:fill="auto"/>
            <w:vAlign w:val="center"/>
          </w:tcPr>
          <w:p w14:paraId="0DCC7C7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0 (0.85-1.43)</w:t>
            </w:r>
          </w:p>
        </w:tc>
        <w:tc>
          <w:tcPr>
            <w:tcW w:w="2268" w:type="dxa"/>
            <w:shd w:val="clear" w:color="auto" w:fill="auto"/>
            <w:vAlign w:val="center"/>
          </w:tcPr>
          <w:p w14:paraId="78D05232"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2 (0.74-1.39)</w:t>
            </w:r>
          </w:p>
        </w:tc>
        <w:tc>
          <w:tcPr>
            <w:tcW w:w="2268" w:type="dxa"/>
            <w:shd w:val="clear" w:color="auto" w:fill="auto"/>
            <w:vAlign w:val="center"/>
          </w:tcPr>
          <w:p w14:paraId="6AEE4E5C" w14:textId="77777777" w:rsidR="00D7476F" w:rsidRPr="004F2082" w:rsidRDefault="00D7476F" w:rsidP="009E2C95">
            <w:pPr>
              <w:jc w:val="both"/>
              <w:rPr>
                <w:rFonts w:eastAsia="Cambria" w:cs="Times New Roman"/>
              </w:rPr>
            </w:pPr>
            <w:r w:rsidRPr="004F2082">
              <w:rPr>
                <w:rFonts w:cs="SAS Monospace"/>
              </w:rPr>
              <w:t>1.23 (0.97-1.57)</w:t>
            </w:r>
          </w:p>
        </w:tc>
        <w:tc>
          <w:tcPr>
            <w:tcW w:w="2268" w:type="dxa"/>
            <w:shd w:val="clear" w:color="auto" w:fill="auto"/>
            <w:vAlign w:val="center"/>
          </w:tcPr>
          <w:p w14:paraId="5341058C" w14:textId="77777777" w:rsidR="00D7476F" w:rsidRPr="004F2082" w:rsidRDefault="00D7476F" w:rsidP="009E2C95">
            <w:pPr>
              <w:jc w:val="both"/>
            </w:pPr>
            <w:r w:rsidRPr="004F2082">
              <w:rPr>
                <w:rFonts w:cs="SAS Monospace"/>
              </w:rPr>
              <w:t>1.27 (0.92-1.76)</w:t>
            </w:r>
          </w:p>
        </w:tc>
      </w:tr>
      <w:tr w:rsidR="009E2C95" w:rsidRPr="004F2082" w14:paraId="7FE3CE3C" w14:textId="77777777">
        <w:tc>
          <w:tcPr>
            <w:tcW w:w="2977" w:type="dxa"/>
            <w:shd w:val="clear" w:color="auto" w:fill="auto"/>
          </w:tcPr>
          <w:p w14:paraId="18FA6F6C" w14:textId="5424DDD2" w:rsidR="00D7476F" w:rsidRPr="004F2082" w:rsidRDefault="00F550A8" w:rsidP="009E2C95">
            <w:pPr>
              <w:jc w:val="both"/>
              <w:rPr>
                <w:rFonts w:eastAsia="Cambria" w:cs="Times New Roman"/>
              </w:rPr>
            </w:pPr>
            <w:r w:rsidRPr="004F2082">
              <w:t>Psoriasis</w:t>
            </w:r>
          </w:p>
        </w:tc>
        <w:tc>
          <w:tcPr>
            <w:tcW w:w="2268" w:type="dxa"/>
            <w:shd w:val="clear" w:color="auto" w:fill="auto"/>
            <w:vAlign w:val="center"/>
          </w:tcPr>
          <w:p w14:paraId="5A913D0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2 (0.69-2.16)</w:t>
            </w:r>
          </w:p>
        </w:tc>
        <w:tc>
          <w:tcPr>
            <w:tcW w:w="2268" w:type="dxa"/>
            <w:shd w:val="clear" w:color="auto" w:fill="auto"/>
            <w:vAlign w:val="center"/>
          </w:tcPr>
          <w:p w14:paraId="10E0179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5 (0.99-2.11)</w:t>
            </w:r>
          </w:p>
        </w:tc>
        <w:tc>
          <w:tcPr>
            <w:tcW w:w="2268" w:type="dxa"/>
            <w:shd w:val="clear" w:color="auto" w:fill="auto"/>
            <w:vAlign w:val="center"/>
          </w:tcPr>
          <w:p w14:paraId="7FF6DC2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5 (0.66-1.69)</w:t>
            </w:r>
          </w:p>
        </w:tc>
        <w:tc>
          <w:tcPr>
            <w:tcW w:w="2268" w:type="dxa"/>
            <w:shd w:val="clear" w:color="auto" w:fill="auto"/>
            <w:vAlign w:val="center"/>
          </w:tcPr>
          <w:p w14:paraId="3C693A4F" w14:textId="77777777" w:rsidR="00D7476F" w:rsidRPr="004F2082" w:rsidRDefault="00D7476F" w:rsidP="009E2C95">
            <w:pPr>
              <w:jc w:val="both"/>
              <w:rPr>
                <w:rFonts w:eastAsia="Cambria" w:cs="Times New Roman"/>
              </w:rPr>
            </w:pPr>
            <w:r w:rsidRPr="004F2082">
              <w:rPr>
                <w:rFonts w:cs="SAS Monospace"/>
              </w:rPr>
              <w:t>1.59 (1.11-2.28)</w:t>
            </w:r>
          </w:p>
        </w:tc>
        <w:tc>
          <w:tcPr>
            <w:tcW w:w="2268" w:type="dxa"/>
            <w:shd w:val="clear" w:color="auto" w:fill="auto"/>
            <w:vAlign w:val="center"/>
          </w:tcPr>
          <w:p w14:paraId="2BEEB6B3" w14:textId="77777777" w:rsidR="00D7476F" w:rsidRPr="004F2082" w:rsidRDefault="00D7476F" w:rsidP="009E2C95">
            <w:pPr>
              <w:jc w:val="both"/>
            </w:pPr>
            <w:r w:rsidRPr="004F2082">
              <w:rPr>
                <w:rFonts w:cs="SAS Monospace"/>
              </w:rPr>
              <w:t>1.41 (0.91-2.19)</w:t>
            </w:r>
          </w:p>
        </w:tc>
      </w:tr>
      <w:tr w:rsidR="00F550A8" w:rsidRPr="004F2082" w14:paraId="5F04191D" w14:textId="77777777">
        <w:tc>
          <w:tcPr>
            <w:tcW w:w="2977" w:type="dxa"/>
            <w:shd w:val="clear" w:color="auto" w:fill="auto"/>
          </w:tcPr>
          <w:p w14:paraId="616BD280" w14:textId="39D98E01" w:rsidR="00D7476F" w:rsidRPr="004F2082" w:rsidRDefault="00F550A8" w:rsidP="009E2C95">
            <w:pPr>
              <w:jc w:val="both"/>
              <w:rPr>
                <w:rFonts w:eastAsia="Cambria" w:cs="Times New Roman"/>
              </w:rPr>
            </w:pPr>
            <w:r w:rsidRPr="004F2082">
              <w:t>Urinary tract infections</w:t>
            </w:r>
          </w:p>
        </w:tc>
        <w:tc>
          <w:tcPr>
            <w:tcW w:w="2268" w:type="dxa"/>
            <w:shd w:val="clear" w:color="auto" w:fill="auto"/>
            <w:vAlign w:val="center"/>
          </w:tcPr>
          <w:p w14:paraId="0077585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51 (1.06-2.14)</w:t>
            </w:r>
          </w:p>
        </w:tc>
        <w:tc>
          <w:tcPr>
            <w:tcW w:w="2268" w:type="dxa"/>
            <w:shd w:val="clear" w:color="auto" w:fill="auto"/>
            <w:vAlign w:val="center"/>
          </w:tcPr>
          <w:p w14:paraId="7D849AE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7 (1.12-1.67)</w:t>
            </w:r>
          </w:p>
        </w:tc>
        <w:tc>
          <w:tcPr>
            <w:tcW w:w="2268" w:type="dxa"/>
            <w:shd w:val="clear" w:color="auto" w:fill="auto"/>
            <w:vAlign w:val="center"/>
          </w:tcPr>
          <w:p w14:paraId="6338856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6 (0.83-1.35)</w:t>
            </w:r>
          </w:p>
        </w:tc>
        <w:tc>
          <w:tcPr>
            <w:tcW w:w="2268" w:type="dxa"/>
            <w:shd w:val="clear" w:color="auto" w:fill="auto"/>
            <w:vAlign w:val="center"/>
          </w:tcPr>
          <w:p w14:paraId="0A63EB23" w14:textId="77777777" w:rsidR="00D7476F" w:rsidRPr="004F2082" w:rsidRDefault="00D7476F" w:rsidP="009E2C95">
            <w:pPr>
              <w:jc w:val="both"/>
              <w:rPr>
                <w:rFonts w:eastAsia="Cambria" w:cs="Times New Roman"/>
              </w:rPr>
            </w:pPr>
            <w:r w:rsidRPr="004F2082">
              <w:rPr>
                <w:rFonts w:cs="SAS Monospace"/>
              </w:rPr>
              <w:t>1.49 (1.22-1.80)</w:t>
            </w:r>
          </w:p>
        </w:tc>
        <w:tc>
          <w:tcPr>
            <w:tcW w:w="2268" w:type="dxa"/>
            <w:shd w:val="clear" w:color="auto" w:fill="auto"/>
            <w:vAlign w:val="center"/>
          </w:tcPr>
          <w:p w14:paraId="36406233" w14:textId="77777777" w:rsidR="00D7476F" w:rsidRPr="004F2082" w:rsidRDefault="00D7476F" w:rsidP="009E2C95">
            <w:pPr>
              <w:jc w:val="both"/>
              <w:rPr>
                <w:rFonts w:eastAsia="Cambria" w:cs="Times New Roman"/>
              </w:rPr>
            </w:pPr>
            <w:r w:rsidRPr="004F2082">
              <w:rPr>
                <w:rFonts w:cs="SAS Monospace"/>
              </w:rPr>
              <w:t>1.20 (0.88-1.64)</w:t>
            </w:r>
          </w:p>
        </w:tc>
      </w:tr>
    </w:tbl>
    <w:p w14:paraId="3B445E87" w14:textId="6104429E" w:rsidR="00D7476F" w:rsidRPr="004F2082" w:rsidRDefault="00F550A8" w:rsidP="009E2C95">
      <w:pPr>
        <w:spacing w:after="0"/>
        <w:jc w:val="both"/>
        <w:rPr>
          <w:lang w:eastAsia="zh-CN"/>
        </w:rPr>
      </w:pPr>
      <w:r w:rsidRPr="004F2082">
        <w:t>CMD</w:t>
      </w:r>
      <w:r>
        <w:rPr>
          <w:rFonts w:hint="eastAsia"/>
          <w:lang w:eastAsia="zh-CN"/>
        </w:rPr>
        <w:t xml:space="preserve">: </w:t>
      </w:r>
      <w:r w:rsidRPr="00C869C5">
        <w:t>Common mental disorders</w:t>
      </w:r>
      <w:r>
        <w:rPr>
          <w:rFonts w:hint="eastAsia"/>
          <w:lang w:eastAsia="zh-CN"/>
        </w:rPr>
        <w:t>.</w:t>
      </w:r>
    </w:p>
    <w:p w14:paraId="02C04778" w14:textId="6AA11423" w:rsidR="00D7476F" w:rsidRPr="00F550A8" w:rsidRDefault="00D7476F" w:rsidP="00F550A8">
      <w:pPr>
        <w:spacing w:after="0"/>
        <w:jc w:val="both"/>
        <w:rPr>
          <w:b/>
          <w:lang w:eastAsia="zh-CN"/>
        </w:rPr>
      </w:pPr>
      <w:r w:rsidRPr="004F2082">
        <w:br w:type="page"/>
      </w:r>
      <w:r w:rsidR="00F550A8" w:rsidRPr="00F550A8">
        <w:rPr>
          <w:b/>
        </w:rPr>
        <w:lastRenderedPageBreak/>
        <w:t>Table 3</w:t>
      </w:r>
      <w:r w:rsidR="00F550A8" w:rsidRPr="00F550A8">
        <w:rPr>
          <w:rFonts w:hint="eastAsia"/>
          <w:b/>
          <w:lang w:eastAsia="zh-CN"/>
        </w:rPr>
        <w:t xml:space="preserve"> </w:t>
      </w:r>
      <w:r w:rsidRPr="00F550A8">
        <w:rPr>
          <w:b/>
        </w:rPr>
        <w:t>Mental disorders regressed on infectious, atopic and inflammatory diseases, females; odds-ratios and 95%</w:t>
      </w:r>
      <w:r w:rsidR="00F550A8">
        <w:rPr>
          <w:rFonts w:hint="eastAsia"/>
          <w:b/>
          <w:lang w:eastAsia="zh-CN"/>
        </w:rPr>
        <w:t>CI</w:t>
      </w:r>
      <w:r w:rsidRPr="00F550A8">
        <w:rPr>
          <w:b/>
        </w:rPr>
        <w:t xml:space="preserve">s derived from logistic regression models </w:t>
      </w:r>
    </w:p>
    <w:p w14:paraId="25826F22" w14:textId="77777777" w:rsidR="00D7476F" w:rsidRPr="004F2082" w:rsidRDefault="00D7476F" w:rsidP="009E2C95">
      <w:pPr>
        <w:tabs>
          <w:tab w:val="left" w:pos="2977"/>
          <w:tab w:val="left" w:pos="5245"/>
          <w:tab w:val="left" w:pos="7513"/>
          <w:tab w:val="left" w:pos="9923"/>
          <w:tab w:val="left" w:pos="12333"/>
        </w:tabs>
        <w:spacing w:after="0"/>
        <w:jc w:val="both"/>
        <w:rPr>
          <w:rFonts w:eastAsia="Times New Roman" w:cs="Times New Roman"/>
        </w:rPr>
      </w:pPr>
    </w:p>
    <w:tbl>
      <w:tblPr>
        <w:tblStyle w:val="af1"/>
        <w:tblW w:w="15526" w:type="dxa"/>
        <w:tblLayout w:type="fixed"/>
        <w:tblLook w:val="00A0" w:firstRow="1" w:lastRow="0" w:firstColumn="1" w:lastColumn="0" w:noHBand="0" w:noVBand="0"/>
      </w:tblPr>
      <w:tblGrid>
        <w:gridCol w:w="2660"/>
        <w:gridCol w:w="1526"/>
        <w:gridCol w:w="2268"/>
        <w:gridCol w:w="2268"/>
        <w:gridCol w:w="2268"/>
        <w:gridCol w:w="2268"/>
        <w:gridCol w:w="2268"/>
      </w:tblGrid>
      <w:tr w:rsidR="009E2C95" w:rsidRPr="004F2082" w14:paraId="634D5F52" w14:textId="77777777">
        <w:tc>
          <w:tcPr>
            <w:tcW w:w="2660" w:type="dxa"/>
          </w:tcPr>
          <w:p w14:paraId="17EE2919" w14:textId="77777777" w:rsidR="00D7476F" w:rsidRPr="004F2082" w:rsidRDefault="00D7476F" w:rsidP="009E2C95">
            <w:pPr>
              <w:jc w:val="both"/>
              <w:rPr>
                <w:rFonts w:eastAsia="Cambria" w:cs="Times New Roman"/>
              </w:rPr>
            </w:pPr>
          </w:p>
        </w:tc>
        <w:tc>
          <w:tcPr>
            <w:tcW w:w="1526" w:type="dxa"/>
          </w:tcPr>
          <w:p w14:paraId="26AB61FA" w14:textId="77777777" w:rsidR="00D7476F" w:rsidRPr="004F2082" w:rsidRDefault="00D7476F" w:rsidP="009E2C95">
            <w:pPr>
              <w:jc w:val="both"/>
              <w:rPr>
                <w:rFonts w:eastAsia="Times New Roman" w:cs="Times New Roman"/>
                <w:b/>
              </w:rPr>
            </w:pPr>
          </w:p>
        </w:tc>
        <w:tc>
          <w:tcPr>
            <w:tcW w:w="2268" w:type="dxa"/>
          </w:tcPr>
          <w:p w14:paraId="17DA68A6" w14:textId="5B837F9C" w:rsidR="00D7476F" w:rsidRPr="004F2082" w:rsidRDefault="00207862" w:rsidP="009E2C95">
            <w:pPr>
              <w:jc w:val="both"/>
            </w:pPr>
            <w:r w:rsidRPr="004F2082">
              <w:rPr>
                <w:rFonts w:eastAsia="Times New Roman" w:cs="Times New Roman"/>
                <w:b/>
              </w:rPr>
              <w:t>Model 1</w:t>
            </w:r>
            <w:r w:rsidR="00D7476F" w:rsidRPr="004F2082">
              <w:rPr>
                <w:rFonts w:eastAsia="Times New Roman" w:cs="Times New Roman"/>
                <w:b/>
              </w:rPr>
              <w:t xml:space="preserve"> </w:t>
            </w:r>
          </w:p>
          <w:p w14:paraId="30ED5DF4" w14:textId="0C090CAC" w:rsidR="00D7476F" w:rsidRPr="004F2082" w:rsidRDefault="00207862" w:rsidP="009E2C95">
            <w:pPr>
              <w:jc w:val="both"/>
            </w:pPr>
            <w:r w:rsidRPr="004F2082">
              <w:rPr>
                <w:rFonts w:eastAsia="Times New Roman" w:cs="Times New Roman"/>
              </w:rPr>
              <w:t xml:space="preserve">Neurodevelopmental </w:t>
            </w:r>
            <w:r w:rsidR="00D7476F" w:rsidRPr="004F2082">
              <w:rPr>
                <w:rFonts w:eastAsia="Times New Roman" w:cs="Times New Roman"/>
              </w:rPr>
              <w:t>d.</w:t>
            </w:r>
          </w:p>
        </w:tc>
        <w:tc>
          <w:tcPr>
            <w:tcW w:w="2268" w:type="dxa"/>
          </w:tcPr>
          <w:p w14:paraId="1D3A3595" w14:textId="45B8B1C7" w:rsidR="00D7476F" w:rsidRPr="004F2082" w:rsidRDefault="00207862" w:rsidP="009E2C95">
            <w:pPr>
              <w:jc w:val="both"/>
            </w:pPr>
            <w:r w:rsidRPr="004F2082">
              <w:rPr>
                <w:rFonts w:eastAsia="Times New Roman" w:cs="Times New Roman"/>
                <w:b/>
              </w:rPr>
              <w:t>Model 2</w:t>
            </w:r>
          </w:p>
          <w:p w14:paraId="5D2643BC" w14:textId="75EFE8D9" w:rsidR="00D7476F" w:rsidRPr="004F2082" w:rsidRDefault="00207862" w:rsidP="009E2C95">
            <w:pPr>
              <w:jc w:val="both"/>
            </w:pPr>
            <w:r w:rsidRPr="004F2082">
              <w:rPr>
                <w:rFonts w:eastAsia="Times New Roman" w:cs="Times New Roman"/>
              </w:rPr>
              <w:t>Early anxiety</w:t>
            </w:r>
            <w:r w:rsidR="00D7476F" w:rsidRPr="004F2082">
              <w:t xml:space="preserve"> </w:t>
            </w:r>
            <w:r w:rsidR="00D7476F" w:rsidRPr="004F2082">
              <w:rPr>
                <w:rFonts w:eastAsia="Times New Roman" w:cs="Times New Roman"/>
              </w:rPr>
              <w:t xml:space="preserve">disorders </w:t>
            </w:r>
          </w:p>
        </w:tc>
        <w:tc>
          <w:tcPr>
            <w:tcW w:w="2268" w:type="dxa"/>
          </w:tcPr>
          <w:p w14:paraId="20015C64" w14:textId="0CDAD9EF" w:rsidR="00D7476F" w:rsidRPr="004F2082" w:rsidRDefault="00207862" w:rsidP="009E2C95">
            <w:pPr>
              <w:jc w:val="both"/>
            </w:pPr>
            <w:r w:rsidRPr="004F2082">
              <w:rPr>
                <w:rFonts w:eastAsia="Times New Roman" w:cs="Times New Roman"/>
                <w:b/>
              </w:rPr>
              <w:t>Model 3</w:t>
            </w:r>
          </w:p>
          <w:p w14:paraId="6F421AAD" w14:textId="3F261E7C" w:rsidR="00D7476F" w:rsidRPr="004F2082" w:rsidRDefault="00207862" w:rsidP="009E2C95">
            <w:pPr>
              <w:jc w:val="both"/>
            </w:pPr>
            <w:r w:rsidRPr="004F2082">
              <w:rPr>
                <w:rFonts w:eastAsia="Times New Roman" w:cs="Times New Roman"/>
              </w:rPr>
              <w:t>Late anxiety</w:t>
            </w:r>
            <w:r w:rsidR="00D7476F" w:rsidRPr="004F2082">
              <w:t xml:space="preserve"> </w:t>
            </w:r>
            <w:r w:rsidR="00D7476F" w:rsidRPr="004F2082">
              <w:rPr>
                <w:rFonts w:eastAsia="Times New Roman" w:cs="Times New Roman"/>
              </w:rPr>
              <w:t xml:space="preserve">disorders </w:t>
            </w:r>
          </w:p>
        </w:tc>
        <w:tc>
          <w:tcPr>
            <w:tcW w:w="2268" w:type="dxa"/>
          </w:tcPr>
          <w:p w14:paraId="56066172" w14:textId="38079C69" w:rsidR="00D7476F" w:rsidRPr="004F2082" w:rsidRDefault="00207862" w:rsidP="009E2C95">
            <w:pPr>
              <w:jc w:val="both"/>
            </w:pPr>
            <w:r w:rsidRPr="004F2082">
              <w:rPr>
                <w:rFonts w:eastAsia="Times New Roman" w:cs="Times New Roman"/>
                <w:b/>
              </w:rPr>
              <w:t>Model 4</w:t>
            </w:r>
          </w:p>
          <w:p w14:paraId="4DD54355" w14:textId="2FB6364D" w:rsidR="00D7476F" w:rsidRPr="004F2082" w:rsidRDefault="00207862" w:rsidP="009E2C95">
            <w:pPr>
              <w:jc w:val="both"/>
            </w:pPr>
            <w:r w:rsidRPr="004F2082">
              <w:rPr>
                <w:rFonts w:eastAsia="Times New Roman" w:cs="Times New Roman"/>
              </w:rPr>
              <w:t>Mood</w:t>
            </w:r>
            <w:r w:rsidR="00D7476F" w:rsidRPr="004F2082">
              <w:t xml:space="preserve"> </w:t>
            </w:r>
            <w:r w:rsidR="00D7476F" w:rsidRPr="004F2082">
              <w:rPr>
                <w:rFonts w:eastAsia="Times New Roman" w:cs="Times New Roman"/>
              </w:rPr>
              <w:t xml:space="preserve">disorders </w:t>
            </w:r>
          </w:p>
        </w:tc>
        <w:tc>
          <w:tcPr>
            <w:tcW w:w="2268" w:type="dxa"/>
          </w:tcPr>
          <w:p w14:paraId="0984E375" w14:textId="576BFCF3" w:rsidR="00D7476F" w:rsidRPr="004F2082" w:rsidRDefault="00207862" w:rsidP="009E2C95">
            <w:pPr>
              <w:jc w:val="both"/>
            </w:pPr>
            <w:r w:rsidRPr="004F2082">
              <w:rPr>
                <w:rFonts w:eastAsia="Times New Roman" w:cs="Times New Roman"/>
                <w:b/>
              </w:rPr>
              <w:t>Model 5</w:t>
            </w:r>
          </w:p>
          <w:p w14:paraId="4A16AF3C" w14:textId="2E4E1047" w:rsidR="00D7476F" w:rsidRPr="004F2082" w:rsidRDefault="00207862" w:rsidP="009E2C95">
            <w:pPr>
              <w:jc w:val="both"/>
              <w:rPr>
                <w:rFonts w:eastAsia="Cambria" w:cs="Times New Roman"/>
              </w:rPr>
            </w:pPr>
            <w:r w:rsidRPr="004F2082">
              <w:rPr>
                <w:rFonts w:eastAsia="Times New Roman" w:cs="Times New Roman"/>
              </w:rPr>
              <w:t>Substance abuse</w:t>
            </w:r>
            <w:r>
              <w:rPr>
                <w:rFonts w:eastAsia="Times New Roman" w:cs="Times New Roman"/>
              </w:rPr>
              <w:t xml:space="preserve">/ </w:t>
            </w:r>
            <w:r w:rsidR="00D7476F" w:rsidRPr="004F2082">
              <w:rPr>
                <w:rFonts w:eastAsia="Times New Roman"/>
                <w:lang w:val="en-AU"/>
              </w:rPr>
              <w:t xml:space="preserve">dependence </w:t>
            </w:r>
          </w:p>
        </w:tc>
      </w:tr>
      <w:tr w:rsidR="009E2C95" w:rsidRPr="004F2082" w14:paraId="2493D18A" w14:textId="77777777">
        <w:tc>
          <w:tcPr>
            <w:tcW w:w="2660" w:type="dxa"/>
          </w:tcPr>
          <w:p w14:paraId="2A4EB46B" w14:textId="2AA5953E" w:rsidR="00D7476F" w:rsidRPr="004F2082" w:rsidRDefault="00D5412B" w:rsidP="009E2C95">
            <w:pPr>
              <w:jc w:val="both"/>
            </w:pPr>
            <w:r w:rsidRPr="004F2082">
              <w:t>Sex</w:t>
            </w:r>
          </w:p>
        </w:tc>
        <w:tc>
          <w:tcPr>
            <w:tcW w:w="1526" w:type="dxa"/>
            <w:vAlign w:val="center"/>
          </w:tcPr>
          <w:p w14:paraId="286C285E" w14:textId="77777777" w:rsidR="00D7476F" w:rsidRPr="004F2082" w:rsidRDefault="00D7476F" w:rsidP="009E2C95">
            <w:pPr>
              <w:jc w:val="both"/>
              <w:rPr>
                <w:rFonts w:eastAsia="Cambria" w:cs="Times New Roman"/>
              </w:rPr>
            </w:pPr>
          </w:p>
        </w:tc>
        <w:tc>
          <w:tcPr>
            <w:tcW w:w="2268" w:type="dxa"/>
            <w:vAlign w:val="center"/>
          </w:tcPr>
          <w:p w14:paraId="58555A2A" w14:textId="77777777" w:rsidR="00D7476F" w:rsidRPr="004F2082" w:rsidRDefault="00D7476F" w:rsidP="009E2C95">
            <w:pPr>
              <w:pStyle w:val="Standa3"/>
              <w:spacing w:line="360" w:lineRule="auto"/>
              <w:jc w:val="both"/>
              <w:rPr>
                <w:rFonts w:ascii="Book Antiqua" w:hAnsi="Book Antiqua"/>
              </w:rPr>
            </w:pPr>
            <w:r w:rsidRPr="004F2082">
              <w:rPr>
                <w:rFonts w:ascii="Book Antiqua" w:hAnsi="Book Antiqua"/>
              </w:rPr>
              <w:t>0.41 (0.23-0.72)</w:t>
            </w:r>
          </w:p>
        </w:tc>
        <w:tc>
          <w:tcPr>
            <w:tcW w:w="2268" w:type="dxa"/>
            <w:vAlign w:val="center"/>
          </w:tcPr>
          <w:p w14:paraId="5D70EA0D" w14:textId="77777777" w:rsidR="00D7476F" w:rsidRPr="004F2082" w:rsidRDefault="00D7476F" w:rsidP="009E2C95">
            <w:pPr>
              <w:pStyle w:val="Standa3"/>
              <w:spacing w:line="360" w:lineRule="auto"/>
              <w:jc w:val="both"/>
              <w:rPr>
                <w:rFonts w:ascii="Book Antiqua" w:hAnsi="Book Antiqua"/>
              </w:rPr>
            </w:pPr>
            <w:r w:rsidRPr="004F2082">
              <w:rPr>
                <w:rFonts w:ascii="Book Antiqua" w:hAnsi="Book Antiqua"/>
              </w:rPr>
              <w:t>0.79 (0.54-1.15)</w:t>
            </w:r>
          </w:p>
        </w:tc>
        <w:tc>
          <w:tcPr>
            <w:tcW w:w="2268" w:type="dxa"/>
            <w:vAlign w:val="center"/>
          </w:tcPr>
          <w:p w14:paraId="4FCFEB09" w14:textId="77777777" w:rsidR="00D7476F" w:rsidRPr="004F2082" w:rsidRDefault="00D7476F" w:rsidP="009E2C95">
            <w:pPr>
              <w:pStyle w:val="Standa3"/>
              <w:spacing w:line="360" w:lineRule="auto"/>
              <w:jc w:val="both"/>
              <w:rPr>
                <w:rFonts w:ascii="Book Antiqua" w:hAnsi="Book Antiqua"/>
              </w:rPr>
            </w:pPr>
            <w:r w:rsidRPr="004F2082">
              <w:rPr>
                <w:rFonts w:ascii="Book Antiqua" w:hAnsi="Book Antiqua"/>
              </w:rPr>
              <w:t>1.08 (0.68-1.69)</w:t>
            </w:r>
          </w:p>
        </w:tc>
        <w:tc>
          <w:tcPr>
            <w:tcW w:w="2268" w:type="dxa"/>
            <w:vAlign w:val="center"/>
          </w:tcPr>
          <w:p w14:paraId="76788AD6" w14:textId="77777777" w:rsidR="00D7476F" w:rsidRPr="004F2082" w:rsidRDefault="00D7476F" w:rsidP="009E2C95">
            <w:pPr>
              <w:pStyle w:val="Standa3"/>
              <w:spacing w:line="360" w:lineRule="auto"/>
              <w:jc w:val="both"/>
              <w:rPr>
                <w:rFonts w:ascii="Book Antiqua" w:hAnsi="Book Antiqua"/>
              </w:rPr>
            </w:pPr>
            <w:r w:rsidRPr="004F2082">
              <w:rPr>
                <w:rFonts w:ascii="Book Antiqua" w:hAnsi="Book Antiqua"/>
              </w:rPr>
              <w:t>1.56 (1.08-2.26)</w:t>
            </w:r>
          </w:p>
        </w:tc>
        <w:tc>
          <w:tcPr>
            <w:tcW w:w="2268" w:type="dxa"/>
            <w:vAlign w:val="center"/>
          </w:tcPr>
          <w:p w14:paraId="09733A64" w14:textId="77777777" w:rsidR="00D7476F" w:rsidRPr="004F2082" w:rsidRDefault="00D7476F" w:rsidP="009E2C95">
            <w:pPr>
              <w:pStyle w:val="Standa3"/>
              <w:spacing w:line="360" w:lineRule="auto"/>
              <w:jc w:val="both"/>
              <w:rPr>
                <w:rFonts w:ascii="Book Antiqua" w:hAnsi="Book Antiqua"/>
              </w:rPr>
            </w:pPr>
            <w:r w:rsidRPr="004F2082">
              <w:rPr>
                <w:rFonts w:ascii="Book Antiqua" w:hAnsi="Book Antiqua"/>
              </w:rPr>
              <w:t>0.34 (0.21-0.54)</w:t>
            </w:r>
          </w:p>
        </w:tc>
      </w:tr>
      <w:tr w:rsidR="009E2C95" w:rsidRPr="004F2082" w14:paraId="694FF885" w14:textId="77777777">
        <w:tc>
          <w:tcPr>
            <w:tcW w:w="2660" w:type="dxa"/>
          </w:tcPr>
          <w:p w14:paraId="55DA7259" w14:textId="1E3C5818" w:rsidR="00D7476F" w:rsidRPr="004F2082" w:rsidRDefault="00D5412B" w:rsidP="009E2C95">
            <w:pPr>
              <w:jc w:val="both"/>
              <w:rPr>
                <w:rFonts w:eastAsia="Cambria" w:cs="Times New Roman"/>
              </w:rPr>
            </w:pPr>
            <w:r w:rsidRPr="004F2082">
              <w:t xml:space="preserve">Education level </w:t>
            </w:r>
          </w:p>
        </w:tc>
        <w:tc>
          <w:tcPr>
            <w:tcW w:w="1526" w:type="dxa"/>
            <w:vAlign w:val="center"/>
          </w:tcPr>
          <w:p w14:paraId="3861AAA8" w14:textId="77777777" w:rsidR="00D7476F" w:rsidRPr="004F2082" w:rsidRDefault="00D7476F" w:rsidP="009E2C95">
            <w:pPr>
              <w:jc w:val="both"/>
              <w:rPr>
                <w:rFonts w:eastAsia="Cambria" w:cs="Times New Roman"/>
              </w:rPr>
            </w:pPr>
          </w:p>
        </w:tc>
        <w:tc>
          <w:tcPr>
            <w:tcW w:w="2268" w:type="dxa"/>
            <w:vAlign w:val="center"/>
          </w:tcPr>
          <w:p w14:paraId="15DCBF35" w14:textId="77777777" w:rsidR="00D7476F" w:rsidRPr="004F2082" w:rsidRDefault="00D7476F" w:rsidP="009E2C95">
            <w:pPr>
              <w:jc w:val="both"/>
              <w:rPr>
                <w:rFonts w:eastAsia="Cambria" w:cs="Times New Roman"/>
              </w:rPr>
            </w:pPr>
          </w:p>
        </w:tc>
        <w:tc>
          <w:tcPr>
            <w:tcW w:w="2268" w:type="dxa"/>
            <w:vAlign w:val="center"/>
          </w:tcPr>
          <w:p w14:paraId="50A0155E" w14:textId="77777777" w:rsidR="00D7476F" w:rsidRPr="004F2082" w:rsidRDefault="00D7476F" w:rsidP="009E2C95">
            <w:pPr>
              <w:jc w:val="both"/>
              <w:rPr>
                <w:rFonts w:eastAsia="Cambria" w:cs="Times New Roman"/>
              </w:rPr>
            </w:pPr>
          </w:p>
        </w:tc>
        <w:tc>
          <w:tcPr>
            <w:tcW w:w="2268" w:type="dxa"/>
            <w:vAlign w:val="center"/>
          </w:tcPr>
          <w:p w14:paraId="28608B12" w14:textId="77777777" w:rsidR="00D7476F" w:rsidRPr="004F2082" w:rsidRDefault="00D7476F" w:rsidP="009E2C95">
            <w:pPr>
              <w:jc w:val="both"/>
              <w:rPr>
                <w:rFonts w:eastAsia="Cambria" w:cs="Times New Roman"/>
              </w:rPr>
            </w:pPr>
          </w:p>
        </w:tc>
        <w:tc>
          <w:tcPr>
            <w:tcW w:w="2268" w:type="dxa"/>
            <w:vAlign w:val="center"/>
          </w:tcPr>
          <w:p w14:paraId="1AC3F5CD" w14:textId="77777777" w:rsidR="00D7476F" w:rsidRPr="004F2082" w:rsidRDefault="00D7476F" w:rsidP="009E2C95">
            <w:pPr>
              <w:jc w:val="both"/>
              <w:rPr>
                <w:rFonts w:eastAsia="Cambria" w:cs="Times New Roman"/>
              </w:rPr>
            </w:pPr>
          </w:p>
        </w:tc>
        <w:tc>
          <w:tcPr>
            <w:tcW w:w="2268" w:type="dxa"/>
            <w:vAlign w:val="center"/>
          </w:tcPr>
          <w:p w14:paraId="6AB97F27" w14:textId="77777777" w:rsidR="00D7476F" w:rsidRPr="004F2082" w:rsidRDefault="00D7476F" w:rsidP="009E2C95">
            <w:pPr>
              <w:jc w:val="both"/>
              <w:rPr>
                <w:rFonts w:eastAsia="Cambria" w:cs="Times New Roman"/>
              </w:rPr>
            </w:pPr>
          </w:p>
        </w:tc>
      </w:tr>
      <w:tr w:rsidR="009E2C95" w:rsidRPr="004F2082" w14:paraId="6CACE700" w14:textId="77777777">
        <w:tc>
          <w:tcPr>
            <w:tcW w:w="2660" w:type="dxa"/>
            <w:tcBorders>
              <w:bottom w:val="single" w:sz="4" w:space="0" w:color="auto"/>
            </w:tcBorders>
          </w:tcPr>
          <w:p w14:paraId="3BFE0219" w14:textId="4F0E1369" w:rsidR="00D7476F" w:rsidRPr="004F2082" w:rsidRDefault="009E2C95" w:rsidP="009E2C95">
            <w:pPr>
              <w:jc w:val="both"/>
              <w:rPr>
                <w:rFonts w:eastAsia="Cambria" w:cs="Times New Roman"/>
              </w:rPr>
            </w:pPr>
            <w:r w:rsidRPr="004F2082">
              <w:t xml:space="preserve"> </w:t>
            </w:r>
            <w:r w:rsidR="00D5412B" w:rsidRPr="004F2082">
              <w:t>Low</w:t>
            </w:r>
          </w:p>
        </w:tc>
        <w:tc>
          <w:tcPr>
            <w:tcW w:w="1526" w:type="dxa"/>
            <w:tcBorders>
              <w:bottom w:val="single" w:sz="4" w:space="0" w:color="auto"/>
            </w:tcBorders>
            <w:vAlign w:val="center"/>
          </w:tcPr>
          <w:p w14:paraId="1AA3559F" w14:textId="77777777" w:rsidR="00D7476F" w:rsidRPr="004F2082" w:rsidRDefault="00D7476F" w:rsidP="009E2C95">
            <w:pPr>
              <w:jc w:val="both"/>
              <w:rPr>
                <w:rFonts w:eastAsia="Cambria" w:cs="Times New Roman"/>
              </w:rPr>
            </w:pPr>
          </w:p>
        </w:tc>
        <w:tc>
          <w:tcPr>
            <w:tcW w:w="2268" w:type="dxa"/>
            <w:tcBorders>
              <w:bottom w:val="single" w:sz="4" w:space="0" w:color="auto"/>
            </w:tcBorders>
            <w:vAlign w:val="center"/>
          </w:tcPr>
          <w:p w14:paraId="071874C1" w14:textId="0633BE69"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c>
          <w:tcPr>
            <w:tcW w:w="2268" w:type="dxa"/>
            <w:tcBorders>
              <w:bottom w:val="single" w:sz="4" w:space="0" w:color="auto"/>
            </w:tcBorders>
            <w:vAlign w:val="center"/>
          </w:tcPr>
          <w:p w14:paraId="5043C83C" w14:textId="0071AB18" w:rsidR="00D7476F" w:rsidRPr="004F2082" w:rsidRDefault="00D7476F" w:rsidP="009E2C95">
            <w:pPr>
              <w:jc w:val="both"/>
              <w:rPr>
                <w:rFonts w:eastAsia="Cambria" w:cs="Times New Roman"/>
              </w:rPr>
            </w:pPr>
            <w:r w:rsidRPr="004F2082">
              <w:rPr>
                <w:rFonts w:eastAsia="Cambria" w:cs="Times New Roman"/>
              </w:rPr>
              <w:t>1 (r</w:t>
            </w:r>
            <w:r w:rsidR="00997C9B">
              <w:rPr>
                <w:rFonts w:eastAsia="Cambria" w:cs="Times New Roman"/>
              </w:rPr>
              <w:t>ef</w:t>
            </w:r>
            <w:r w:rsidRPr="004F2082">
              <w:rPr>
                <w:rFonts w:eastAsia="Cambria" w:cs="Times New Roman"/>
              </w:rPr>
              <w:t>)</w:t>
            </w:r>
          </w:p>
        </w:tc>
        <w:tc>
          <w:tcPr>
            <w:tcW w:w="2268" w:type="dxa"/>
            <w:tcBorders>
              <w:bottom w:val="single" w:sz="4" w:space="0" w:color="auto"/>
            </w:tcBorders>
            <w:vAlign w:val="center"/>
          </w:tcPr>
          <w:p w14:paraId="53658182" w14:textId="33F17869"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c>
          <w:tcPr>
            <w:tcW w:w="2268" w:type="dxa"/>
            <w:tcBorders>
              <w:bottom w:val="single" w:sz="4" w:space="0" w:color="auto"/>
            </w:tcBorders>
            <w:vAlign w:val="center"/>
          </w:tcPr>
          <w:p w14:paraId="78263EA7" w14:textId="447F70B8"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c>
          <w:tcPr>
            <w:tcW w:w="2268" w:type="dxa"/>
            <w:tcBorders>
              <w:bottom w:val="single" w:sz="4" w:space="0" w:color="auto"/>
            </w:tcBorders>
            <w:vAlign w:val="center"/>
          </w:tcPr>
          <w:p w14:paraId="6E3E721E" w14:textId="69211A46" w:rsidR="00D7476F" w:rsidRPr="004F2082" w:rsidRDefault="00997C9B" w:rsidP="009E2C95">
            <w:pPr>
              <w:jc w:val="both"/>
              <w:rPr>
                <w:rFonts w:eastAsia="Cambria" w:cs="Times New Roman"/>
              </w:rPr>
            </w:pPr>
            <w:r>
              <w:rPr>
                <w:rFonts w:eastAsia="Cambria" w:cs="Times New Roman"/>
              </w:rPr>
              <w:t>1 (ref</w:t>
            </w:r>
            <w:r w:rsidR="00D7476F" w:rsidRPr="004F2082">
              <w:rPr>
                <w:rFonts w:eastAsia="Cambria" w:cs="Times New Roman"/>
              </w:rPr>
              <w:t>)</w:t>
            </w:r>
          </w:p>
        </w:tc>
      </w:tr>
      <w:tr w:rsidR="009E2C95" w:rsidRPr="004F2082" w14:paraId="7AC8E8CA" w14:textId="77777777">
        <w:tblPrEx>
          <w:tblLook w:val="04A0" w:firstRow="1" w:lastRow="0" w:firstColumn="1" w:lastColumn="0" w:noHBand="0" w:noVBand="1"/>
        </w:tblPrEx>
        <w:tc>
          <w:tcPr>
            <w:tcW w:w="2660" w:type="dxa"/>
            <w:shd w:val="clear" w:color="auto" w:fill="auto"/>
          </w:tcPr>
          <w:p w14:paraId="4026DFD0" w14:textId="57C36A54" w:rsidR="00D7476F" w:rsidRPr="004F2082" w:rsidRDefault="009E2C95" w:rsidP="009E2C95">
            <w:pPr>
              <w:jc w:val="both"/>
              <w:rPr>
                <w:rFonts w:eastAsia="Cambria" w:cs="Times New Roman"/>
              </w:rPr>
            </w:pPr>
            <w:r w:rsidRPr="004F2082">
              <w:t xml:space="preserve"> </w:t>
            </w:r>
            <w:r w:rsidR="00D5412B" w:rsidRPr="004F2082">
              <w:t>Medium</w:t>
            </w:r>
          </w:p>
        </w:tc>
        <w:tc>
          <w:tcPr>
            <w:tcW w:w="1526" w:type="dxa"/>
            <w:shd w:val="clear" w:color="auto" w:fill="auto"/>
            <w:vAlign w:val="center"/>
          </w:tcPr>
          <w:p w14:paraId="2E650F4C" w14:textId="77777777" w:rsidR="00D7476F" w:rsidRPr="004F2082" w:rsidRDefault="00D7476F" w:rsidP="009E2C95">
            <w:pPr>
              <w:jc w:val="both"/>
              <w:rPr>
                <w:rFonts w:cs="SAS Monospace"/>
              </w:rPr>
            </w:pPr>
          </w:p>
        </w:tc>
        <w:tc>
          <w:tcPr>
            <w:tcW w:w="2268" w:type="dxa"/>
            <w:shd w:val="clear" w:color="auto" w:fill="auto"/>
            <w:vAlign w:val="center"/>
          </w:tcPr>
          <w:p w14:paraId="76089D3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9 (0.79-1.49)</w:t>
            </w:r>
          </w:p>
        </w:tc>
        <w:tc>
          <w:tcPr>
            <w:tcW w:w="2268" w:type="dxa"/>
            <w:shd w:val="clear" w:color="auto" w:fill="auto"/>
            <w:vAlign w:val="center"/>
          </w:tcPr>
          <w:p w14:paraId="43833EB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79 (0.65-0.98)</w:t>
            </w:r>
          </w:p>
        </w:tc>
        <w:tc>
          <w:tcPr>
            <w:tcW w:w="2268" w:type="dxa"/>
            <w:shd w:val="clear" w:color="auto" w:fill="auto"/>
            <w:vAlign w:val="center"/>
          </w:tcPr>
          <w:p w14:paraId="1D08B058"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89 (0.70-1.13)</w:t>
            </w:r>
          </w:p>
        </w:tc>
        <w:tc>
          <w:tcPr>
            <w:tcW w:w="2268" w:type="dxa"/>
            <w:shd w:val="clear" w:color="auto" w:fill="auto"/>
            <w:vAlign w:val="center"/>
          </w:tcPr>
          <w:p w14:paraId="7161E19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5 (0.96-1.38)</w:t>
            </w:r>
          </w:p>
        </w:tc>
        <w:tc>
          <w:tcPr>
            <w:tcW w:w="2268" w:type="dxa"/>
            <w:shd w:val="clear" w:color="auto" w:fill="auto"/>
            <w:vAlign w:val="center"/>
          </w:tcPr>
          <w:p w14:paraId="5318D5A4" w14:textId="77777777" w:rsidR="00D7476F" w:rsidRPr="004F2082" w:rsidRDefault="00D7476F" w:rsidP="009E2C95">
            <w:pPr>
              <w:jc w:val="both"/>
              <w:rPr>
                <w:rFonts w:cs="SAS Monospace"/>
              </w:rPr>
            </w:pPr>
            <w:r w:rsidRPr="004F2082">
              <w:rPr>
                <w:rFonts w:cs="SAS Monospace"/>
              </w:rPr>
              <w:t>0.83 (0.64-1.08)</w:t>
            </w:r>
          </w:p>
        </w:tc>
      </w:tr>
      <w:tr w:rsidR="009E2C95" w:rsidRPr="004F2082" w14:paraId="429756DD" w14:textId="77777777">
        <w:tblPrEx>
          <w:tblLook w:val="04A0" w:firstRow="1" w:lastRow="0" w:firstColumn="1" w:lastColumn="0" w:noHBand="0" w:noVBand="1"/>
        </w:tblPrEx>
        <w:tc>
          <w:tcPr>
            <w:tcW w:w="2660" w:type="dxa"/>
            <w:tcBorders>
              <w:bottom w:val="single" w:sz="4" w:space="0" w:color="auto"/>
            </w:tcBorders>
            <w:shd w:val="clear" w:color="auto" w:fill="auto"/>
          </w:tcPr>
          <w:p w14:paraId="08978306" w14:textId="7D830069" w:rsidR="00D7476F" w:rsidRPr="004F2082" w:rsidRDefault="009E2C95" w:rsidP="009E2C95">
            <w:pPr>
              <w:jc w:val="both"/>
              <w:rPr>
                <w:rFonts w:eastAsia="Cambria" w:cs="Times New Roman"/>
              </w:rPr>
            </w:pPr>
            <w:r w:rsidRPr="004F2082">
              <w:t xml:space="preserve"> </w:t>
            </w:r>
            <w:r w:rsidR="00D5412B" w:rsidRPr="004F2082">
              <w:t>High</w:t>
            </w:r>
          </w:p>
        </w:tc>
        <w:tc>
          <w:tcPr>
            <w:tcW w:w="1526" w:type="dxa"/>
            <w:tcBorders>
              <w:bottom w:val="single" w:sz="4" w:space="0" w:color="auto"/>
            </w:tcBorders>
            <w:shd w:val="clear" w:color="auto" w:fill="auto"/>
            <w:vAlign w:val="center"/>
          </w:tcPr>
          <w:p w14:paraId="378A378D" w14:textId="77777777" w:rsidR="00D7476F" w:rsidRPr="004F2082" w:rsidRDefault="00D7476F" w:rsidP="009E2C95">
            <w:pPr>
              <w:jc w:val="both"/>
              <w:rPr>
                <w:rFonts w:cs="SAS Monospace"/>
              </w:rPr>
            </w:pPr>
          </w:p>
        </w:tc>
        <w:tc>
          <w:tcPr>
            <w:tcW w:w="2268" w:type="dxa"/>
            <w:tcBorders>
              <w:bottom w:val="single" w:sz="4" w:space="0" w:color="auto"/>
            </w:tcBorders>
            <w:shd w:val="clear" w:color="auto" w:fill="auto"/>
            <w:vAlign w:val="center"/>
          </w:tcPr>
          <w:p w14:paraId="4C81E2C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88 (0.62-1.25)</w:t>
            </w:r>
          </w:p>
        </w:tc>
        <w:tc>
          <w:tcPr>
            <w:tcW w:w="2268" w:type="dxa"/>
            <w:tcBorders>
              <w:bottom w:val="single" w:sz="4" w:space="0" w:color="auto"/>
            </w:tcBorders>
            <w:shd w:val="clear" w:color="auto" w:fill="auto"/>
            <w:vAlign w:val="center"/>
          </w:tcPr>
          <w:p w14:paraId="2DE6D6B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1 (0.73-1.14)</w:t>
            </w:r>
          </w:p>
        </w:tc>
        <w:tc>
          <w:tcPr>
            <w:tcW w:w="2268" w:type="dxa"/>
            <w:tcBorders>
              <w:bottom w:val="single" w:sz="4" w:space="0" w:color="auto"/>
            </w:tcBorders>
            <w:shd w:val="clear" w:color="auto" w:fill="auto"/>
            <w:vAlign w:val="center"/>
          </w:tcPr>
          <w:p w14:paraId="0BC8418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2 (0.71-1.20)</w:t>
            </w:r>
          </w:p>
        </w:tc>
        <w:tc>
          <w:tcPr>
            <w:tcW w:w="2268" w:type="dxa"/>
            <w:tcBorders>
              <w:bottom w:val="single" w:sz="4" w:space="0" w:color="auto"/>
            </w:tcBorders>
            <w:shd w:val="clear" w:color="auto" w:fill="auto"/>
            <w:vAlign w:val="center"/>
          </w:tcPr>
          <w:p w14:paraId="1C8705C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2 (0.92-1.36)</w:t>
            </w:r>
          </w:p>
        </w:tc>
        <w:tc>
          <w:tcPr>
            <w:tcW w:w="2268" w:type="dxa"/>
            <w:tcBorders>
              <w:bottom w:val="single" w:sz="4" w:space="0" w:color="auto"/>
            </w:tcBorders>
            <w:shd w:val="clear" w:color="auto" w:fill="auto"/>
            <w:vAlign w:val="center"/>
          </w:tcPr>
          <w:p w14:paraId="02F66BEF" w14:textId="77777777" w:rsidR="00D7476F" w:rsidRPr="004F2082" w:rsidRDefault="00D7476F" w:rsidP="009E2C95">
            <w:pPr>
              <w:jc w:val="both"/>
              <w:rPr>
                <w:rFonts w:cs="SAS Monospace"/>
              </w:rPr>
            </w:pPr>
            <w:r w:rsidRPr="004F2082">
              <w:rPr>
                <w:rFonts w:cs="SAS Monospace"/>
              </w:rPr>
              <w:t>0.77 (0.59-1.01)</w:t>
            </w:r>
          </w:p>
        </w:tc>
      </w:tr>
      <w:tr w:rsidR="009E2C95" w:rsidRPr="004F2082" w14:paraId="38147433" w14:textId="77777777">
        <w:tblPrEx>
          <w:tblLook w:val="04A0" w:firstRow="1" w:lastRow="0" w:firstColumn="1" w:lastColumn="0" w:noHBand="0" w:noVBand="1"/>
        </w:tblPrEx>
        <w:tc>
          <w:tcPr>
            <w:tcW w:w="2660" w:type="dxa"/>
            <w:shd w:val="clear" w:color="auto" w:fill="auto"/>
          </w:tcPr>
          <w:p w14:paraId="42EC281D" w14:textId="77C6DCAF" w:rsidR="00D7476F" w:rsidRPr="004F2082" w:rsidRDefault="00D5412B" w:rsidP="009E2C95">
            <w:pPr>
              <w:jc w:val="both"/>
              <w:rPr>
                <w:rFonts w:eastAsia="Cambria" w:cs="Times New Roman"/>
              </w:rPr>
            </w:pPr>
            <w:r w:rsidRPr="004F2082">
              <w:t xml:space="preserve">Familial </w:t>
            </w:r>
            <w:r w:rsidR="00D7476F" w:rsidRPr="004F2082">
              <w:t xml:space="preserve">aggregation of CMD </w:t>
            </w:r>
          </w:p>
        </w:tc>
        <w:tc>
          <w:tcPr>
            <w:tcW w:w="1526" w:type="dxa"/>
            <w:shd w:val="clear" w:color="auto" w:fill="auto"/>
            <w:vAlign w:val="center"/>
          </w:tcPr>
          <w:p w14:paraId="78CBCA7B" w14:textId="77777777" w:rsidR="00D7476F" w:rsidRPr="004F2082" w:rsidRDefault="00D7476F" w:rsidP="009E2C95">
            <w:pPr>
              <w:jc w:val="both"/>
              <w:rPr>
                <w:rFonts w:cs="SAS Monospace"/>
              </w:rPr>
            </w:pPr>
          </w:p>
        </w:tc>
        <w:tc>
          <w:tcPr>
            <w:tcW w:w="2268" w:type="dxa"/>
            <w:shd w:val="clear" w:color="auto" w:fill="auto"/>
            <w:vAlign w:val="center"/>
          </w:tcPr>
          <w:p w14:paraId="3D23CAB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53 (1.06-2.21)</w:t>
            </w:r>
          </w:p>
        </w:tc>
        <w:tc>
          <w:tcPr>
            <w:tcW w:w="2268" w:type="dxa"/>
            <w:shd w:val="clear" w:color="auto" w:fill="auto"/>
            <w:vAlign w:val="center"/>
          </w:tcPr>
          <w:p w14:paraId="2125B0D2"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53 (2.14-3.00)</w:t>
            </w:r>
          </w:p>
        </w:tc>
        <w:tc>
          <w:tcPr>
            <w:tcW w:w="2268" w:type="dxa"/>
            <w:shd w:val="clear" w:color="auto" w:fill="auto"/>
            <w:vAlign w:val="center"/>
          </w:tcPr>
          <w:p w14:paraId="3DFD1AF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78 (1.36-2.33)</w:t>
            </w:r>
          </w:p>
        </w:tc>
        <w:tc>
          <w:tcPr>
            <w:tcW w:w="2268" w:type="dxa"/>
            <w:shd w:val="clear" w:color="auto" w:fill="auto"/>
            <w:vAlign w:val="center"/>
          </w:tcPr>
          <w:p w14:paraId="31FF614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77 (1.52-2.06)</w:t>
            </w:r>
          </w:p>
        </w:tc>
        <w:tc>
          <w:tcPr>
            <w:tcW w:w="2268" w:type="dxa"/>
            <w:shd w:val="clear" w:color="auto" w:fill="auto"/>
            <w:vAlign w:val="center"/>
          </w:tcPr>
          <w:p w14:paraId="2D4480F8" w14:textId="77777777" w:rsidR="00D7476F" w:rsidRPr="004F2082" w:rsidRDefault="00D7476F" w:rsidP="009E2C95">
            <w:pPr>
              <w:jc w:val="both"/>
              <w:rPr>
                <w:rFonts w:cs="SAS Monospace"/>
              </w:rPr>
            </w:pPr>
            <w:r w:rsidRPr="004F2082">
              <w:rPr>
                <w:rFonts w:cs="SAS Monospace"/>
              </w:rPr>
              <w:t>2.14 (1.60-2.86)</w:t>
            </w:r>
          </w:p>
        </w:tc>
      </w:tr>
      <w:tr w:rsidR="009E2C95" w:rsidRPr="004F2082" w14:paraId="5525E430" w14:textId="77777777">
        <w:tblPrEx>
          <w:tblLook w:val="04A0" w:firstRow="1" w:lastRow="0" w:firstColumn="1" w:lastColumn="0" w:noHBand="0" w:noVBand="1"/>
        </w:tblPrEx>
        <w:tc>
          <w:tcPr>
            <w:tcW w:w="2660" w:type="dxa"/>
            <w:shd w:val="clear" w:color="auto" w:fill="auto"/>
          </w:tcPr>
          <w:p w14:paraId="03BA94A9" w14:textId="49DC7B8F" w:rsidR="00D7476F" w:rsidRPr="004F2082" w:rsidRDefault="00D5412B" w:rsidP="009E2C95">
            <w:pPr>
              <w:jc w:val="both"/>
              <w:rPr>
                <w:rFonts w:eastAsia="Times New Roman" w:cs="Times New Roman"/>
              </w:rPr>
            </w:pPr>
            <w:r w:rsidRPr="004F2082">
              <w:t>Trauma below age of 10</w:t>
            </w:r>
          </w:p>
        </w:tc>
        <w:tc>
          <w:tcPr>
            <w:tcW w:w="1526" w:type="dxa"/>
            <w:shd w:val="clear" w:color="auto" w:fill="auto"/>
            <w:vAlign w:val="center"/>
          </w:tcPr>
          <w:p w14:paraId="27E5B97D" w14:textId="77777777" w:rsidR="00D7476F" w:rsidRPr="004F2082" w:rsidRDefault="00D7476F" w:rsidP="009E2C95">
            <w:pPr>
              <w:jc w:val="both"/>
              <w:rPr>
                <w:rFonts w:cs="SAS Monospace"/>
              </w:rPr>
            </w:pPr>
          </w:p>
        </w:tc>
        <w:tc>
          <w:tcPr>
            <w:tcW w:w="2268" w:type="dxa"/>
            <w:tcBorders>
              <w:bottom w:val="single" w:sz="4" w:space="0" w:color="auto"/>
            </w:tcBorders>
            <w:shd w:val="clear" w:color="auto" w:fill="auto"/>
            <w:vAlign w:val="center"/>
          </w:tcPr>
          <w:p w14:paraId="3309BCB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7 (0.86-2.50)</w:t>
            </w:r>
          </w:p>
        </w:tc>
        <w:tc>
          <w:tcPr>
            <w:tcW w:w="2268" w:type="dxa"/>
            <w:tcBorders>
              <w:bottom w:val="single" w:sz="4" w:space="0" w:color="auto"/>
            </w:tcBorders>
            <w:shd w:val="clear" w:color="auto" w:fill="auto"/>
            <w:vAlign w:val="center"/>
          </w:tcPr>
          <w:p w14:paraId="1798825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8 (0.73-1.58)</w:t>
            </w:r>
          </w:p>
        </w:tc>
        <w:tc>
          <w:tcPr>
            <w:tcW w:w="2268" w:type="dxa"/>
            <w:tcBorders>
              <w:bottom w:val="single" w:sz="4" w:space="0" w:color="auto"/>
            </w:tcBorders>
            <w:shd w:val="clear" w:color="auto" w:fill="auto"/>
            <w:vAlign w:val="center"/>
          </w:tcPr>
          <w:p w14:paraId="50CCBAE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1 (0.73-1.71)</w:t>
            </w:r>
          </w:p>
        </w:tc>
        <w:tc>
          <w:tcPr>
            <w:tcW w:w="2268" w:type="dxa"/>
            <w:tcBorders>
              <w:bottom w:val="single" w:sz="4" w:space="0" w:color="auto"/>
            </w:tcBorders>
            <w:shd w:val="clear" w:color="auto" w:fill="auto"/>
            <w:vAlign w:val="center"/>
          </w:tcPr>
          <w:p w14:paraId="592B7A2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2 (0.76-1.64)</w:t>
            </w:r>
          </w:p>
        </w:tc>
        <w:tc>
          <w:tcPr>
            <w:tcW w:w="2268" w:type="dxa"/>
            <w:tcBorders>
              <w:bottom w:val="single" w:sz="4" w:space="0" w:color="auto"/>
            </w:tcBorders>
            <w:shd w:val="clear" w:color="auto" w:fill="auto"/>
            <w:vAlign w:val="center"/>
          </w:tcPr>
          <w:p w14:paraId="73F9E728" w14:textId="77777777" w:rsidR="00D7476F" w:rsidRPr="004F2082" w:rsidRDefault="00D7476F" w:rsidP="009E2C95">
            <w:pPr>
              <w:jc w:val="both"/>
              <w:rPr>
                <w:rFonts w:cs="SAS Monospace"/>
              </w:rPr>
            </w:pPr>
            <w:r w:rsidRPr="004F2082">
              <w:rPr>
                <w:rFonts w:cs="SAS Monospace"/>
              </w:rPr>
              <w:t>1.40 (0.86-2.27)</w:t>
            </w:r>
          </w:p>
        </w:tc>
      </w:tr>
      <w:tr w:rsidR="009E2C95" w:rsidRPr="004F2082" w14:paraId="3EAAA38B" w14:textId="77777777">
        <w:tblPrEx>
          <w:tblLook w:val="04A0" w:firstRow="1" w:lastRow="0" w:firstColumn="1" w:lastColumn="0" w:noHBand="0" w:noVBand="1"/>
        </w:tblPrEx>
        <w:tc>
          <w:tcPr>
            <w:tcW w:w="2660" w:type="dxa"/>
            <w:shd w:val="clear" w:color="auto" w:fill="auto"/>
          </w:tcPr>
          <w:p w14:paraId="29AFEC9E" w14:textId="19C37626" w:rsidR="00D7476F" w:rsidRPr="004F2082" w:rsidRDefault="00D5412B" w:rsidP="009E2C95">
            <w:pPr>
              <w:jc w:val="both"/>
              <w:rPr>
                <w:rFonts w:eastAsia="Times New Roman" w:cs="Times New Roman"/>
              </w:rPr>
            </w:pPr>
            <w:r w:rsidRPr="004F2082">
              <w:t xml:space="preserve">Childhood adversities </w:t>
            </w:r>
          </w:p>
        </w:tc>
        <w:tc>
          <w:tcPr>
            <w:tcW w:w="1526" w:type="dxa"/>
            <w:shd w:val="clear" w:color="auto" w:fill="auto"/>
            <w:vAlign w:val="center"/>
          </w:tcPr>
          <w:p w14:paraId="5D152171" w14:textId="77777777" w:rsidR="00D7476F" w:rsidRPr="004F2082" w:rsidRDefault="00D7476F" w:rsidP="009E2C95">
            <w:pPr>
              <w:jc w:val="both"/>
              <w:rPr>
                <w:rFonts w:cs="SAS Monospace"/>
              </w:rPr>
            </w:pPr>
          </w:p>
        </w:tc>
        <w:tc>
          <w:tcPr>
            <w:tcW w:w="2268" w:type="dxa"/>
            <w:shd w:val="clear" w:color="auto" w:fill="auto"/>
            <w:vAlign w:val="center"/>
          </w:tcPr>
          <w:p w14:paraId="0EB0E72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78 (2.12-3.65)</w:t>
            </w:r>
          </w:p>
        </w:tc>
        <w:tc>
          <w:tcPr>
            <w:tcW w:w="2268" w:type="dxa"/>
            <w:shd w:val="clear" w:color="auto" w:fill="auto"/>
            <w:vAlign w:val="center"/>
          </w:tcPr>
          <w:p w14:paraId="33A0D41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52 (1.26-1.83)</w:t>
            </w:r>
          </w:p>
        </w:tc>
        <w:tc>
          <w:tcPr>
            <w:tcW w:w="2268" w:type="dxa"/>
            <w:shd w:val="clear" w:color="auto" w:fill="auto"/>
            <w:vAlign w:val="center"/>
          </w:tcPr>
          <w:p w14:paraId="3BF4E858"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91 (1.55-2.36)</w:t>
            </w:r>
          </w:p>
        </w:tc>
        <w:tc>
          <w:tcPr>
            <w:tcW w:w="2268" w:type="dxa"/>
            <w:shd w:val="clear" w:color="auto" w:fill="auto"/>
            <w:vAlign w:val="center"/>
          </w:tcPr>
          <w:p w14:paraId="3D82531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89 (1.59-2.25)</w:t>
            </w:r>
          </w:p>
        </w:tc>
        <w:tc>
          <w:tcPr>
            <w:tcW w:w="2268" w:type="dxa"/>
            <w:shd w:val="clear" w:color="auto" w:fill="auto"/>
            <w:vAlign w:val="center"/>
          </w:tcPr>
          <w:p w14:paraId="4BBA21AC" w14:textId="77777777" w:rsidR="00D7476F" w:rsidRPr="004F2082" w:rsidRDefault="00D7476F" w:rsidP="009E2C95">
            <w:pPr>
              <w:jc w:val="both"/>
              <w:rPr>
                <w:rFonts w:cs="SAS Monospace"/>
              </w:rPr>
            </w:pPr>
            <w:r w:rsidRPr="004F2082">
              <w:rPr>
                <w:rFonts w:cs="SAS Monospace"/>
              </w:rPr>
              <w:t>1.83 (1.46-2.29)</w:t>
            </w:r>
          </w:p>
        </w:tc>
      </w:tr>
      <w:tr w:rsidR="009E2C95" w:rsidRPr="004F2082" w14:paraId="77A7DF3F" w14:textId="77777777">
        <w:tblPrEx>
          <w:tblLook w:val="04A0" w:firstRow="1" w:lastRow="0" w:firstColumn="1" w:lastColumn="0" w:noHBand="0" w:noVBand="1"/>
        </w:tblPrEx>
        <w:tc>
          <w:tcPr>
            <w:tcW w:w="2660" w:type="dxa"/>
            <w:shd w:val="clear" w:color="auto" w:fill="auto"/>
          </w:tcPr>
          <w:p w14:paraId="3350E017" w14:textId="4028BE02" w:rsidR="00D7476F" w:rsidRPr="004F2082" w:rsidRDefault="00D5412B" w:rsidP="009E2C95">
            <w:pPr>
              <w:jc w:val="both"/>
              <w:rPr>
                <w:rFonts w:eastAsia="Times New Roman" w:cs="Times New Roman"/>
              </w:rPr>
            </w:pPr>
            <w:r w:rsidRPr="004F2082">
              <w:t>Streptococcal infections</w:t>
            </w:r>
          </w:p>
        </w:tc>
        <w:tc>
          <w:tcPr>
            <w:tcW w:w="1526" w:type="dxa"/>
            <w:shd w:val="clear" w:color="auto" w:fill="auto"/>
            <w:vAlign w:val="center"/>
          </w:tcPr>
          <w:p w14:paraId="40B1AEF8" w14:textId="4FFDB070" w:rsidR="00D7476F" w:rsidRPr="004F2082" w:rsidRDefault="00997C9B" w:rsidP="009E2C95">
            <w:pPr>
              <w:jc w:val="both"/>
              <w:rPr>
                <w:rFonts w:cs="SAS Monospace"/>
              </w:rPr>
            </w:pPr>
            <w:r w:rsidRPr="004F2082">
              <w:rPr>
                <w:rFonts w:cs="SAS Monospace"/>
              </w:rPr>
              <w:t>Women nested</w:t>
            </w:r>
          </w:p>
        </w:tc>
        <w:tc>
          <w:tcPr>
            <w:tcW w:w="2268" w:type="dxa"/>
            <w:tcBorders>
              <w:bottom w:val="single" w:sz="4" w:space="0" w:color="auto"/>
            </w:tcBorders>
            <w:shd w:val="clear" w:color="auto" w:fill="auto"/>
            <w:vAlign w:val="center"/>
          </w:tcPr>
          <w:p w14:paraId="7B92270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69 (0.29-1.67)</w:t>
            </w:r>
          </w:p>
        </w:tc>
        <w:tc>
          <w:tcPr>
            <w:tcW w:w="2268" w:type="dxa"/>
            <w:shd w:val="clear" w:color="auto" w:fill="auto"/>
            <w:vAlign w:val="center"/>
          </w:tcPr>
          <w:p w14:paraId="30F0F81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5 (0.76-1.73)</w:t>
            </w:r>
          </w:p>
        </w:tc>
        <w:tc>
          <w:tcPr>
            <w:tcW w:w="2268" w:type="dxa"/>
            <w:shd w:val="clear" w:color="auto" w:fill="auto"/>
            <w:vAlign w:val="center"/>
          </w:tcPr>
          <w:p w14:paraId="276A403B"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2 (0.84-2.07)</w:t>
            </w:r>
          </w:p>
        </w:tc>
        <w:tc>
          <w:tcPr>
            <w:tcW w:w="2268" w:type="dxa"/>
            <w:shd w:val="clear" w:color="auto" w:fill="auto"/>
            <w:vAlign w:val="center"/>
          </w:tcPr>
          <w:p w14:paraId="322EE1E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1 (0.60-1.36)</w:t>
            </w:r>
          </w:p>
        </w:tc>
        <w:tc>
          <w:tcPr>
            <w:tcW w:w="2268" w:type="dxa"/>
            <w:shd w:val="clear" w:color="auto" w:fill="auto"/>
            <w:vAlign w:val="center"/>
          </w:tcPr>
          <w:p w14:paraId="4B9D969D" w14:textId="77777777" w:rsidR="00D7476F" w:rsidRPr="004F2082" w:rsidRDefault="00D7476F" w:rsidP="009E2C95">
            <w:pPr>
              <w:jc w:val="both"/>
              <w:rPr>
                <w:rFonts w:cs="SAS Monospace"/>
              </w:rPr>
            </w:pPr>
            <w:r w:rsidRPr="004F2082">
              <w:rPr>
                <w:rFonts w:cs="SAS Monospace"/>
              </w:rPr>
              <w:t>0.87 (0.42-1.82)</w:t>
            </w:r>
          </w:p>
        </w:tc>
      </w:tr>
      <w:tr w:rsidR="009E2C95" w:rsidRPr="004F2082" w14:paraId="2BD66F6D" w14:textId="77777777">
        <w:tblPrEx>
          <w:tblLook w:val="04A0" w:firstRow="1" w:lastRow="0" w:firstColumn="1" w:lastColumn="0" w:noHBand="0" w:noVBand="1"/>
        </w:tblPrEx>
        <w:tc>
          <w:tcPr>
            <w:tcW w:w="2660" w:type="dxa"/>
            <w:shd w:val="clear" w:color="auto" w:fill="auto"/>
          </w:tcPr>
          <w:p w14:paraId="7E2C6866" w14:textId="77777777" w:rsidR="00D7476F" w:rsidRPr="004F2082" w:rsidRDefault="00D7476F" w:rsidP="009E2C95">
            <w:pPr>
              <w:jc w:val="both"/>
            </w:pPr>
          </w:p>
        </w:tc>
        <w:tc>
          <w:tcPr>
            <w:tcW w:w="1526" w:type="dxa"/>
            <w:shd w:val="clear" w:color="auto" w:fill="auto"/>
            <w:vAlign w:val="center"/>
          </w:tcPr>
          <w:p w14:paraId="08ADFC48" w14:textId="4477920F" w:rsidR="00D7476F" w:rsidRPr="004F2082" w:rsidRDefault="00997C9B" w:rsidP="009E2C95">
            <w:pPr>
              <w:jc w:val="both"/>
              <w:rPr>
                <w:rFonts w:cs="SAS Monospace"/>
              </w:rPr>
            </w:pPr>
            <w:r w:rsidRPr="004F2082">
              <w:rPr>
                <w:rFonts w:cs="SAS Monospace"/>
              </w:rPr>
              <w:t>Men nested</w:t>
            </w:r>
          </w:p>
        </w:tc>
        <w:tc>
          <w:tcPr>
            <w:tcW w:w="2268" w:type="dxa"/>
            <w:shd w:val="clear" w:color="auto" w:fill="auto"/>
            <w:vAlign w:val="center"/>
          </w:tcPr>
          <w:p w14:paraId="15B406F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98 (1.08-3.66)</w:t>
            </w:r>
          </w:p>
        </w:tc>
        <w:tc>
          <w:tcPr>
            <w:tcW w:w="2268" w:type="dxa"/>
            <w:tcBorders>
              <w:bottom w:val="single" w:sz="4" w:space="0" w:color="auto"/>
            </w:tcBorders>
            <w:shd w:val="clear" w:color="auto" w:fill="auto"/>
            <w:vAlign w:val="center"/>
          </w:tcPr>
          <w:p w14:paraId="367AE22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8 (0.60-1.92)</w:t>
            </w:r>
          </w:p>
        </w:tc>
        <w:tc>
          <w:tcPr>
            <w:tcW w:w="2268" w:type="dxa"/>
            <w:tcBorders>
              <w:bottom w:val="single" w:sz="4" w:space="0" w:color="auto"/>
            </w:tcBorders>
            <w:shd w:val="clear" w:color="auto" w:fill="auto"/>
            <w:vAlign w:val="center"/>
          </w:tcPr>
          <w:p w14:paraId="2343D302"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4 (0.51-2.09)</w:t>
            </w:r>
          </w:p>
        </w:tc>
        <w:tc>
          <w:tcPr>
            <w:tcW w:w="2268" w:type="dxa"/>
            <w:shd w:val="clear" w:color="auto" w:fill="auto"/>
            <w:vAlign w:val="center"/>
          </w:tcPr>
          <w:p w14:paraId="7C02B47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67 (0.40-1.12)</w:t>
            </w:r>
          </w:p>
        </w:tc>
        <w:tc>
          <w:tcPr>
            <w:tcW w:w="2268" w:type="dxa"/>
            <w:shd w:val="clear" w:color="auto" w:fill="auto"/>
            <w:vAlign w:val="center"/>
          </w:tcPr>
          <w:p w14:paraId="0ED210AD" w14:textId="77777777" w:rsidR="00D7476F" w:rsidRPr="004F2082" w:rsidRDefault="00D7476F" w:rsidP="009E2C95">
            <w:pPr>
              <w:jc w:val="both"/>
              <w:rPr>
                <w:rFonts w:cs="SAS Monospace"/>
              </w:rPr>
            </w:pPr>
            <w:r w:rsidRPr="004F2082">
              <w:rPr>
                <w:rFonts w:cs="SAS Monospace"/>
              </w:rPr>
              <w:t>0.78 (0.44-1.39)</w:t>
            </w:r>
          </w:p>
        </w:tc>
      </w:tr>
      <w:tr w:rsidR="009E2C95" w:rsidRPr="004F2082" w14:paraId="64308AEB" w14:textId="77777777">
        <w:tblPrEx>
          <w:tblLook w:val="04A0" w:firstRow="1" w:lastRow="0" w:firstColumn="1" w:lastColumn="0" w:noHBand="0" w:noVBand="1"/>
        </w:tblPrEx>
        <w:tc>
          <w:tcPr>
            <w:tcW w:w="2660" w:type="dxa"/>
            <w:shd w:val="clear" w:color="auto" w:fill="auto"/>
          </w:tcPr>
          <w:p w14:paraId="5C7D7360" w14:textId="17101C86" w:rsidR="00D7476F" w:rsidRPr="004F2082" w:rsidRDefault="00D5412B" w:rsidP="009E2C95">
            <w:pPr>
              <w:jc w:val="both"/>
              <w:rPr>
                <w:rFonts w:eastAsia="Times New Roman" w:cs="Times New Roman"/>
              </w:rPr>
            </w:pPr>
            <w:r w:rsidRPr="004F2082">
              <w:t xml:space="preserve">Mumps, measles, </w:t>
            </w:r>
            <w:r w:rsidR="00D7476F" w:rsidRPr="004F2082">
              <w:t>rubella</w:t>
            </w:r>
          </w:p>
        </w:tc>
        <w:tc>
          <w:tcPr>
            <w:tcW w:w="1526" w:type="dxa"/>
            <w:shd w:val="clear" w:color="auto" w:fill="auto"/>
            <w:vAlign w:val="center"/>
          </w:tcPr>
          <w:p w14:paraId="53C00E5A" w14:textId="24A7D78A" w:rsidR="00D7476F" w:rsidRPr="004F2082" w:rsidRDefault="00997C9B" w:rsidP="009E2C95">
            <w:pPr>
              <w:jc w:val="both"/>
              <w:rPr>
                <w:rFonts w:cs="SAS Monospace"/>
              </w:rPr>
            </w:pPr>
            <w:r w:rsidRPr="004F2082">
              <w:rPr>
                <w:rFonts w:cs="SAS Monospace"/>
              </w:rPr>
              <w:t>Women nested</w:t>
            </w:r>
          </w:p>
        </w:tc>
        <w:tc>
          <w:tcPr>
            <w:tcW w:w="2268" w:type="dxa"/>
            <w:tcBorders>
              <w:bottom w:val="single" w:sz="4" w:space="0" w:color="auto"/>
            </w:tcBorders>
            <w:shd w:val="clear" w:color="auto" w:fill="auto"/>
            <w:vAlign w:val="center"/>
          </w:tcPr>
          <w:p w14:paraId="09F382CB"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6 (0.58-2.32)</w:t>
            </w:r>
          </w:p>
        </w:tc>
        <w:tc>
          <w:tcPr>
            <w:tcW w:w="2268" w:type="dxa"/>
            <w:tcBorders>
              <w:bottom w:val="single" w:sz="4" w:space="0" w:color="auto"/>
              <w:right w:val="nil"/>
            </w:tcBorders>
            <w:shd w:val="clear" w:color="auto" w:fill="auto"/>
            <w:vAlign w:val="center"/>
          </w:tcPr>
          <w:p w14:paraId="5DED4F08"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6 (1.01-2.10)</w:t>
            </w:r>
          </w:p>
        </w:tc>
        <w:tc>
          <w:tcPr>
            <w:tcW w:w="2268" w:type="dxa"/>
            <w:tcBorders>
              <w:left w:val="nil"/>
            </w:tcBorders>
            <w:shd w:val="clear" w:color="auto" w:fill="auto"/>
            <w:vAlign w:val="center"/>
          </w:tcPr>
          <w:p w14:paraId="73FDC2F7"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81 (1.12-2.90)</w:t>
            </w:r>
          </w:p>
        </w:tc>
        <w:tc>
          <w:tcPr>
            <w:tcW w:w="2268" w:type="dxa"/>
            <w:shd w:val="clear" w:color="auto" w:fill="auto"/>
            <w:vAlign w:val="center"/>
          </w:tcPr>
          <w:p w14:paraId="692D6E7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7 (0.70-1.35)</w:t>
            </w:r>
          </w:p>
        </w:tc>
        <w:tc>
          <w:tcPr>
            <w:tcW w:w="2268" w:type="dxa"/>
            <w:shd w:val="clear" w:color="auto" w:fill="auto"/>
            <w:vAlign w:val="center"/>
          </w:tcPr>
          <w:p w14:paraId="0EF4E637" w14:textId="77777777" w:rsidR="00D7476F" w:rsidRPr="004F2082" w:rsidRDefault="00D7476F" w:rsidP="009E2C95">
            <w:pPr>
              <w:jc w:val="both"/>
              <w:rPr>
                <w:rFonts w:cs="SAS Monospace"/>
              </w:rPr>
            </w:pPr>
            <w:r w:rsidRPr="004F2082">
              <w:rPr>
                <w:rFonts w:cs="SAS Monospace"/>
              </w:rPr>
              <w:t>1.62 (0.79-3.29)</w:t>
            </w:r>
          </w:p>
        </w:tc>
      </w:tr>
      <w:tr w:rsidR="009E2C95" w:rsidRPr="004F2082" w14:paraId="6647FC12" w14:textId="77777777">
        <w:tblPrEx>
          <w:tblLook w:val="04A0" w:firstRow="1" w:lastRow="0" w:firstColumn="1" w:lastColumn="0" w:noHBand="0" w:noVBand="1"/>
        </w:tblPrEx>
        <w:tc>
          <w:tcPr>
            <w:tcW w:w="2660" w:type="dxa"/>
            <w:shd w:val="clear" w:color="auto" w:fill="auto"/>
          </w:tcPr>
          <w:p w14:paraId="354E4964" w14:textId="77777777" w:rsidR="00D7476F" w:rsidRPr="004F2082" w:rsidRDefault="00D7476F" w:rsidP="009E2C95">
            <w:pPr>
              <w:jc w:val="both"/>
            </w:pPr>
          </w:p>
        </w:tc>
        <w:tc>
          <w:tcPr>
            <w:tcW w:w="1526" w:type="dxa"/>
            <w:shd w:val="clear" w:color="auto" w:fill="auto"/>
            <w:vAlign w:val="center"/>
          </w:tcPr>
          <w:p w14:paraId="17624A03" w14:textId="0710289F" w:rsidR="00D7476F" w:rsidRPr="004F2082" w:rsidRDefault="00997C9B" w:rsidP="009E2C95">
            <w:pPr>
              <w:jc w:val="both"/>
              <w:rPr>
                <w:rFonts w:cs="SAS Monospace"/>
              </w:rPr>
            </w:pPr>
            <w:r w:rsidRPr="004F2082">
              <w:rPr>
                <w:rFonts w:cs="SAS Monospace"/>
              </w:rPr>
              <w:t>Men nested</w:t>
            </w:r>
          </w:p>
        </w:tc>
        <w:tc>
          <w:tcPr>
            <w:tcW w:w="2268" w:type="dxa"/>
            <w:tcBorders>
              <w:bottom w:val="single" w:sz="4" w:space="0" w:color="auto"/>
            </w:tcBorders>
            <w:shd w:val="clear" w:color="auto" w:fill="auto"/>
            <w:vAlign w:val="center"/>
          </w:tcPr>
          <w:p w14:paraId="30BE0FE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7 (0.88-2.45)</w:t>
            </w:r>
          </w:p>
        </w:tc>
        <w:tc>
          <w:tcPr>
            <w:tcW w:w="2268" w:type="dxa"/>
            <w:shd w:val="clear" w:color="auto" w:fill="auto"/>
            <w:vAlign w:val="center"/>
          </w:tcPr>
          <w:p w14:paraId="067527A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9 (0.88-1.91)</w:t>
            </w:r>
          </w:p>
        </w:tc>
        <w:tc>
          <w:tcPr>
            <w:tcW w:w="2268" w:type="dxa"/>
            <w:tcBorders>
              <w:bottom w:val="single" w:sz="4" w:space="0" w:color="auto"/>
            </w:tcBorders>
            <w:shd w:val="clear" w:color="auto" w:fill="auto"/>
            <w:vAlign w:val="center"/>
          </w:tcPr>
          <w:p w14:paraId="577FDD0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6 (0.62-1.49)</w:t>
            </w:r>
          </w:p>
        </w:tc>
        <w:tc>
          <w:tcPr>
            <w:tcW w:w="2268" w:type="dxa"/>
            <w:tcBorders>
              <w:bottom w:val="single" w:sz="4" w:space="0" w:color="auto"/>
            </w:tcBorders>
            <w:shd w:val="clear" w:color="auto" w:fill="auto"/>
            <w:vAlign w:val="center"/>
          </w:tcPr>
          <w:p w14:paraId="5F4E624D"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2 (0.83-1.52)</w:t>
            </w:r>
          </w:p>
        </w:tc>
        <w:tc>
          <w:tcPr>
            <w:tcW w:w="2268" w:type="dxa"/>
            <w:shd w:val="clear" w:color="auto" w:fill="auto"/>
            <w:vAlign w:val="center"/>
          </w:tcPr>
          <w:p w14:paraId="5D1E163D" w14:textId="77777777" w:rsidR="00D7476F" w:rsidRPr="004F2082" w:rsidRDefault="00D7476F" w:rsidP="009E2C95">
            <w:pPr>
              <w:jc w:val="both"/>
              <w:rPr>
                <w:rFonts w:cs="SAS Monospace"/>
              </w:rPr>
            </w:pPr>
            <w:r w:rsidRPr="004F2082">
              <w:rPr>
                <w:rFonts w:cs="SAS Monospace"/>
              </w:rPr>
              <w:t>1.04 (0.74-1.46)</w:t>
            </w:r>
          </w:p>
        </w:tc>
      </w:tr>
      <w:tr w:rsidR="009E2C95" w:rsidRPr="004F2082" w14:paraId="4319AC09" w14:textId="77777777" w:rsidTr="00CA424D">
        <w:tblPrEx>
          <w:tblLook w:val="04A0" w:firstRow="1" w:lastRow="0" w:firstColumn="1" w:lastColumn="0" w:noHBand="0" w:noVBand="1"/>
        </w:tblPrEx>
        <w:tc>
          <w:tcPr>
            <w:tcW w:w="2660" w:type="dxa"/>
            <w:shd w:val="clear" w:color="auto" w:fill="auto"/>
          </w:tcPr>
          <w:p w14:paraId="729E3D8A" w14:textId="3C4D428B" w:rsidR="00D7476F" w:rsidRPr="004F2082" w:rsidRDefault="00D5412B" w:rsidP="009E2C95">
            <w:pPr>
              <w:jc w:val="both"/>
              <w:rPr>
                <w:rFonts w:eastAsia="Times New Roman" w:cs="Times New Roman"/>
              </w:rPr>
            </w:pPr>
            <w:r w:rsidRPr="004F2082">
              <w:t>Peptic ulcer and gastritis</w:t>
            </w:r>
          </w:p>
        </w:tc>
        <w:tc>
          <w:tcPr>
            <w:tcW w:w="1526" w:type="dxa"/>
            <w:shd w:val="clear" w:color="auto" w:fill="auto"/>
            <w:vAlign w:val="center"/>
          </w:tcPr>
          <w:p w14:paraId="3BABD2C4" w14:textId="34462CB6" w:rsidR="00D7476F" w:rsidRPr="004F2082" w:rsidRDefault="00997C9B" w:rsidP="009E2C95">
            <w:pPr>
              <w:jc w:val="both"/>
              <w:rPr>
                <w:rFonts w:cs="SAS Monospace"/>
              </w:rPr>
            </w:pPr>
            <w:r w:rsidRPr="004F2082">
              <w:rPr>
                <w:rFonts w:cs="SAS Monospace"/>
              </w:rPr>
              <w:t>Women nested</w:t>
            </w:r>
          </w:p>
        </w:tc>
        <w:tc>
          <w:tcPr>
            <w:tcW w:w="2268" w:type="dxa"/>
            <w:tcBorders>
              <w:bottom w:val="single" w:sz="4" w:space="0" w:color="auto"/>
            </w:tcBorders>
            <w:shd w:val="clear" w:color="auto" w:fill="auto"/>
            <w:vAlign w:val="center"/>
          </w:tcPr>
          <w:p w14:paraId="49C177F4"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72 (0.88-3.34)</w:t>
            </w:r>
          </w:p>
        </w:tc>
        <w:tc>
          <w:tcPr>
            <w:tcW w:w="2268" w:type="dxa"/>
            <w:tcBorders>
              <w:bottom w:val="single" w:sz="4" w:space="0" w:color="auto"/>
            </w:tcBorders>
            <w:shd w:val="clear" w:color="auto" w:fill="auto"/>
            <w:vAlign w:val="center"/>
          </w:tcPr>
          <w:p w14:paraId="1E23A1D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7 (0.63-1.49)</w:t>
            </w:r>
          </w:p>
        </w:tc>
        <w:tc>
          <w:tcPr>
            <w:tcW w:w="2268" w:type="dxa"/>
            <w:tcBorders>
              <w:right w:val="nil"/>
            </w:tcBorders>
            <w:shd w:val="clear" w:color="auto" w:fill="auto"/>
            <w:vAlign w:val="center"/>
          </w:tcPr>
          <w:p w14:paraId="580357B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60 (1.02-2.51)</w:t>
            </w:r>
          </w:p>
        </w:tc>
        <w:tc>
          <w:tcPr>
            <w:tcW w:w="2268" w:type="dxa"/>
            <w:tcBorders>
              <w:left w:val="nil"/>
              <w:bottom w:val="single" w:sz="4" w:space="0" w:color="auto"/>
            </w:tcBorders>
            <w:shd w:val="clear" w:color="auto" w:fill="auto"/>
            <w:vAlign w:val="center"/>
          </w:tcPr>
          <w:p w14:paraId="134804C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58 (1.02-2.46)</w:t>
            </w:r>
          </w:p>
        </w:tc>
        <w:tc>
          <w:tcPr>
            <w:tcW w:w="2268" w:type="dxa"/>
            <w:tcBorders>
              <w:bottom w:val="single" w:sz="4" w:space="0" w:color="auto"/>
            </w:tcBorders>
            <w:shd w:val="clear" w:color="auto" w:fill="auto"/>
            <w:vAlign w:val="center"/>
          </w:tcPr>
          <w:p w14:paraId="4CED3511" w14:textId="77777777" w:rsidR="00D7476F" w:rsidRPr="004F2082" w:rsidRDefault="00D7476F" w:rsidP="009E2C95">
            <w:pPr>
              <w:jc w:val="both"/>
              <w:rPr>
                <w:rFonts w:cs="SAS Monospace"/>
              </w:rPr>
            </w:pPr>
            <w:r w:rsidRPr="004F2082">
              <w:rPr>
                <w:rFonts w:cs="SAS Monospace"/>
              </w:rPr>
              <w:t>1.19 (0.61-2.35)</w:t>
            </w:r>
          </w:p>
        </w:tc>
      </w:tr>
      <w:tr w:rsidR="009E2C95" w:rsidRPr="004F2082" w14:paraId="275080A5" w14:textId="77777777" w:rsidTr="00CA424D">
        <w:tblPrEx>
          <w:tblLook w:val="04A0" w:firstRow="1" w:lastRow="0" w:firstColumn="1" w:lastColumn="0" w:noHBand="0" w:noVBand="1"/>
        </w:tblPrEx>
        <w:tc>
          <w:tcPr>
            <w:tcW w:w="2660" w:type="dxa"/>
            <w:shd w:val="clear" w:color="auto" w:fill="auto"/>
          </w:tcPr>
          <w:p w14:paraId="4AE9AD76" w14:textId="77777777" w:rsidR="00D7476F" w:rsidRPr="004F2082" w:rsidRDefault="00D7476F" w:rsidP="009E2C95">
            <w:pPr>
              <w:jc w:val="both"/>
            </w:pPr>
          </w:p>
        </w:tc>
        <w:tc>
          <w:tcPr>
            <w:tcW w:w="1526" w:type="dxa"/>
            <w:shd w:val="clear" w:color="auto" w:fill="auto"/>
            <w:vAlign w:val="center"/>
          </w:tcPr>
          <w:p w14:paraId="01B059B1" w14:textId="1C29C9B6" w:rsidR="00D7476F" w:rsidRPr="004F2082" w:rsidRDefault="00997C9B" w:rsidP="009E2C95">
            <w:pPr>
              <w:jc w:val="both"/>
              <w:rPr>
                <w:rFonts w:cs="SAS Monospace"/>
              </w:rPr>
            </w:pPr>
            <w:r w:rsidRPr="004F2082">
              <w:rPr>
                <w:rFonts w:cs="SAS Monospace"/>
              </w:rPr>
              <w:t>Men nested</w:t>
            </w:r>
          </w:p>
        </w:tc>
        <w:tc>
          <w:tcPr>
            <w:tcW w:w="2268" w:type="dxa"/>
            <w:tcBorders>
              <w:right w:val="single" w:sz="4" w:space="0" w:color="auto"/>
            </w:tcBorders>
            <w:shd w:val="clear" w:color="auto" w:fill="auto"/>
            <w:vAlign w:val="center"/>
          </w:tcPr>
          <w:p w14:paraId="656D9C43"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95 (1.08-3.53)</w:t>
            </w:r>
          </w:p>
        </w:tc>
        <w:tc>
          <w:tcPr>
            <w:tcW w:w="2268" w:type="dxa"/>
            <w:tcBorders>
              <w:left w:val="single" w:sz="4" w:space="0" w:color="auto"/>
              <w:bottom w:val="single" w:sz="4" w:space="0" w:color="auto"/>
            </w:tcBorders>
            <w:shd w:val="clear" w:color="auto" w:fill="auto"/>
            <w:vAlign w:val="center"/>
          </w:tcPr>
          <w:p w14:paraId="3910A2B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85 (1.13-3.05)</w:t>
            </w:r>
          </w:p>
        </w:tc>
        <w:tc>
          <w:tcPr>
            <w:tcW w:w="2268" w:type="dxa"/>
            <w:tcBorders>
              <w:bottom w:val="single" w:sz="4" w:space="0" w:color="auto"/>
            </w:tcBorders>
            <w:shd w:val="clear" w:color="auto" w:fill="auto"/>
            <w:vAlign w:val="center"/>
          </w:tcPr>
          <w:p w14:paraId="4E3E1D7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5 (0.67-2.35)</w:t>
            </w:r>
          </w:p>
        </w:tc>
        <w:tc>
          <w:tcPr>
            <w:tcW w:w="2268" w:type="dxa"/>
            <w:tcBorders>
              <w:bottom w:val="single" w:sz="4" w:space="0" w:color="auto"/>
            </w:tcBorders>
            <w:shd w:val="clear" w:color="auto" w:fill="auto"/>
            <w:vAlign w:val="center"/>
          </w:tcPr>
          <w:p w14:paraId="3FFC5A48"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98 (1.26-3.09)</w:t>
            </w:r>
          </w:p>
        </w:tc>
        <w:tc>
          <w:tcPr>
            <w:tcW w:w="2268" w:type="dxa"/>
            <w:shd w:val="clear" w:color="auto" w:fill="auto"/>
            <w:vAlign w:val="center"/>
          </w:tcPr>
          <w:p w14:paraId="4F205B04" w14:textId="77777777" w:rsidR="00D7476F" w:rsidRPr="004F2082" w:rsidRDefault="00D7476F" w:rsidP="009E2C95">
            <w:pPr>
              <w:jc w:val="both"/>
              <w:rPr>
                <w:rFonts w:cs="SAS Monospace"/>
              </w:rPr>
            </w:pPr>
            <w:r w:rsidRPr="004F2082">
              <w:rPr>
                <w:rFonts w:cs="SAS Monospace"/>
              </w:rPr>
              <w:t>1.88 (1.18-2.99)</w:t>
            </w:r>
          </w:p>
        </w:tc>
      </w:tr>
      <w:tr w:rsidR="009E2C95" w:rsidRPr="004F2082" w14:paraId="6225B656" w14:textId="77777777">
        <w:tblPrEx>
          <w:tblLook w:val="04A0" w:firstRow="1" w:lastRow="0" w:firstColumn="1" w:lastColumn="0" w:noHBand="0" w:noVBand="1"/>
        </w:tblPrEx>
        <w:tc>
          <w:tcPr>
            <w:tcW w:w="2660" w:type="dxa"/>
            <w:shd w:val="clear" w:color="auto" w:fill="auto"/>
          </w:tcPr>
          <w:p w14:paraId="56640BC3" w14:textId="150B8E3F" w:rsidR="00D7476F" w:rsidRPr="004F2082" w:rsidRDefault="00D5412B" w:rsidP="009E2C95">
            <w:pPr>
              <w:jc w:val="both"/>
              <w:rPr>
                <w:rFonts w:eastAsia="Times New Roman" w:cs="Times New Roman"/>
              </w:rPr>
            </w:pPr>
            <w:r w:rsidRPr="004F2082">
              <w:rPr>
                <w:rFonts w:eastAsia="Times New Roman" w:cs="Times New Roman"/>
              </w:rPr>
              <w:t>Irritable bowel syndrome</w:t>
            </w:r>
          </w:p>
        </w:tc>
        <w:tc>
          <w:tcPr>
            <w:tcW w:w="1526" w:type="dxa"/>
            <w:shd w:val="clear" w:color="auto" w:fill="auto"/>
            <w:vAlign w:val="center"/>
          </w:tcPr>
          <w:p w14:paraId="57241F2A" w14:textId="570C1C49" w:rsidR="00D7476F" w:rsidRPr="004F2082" w:rsidRDefault="00997C9B" w:rsidP="009E2C95">
            <w:pPr>
              <w:jc w:val="both"/>
              <w:rPr>
                <w:rFonts w:cs="SAS Monospace"/>
              </w:rPr>
            </w:pPr>
            <w:r w:rsidRPr="004F2082">
              <w:rPr>
                <w:rFonts w:cs="SAS Monospace"/>
              </w:rPr>
              <w:t>Women nested</w:t>
            </w:r>
          </w:p>
        </w:tc>
        <w:tc>
          <w:tcPr>
            <w:tcW w:w="2268" w:type="dxa"/>
            <w:shd w:val="clear" w:color="auto" w:fill="auto"/>
            <w:vAlign w:val="center"/>
          </w:tcPr>
          <w:p w14:paraId="1FCC7A9B"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3 (0.56-2.70)</w:t>
            </w:r>
          </w:p>
        </w:tc>
        <w:tc>
          <w:tcPr>
            <w:tcW w:w="2268" w:type="dxa"/>
            <w:tcBorders>
              <w:bottom w:val="single" w:sz="4" w:space="0" w:color="auto"/>
            </w:tcBorders>
            <w:shd w:val="clear" w:color="auto" w:fill="auto"/>
            <w:vAlign w:val="center"/>
          </w:tcPr>
          <w:p w14:paraId="028858D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8 (0.95-2.30)</w:t>
            </w:r>
          </w:p>
        </w:tc>
        <w:tc>
          <w:tcPr>
            <w:tcW w:w="2268" w:type="dxa"/>
            <w:shd w:val="clear" w:color="auto" w:fill="auto"/>
            <w:vAlign w:val="center"/>
          </w:tcPr>
          <w:p w14:paraId="43C3E87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60 (0.99-2.57)</w:t>
            </w:r>
          </w:p>
        </w:tc>
        <w:tc>
          <w:tcPr>
            <w:tcW w:w="2268" w:type="dxa"/>
            <w:shd w:val="clear" w:color="auto" w:fill="auto"/>
            <w:vAlign w:val="center"/>
          </w:tcPr>
          <w:p w14:paraId="4DBB2E2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25 (1.35-3.76)</w:t>
            </w:r>
          </w:p>
        </w:tc>
        <w:tc>
          <w:tcPr>
            <w:tcW w:w="2268" w:type="dxa"/>
            <w:tcBorders>
              <w:bottom w:val="single" w:sz="4" w:space="0" w:color="auto"/>
            </w:tcBorders>
            <w:shd w:val="clear" w:color="auto" w:fill="auto"/>
            <w:vAlign w:val="center"/>
          </w:tcPr>
          <w:p w14:paraId="20E73D41" w14:textId="77777777" w:rsidR="00D7476F" w:rsidRPr="004F2082" w:rsidRDefault="00D7476F" w:rsidP="009E2C95">
            <w:pPr>
              <w:jc w:val="both"/>
              <w:rPr>
                <w:rFonts w:cs="SAS Monospace"/>
              </w:rPr>
            </w:pPr>
            <w:r w:rsidRPr="004F2082">
              <w:rPr>
                <w:rFonts w:cs="SAS Monospace"/>
              </w:rPr>
              <w:t>1.63 (0.84-3.16)</w:t>
            </w:r>
          </w:p>
        </w:tc>
      </w:tr>
      <w:tr w:rsidR="009E2C95" w:rsidRPr="004F2082" w14:paraId="2422560B" w14:textId="77777777">
        <w:tblPrEx>
          <w:tblLook w:val="04A0" w:firstRow="1" w:lastRow="0" w:firstColumn="1" w:lastColumn="0" w:noHBand="0" w:noVBand="1"/>
        </w:tblPrEx>
        <w:tc>
          <w:tcPr>
            <w:tcW w:w="2660" w:type="dxa"/>
            <w:shd w:val="clear" w:color="auto" w:fill="auto"/>
          </w:tcPr>
          <w:p w14:paraId="5BD0E545" w14:textId="77777777" w:rsidR="00D7476F" w:rsidRPr="004F2082" w:rsidRDefault="00D7476F" w:rsidP="009E2C95">
            <w:pPr>
              <w:jc w:val="both"/>
              <w:rPr>
                <w:rFonts w:eastAsia="Times New Roman" w:cs="Times New Roman"/>
              </w:rPr>
            </w:pPr>
          </w:p>
        </w:tc>
        <w:tc>
          <w:tcPr>
            <w:tcW w:w="1526" w:type="dxa"/>
            <w:shd w:val="clear" w:color="auto" w:fill="auto"/>
            <w:vAlign w:val="center"/>
          </w:tcPr>
          <w:p w14:paraId="77F874B6" w14:textId="2AAEF927" w:rsidR="00D7476F" w:rsidRPr="004F2082" w:rsidRDefault="00997C9B" w:rsidP="009E2C95">
            <w:pPr>
              <w:jc w:val="both"/>
              <w:rPr>
                <w:rFonts w:cs="SAS Monospace"/>
              </w:rPr>
            </w:pPr>
            <w:r w:rsidRPr="004F2082">
              <w:rPr>
                <w:rFonts w:cs="SAS Monospace"/>
              </w:rPr>
              <w:t>Men nested</w:t>
            </w:r>
          </w:p>
        </w:tc>
        <w:tc>
          <w:tcPr>
            <w:tcW w:w="2268" w:type="dxa"/>
            <w:shd w:val="clear" w:color="auto" w:fill="auto"/>
            <w:vAlign w:val="center"/>
          </w:tcPr>
          <w:p w14:paraId="11A2527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74 (0.70-4.36)</w:t>
            </w:r>
          </w:p>
        </w:tc>
        <w:tc>
          <w:tcPr>
            <w:tcW w:w="2268" w:type="dxa"/>
            <w:tcBorders>
              <w:bottom w:val="single" w:sz="4" w:space="0" w:color="auto"/>
            </w:tcBorders>
            <w:shd w:val="clear" w:color="auto" w:fill="auto"/>
            <w:vAlign w:val="center"/>
          </w:tcPr>
          <w:p w14:paraId="1B4386A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3.15 (1.58-6.28)</w:t>
            </w:r>
          </w:p>
        </w:tc>
        <w:tc>
          <w:tcPr>
            <w:tcW w:w="2268" w:type="dxa"/>
            <w:tcBorders>
              <w:bottom w:val="single" w:sz="4" w:space="0" w:color="auto"/>
            </w:tcBorders>
            <w:shd w:val="clear" w:color="auto" w:fill="auto"/>
            <w:vAlign w:val="center"/>
          </w:tcPr>
          <w:p w14:paraId="0891E7E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97 (0.86-2.48)</w:t>
            </w:r>
          </w:p>
        </w:tc>
        <w:tc>
          <w:tcPr>
            <w:tcW w:w="2268" w:type="dxa"/>
            <w:shd w:val="clear" w:color="auto" w:fill="auto"/>
            <w:vAlign w:val="center"/>
          </w:tcPr>
          <w:p w14:paraId="607A289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3 (0.67-2.62)</w:t>
            </w:r>
          </w:p>
        </w:tc>
        <w:tc>
          <w:tcPr>
            <w:tcW w:w="2268" w:type="dxa"/>
            <w:shd w:val="clear" w:color="auto" w:fill="auto"/>
            <w:vAlign w:val="center"/>
          </w:tcPr>
          <w:p w14:paraId="4974E281" w14:textId="77777777" w:rsidR="00D7476F" w:rsidRPr="004F2082" w:rsidRDefault="00D7476F" w:rsidP="009E2C95">
            <w:pPr>
              <w:jc w:val="both"/>
              <w:rPr>
                <w:rFonts w:cs="SAS Monospace"/>
              </w:rPr>
            </w:pPr>
            <w:r w:rsidRPr="004F2082">
              <w:rPr>
                <w:rFonts w:cs="SAS Monospace"/>
              </w:rPr>
              <w:t>1.80 (0.90-3.61)</w:t>
            </w:r>
          </w:p>
        </w:tc>
      </w:tr>
      <w:tr w:rsidR="009E2C95" w:rsidRPr="004F2082" w14:paraId="28B1E453" w14:textId="77777777">
        <w:tblPrEx>
          <w:tblLook w:val="04A0" w:firstRow="1" w:lastRow="0" w:firstColumn="1" w:lastColumn="0" w:noHBand="0" w:noVBand="1"/>
        </w:tblPrEx>
        <w:tc>
          <w:tcPr>
            <w:tcW w:w="2660" w:type="dxa"/>
            <w:shd w:val="clear" w:color="auto" w:fill="auto"/>
          </w:tcPr>
          <w:p w14:paraId="544B9C0B" w14:textId="3D99BA1C" w:rsidR="00D7476F" w:rsidRPr="004F2082" w:rsidRDefault="00D5412B" w:rsidP="009E2C95">
            <w:pPr>
              <w:jc w:val="both"/>
              <w:rPr>
                <w:rFonts w:eastAsia="Times New Roman" w:cs="Times New Roman"/>
              </w:rPr>
            </w:pPr>
            <w:r w:rsidRPr="004F2082">
              <w:t>Atopic diseases</w:t>
            </w:r>
          </w:p>
        </w:tc>
        <w:tc>
          <w:tcPr>
            <w:tcW w:w="1526" w:type="dxa"/>
            <w:shd w:val="clear" w:color="auto" w:fill="auto"/>
            <w:vAlign w:val="center"/>
          </w:tcPr>
          <w:p w14:paraId="73AE26BD" w14:textId="2C584D7B" w:rsidR="00D7476F" w:rsidRPr="004F2082" w:rsidRDefault="00997C9B" w:rsidP="009E2C95">
            <w:pPr>
              <w:jc w:val="both"/>
              <w:rPr>
                <w:rFonts w:cs="SAS Monospace"/>
              </w:rPr>
            </w:pPr>
            <w:r w:rsidRPr="004F2082">
              <w:rPr>
                <w:rFonts w:cs="SAS Monospace"/>
              </w:rPr>
              <w:t>Women nested</w:t>
            </w:r>
          </w:p>
        </w:tc>
        <w:tc>
          <w:tcPr>
            <w:tcW w:w="2268" w:type="dxa"/>
            <w:shd w:val="clear" w:color="auto" w:fill="auto"/>
            <w:vAlign w:val="center"/>
          </w:tcPr>
          <w:p w14:paraId="7B110B34"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74 (0.48-1.12)</w:t>
            </w:r>
          </w:p>
        </w:tc>
        <w:tc>
          <w:tcPr>
            <w:tcW w:w="2268" w:type="dxa"/>
            <w:shd w:val="clear" w:color="auto" w:fill="auto"/>
            <w:vAlign w:val="center"/>
          </w:tcPr>
          <w:p w14:paraId="57E7D57B"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9 (0.96-1.47)</w:t>
            </w:r>
          </w:p>
        </w:tc>
        <w:tc>
          <w:tcPr>
            <w:tcW w:w="2268" w:type="dxa"/>
            <w:shd w:val="clear" w:color="auto" w:fill="auto"/>
            <w:vAlign w:val="center"/>
          </w:tcPr>
          <w:p w14:paraId="73F5B8C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8 (0.99-1.66)</w:t>
            </w:r>
          </w:p>
        </w:tc>
        <w:tc>
          <w:tcPr>
            <w:tcW w:w="2268" w:type="dxa"/>
            <w:tcBorders>
              <w:bottom w:val="single" w:sz="4" w:space="0" w:color="auto"/>
            </w:tcBorders>
            <w:shd w:val="clear" w:color="auto" w:fill="auto"/>
            <w:vAlign w:val="center"/>
          </w:tcPr>
          <w:p w14:paraId="34BFB0F8"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7 (0.79-1.18)</w:t>
            </w:r>
          </w:p>
        </w:tc>
        <w:tc>
          <w:tcPr>
            <w:tcW w:w="2268" w:type="dxa"/>
            <w:shd w:val="clear" w:color="auto" w:fill="auto"/>
            <w:vAlign w:val="center"/>
          </w:tcPr>
          <w:p w14:paraId="38F4F6EE" w14:textId="77777777" w:rsidR="00D7476F" w:rsidRPr="004F2082" w:rsidRDefault="00D7476F" w:rsidP="009E2C95">
            <w:pPr>
              <w:jc w:val="both"/>
              <w:rPr>
                <w:rFonts w:cs="SAS Monospace"/>
              </w:rPr>
            </w:pPr>
            <w:r w:rsidRPr="004F2082">
              <w:rPr>
                <w:rFonts w:cs="SAS Monospace"/>
              </w:rPr>
              <w:t>1.02 (0.69-1.49)</w:t>
            </w:r>
          </w:p>
        </w:tc>
      </w:tr>
      <w:tr w:rsidR="009E2C95" w:rsidRPr="004F2082" w14:paraId="2E6C4B65" w14:textId="77777777">
        <w:tblPrEx>
          <w:tblLook w:val="04A0" w:firstRow="1" w:lastRow="0" w:firstColumn="1" w:lastColumn="0" w:noHBand="0" w:noVBand="1"/>
        </w:tblPrEx>
        <w:tc>
          <w:tcPr>
            <w:tcW w:w="2660" w:type="dxa"/>
            <w:shd w:val="clear" w:color="auto" w:fill="auto"/>
          </w:tcPr>
          <w:p w14:paraId="4B911227" w14:textId="77777777" w:rsidR="00D7476F" w:rsidRPr="004F2082" w:rsidRDefault="00D7476F" w:rsidP="009E2C95">
            <w:pPr>
              <w:jc w:val="both"/>
            </w:pPr>
          </w:p>
        </w:tc>
        <w:tc>
          <w:tcPr>
            <w:tcW w:w="1526" w:type="dxa"/>
            <w:shd w:val="clear" w:color="auto" w:fill="auto"/>
            <w:vAlign w:val="center"/>
          </w:tcPr>
          <w:p w14:paraId="17723F62" w14:textId="0F1F2612" w:rsidR="00D7476F" w:rsidRPr="004F2082" w:rsidRDefault="00997C9B" w:rsidP="009E2C95">
            <w:pPr>
              <w:jc w:val="both"/>
              <w:rPr>
                <w:rFonts w:cs="SAS Monospace"/>
              </w:rPr>
            </w:pPr>
            <w:r w:rsidRPr="004F2082">
              <w:rPr>
                <w:rFonts w:cs="SAS Monospace"/>
              </w:rPr>
              <w:t>Men nested</w:t>
            </w:r>
          </w:p>
        </w:tc>
        <w:tc>
          <w:tcPr>
            <w:tcW w:w="2268" w:type="dxa"/>
            <w:shd w:val="clear" w:color="auto" w:fill="auto"/>
            <w:vAlign w:val="center"/>
          </w:tcPr>
          <w:p w14:paraId="14F6449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4 (0.80-1.61)</w:t>
            </w:r>
          </w:p>
        </w:tc>
        <w:tc>
          <w:tcPr>
            <w:tcW w:w="2268" w:type="dxa"/>
            <w:shd w:val="clear" w:color="auto" w:fill="auto"/>
            <w:vAlign w:val="center"/>
          </w:tcPr>
          <w:p w14:paraId="46B1C18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2 (0.77-1.34)</w:t>
            </w:r>
          </w:p>
        </w:tc>
        <w:tc>
          <w:tcPr>
            <w:tcW w:w="2268" w:type="dxa"/>
            <w:shd w:val="clear" w:color="auto" w:fill="auto"/>
            <w:vAlign w:val="center"/>
          </w:tcPr>
          <w:p w14:paraId="2C5A10C4"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19 (0.86-1.66)</w:t>
            </w:r>
          </w:p>
        </w:tc>
        <w:tc>
          <w:tcPr>
            <w:tcW w:w="2268" w:type="dxa"/>
            <w:shd w:val="clear" w:color="auto" w:fill="auto"/>
            <w:vAlign w:val="center"/>
          </w:tcPr>
          <w:p w14:paraId="1641F5F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2 (0.97-1.53)</w:t>
            </w:r>
          </w:p>
        </w:tc>
        <w:tc>
          <w:tcPr>
            <w:tcW w:w="2268" w:type="dxa"/>
            <w:shd w:val="clear" w:color="auto" w:fill="auto"/>
            <w:vAlign w:val="center"/>
          </w:tcPr>
          <w:p w14:paraId="7B84BDA5" w14:textId="77777777" w:rsidR="00D7476F" w:rsidRPr="004F2082" w:rsidRDefault="00D7476F" w:rsidP="009E2C95">
            <w:pPr>
              <w:jc w:val="both"/>
              <w:rPr>
                <w:rFonts w:cs="SAS Monospace"/>
              </w:rPr>
            </w:pPr>
            <w:r w:rsidRPr="004F2082">
              <w:rPr>
                <w:rFonts w:cs="SAS Monospace"/>
              </w:rPr>
              <w:t>1.05 (0.81-1.35)</w:t>
            </w:r>
          </w:p>
        </w:tc>
      </w:tr>
      <w:tr w:rsidR="009E2C95" w:rsidRPr="004F2082" w14:paraId="7870F9FF" w14:textId="77777777">
        <w:tblPrEx>
          <w:tblLook w:val="04A0" w:firstRow="1" w:lastRow="0" w:firstColumn="1" w:lastColumn="0" w:noHBand="0" w:noVBand="1"/>
        </w:tblPrEx>
        <w:tc>
          <w:tcPr>
            <w:tcW w:w="2660" w:type="dxa"/>
            <w:shd w:val="clear" w:color="auto" w:fill="auto"/>
          </w:tcPr>
          <w:p w14:paraId="0B951D43" w14:textId="19AFAEE7" w:rsidR="00D7476F" w:rsidRPr="004F2082" w:rsidRDefault="00D5412B" w:rsidP="009E2C95">
            <w:pPr>
              <w:jc w:val="both"/>
              <w:rPr>
                <w:rFonts w:eastAsia="Cambria" w:cs="Times New Roman"/>
              </w:rPr>
            </w:pPr>
            <w:r w:rsidRPr="004F2082">
              <w:t>Acne</w:t>
            </w:r>
          </w:p>
        </w:tc>
        <w:tc>
          <w:tcPr>
            <w:tcW w:w="1526" w:type="dxa"/>
            <w:shd w:val="clear" w:color="auto" w:fill="auto"/>
            <w:vAlign w:val="center"/>
          </w:tcPr>
          <w:p w14:paraId="72905653" w14:textId="72B39EF5" w:rsidR="00D7476F" w:rsidRPr="004F2082" w:rsidRDefault="00997C9B" w:rsidP="009E2C95">
            <w:pPr>
              <w:jc w:val="both"/>
              <w:rPr>
                <w:rFonts w:cs="SAS Monospace"/>
              </w:rPr>
            </w:pPr>
            <w:r w:rsidRPr="004F2082">
              <w:rPr>
                <w:rFonts w:cs="SAS Monospace"/>
              </w:rPr>
              <w:t>Women nested</w:t>
            </w:r>
          </w:p>
        </w:tc>
        <w:tc>
          <w:tcPr>
            <w:tcW w:w="2268" w:type="dxa"/>
            <w:shd w:val="clear" w:color="auto" w:fill="auto"/>
            <w:vAlign w:val="center"/>
          </w:tcPr>
          <w:p w14:paraId="264C96D4"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75 (0.39-1.47)</w:t>
            </w:r>
          </w:p>
        </w:tc>
        <w:tc>
          <w:tcPr>
            <w:tcW w:w="2268" w:type="dxa"/>
            <w:tcBorders>
              <w:bottom w:val="single" w:sz="4" w:space="0" w:color="auto"/>
            </w:tcBorders>
            <w:shd w:val="clear" w:color="auto" w:fill="auto"/>
            <w:vAlign w:val="center"/>
          </w:tcPr>
          <w:p w14:paraId="6343136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4 (0.68-1.31)</w:t>
            </w:r>
          </w:p>
        </w:tc>
        <w:tc>
          <w:tcPr>
            <w:tcW w:w="2268" w:type="dxa"/>
            <w:tcBorders>
              <w:bottom w:val="single" w:sz="4" w:space="0" w:color="auto"/>
            </w:tcBorders>
            <w:shd w:val="clear" w:color="auto" w:fill="auto"/>
            <w:vAlign w:val="center"/>
          </w:tcPr>
          <w:p w14:paraId="1F4C9F87"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82 (0.55-1.23)</w:t>
            </w:r>
          </w:p>
        </w:tc>
        <w:tc>
          <w:tcPr>
            <w:tcW w:w="2268" w:type="dxa"/>
            <w:tcBorders>
              <w:bottom w:val="single" w:sz="4" w:space="0" w:color="auto"/>
            </w:tcBorders>
            <w:shd w:val="clear" w:color="auto" w:fill="auto"/>
            <w:vAlign w:val="center"/>
          </w:tcPr>
          <w:p w14:paraId="5990C599"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0 (0.66-1.24)</w:t>
            </w:r>
          </w:p>
        </w:tc>
        <w:tc>
          <w:tcPr>
            <w:tcW w:w="2268" w:type="dxa"/>
            <w:tcBorders>
              <w:bottom w:val="single" w:sz="4" w:space="0" w:color="auto"/>
            </w:tcBorders>
            <w:shd w:val="clear" w:color="auto" w:fill="auto"/>
            <w:vAlign w:val="center"/>
          </w:tcPr>
          <w:p w14:paraId="21F96A55" w14:textId="77777777" w:rsidR="00D7476F" w:rsidRPr="004F2082" w:rsidRDefault="00D7476F" w:rsidP="009E2C95">
            <w:pPr>
              <w:jc w:val="both"/>
              <w:rPr>
                <w:rFonts w:cs="SAS Monospace"/>
              </w:rPr>
            </w:pPr>
            <w:r w:rsidRPr="004F2082">
              <w:rPr>
                <w:rFonts w:cs="SAS Monospace"/>
              </w:rPr>
              <w:t>0.74 (0.40-1.37)</w:t>
            </w:r>
          </w:p>
        </w:tc>
      </w:tr>
      <w:tr w:rsidR="009E2C95" w:rsidRPr="004F2082" w14:paraId="753966E7" w14:textId="77777777">
        <w:tblPrEx>
          <w:tblLook w:val="04A0" w:firstRow="1" w:lastRow="0" w:firstColumn="1" w:lastColumn="0" w:noHBand="0" w:noVBand="1"/>
        </w:tblPrEx>
        <w:tc>
          <w:tcPr>
            <w:tcW w:w="2660" w:type="dxa"/>
            <w:shd w:val="clear" w:color="auto" w:fill="auto"/>
          </w:tcPr>
          <w:p w14:paraId="2133918B" w14:textId="77777777" w:rsidR="00D7476F" w:rsidRPr="004F2082" w:rsidRDefault="00D7476F" w:rsidP="009E2C95">
            <w:pPr>
              <w:jc w:val="both"/>
            </w:pPr>
          </w:p>
        </w:tc>
        <w:tc>
          <w:tcPr>
            <w:tcW w:w="1526" w:type="dxa"/>
            <w:shd w:val="clear" w:color="auto" w:fill="auto"/>
            <w:vAlign w:val="center"/>
          </w:tcPr>
          <w:p w14:paraId="5263362B" w14:textId="67748906" w:rsidR="00D7476F" w:rsidRPr="004F2082" w:rsidRDefault="00997C9B" w:rsidP="009E2C95">
            <w:pPr>
              <w:jc w:val="both"/>
              <w:rPr>
                <w:rFonts w:cs="SAS Monospace"/>
              </w:rPr>
            </w:pPr>
            <w:r w:rsidRPr="004F2082">
              <w:rPr>
                <w:rFonts w:cs="SAS Monospace"/>
              </w:rPr>
              <w:t>Men nested</w:t>
            </w:r>
          </w:p>
        </w:tc>
        <w:tc>
          <w:tcPr>
            <w:tcW w:w="2268" w:type="dxa"/>
            <w:shd w:val="clear" w:color="auto" w:fill="auto"/>
            <w:vAlign w:val="center"/>
          </w:tcPr>
          <w:p w14:paraId="4322040F"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2 (0.50-1.67)</w:t>
            </w:r>
          </w:p>
        </w:tc>
        <w:tc>
          <w:tcPr>
            <w:tcW w:w="2268" w:type="dxa"/>
            <w:shd w:val="clear" w:color="auto" w:fill="auto"/>
            <w:vAlign w:val="center"/>
          </w:tcPr>
          <w:p w14:paraId="0B0297A2"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7 (0.96-2.25)</w:t>
            </w:r>
          </w:p>
        </w:tc>
        <w:tc>
          <w:tcPr>
            <w:tcW w:w="2268" w:type="dxa"/>
            <w:shd w:val="clear" w:color="auto" w:fill="auto"/>
            <w:vAlign w:val="center"/>
          </w:tcPr>
          <w:p w14:paraId="7D7FCFB4"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52 (0.92-2.51)</w:t>
            </w:r>
          </w:p>
        </w:tc>
        <w:tc>
          <w:tcPr>
            <w:tcW w:w="2268" w:type="dxa"/>
            <w:tcBorders>
              <w:bottom w:val="single" w:sz="4" w:space="0" w:color="auto"/>
            </w:tcBorders>
            <w:shd w:val="clear" w:color="auto" w:fill="auto"/>
            <w:vAlign w:val="center"/>
          </w:tcPr>
          <w:p w14:paraId="2B5032E3"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96 (1.35-2.85)</w:t>
            </w:r>
          </w:p>
        </w:tc>
        <w:tc>
          <w:tcPr>
            <w:tcW w:w="2268" w:type="dxa"/>
            <w:shd w:val="clear" w:color="auto" w:fill="auto"/>
            <w:vAlign w:val="center"/>
          </w:tcPr>
          <w:p w14:paraId="3EBD0A1A" w14:textId="77777777" w:rsidR="00D7476F" w:rsidRPr="004F2082" w:rsidRDefault="00D7476F" w:rsidP="009E2C95">
            <w:pPr>
              <w:jc w:val="both"/>
              <w:rPr>
                <w:rFonts w:cs="SAS Monospace"/>
              </w:rPr>
            </w:pPr>
            <w:r w:rsidRPr="004F2082">
              <w:rPr>
                <w:rFonts w:cs="SAS Monospace"/>
              </w:rPr>
              <w:t>1.74 (1.17-2.59)</w:t>
            </w:r>
          </w:p>
        </w:tc>
      </w:tr>
      <w:tr w:rsidR="009E2C95" w:rsidRPr="004F2082" w14:paraId="3570721C" w14:textId="77777777">
        <w:tblPrEx>
          <w:tblLook w:val="04A0" w:firstRow="1" w:lastRow="0" w:firstColumn="1" w:lastColumn="0" w:noHBand="0" w:noVBand="1"/>
        </w:tblPrEx>
        <w:tc>
          <w:tcPr>
            <w:tcW w:w="2660" w:type="dxa"/>
            <w:shd w:val="clear" w:color="auto" w:fill="auto"/>
          </w:tcPr>
          <w:p w14:paraId="362D957E" w14:textId="342AA32C" w:rsidR="00D7476F" w:rsidRPr="004F2082" w:rsidRDefault="00D5412B" w:rsidP="009E2C95">
            <w:pPr>
              <w:jc w:val="both"/>
              <w:rPr>
                <w:rFonts w:eastAsia="Cambria" w:cs="Times New Roman"/>
              </w:rPr>
            </w:pPr>
            <w:r w:rsidRPr="004F2082">
              <w:t>Psoriasis</w:t>
            </w:r>
          </w:p>
        </w:tc>
        <w:tc>
          <w:tcPr>
            <w:tcW w:w="1526" w:type="dxa"/>
            <w:shd w:val="clear" w:color="auto" w:fill="auto"/>
            <w:vAlign w:val="center"/>
          </w:tcPr>
          <w:p w14:paraId="0DCCDA11" w14:textId="751C97E1" w:rsidR="00D7476F" w:rsidRPr="004F2082" w:rsidRDefault="00997C9B" w:rsidP="009E2C95">
            <w:pPr>
              <w:jc w:val="both"/>
              <w:rPr>
                <w:rFonts w:cs="SAS Monospace"/>
              </w:rPr>
            </w:pPr>
            <w:r w:rsidRPr="004F2082">
              <w:rPr>
                <w:rFonts w:cs="SAS Monospace"/>
              </w:rPr>
              <w:t>Women nested</w:t>
            </w:r>
          </w:p>
        </w:tc>
        <w:tc>
          <w:tcPr>
            <w:tcW w:w="2268" w:type="dxa"/>
            <w:shd w:val="clear" w:color="auto" w:fill="auto"/>
            <w:vAlign w:val="center"/>
          </w:tcPr>
          <w:p w14:paraId="06D6891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84 (0.29-2.43)</w:t>
            </w:r>
          </w:p>
        </w:tc>
        <w:tc>
          <w:tcPr>
            <w:tcW w:w="2268" w:type="dxa"/>
            <w:tcBorders>
              <w:bottom w:val="single" w:sz="4" w:space="0" w:color="auto"/>
            </w:tcBorders>
            <w:shd w:val="clear" w:color="auto" w:fill="auto"/>
            <w:vAlign w:val="center"/>
          </w:tcPr>
          <w:p w14:paraId="6F569CD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05 (0.60-1.82)</w:t>
            </w:r>
          </w:p>
        </w:tc>
        <w:tc>
          <w:tcPr>
            <w:tcW w:w="2268" w:type="dxa"/>
            <w:shd w:val="clear" w:color="auto" w:fill="auto"/>
            <w:vAlign w:val="center"/>
          </w:tcPr>
          <w:p w14:paraId="68CC8BC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8 (0.83-2.66)</w:t>
            </w:r>
          </w:p>
        </w:tc>
        <w:tc>
          <w:tcPr>
            <w:tcW w:w="2268" w:type="dxa"/>
            <w:shd w:val="clear" w:color="auto" w:fill="auto"/>
            <w:vAlign w:val="center"/>
          </w:tcPr>
          <w:p w14:paraId="0A1AFB7B"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02 (1.14-3.58)</w:t>
            </w:r>
          </w:p>
        </w:tc>
        <w:tc>
          <w:tcPr>
            <w:tcW w:w="2268" w:type="dxa"/>
            <w:shd w:val="clear" w:color="auto" w:fill="auto"/>
            <w:vAlign w:val="center"/>
          </w:tcPr>
          <w:p w14:paraId="482E5B46" w14:textId="77777777" w:rsidR="00D7476F" w:rsidRPr="004F2082" w:rsidRDefault="00D7476F" w:rsidP="009E2C95">
            <w:pPr>
              <w:jc w:val="both"/>
              <w:rPr>
                <w:rFonts w:cs="SAS Monospace"/>
              </w:rPr>
            </w:pPr>
            <w:r w:rsidRPr="004F2082">
              <w:rPr>
                <w:rFonts w:cs="SAS Monospace"/>
              </w:rPr>
              <w:t>1.70 (0.77-3.73)</w:t>
            </w:r>
          </w:p>
        </w:tc>
      </w:tr>
      <w:tr w:rsidR="009E2C95" w:rsidRPr="004F2082" w14:paraId="3C26A465" w14:textId="77777777">
        <w:tblPrEx>
          <w:tblLook w:val="04A0" w:firstRow="1" w:lastRow="0" w:firstColumn="1" w:lastColumn="0" w:noHBand="0" w:noVBand="1"/>
        </w:tblPrEx>
        <w:tc>
          <w:tcPr>
            <w:tcW w:w="2660" w:type="dxa"/>
            <w:shd w:val="clear" w:color="auto" w:fill="auto"/>
          </w:tcPr>
          <w:p w14:paraId="35D6624E" w14:textId="77777777" w:rsidR="00D7476F" w:rsidRPr="004F2082" w:rsidRDefault="00D7476F" w:rsidP="009E2C95">
            <w:pPr>
              <w:jc w:val="both"/>
            </w:pPr>
          </w:p>
        </w:tc>
        <w:tc>
          <w:tcPr>
            <w:tcW w:w="1526" w:type="dxa"/>
            <w:shd w:val="clear" w:color="auto" w:fill="auto"/>
            <w:vAlign w:val="center"/>
          </w:tcPr>
          <w:p w14:paraId="7C8624C5" w14:textId="23496D67" w:rsidR="00D7476F" w:rsidRPr="004F2082" w:rsidRDefault="00997C9B" w:rsidP="009E2C95">
            <w:pPr>
              <w:jc w:val="both"/>
              <w:rPr>
                <w:rFonts w:cs="SAS Monospace"/>
              </w:rPr>
            </w:pPr>
            <w:r w:rsidRPr="004F2082">
              <w:rPr>
                <w:rFonts w:cs="SAS Monospace"/>
              </w:rPr>
              <w:t>Men nested</w:t>
            </w:r>
          </w:p>
        </w:tc>
        <w:tc>
          <w:tcPr>
            <w:tcW w:w="2268" w:type="dxa"/>
            <w:tcBorders>
              <w:bottom w:val="single" w:sz="4" w:space="0" w:color="auto"/>
            </w:tcBorders>
            <w:shd w:val="clear" w:color="auto" w:fill="auto"/>
            <w:vAlign w:val="center"/>
          </w:tcPr>
          <w:p w14:paraId="413DA2F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4 (0.73-2.86)</w:t>
            </w:r>
          </w:p>
        </w:tc>
        <w:tc>
          <w:tcPr>
            <w:tcW w:w="2268" w:type="dxa"/>
            <w:shd w:val="clear" w:color="auto" w:fill="auto"/>
            <w:vAlign w:val="center"/>
          </w:tcPr>
          <w:p w14:paraId="74A27C7A"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02 (1.20-3.39)</w:t>
            </w:r>
          </w:p>
        </w:tc>
        <w:tc>
          <w:tcPr>
            <w:tcW w:w="2268" w:type="dxa"/>
            <w:shd w:val="clear" w:color="auto" w:fill="auto"/>
            <w:vAlign w:val="center"/>
          </w:tcPr>
          <w:p w14:paraId="188E59D8"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60 (0.25-1.42)</w:t>
            </w:r>
          </w:p>
        </w:tc>
        <w:tc>
          <w:tcPr>
            <w:tcW w:w="2268" w:type="dxa"/>
            <w:tcBorders>
              <w:bottom w:val="single" w:sz="4" w:space="0" w:color="auto"/>
            </w:tcBorders>
            <w:shd w:val="clear" w:color="auto" w:fill="auto"/>
            <w:vAlign w:val="center"/>
          </w:tcPr>
          <w:p w14:paraId="28198152"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33 (0.82-2.17)</w:t>
            </w:r>
          </w:p>
        </w:tc>
        <w:tc>
          <w:tcPr>
            <w:tcW w:w="2268" w:type="dxa"/>
            <w:tcBorders>
              <w:bottom w:val="single" w:sz="4" w:space="0" w:color="auto"/>
            </w:tcBorders>
            <w:shd w:val="clear" w:color="auto" w:fill="auto"/>
            <w:vAlign w:val="center"/>
          </w:tcPr>
          <w:p w14:paraId="7582F60F" w14:textId="77777777" w:rsidR="00D7476F" w:rsidRPr="004F2082" w:rsidRDefault="00D7476F" w:rsidP="009E2C95">
            <w:pPr>
              <w:jc w:val="both"/>
              <w:rPr>
                <w:rFonts w:cs="SAS Monospace"/>
              </w:rPr>
            </w:pPr>
            <w:r w:rsidRPr="004F2082">
              <w:rPr>
                <w:rFonts w:cs="SAS Monospace"/>
              </w:rPr>
              <w:t>1.30 (0.76-2.21)</w:t>
            </w:r>
          </w:p>
        </w:tc>
      </w:tr>
      <w:tr w:rsidR="009E2C95" w:rsidRPr="004F2082" w14:paraId="3B204941" w14:textId="77777777">
        <w:tblPrEx>
          <w:tblLook w:val="04A0" w:firstRow="1" w:lastRow="0" w:firstColumn="1" w:lastColumn="0" w:noHBand="0" w:noVBand="1"/>
        </w:tblPrEx>
        <w:tc>
          <w:tcPr>
            <w:tcW w:w="2660" w:type="dxa"/>
            <w:shd w:val="clear" w:color="auto" w:fill="auto"/>
          </w:tcPr>
          <w:p w14:paraId="317D95C7" w14:textId="5E5B14C6" w:rsidR="00D7476F" w:rsidRPr="004F2082" w:rsidRDefault="00D5412B" w:rsidP="009E2C95">
            <w:pPr>
              <w:jc w:val="both"/>
              <w:rPr>
                <w:rFonts w:eastAsia="Cambria" w:cs="Times New Roman"/>
              </w:rPr>
            </w:pPr>
            <w:r w:rsidRPr="004F2082">
              <w:t>Urinary tract infections</w:t>
            </w:r>
          </w:p>
        </w:tc>
        <w:tc>
          <w:tcPr>
            <w:tcW w:w="1526" w:type="dxa"/>
            <w:shd w:val="clear" w:color="auto" w:fill="auto"/>
            <w:vAlign w:val="center"/>
          </w:tcPr>
          <w:p w14:paraId="39E7BA07" w14:textId="60399EDA" w:rsidR="00D7476F" w:rsidRPr="004F2082" w:rsidRDefault="00997C9B" w:rsidP="009E2C95">
            <w:pPr>
              <w:jc w:val="both"/>
              <w:rPr>
                <w:rFonts w:cs="SAS Monospace"/>
              </w:rPr>
            </w:pPr>
            <w:r w:rsidRPr="004F2082">
              <w:rPr>
                <w:rFonts w:cs="SAS Monospace"/>
              </w:rPr>
              <w:t>Women nested</w:t>
            </w:r>
          </w:p>
        </w:tc>
        <w:tc>
          <w:tcPr>
            <w:tcW w:w="2268" w:type="dxa"/>
            <w:shd w:val="clear" w:color="auto" w:fill="auto"/>
            <w:vAlign w:val="center"/>
          </w:tcPr>
          <w:p w14:paraId="09D8640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68 (1.11-2.54)</w:t>
            </w:r>
          </w:p>
        </w:tc>
        <w:tc>
          <w:tcPr>
            <w:tcW w:w="2268" w:type="dxa"/>
            <w:shd w:val="clear" w:color="auto" w:fill="auto"/>
            <w:vAlign w:val="center"/>
          </w:tcPr>
          <w:p w14:paraId="4D813C73"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4 (1.16-1.79)</w:t>
            </w:r>
          </w:p>
        </w:tc>
        <w:tc>
          <w:tcPr>
            <w:tcW w:w="2268" w:type="dxa"/>
            <w:tcBorders>
              <w:bottom w:val="single" w:sz="4" w:space="0" w:color="auto"/>
            </w:tcBorders>
            <w:shd w:val="clear" w:color="auto" w:fill="auto"/>
            <w:vAlign w:val="center"/>
          </w:tcPr>
          <w:p w14:paraId="71F8E98E"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4 (0.72-1.22)</w:t>
            </w:r>
          </w:p>
        </w:tc>
        <w:tc>
          <w:tcPr>
            <w:tcW w:w="2268" w:type="dxa"/>
            <w:tcBorders>
              <w:bottom w:val="single" w:sz="4" w:space="0" w:color="auto"/>
            </w:tcBorders>
            <w:shd w:val="clear" w:color="auto" w:fill="auto"/>
            <w:vAlign w:val="center"/>
          </w:tcPr>
          <w:p w14:paraId="7524EE5C"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47 (1.19-1.81)</w:t>
            </w:r>
          </w:p>
        </w:tc>
        <w:tc>
          <w:tcPr>
            <w:tcW w:w="2268" w:type="dxa"/>
            <w:shd w:val="clear" w:color="auto" w:fill="auto"/>
            <w:vAlign w:val="center"/>
          </w:tcPr>
          <w:p w14:paraId="24D93057" w14:textId="77777777" w:rsidR="00D7476F" w:rsidRPr="004F2082" w:rsidRDefault="00D7476F" w:rsidP="009E2C95">
            <w:pPr>
              <w:jc w:val="both"/>
              <w:rPr>
                <w:rFonts w:cs="SAS Monospace"/>
              </w:rPr>
            </w:pPr>
            <w:r w:rsidRPr="004F2082">
              <w:rPr>
                <w:rFonts w:cs="SAS Monospace"/>
              </w:rPr>
              <w:t>1.30 (0.89-1.89)</w:t>
            </w:r>
          </w:p>
        </w:tc>
      </w:tr>
      <w:tr w:rsidR="00D7476F" w:rsidRPr="009E2C95" w14:paraId="430F5A9D" w14:textId="77777777">
        <w:tblPrEx>
          <w:tblLook w:val="04A0" w:firstRow="1" w:lastRow="0" w:firstColumn="1" w:lastColumn="0" w:noHBand="0" w:noVBand="1"/>
        </w:tblPrEx>
        <w:tc>
          <w:tcPr>
            <w:tcW w:w="2660" w:type="dxa"/>
            <w:shd w:val="clear" w:color="auto" w:fill="auto"/>
          </w:tcPr>
          <w:p w14:paraId="60A71FAC" w14:textId="77777777" w:rsidR="00D7476F" w:rsidRPr="004F2082" w:rsidRDefault="00D7476F" w:rsidP="009E2C95">
            <w:pPr>
              <w:jc w:val="both"/>
            </w:pPr>
          </w:p>
        </w:tc>
        <w:tc>
          <w:tcPr>
            <w:tcW w:w="1526" w:type="dxa"/>
            <w:shd w:val="clear" w:color="auto" w:fill="auto"/>
            <w:vAlign w:val="center"/>
          </w:tcPr>
          <w:p w14:paraId="0676FA41" w14:textId="365ADCE1" w:rsidR="00D7476F" w:rsidRPr="004F2082" w:rsidRDefault="00997C9B" w:rsidP="009E2C95">
            <w:pPr>
              <w:jc w:val="both"/>
              <w:rPr>
                <w:rFonts w:cs="SAS Monospace"/>
              </w:rPr>
            </w:pPr>
            <w:r w:rsidRPr="004F2082">
              <w:rPr>
                <w:rFonts w:cs="SAS Monospace"/>
              </w:rPr>
              <w:t>Men nested</w:t>
            </w:r>
          </w:p>
        </w:tc>
        <w:tc>
          <w:tcPr>
            <w:tcW w:w="2268" w:type="dxa"/>
            <w:shd w:val="clear" w:color="auto" w:fill="auto"/>
            <w:vAlign w:val="center"/>
          </w:tcPr>
          <w:p w14:paraId="1D6B5141"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26 (0.63-2.51)</w:t>
            </w:r>
          </w:p>
        </w:tc>
        <w:tc>
          <w:tcPr>
            <w:tcW w:w="2268" w:type="dxa"/>
            <w:shd w:val="clear" w:color="auto" w:fill="auto"/>
            <w:vAlign w:val="center"/>
          </w:tcPr>
          <w:p w14:paraId="3918E296"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0.99 (0.55-1.76)</w:t>
            </w:r>
          </w:p>
        </w:tc>
        <w:tc>
          <w:tcPr>
            <w:tcW w:w="2268" w:type="dxa"/>
            <w:shd w:val="clear" w:color="auto" w:fill="auto"/>
            <w:vAlign w:val="center"/>
          </w:tcPr>
          <w:p w14:paraId="0AB96245"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2.13 (1.19-3.82)</w:t>
            </w:r>
          </w:p>
        </w:tc>
        <w:tc>
          <w:tcPr>
            <w:tcW w:w="2268" w:type="dxa"/>
            <w:shd w:val="clear" w:color="auto" w:fill="auto"/>
            <w:vAlign w:val="center"/>
          </w:tcPr>
          <w:p w14:paraId="04FBB960" w14:textId="77777777" w:rsidR="00D7476F" w:rsidRPr="004F2082" w:rsidRDefault="00D7476F" w:rsidP="009E2C95">
            <w:pPr>
              <w:widowControl w:val="0"/>
              <w:autoSpaceDE w:val="0"/>
              <w:autoSpaceDN w:val="0"/>
              <w:adjustRightInd w:val="0"/>
              <w:jc w:val="both"/>
              <w:rPr>
                <w:rFonts w:cs="SAS Monospace"/>
              </w:rPr>
            </w:pPr>
            <w:r w:rsidRPr="004F2082">
              <w:rPr>
                <w:rFonts w:cs="SAS Monospace"/>
              </w:rPr>
              <w:t>1.63 (1.00-2.65)</w:t>
            </w:r>
          </w:p>
        </w:tc>
        <w:tc>
          <w:tcPr>
            <w:tcW w:w="2268" w:type="dxa"/>
            <w:shd w:val="clear" w:color="auto" w:fill="auto"/>
            <w:vAlign w:val="center"/>
          </w:tcPr>
          <w:p w14:paraId="48035637" w14:textId="77777777" w:rsidR="00D7476F" w:rsidRPr="009E2C95" w:rsidRDefault="00D7476F" w:rsidP="009E2C95">
            <w:pPr>
              <w:jc w:val="both"/>
              <w:rPr>
                <w:rFonts w:cs="SAS Monospace"/>
              </w:rPr>
            </w:pPr>
            <w:r w:rsidRPr="004F2082">
              <w:rPr>
                <w:rFonts w:cs="SAS Monospace"/>
              </w:rPr>
              <w:t>1.04 (0.61-1.79)</w:t>
            </w:r>
          </w:p>
        </w:tc>
      </w:tr>
    </w:tbl>
    <w:p w14:paraId="3F1422AF" w14:textId="77777777" w:rsidR="00D7476F" w:rsidRPr="009E2C95" w:rsidRDefault="00D7476F" w:rsidP="009E2C95">
      <w:pPr>
        <w:spacing w:after="0"/>
        <w:jc w:val="both"/>
      </w:pPr>
    </w:p>
    <w:p w14:paraId="6B3AF20D" w14:textId="77777777" w:rsidR="008E3CEB" w:rsidRPr="004F2082" w:rsidRDefault="008E3CEB" w:rsidP="008E3CEB">
      <w:pPr>
        <w:spacing w:after="0"/>
        <w:jc w:val="both"/>
        <w:rPr>
          <w:lang w:eastAsia="zh-CN"/>
        </w:rPr>
      </w:pPr>
      <w:r w:rsidRPr="004F2082">
        <w:t>CMD</w:t>
      </w:r>
      <w:r>
        <w:rPr>
          <w:rFonts w:hint="eastAsia"/>
          <w:lang w:eastAsia="zh-CN"/>
        </w:rPr>
        <w:t xml:space="preserve">: </w:t>
      </w:r>
      <w:r w:rsidRPr="00C869C5">
        <w:t>Common mental disorders</w:t>
      </w:r>
      <w:r>
        <w:rPr>
          <w:rFonts w:hint="eastAsia"/>
          <w:lang w:eastAsia="zh-CN"/>
        </w:rPr>
        <w:t>.</w:t>
      </w:r>
    </w:p>
    <w:p w14:paraId="028371C3" w14:textId="77777777" w:rsidR="00652240" w:rsidRPr="009E2C95" w:rsidRDefault="00652240" w:rsidP="009E2C95">
      <w:pPr>
        <w:spacing w:after="0"/>
        <w:jc w:val="both"/>
        <w:rPr>
          <w:lang w:val="de-DE"/>
        </w:rPr>
      </w:pPr>
    </w:p>
    <w:sectPr w:rsidR="00652240" w:rsidRPr="009E2C95" w:rsidSect="00D7476F">
      <w:pgSz w:w="16838" w:h="11899" w:orient="landscape"/>
      <w:pgMar w:top="1701" w:right="1440" w:bottom="1701" w:left="1701" w:header="709" w:footer="709"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536392" w15:done="0"/>
  <w15:commentEx w15:paraId="661FBB18" w15:done="0"/>
  <w15:commentEx w15:paraId="00651ACE" w15:done="0"/>
  <w15:commentEx w15:paraId="41C20283" w15:done="0"/>
  <w15:commentEx w15:paraId="4AE745D7" w15:done="0"/>
  <w15:commentEx w15:paraId="256F20B3" w15:done="0"/>
  <w15:commentEx w15:paraId="33463377" w15:done="0"/>
  <w15:commentEx w15:paraId="272A943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B0FEF" w14:textId="77777777" w:rsidR="00791EAD" w:rsidRDefault="00791EAD" w:rsidP="006F2C3B">
      <w:r>
        <w:separator/>
      </w:r>
    </w:p>
  </w:endnote>
  <w:endnote w:type="continuationSeparator" w:id="0">
    <w:p w14:paraId="0965D26C" w14:textId="77777777" w:rsidR="00791EAD" w:rsidRDefault="00791EAD" w:rsidP="006F2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SAS Monospace">
    <w:altName w:val="Cambria"/>
    <w:panose1 w:val="00000000000000000000"/>
    <w:charset w:val="4D"/>
    <w:family w:val="moder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D653DE" w14:textId="77777777" w:rsidR="00791EAD" w:rsidRDefault="00791EAD" w:rsidP="006F2C3B">
      <w:r>
        <w:separator/>
      </w:r>
    </w:p>
  </w:footnote>
  <w:footnote w:type="continuationSeparator" w:id="0">
    <w:p w14:paraId="1B48C126" w14:textId="77777777" w:rsidR="00791EAD" w:rsidRDefault="00791EAD" w:rsidP="006F2C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2B5A8" w14:textId="77777777" w:rsidR="00E0544D" w:rsidRDefault="00E0544D" w:rsidP="00D20C9E">
    <w:pPr>
      <w:pStyle w:val="a9"/>
      <w:framePr w:wrap="around" w:vAnchor="text" w:hAnchor="margin" w:xAlign="right" w:y="1"/>
      <w:rPr>
        <w:rStyle w:val="ac"/>
        <w:rFonts w:ascii="Book Antiqua" w:eastAsiaTheme="minorHAnsi" w:hAnsi="Book Antiqua" w:cstheme="minorBidi"/>
        <w:sz w:val="24"/>
        <w:szCs w:val="24"/>
        <w:lang w:eastAsia="en-US"/>
      </w:rPr>
    </w:pPr>
    <w:r>
      <w:rPr>
        <w:rStyle w:val="ac"/>
      </w:rPr>
      <w:fldChar w:fldCharType="begin"/>
    </w:r>
    <w:r>
      <w:rPr>
        <w:rStyle w:val="ac"/>
      </w:rPr>
      <w:instrText xml:space="preserve">PAGE  </w:instrText>
    </w:r>
    <w:r>
      <w:rPr>
        <w:rStyle w:val="ac"/>
      </w:rPr>
      <w:fldChar w:fldCharType="end"/>
    </w:r>
  </w:p>
  <w:p w14:paraId="305FC433" w14:textId="77777777" w:rsidR="00E0544D" w:rsidRDefault="00E0544D" w:rsidP="00D20C9E">
    <w:pPr>
      <w:pStyle w:val="a9"/>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ED952" w14:textId="77777777" w:rsidR="00E0544D" w:rsidRDefault="00E0544D" w:rsidP="00D20C9E">
    <w:pPr>
      <w:pStyle w:val="a9"/>
      <w:framePr w:wrap="around" w:vAnchor="text" w:hAnchor="margin" w:xAlign="right" w:y="1"/>
      <w:rPr>
        <w:rStyle w:val="ac"/>
        <w:rFonts w:ascii="Book Antiqua" w:eastAsiaTheme="minorHAnsi" w:hAnsi="Book Antiqua" w:cstheme="minorBidi"/>
        <w:sz w:val="24"/>
        <w:szCs w:val="24"/>
        <w:lang w:eastAsia="en-US"/>
      </w:rPr>
    </w:pPr>
    <w:r>
      <w:rPr>
        <w:rStyle w:val="ac"/>
      </w:rPr>
      <w:fldChar w:fldCharType="begin"/>
    </w:r>
    <w:r>
      <w:rPr>
        <w:rStyle w:val="ac"/>
      </w:rPr>
      <w:instrText xml:space="preserve">PAGE  </w:instrText>
    </w:r>
    <w:r>
      <w:rPr>
        <w:rStyle w:val="ac"/>
      </w:rPr>
      <w:fldChar w:fldCharType="separate"/>
    </w:r>
    <w:r w:rsidR="00557936">
      <w:rPr>
        <w:rStyle w:val="ac"/>
      </w:rPr>
      <w:t>2</w:t>
    </w:r>
    <w:r>
      <w:rPr>
        <w:rStyle w:val="ac"/>
      </w:rPr>
      <w:fldChar w:fldCharType="end"/>
    </w:r>
  </w:p>
  <w:p w14:paraId="2B640106" w14:textId="77777777" w:rsidR="00E0544D" w:rsidRDefault="00E0544D" w:rsidP="00D20C9E">
    <w:pPr>
      <w:pStyle w:val="a9"/>
      <w:tabs>
        <w:tab w:val="clear" w:pos="4536"/>
        <w:tab w:val="clear" w:pos="9072"/>
        <w:tab w:val="right" w:leader="underscore" w:pos="8647"/>
      </w:tabs>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10E5B"/>
    <w:multiLevelType w:val="hybridMultilevel"/>
    <w:tmpl w:val="7D080B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3A530A8"/>
    <w:multiLevelType w:val="hybridMultilevel"/>
    <w:tmpl w:val="E97CDADC"/>
    <w:lvl w:ilvl="0" w:tplc="0504DAF0">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566E0B20"/>
    <w:multiLevelType w:val="hybridMultilevel"/>
    <w:tmpl w:val="54DA9DE8"/>
    <w:lvl w:ilvl="0" w:tplc="48AA2E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4">
    <w:nsid w:val="655D603E"/>
    <w:multiLevelType w:val="hybridMultilevel"/>
    <w:tmpl w:val="E3DE4C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9604350"/>
    <w:multiLevelType w:val="hybridMultilevel"/>
    <w:tmpl w:val="4EF6BEFC"/>
    <w:lvl w:ilvl="0" w:tplc="28187BD6">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F880B87"/>
    <w:multiLevelType w:val="hybridMultilevel"/>
    <w:tmpl w:val="AE02F08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5"/>
  </w:num>
  <w:num w:numId="6">
    <w:abstractNumId w:val="6"/>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ja">
    <w15:presenceInfo w15:providerId="None" w15:userId="Anj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567"/>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IM.microbes.Copy.enl&lt;/item&gt;&lt;/Libraries&gt;&lt;/ENLibraries&gt;"/>
  </w:docVars>
  <w:rsids>
    <w:rsidRoot w:val="00591BF6"/>
    <w:rsid w:val="00000229"/>
    <w:rsid w:val="00003CB2"/>
    <w:rsid w:val="00003EB7"/>
    <w:rsid w:val="00005AA6"/>
    <w:rsid w:val="00006F16"/>
    <w:rsid w:val="000071E4"/>
    <w:rsid w:val="00007CB2"/>
    <w:rsid w:val="00011627"/>
    <w:rsid w:val="00011953"/>
    <w:rsid w:val="0001196A"/>
    <w:rsid w:val="0001318A"/>
    <w:rsid w:val="00013645"/>
    <w:rsid w:val="0001651E"/>
    <w:rsid w:val="00020205"/>
    <w:rsid w:val="00020B9B"/>
    <w:rsid w:val="0002101A"/>
    <w:rsid w:val="00021D3E"/>
    <w:rsid w:val="00022DB9"/>
    <w:rsid w:val="00023BFC"/>
    <w:rsid w:val="00024B2B"/>
    <w:rsid w:val="00026980"/>
    <w:rsid w:val="00026BB5"/>
    <w:rsid w:val="0003090C"/>
    <w:rsid w:val="00031706"/>
    <w:rsid w:val="00032FEC"/>
    <w:rsid w:val="00033466"/>
    <w:rsid w:val="00033CE6"/>
    <w:rsid w:val="00034250"/>
    <w:rsid w:val="00034760"/>
    <w:rsid w:val="00036CC3"/>
    <w:rsid w:val="00040BB2"/>
    <w:rsid w:val="00042270"/>
    <w:rsid w:val="00042DF5"/>
    <w:rsid w:val="00044B7F"/>
    <w:rsid w:val="0004595F"/>
    <w:rsid w:val="0004623B"/>
    <w:rsid w:val="000479F3"/>
    <w:rsid w:val="00047EDE"/>
    <w:rsid w:val="00050868"/>
    <w:rsid w:val="00050D22"/>
    <w:rsid w:val="00052E1C"/>
    <w:rsid w:val="000541D7"/>
    <w:rsid w:val="00055409"/>
    <w:rsid w:val="00055D89"/>
    <w:rsid w:val="00055E28"/>
    <w:rsid w:val="000567C2"/>
    <w:rsid w:val="00057880"/>
    <w:rsid w:val="00060851"/>
    <w:rsid w:val="000623E0"/>
    <w:rsid w:val="00062EC6"/>
    <w:rsid w:val="00063C4A"/>
    <w:rsid w:val="00064EB0"/>
    <w:rsid w:val="00066314"/>
    <w:rsid w:val="0006797E"/>
    <w:rsid w:val="00067CC8"/>
    <w:rsid w:val="00070157"/>
    <w:rsid w:val="000708CA"/>
    <w:rsid w:val="00073B39"/>
    <w:rsid w:val="00073D20"/>
    <w:rsid w:val="00074D81"/>
    <w:rsid w:val="00080D08"/>
    <w:rsid w:val="00082337"/>
    <w:rsid w:val="00082883"/>
    <w:rsid w:val="00084743"/>
    <w:rsid w:val="0008508D"/>
    <w:rsid w:val="000872A8"/>
    <w:rsid w:val="000910FA"/>
    <w:rsid w:val="000913D3"/>
    <w:rsid w:val="00091A34"/>
    <w:rsid w:val="000920D5"/>
    <w:rsid w:val="00092BB9"/>
    <w:rsid w:val="00092F49"/>
    <w:rsid w:val="00093149"/>
    <w:rsid w:val="00096351"/>
    <w:rsid w:val="000964D0"/>
    <w:rsid w:val="00097F79"/>
    <w:rsid w:val="000A0552"/>
    <w:rsid w:val="000A7BBF"/>
    <w:rsid w:val="000B23DC"/>
    <w:rsid w:val="000B3B6C"/>
    <w:rsid w:val="000B3E7E"/>
    <w:rsid w:val="000B4590"/>
    <w:rsid w:val="000C0C24"/>
    <w:rsid w:val="000C1CFE"/>
    <w:rsid w:val="000C2280"/>
    <w:rsid w:val="000C2E32"/>
    <w:rsid w:val="000C32BF"/>
    <w:rsid w:val="000C3D62"/>
    <w:rsid w:val="000C45C3"/>
    <w:rsid w:val="000C4F5B"/>
    <w:rsid w:val="000C50BC"/>
    <w:rsid w:val="000C5D73"/>
    <w:rsid w:val="000C5E62"/>
    <w:rsid w:val="000C6253"/>
    <w:rsid w:val="000C7AC6"/>
    <w:rsid w:val="000D493D"/>
    <w:rsid w:val="000E0279"/>
    <w:rsid w:val="000E02AB"/>
    <w:rsid w:val="000E1DF9"/>
    <w:rsid w:val="000E2871"/>
    <w:rsid w:val="000E2A54"/>
    <w:rsid w:val="000E50F4"/>
    <w:rsid w:val="000E5531"/>
    <w:rsid w:val="000E6060"/>
    <w:rsid w:val="000E6214"/>
    <w:rsid w:val="000E75C5"/>
    <w:rsid w:val="000F13BE"/>
    <w:rsid w:val="000F1462"/>
    <w:rsid w:val="000F1A47"/>
    <w:rsid w:val="000F1DB9"/>
    <w:rsid w:val="000F2DAC"/>
    <w:rsid w:val="000F36DE"/>
    <w:rsid w:val="000F3832"/>
    <w:rsid w:val="000F3B43"/>
    <w:rsid w:val="000F47BE"/>
    <w:rsid w:val="000F489C"/>
    <w:rsid w:val="000F6422"/>
    <w:rsid w:val="000F6DD8"/>
    <w:rsid w:val="001020E8"/>
    <w:rsid w:val="001022D5"/>
    <w:rsid w:val="001031E5"/>
    <w:rsid w:val="00104E35"/>
    <w:rsid w:val="0010555C"/>
    <w:rsid w:val="001058EB"/>
    <w:rsid w:val="00105D8C"/>
    <w:rsid w:val="001064F3"/>
    <w:rsid w:val="00107C7D"/>
    <w:rsid w:val="00110C91"/>
    <w:rsid w:val="00110DF9"/>
    <w:rsid w:val="0011145B"/>
    <w:rsid w:val="00113B69"/>
    <w:rsid w:val="0011487C"/>
    <w:rsid w:val="001155A4"/>
    <w:rsid w:val="0012394F"/>
    <w:rsid w:val="00124464"/>
    <w:rsid w:val="001244DE"/>
    <w:rsid w:val="00126436"/>
    <w:rsid w:val="001274CC"/>
    <w:rsid w:val="00127D6E"/>
    <w:rsid w:val="00130D9F"/>
    <w:rsid w:val="0013348B"/>
    <w:rsid w:val="001364B2"/>
    <w:rsid w:val="00136B40"/>
    <w:rsid w:val="00137721"/>
    <w:rsid w:val="00140431"/>
    <w:rsid w:val="00140D08"/>
    <w:rsid w:val="00141690"/>
    <w:rsid w:val="00144063"/>
    <w:rsid w:val="001441E5"/>
    <w:rsid w:val="00144AF8"/>
    <w:rsid w:val="00146257"/>
    <w:rsid w:val="00150616"/>
    <w:rsid w:val="0015167E"/>
    <w:rsid w:val="00152ABF"/>
    <w:rsid w:val="00153B70"/>
    <w:rsid w:val="00154644"/>
    <w:rsid w:val="001557A8"/>
    <w:rsid w:val="00156032"/>
    <w:rsid w:val="00157140"/>
    <w:rsid w:val="00160F47"/>
    <w:rsid w:val="00162734"/>
    <w:rsid w:val="00162AD6"/>
    <w:rsid w:val="00165C51"/>
    <w:rsid w:val="00165D3D"/>
    <w:rsid w:val="0016696F"/>
    <w:rsid w:val="00166C18"/>
    <w:rsid w:val="00170FDA"/>
    <w:rsid w:val="00171923"/>
    <w:rsid w:val="00172678"/>
    <w:rsid w:val="00172823"/>
    <w:rsid w:val="00172C07"/>
    <w:rsid w:val="00174D3E"/>
    <w:rsid w:val="00176BE5"/>
    <w:rsid w:val="00177200"/>
    <w:rsid w:val="001777DF"/>
    <w:rsid w:val="00183A42"/>
    <w:rsid w:val="00183A4B"/>
    <w:rsid w:val="0018435A"/>
    <w:rsid w:val="001843CB"/>
    <w:rsid w:val="001916CC"/>
    <w:rsid w:val="001932BB"/>
    <w:rsid w:val="00193AF8"/>
    <w:rsid w:val="00194407"/>
    <w:rsid w:val="00195ACF"/>
    <w:rsid w:val="00197536"/>
    <w:rsid w:val="00197D76"/>
    <w:rsid w:val="001A18D4"/>
    <w:rsid w:val="001A3760"/>
    <w:rsid w:val="001A3A66"/>
    <w:rsid w:val="001A4253"/>
    <w:rsid w:val="001A5C57"/>
    <w:rsid w:val="001A7331"/>
    <w:rsid w:val="001B0C6E"/>
    <w:rsid w:val="001B1F81"/>
    <w:rsid w:val="001B2BB7"/>
    <w:rsid w:val="001B38A7"/>
    <w:rsid w:val="001B3FC9"/>
    <w:rsid w:val="001B49FE"/>
    <w:rsid w:val="001B6A87"/>
    <w:rsid w:val="001B743B"/>
    <w:rsid w:val="001B786F"/>
    <w:rsid w:val="001B7949"/>
    <w:rsid w:val="001C1CAA"/>
    <w:rsid w:val="001C35FA"/>
    <w:rsid w:val="001C3823"/>
    <w:rsid w:val="001C3AAD"/>
    <w:rsid w:val="001C3FC5"/>
    <w:rsid w:val="001C4970"/>
    <w:rsid w:val="001C4F99"/>
    <w:rsid w:val="001C5696"/>
    <w:rsid w:val="001C5A8B"/>
    <w:rsid w:val="001C686B"/>
    <w:rsid w:val="001D0984"/>
    <w:rsid w:val="001D0ABB"/>
    <w:rsid w:val="001D107A"/>
    <w:rsid w:val="001D1FBB"/>
    <w:rsid w:val="001D42A4"/>
    <w:rsid w:val="001E0409"/>
    <w:rsid w:val="001E0BC0"/>
    <w:rsid w:val="001E0E15"/>
    <w:rsid w:val="001E38B7"/>
    <w:rsid w:val="001E400E"/>
    <w:rsid w:val="001E46A9"/>
    <w:rsid w:val="001E4ADE"/>
    <w:rsid w:val="001E75C6"/>
    <w:rsid w:val="001F0E93"/>
    <w:rsid w:val="001F1EAD"/>
    <w:rsid w:val="001F2F18"/>
    <w:rsid w:val="001F3C08"/>
    <w:rsid w:val="001F4B2D"/>
    <w:rsid w:val="001F5B10"/>
    <w:rsid w:val="001F687B"/>
    <w:rsid w:val="001F7CD8"/>
    <w:rsid w:val="00200C47"/>
    <w:rsid w:val="00202C39"/>
    <w:rsid w:val="00207862"/>
    <w:rsid w:val="0020788A"/>
    <w:rsid w:val="00210572"/>
    <w:rsid w:val="002116E4"/>
    <w:rsid w:val="00213243"/>
    <w:rsid w:val="0021344C"/>
    <w:rsid w:val="002139E8"/>
    <w:rsid w:val="00213BB6"/>
    <w:rsid w:val="002205BD"/>
    <w:rsid w:val="00221CCE"/>
    <w:rsid w:val="002222D3"/>
    <w:rsid w:val="00222CE9"/>
    <w:rsid w:val="002238A7"/>
    <w:rsid w:val="002245F0"/>
    <w:rsid w:val="00225669"/>
    <w:rsid w:val="00225968"/>
    <w:rsid w:val="002260DD"/>
    <w:rsid w:val="00226A52"/>
    <w:rsid w:val="00227348"/>
    <w:rsid w:val="00227856"/>
    <w:rsid w:val="002301B7"/>
    <w:rsid w:val="002305A1"/>
    <w:rsid w:val="00232311"/>
    <w:rsid w:val="00233C8F"/>
    <w:rsid w:val="00234A7C"/>
    <w:rsid w:val="00234C19"/>
    <w:rsid w:val="00234D73"/>
    <w:rsid w:val="00237733"/>
    <w:rsid w:val="00242C3D"/>
    <w:rsid w:val="00242EC5"/>
    <w:rsid w:val="0024344A"/>
    <w:rsid w:val="002445F2"/>
    <w:rsid w:val="00244682"/>
    <w:rsid w:val="00247A0A"/>
    <w:rsid w:val="002508A6"/>
    <w:rsid w:val="00251A90"/>
    <w:rsid w:val="00253293"/>
    <w:rsid w:val="002538D6"/>
    <w:rsid w:val="00254858"/>
    <w:rsid w:val="00254C9E"/>
    <w:rsid w:val="00255CF0"/>
    <w:rsid w:val="0025638A"/>
    <w:rsid w:val="00256EC6"/>
    <w:rsid w:val="00257485"/>
    <w:rsid w:val="002574AD"/>
    <w:rsid w:val="00257DF4"/>
    <w:rsid w:val="002612BE"/>
    <w:rsid w:val="00263CA5"/>
    <w:rsid w:val="00264746"/>
    <w:rsid w:val="00264CD5"/>
    <w:rsid w:val="00265222"/>
    <w:rsid w:val="002652DD"/>
    <w:rsid w:val="0026745F"/>
    <w:rsid w:val="00271396"/>
    <w:rsid w:val="00274FB4"/>
    <w:rsid w:val="00275AC3"/>
    <w:rsid w:val="002805C5"/>
    <w:rsid w:val="0028068B"/>
    <w:rsid w:val="00285035"/>
    <w:rsid w:val="002855FA"/>
    <w:rsid w:val="00286889"/>
    <w:rsid w:val="0028758B"/>
    <w:rsid w:val="00290C7C"/>
    <w:rsid w:val="00290FF5"/>
    <w:rsid w:val="00291220"/>
    <w:rsid w:val="00293760"/>
    <w:rsid w:val="00293830"/>
    <w:rsid w:val="00293B77"/>
    <w:rsid w:val="002951E0"/>
    <w:rsid w:val="00296C3F"/>
    <w:rsid w:val="0029720A"/>
    <w:rsid w:val="00297D1D"/>
    <w:rsid w:val="00297F9A"/>
    <w:rsid w:val="002A03CA"/>
    <w:rsid w:val="002A068F"/>
    <w:rsid w:val="002A234C"/>
    <w:rsid w:val="002A2B2F"/>
    <w:rsid w:val="002A2E20"/>
    <w:rsid w:val="002A2E51"/>
    <w:rsid w:val="002A3E78"/>
    <w:rsid w:val="002A4568"/>
    <w:rsid w:val="002A66AE"/>
    <w:rsid w:val="002B0743"/>
    <w:rsid w:val="002B2D28"/>
    <w:rsid w:val="002B3216"/>
    <w:rsid w:val="002B4580"/>
    <w:rsid w:val="002B49B5"/>
    <w:rsid w:val="002B4BBB"/>
    <w:rsid w:val="002B64DC"/>
    <w:rsid w:val="002B7342"/>
    <w:rsid w:val="002C2001"/>
    <w:rsid w:val="002C279A"/>
    <w:rsid w:val="002C2A1A"/>
    <w:rsid w:val="002C3CE0"/>
    <w:rsid w:val="002C667E"/>
    <w:rsid w:val="002C6F2E"/>
    <w:rsid w:val="002C7410"/>
    <w:rsid w:val="002D0889"/>
    <w:rsid w:val="002D1905"/>
    <w:rsid w:val="002D2D31"/>
    <w:rsid w:val="002D4647"/>
    <w:rsid w:val="002D5C11"/>
    <w:rsid w:val="002E140C"/>
    <w:rsid w:val="002E26E4"/>
    <w:rsid w:val="002E4CFB"/>
    <w:rsid w:val="002E5472"/>
    <w:rsid w:val="002F08D2"/>
    <w:rsid w:val="002F22E9"/>
    <w:rsid w:val="002F2959"/>
    <w:rsid w:val="002F41E4"/>
    <w:rsid w:val="002F45EE"/>
    <w:rsid w:val="002F59E2"/>
    <w:rsid w:val="002F6CF1"/>
    <w:rsid w:val="002F7618"/>
    <w:rsid w:val="003017B0"/>
    <w:rsid w:val="00302777"/>
    <w:rsid w:val="00302B04"/>
    <w:rsid w:val="0030527F"/>
    <w:rsid w:val="003062CB"/>
    <w:rsid w:val="00306817"/>
    <w:rsid w:val="00306F5C"/>
    <w:rsid w:val="00307206"/>
    <w:rsid w:val="003100FF"/>
    <w:rsid w:val="00310CE6"/>
    <w:rsid w:val="00313F56"/>
    <w:rsid w:val="003143FE"/>
    <w:rsid w:val="003155E8"/>
    <w:rsid w:val="00315EE4"/>
    <w:rsid w:val="00316A93"/>
    <w:rsid w:val="00317234"/>
    <w:rsid w:val="00317E08"/>
    <w:rsid w:val="00324EC1"/>
    <w:rsid w:val="00324F86"/>
    <w:rsid w:val="0032573F"/>
    <w:rsid w:val="00325808"/>
    <w:rsid w:val="003267DE"/>
    <w:rsid w:val="00327970"/>
    <w:rsid w:val="00330548"/>
    <w:rsid w:val="00330D34"/>
    <w:rsid w:val="003313AD"/>
    <w:rsid w:val="00332D56"/>
    <w:rsid w:val="003331F5"/>
    <w:rsid w:val="00333FE6"/>
    <w:rsid w:val="00335466"/>
    <w:rsid w:val="00336D2A"/>
    <w:rsid w:val="003372E5"/>
    <w:rsid w:val="00337AA8"/>
    <w:rsid w:val="00340162"/>
    <w:rsid w:val="0034143F"/>
    <w:rsid w:val="003425BE"/>
    <w:rsid w:val="0034278B"/>
    <w:rsid w:val="003436C6"/>
    <w:rsid w:val="003453AF"/>
    <w:rsid w:val="00345F01"/>
    <w:rsid w:val="00347521"/>
    <w:rsid w:val="0034789A"/>
    <w:rsid w:val="0035002B"/>
    <w:rsid w:val="00350B78"/>
    <w:rsid w:val="0035149D"/>
    <w:rsid w:val="0035243E"/>
    <w:rsid w:val="00352D9F"/>
    <w:rsid w:val="00353A37"/>
    <w:rsid w:val="003550A6"/>
    <w:rsid w:val="00357479"/>
    <w:rsid w:val="00357641"/>
    <w:rsid w:val="0036143B"/>
    <w:rsid w:val="00361BC2"/>
    <w:rsid w:val="00367854"/>
    <w:rsid w:val="00372157"/>
    <w:rsid w:val="00374AA3"/>
    <w:rsid w:val="003772E1"/>
    <w:rsid w:val="00377501"/>
    <w:rsid w:val="003810A7"/>
    <w:rsid w:val="00383606"/>
    <w:rsid w:val="0038414B"/>
    <w:rsid w:val="003854DE"/>
    <w:rsid w:val="00387715"/>
    <w:rsid w:val="00392078"/>
    <w:rsid w:val="00392242"/>
    <w:rsid w:val="00393FAC"/>
    <w:rsid w:val="00396896"/>
    <w:rsid w:val="00397396"/>
    <w:rsid w:val="00397AB2"/>
    <w:rsid w:val="003A02CC"/>
    <w:rsid w:val="003A1033"/>
    <w:rsid w:val="003A4363"/>
    <w:rsid w:val="003A4CEA"/>
    <w:rsid w:val="003B03C2"/>
    <w:rsid w:val="003B0B79"/>
    <w:rsid w:val="003B3258"/>
    <w:rsid w:val="003B3F7B"/>
    <w:rsid w:val="003B42EA"/>
    <w:rsid w:val="003B490E"/>
    <w:rsid w:val="003B50E6"/>
    <w:rsid w:val="003B7B54"/>
    <w:rsid w:val="003C00FF"/>
    <w:rsid w:val="003C045A"/>
    <w:rsid w:val="003C394C"/>
    <w:rsid w:val="003C4298"/>
    <w:rsid w:val="003C4A8D"/>
    <w:rsid w:val="003C6903"/>
    <w:rsid w:val="003C6A7C"/>
    <w:rsid w:val="003C7D36"/>
    <w:rsid w:val="003D02AA"/>
    <w:rsid w:val="003D2067"/>
    <w:rsid w:val="003D22EE"/>
    <w:rsid w:val="003D2AD6"/>
    <w:rsid w:val="003D3946"/>
    <w:rsid w:val="003D68D2"/>
    <w:rsid w:val="003D6917"/>
    <w:rsid w:val="003D6DF5"/>
    <w:rsid w:val="003D6E5F"/>
    <w:rsid w:val="003E0B33"/>
    <w:rsid w:val="003E0D5A"/>
    <w:rsid w:val="003E0DC2"/>
    <w:rsid w:val="003E1047"/>
    <w:rsid w:val="003E10A8"/>
    <w:rsid w:val="003E16EB"/>
    <w:rsid w:val="003E3898"/>
    <w:rsid w:val="003E4755"/>
    <w:rsid w:val="003E491E"/>
    <w:rsid w:val="003E6A63"/>
    <w:rsid w:val="003E72BD"/>
    <w:rsid w:val="003F11FC"/>
    <w:rsid w:val="003F187C"/>
    <w:rsid w:val="003F27EB"/>
    <w:rsid w:val="003F5D92"/>
    <w:rsid w:val="003F5E66"/>
    <w:rsid w:val="003F6333"/>
    <w:rsid w:val="003F64E1"/>
    <w:rsid w:val="003F65FE"/>
    <w:rsid w:val="003F6E6F"/>
    <w:rsid w:val="004003F4"/>
    <w:rsid w:val="0040210B"/>
    <w:rsid w:val="00403BF6"/>
    <w:rsid w:val="00403D40"/>
    <w:rsid w:val="004041C3"/>
    <w:rsid w:val="00407B9C"/>
    <w:rsid w:val="00412275"/>
    <w:rsid w:val="00412313"/>
    <w:rsid w:val="00413EF6"/>
    <w:rsid w:val="00416B18"/>
    <w:rsid w:val="004200EB"/>
    <w:rsid w:val="0042028A"/>
    <w:rsid w:val="004216E6"/>
    <w:rsid w:val="00421915"/>
    <w:rsid w:val="00421AE9"/>
    <w:rsid w:val="00422BFA"/>
    <w:rsid w:val="00426557"/>
    <w:rsid w:val="00426B4F"/>
    <w:rsid w:val="004274B7"/>
    <w:rsid w:val="0042787E"/>
    <w:rsid w:val="00430529"/>
    <w:rsid w:val="00434DCF"/>
    <w:rsid w:val="00437350"/>
    <w:rsid w:val="00441BD3"/>
    <w:rsid w:val="00442082"/>
    <w:rsid w:val="004430E9"/>
    <w:rsid w:val="00443A8D"/>
    <w:rsid w:val="00443BE6"/>
    <w:rsid w:val="00446453"/>
    <w:rsid w:val="00447562"/>
    <w:rsid w:val="004477B1"/>
    <w:rsid w:val="00451BA4"/>
    <w:rsid w:val="00451E78"/>
    <w:rsid w:val="00452D17"/>
    <w:rsid w:val="00455C4A"/>
    <w:rsid w:val="00456BA6"/>
    <w:rsid w:val="00457A99"/>
    <w:rsid w:val="00457FE6"/>
    <w:rsid w:val="00460A7D"/>
    <w:rsid w:val="004639EC"/>
    <w:rsid w:val="00463CE3"/>
    <w:rsid w:val="00465505"/>
    <w:rsid w:val="00465A8F"/>
    <w:rsid w:val="0046721C"/>
    <w:rsid w:val="00467AF2"/>
    <w:rsid w:val="00472CC6"/>
    <w:rsid w:val="00474D9D"/>
    <w:rsid w:val="00474F7F"/>
    <w:rsid w:val="00476F30"/>
    <w:rsid w:val="00481364"/>
    <w:rsid w:val="004841B4"/>
    <w:rsid w:val="004844D6"/>
    <w:rsid w:val="00484C90"/>
    <w:rsid w:val="00485697"/>
    <w:rsid w:val="0048685E"/>
    <w:rsid w:val="00486CD8"/>
    <w:rsid w:val="00491A3B"/>
    <w:rsid w:val="00491C7B"/>
    <w:rsid w:val="00492034"/>
    <w:rsid w:val="004925F7"/>
    <w:rsid w:val="00492DEE"/>
    <w:rsid w:val="0049330A"/>
    <w:rsid w:val="004941D0"/>
    <w:rsid w:val="00496638"/>
    <w:rsid w:val="00496FD2"/>
    <w:rsid w:val="00497D4A"/>
    <w:rsid w:val="004A063F"/>
    <w:rsid w:val="004A7F7A"/>
    <w:rsid w:val="004B0298"/>
    <w:rsid w:val="004B06C8"/>
    <w:rsid w:val="004B3A93"/>
    <w:rsid w:val="004B3A9F"/>
    <w:rsid w:val="004B6C5B"/>
    <w:rsid w:val="004C098A"/>
    <w:rsid w:val="004C102B"/>
    <w:rsid w:val="004C1936"/>
    <w:rsid w:val="004C1BB3"/>
    <w:rsid w:val="004C4DF6"/>
    <w:rsid w:val="004C5727"/>
    <w:rsid w:val="004C6936"/>
    <w:rsid w:val="004C7CA9"/>
    <w:rsid w:val="004C7E32"/>
    <w:rsid w:val="004D07EE"/>
    <w:rsid w:val="004D3011"/>
    <w:rsid w:val="004D56C7"/>
    <w:rsid w:val="004E2F58"/>
    <w:rsid w:val="004E4204"/>
    <w:rsid w:val="004E4225"/>
    <w:rsid w:val="004E577D"/>
    <w:rsid w:val="004E5C34"/>
    <w:rsid w:val="004E602F"/>
    <w:rsid w:val="004E6BC0"/>
    <w:rsid w:val="004E7DB2"/>
    <w:rsid w:val="004F2082"/>
    <w:rsid w:val="004F2ADE"/>
    <w:rsid w:val="004F442E"/>
    <w:rsid w:val="004F670C"/>
    <w:rsid w:val="004F6E87"/>
    <w:rsid w:val="005009AD"/>
    <w:rsid w:val="00504082"/>
    <w:rsid w:val="00506C1F"/>
    <w:rsid w:val="005075E1"/>
    <w:rsid w:val="00507F7E"/>
    <w:rsid w:val="00510115"/>
    <w:rsid w:val="00511E2A"/>
    <w:rsid w:val="00513657"/>
    <w:rsid w:val="00513AAE"/>
    <w:rsid w:val="005144A0"/>
    <w:rsid w:val="00524BED"/>
    <w:rsid w:val="0052664B"/>
    <w:rsid w:val="00527653"/>
    <w:rsid w:val="00531C69"/>
    <w:rsid w:val="0053217A"/>
    <w:rsid w:val="00534AFE"/>
    <w:rsid w:val="00535242"/>
    <w:rsid w:val="005403D4"/>
    <w:rsid w:val="00540504"/>
    <w:rsid w:val="0054121D"/>
    <w:rsid w:val="00542A98"/>
    <w:rsid w:val="005434FD"/>
    <w:rsid w:val="00544DA4"/>
    <w:rsid w:val="00550EF3"/>
    <w:rsid w:val="00551EA3"/>
    <w:rsid w:val="005536A9"/>
    <w:rsid w:val="00554D1A"/>
    <w:rsid w:val="0055698F"/>
    <w:rsid w:val="00557936"/>
    <w:rsid w:val="00557FBC"/>
    <w:rsid w:val="0056188E"/>
    <w:rsid w:val="005629B7"/>
    <w:rsid w:val="005654F3"/>
    <w:rsid w:val="005670D8"/>
    <w:rsid w:val="00570738"/>
    <w:rsid w:val="005722AA"/>
    <w:rsid w:val="00572E52"/>
    <w:rsid w:val="005741E4"/>
    <w:rsid w:val="00575521"/>
    <w:rsid w:val="00575BAD"/>
    <w:rsid w:val="00575C96"/>
    <w:rsid w:val="00577D3E"/>
    <w:rsid w:val="00581230"/>
    <w:rsid w:val="0058269B"/>
    <w:rsid w:val="005826DB"/>
    <w:rsid w:val="005842D7"/>
    <w:rsid w:val="00585E9C"/>
    <w:rsid w:val="005861E1"/>
    <w:rsid w:val="005876D8"/>
    <w:rsid w:val="00587D4E"/>
    <w:rsid w:val="005907AE"/>
    <w:rsid w:val="00591105"/>
    <w:rsid w:val="005915C9"/>
    <w:rsid w:val="00591ADA"/>
    <w:rsid w:val="00591BF6"/>
    <w:rsid w:val="00593B70"/>
    <w:rsid w:val="00596EF6"/>
    <w:rsid w:val="005A1124"/>
    <w:rsid w:val="005A3AE8"/>
    <w:rsid w:val="005A3F46"/>
    <w:rsid w:val="005A48BD"/>
    <w:rsid w:val="005A4B16"/>
    <w:rsid w:val="005A71C5"/>
    <w:rsid w:val="005A7B0C"/>
    <w:rsid w:val="005B0C3E"/>
    <w:rsid w:val="005B33F8"/>
    <w:rsid w:val="005B3AE7"/>
    <w:rsid w:val="005B439D"/>
    <w:rsid w:val="005B6FE6"/>
    <w:rsid w:val="005B777E"/>
    <w:rsid w:val="005C075B"/>
    <w:rsid w:val="005C1BED"/>
    <w:rsid w:val="005C1E1F"/>
    <w:rsid w:val="005C2D22"/>
    <w:rsid w:val="005C40BE"/>
    <w:rsid w:val="005C4AB7"/>
    <w:rsid w:val="005C4F14"/>
    <w:rsid w:val="005C5420"/>
    <w:rsid w:val="005C73C1"/>
    <w:rsid w:val="005D2817"/>
    <w:rsid w:val="005D4E47"/>
    <w:rsid w:val="005D5E4E"/>
    <w:rsid w:val="005E0A1C"/>
    <w:rsid w:val="005E1C5E"/>
    <w:rsid w:val="005E2B6E"/>
    <w:rsid w:val="005E3173"/>
    <w:rsid w:val="005E52DE"/>
    <w:rsid w:val="005E6FDF"/>
    <w:rsid w:val="005E7274"/>
    <w:rsid w:val="005F520D"/>
    <w:rsid w:val="005F6372"/>
    <w:rsid w:val="005F68C6"/>
    <w:rsid w:val="005F7441"/>
    <w:rsid w:val="00600884"/>
    <w:rsid w:val="00601042"/>
    <w:rsid w:val="0060194E"/>
    <w:rsid w:val="00601E5D"/>
    <w:rsid w:val="0060407A"/>
    <w:rsid w:val="0060498B"/>
    <w:rsid w:val="0060565F"/>
    <w:rsid w:val="00605D08"/>
    <w:rsid w:val="0060777B"/>
    <w:rsid w:val="006078E3"/>
    <w:rsid w:val="006106AB"/>
    <w:rsid w:val="006124F6"/>
    <w:rsid w:val="00613FD6"/>
    <w:rsid w:val="00614988"/>
    <w:rsid w:val="0061607F"/>
    <w:rsid w:val="00616930"/>
    <w:rsid w:val="006205F1"/>
    <w:rsid w:val="00620970"/>
    <w:rsid w:val="00621AF4"/>
    <w:rsid w:val="00622EE9"/>
    <w:rsid w:val="006230E9"/>
    <w:rsid w:val="00623933"/>
    <w:rsid w:val="00624C96"/>
    <w:rsid w:val="00625172"/>
    <w:rsid w:val="00625A7D"/>
    <w:rsid w:val="00630734"/>
    <w:rsid w:val="006318B0"/>
    <w:rsid w:val="006318D7"/>
    <w:rsid w:val="006324F3"/>
    <w:rsid w:val="00632C03"/>
    <w:rsid w:val="0063483A"/>
    <w:rsid w:val="0063511A"/>
    <w:rsid w:val="00636363"/>
    <w:rsid w:val="0063663F"/>
    <w:rsid w:val="00636C37"/>
    <w:rsid w:val="00640E8F"/>
    <w:rsid w:val="006414AA"/>
    <w:rsid w:val="0064245B"/>
    <w:rsid w:val="006426B3"/>
    <w:rsid w:val="00642E20"/>
    <w:rsid w:val="00642E90"/>
    <w:rsid w:val="00643627"/>
    <w:rsid w:val="00643B26"/>
    <w:rsid w:val="00644A58"/>
    <w:rsid w:val="00647A0C"/>
    <w:rsid w:val="00652236"/>
    <w:rsid w:val="00652240"/>
    <w:rsid w:val="0065228B"/>
    <w:rsid w:val="0065517C"/>
    <w:rsid w:val="00656CA9"/>
    <w:rsid w:val="00656FB4"/>
    <w:rsid w:val="00657D8B"/>
    <w:rsid w:val="00661768"/>
    <w:rsid w:val="00663C80"/>
    <w:rsid w:val="00672970"/>
    <w:rsid w:val="00672E7E"/>
    <w:rsid w:val="00673615"/>
    <w:rsid w:val="00673CDF"/>
    <w:rsid w:val="00673F44"/>
    <w:rsid w:val="00676911"/>
    <w:rsid w:val="006805D4"/>
    <w:rsid w:val="00682D07"/>
    <w:rsid w:val="00682F2F"/>
    <w:rsid w:val="00686293"/>
    <w:rsid w:val="00690425"/>
    <w:rsid w:val="0069089D"/>
    <w:rsid w:val="00691BB3"/>
    <w:rsid w:val="006927CA"/>
    <w:rsid w:val="00695D04"/>
    <w:rsid w:val="00695FE8"/>
    <w:rsid w:val="0069676F"/>
    <w:rsid w:val="00696911"/>
    <w:rsid w:val="00697301"/>
    <w:rsid w:val="006A288D"/>
    <w:rsid w:val="006A545F"/>
    <w:rsid w:val="006A682A"/>
    <w:rsid w:val="006B1951"/>
    <w:rsid w:val="006B1A46"/>
    <w:rsid w:val="006B1D5D"/>
    <w:rsid w:val="006B2FD7"/>
    <w:rsid w:val="006B3CED"/>
    <w:rsid w:val="006B463A"/>
    <w:rsid w:val="006B4AC1"/>
    <w:rsid w:val="006B4E86"/>
    <w:rsid w:val="006B61F4"/>
    <w:rsid w:val="006B661A"/>
    <w:rsid w:val="006B669D"/>
    <w:rsid w:val="006B6D1E"/>
    <w:rsid w:val="006B6F12"/>
    <w:rsid w:val="006B7827"/>
    <w:rsid w:val="006C22CB"/>
    <w:rsid w:val="006C27FB"/>
    <w:rsid w:val="006C35E0"/>
    <w:rsid w:val="006C3F72"/>
    <w:rsid w:val="006C3FE5"/>
    <w:rsid w:val="006C4076"/>
    <w:rsid w:val="006C4402"/>
    <w:rsid w:val="006C463F"/>
    <w:rsid w:val="006C591F"/>
    <w:rsid w:val="006C5D15"/>
    <w:rsid w:val="006C7D35"/>
    <w:rsid w:val="006D1231"/>
    <w:rsid w:val="006D1B22"/>
    <w:rsid w:val="006D24DE"/>
    <w:rsid w:val="006D48F5"/>
    <w:rsid w:val="006D6917"/>
    <w:rsid w:val="006E0083"/>
    <w:rsid w:val="006E0166"/>
    <w:rsid w:val="006E1370"/>
    <w:rsid w:val="006E2697"/>
    <w:rsid w:val="006E4467"/>
    <w:rsid w:val="006E4A2D"/>
    <w:rsid w:val="006E61FB"/>
    <w:rsid w:val="006E63AA"/>
    <w:rsid w:val="006E6A02"/>
    <w:rsid w:val="006E6CBE"/>
    <w:rsid w:val="006E7536"/>
    <w:rsid w:val="006E75CC"/>
    <w:rsid w:val="006F2C3B"/>
    <w:rsid w:val="006F34C2"/>
    <w:rsid w:val="006F36DC"/>
    <w:rsid w:val="006F5072"/>
    <w:rsid w:val="006F60ED"/>
    <w:rsid w:val="006F7894"/>
    <w:rsid w:val="00700D4B"/>
    <w:rsid w:val="00701242"/>
    <w:rsid w:val="00702946"/>
    <w:rsid w:val="00705F1C"/>
    <w:rsid w:val="00713011"/>
    <w:rsid w:val="007130FE"/>
    <w:rsid w:val="007134F8"/>
    <w:rsid w:val="00713EF0"/>
    <w:rsid w:val="007143AC"/>
    <w:rsid w:val="00716067"/>
    <w:rsid w:val="00716D7F"/>
    <w:rsid w:val="00720F1B"/>
    <w:rsid w:val="00722608"/>
    <w:rsid w:val="00722D70"/>
    <w:rsid w:val="00723C37"/>
    <w:rsid w:val="00724246"/>
    <w:rsid w:val="00724A7B"/>
    <w:rsid w:val="00724B2F"/>
    <w:rsid w:val="00725570"/>
    <w:rsid w:val="0072680B"/>
    <w:rsid w:val="007274E7"/>
    <w:rsid w:val="00732A5C"/>
    <w:rsid w:val="007336F7"/>
    <w:rsid w:val="00733A3A"/>
    <w:rsid w:val="007344AE"/>
    <w:rsid w:val="007359A0"/>
    <w:rsid w:val="00737217"/>
    <w:rsid w:val="00737388"/>
    <w:rsid w:val="00740525"/>
    <w:rsid w:val="00740D7E"/>
    <w:rsid w:val="00741E1B"/>
    <w:rsid w:val="00741FC9"/>
    <w:rsid w:val="00741FFD"/>
    <w:rsid w:val="007423A9"/>
    <w:rsid w:val="00743A69"/>
    <w:rsid w:val="00743F9E"/>
    <w:rsid w:val="00746C69"/>
    <w:rsid w:val="00747877"/>
    <w:rsid w:val="00747DF4"/>
    <w:rsid w:val="00747EBB"/>
    <w:rsid w:val="007535D4"/>
    <w:rsid w:val="00754FA1"/>
    <w:rsid w:val="00755C17"/>
    <w:rsid w:val="00757A3D"/>
    <w:rsid w:val="00762396"/>
    <w:rsid w:val="007648B6"/>
    <w:rsid w:val="007648E5"/>
    <w:rsid w:val="00766DC0"/>
    <w:rsid w:val="007672CA"/>
    <w:rsid w:val="00767671"/>
    <w:rsid w:val="00767717"/>
    <w:rsid w:val="007736BC"/>
    <w:rsid w:val="00775335"/>
    <w:rsid w:val="00775905"/>
    <w:rsid w:val="00775A0F"/>
    <w:rsid w:val="00777E79"/>
    <w:rsid w:val="00780C7F"/>
    <w:rsid w:val="0078305B"/>
    <w:rsid w:val="00783E01"/>
    <w:rsid w:val="0078644F"/>
    <w:rsid w:val="00790035"/>
    <w:rsid w:val="007912DD"/>
    <w:rsid w:val="00791486"/>
    <w:rsid w:val="00791CAD"/>
    <w:rsid w:val="00791EAD"/>
    <w:rsid w:val="0079356E"/>
    <w:rsid w:val="00793EC0"/>
    <w:rsid w:val="007957C9"/>
    <w:rsid w:val="00795A17"/>
    <w:rsid w:val="00797066"/>
    <w:rsid w:val="0079745F"/>
    <w:rsid w:val="00797B3E"/>
    <w:rsid w:val="00797E20"/>
    <w:rsid w:val="007A0306"/>
    <w:rsid w:val="007A03E6"/>
    <w:rsid w:val="007A24E8"/>
    <w:rsid w:val="007A4512"/>
    <w:rsid w:val="007A4919"/>
    <w:rsid w:val="007A60E0"/>
    <w:rsid w:val="007B08C1"/>
    <w:rsid w:val="007B09F5"/>
    <w:rsid w:val="007B2407"/>
    <w:rsid w:val="007C0411"/>
    <w:rsid w:val="007C0D94"/>
    <w:rsid w:val="007C2D9B"/>
    <w:rsid w:val="007C3668"/>
    <w:rsid w:val="007D011A"/>
    <w:rsid w:val="007D380E"/>
    <w:rsid w:val="007D46E8"/>
    <w:rsid w:val="007D4937"/>
    <w:rsid w:val="007D7B60"/>
    <w:rsid w:val="007E5D97"/>
    <w:rsid w:val="007E6550"/>
    <w:rsid w:val="007E7C94"/>
    <w:rsid w:val="007F01E2"/>
    <w:rsid w:val="007F057E"/>
    <w:rsid w:val="007F090E"/>
    <w:rsid w:val="007F0A7E"/>
    <w:rsid w:val="007F2540"/>
    <w:rsid w:val="007F27F7"/>
    <w:rsid w:val="007F3388"/>
    <w:rsid w:val="007F44BB"/>
    <w:rsid w:val="007F7D7F"/>
    <w:rsid w:val="008009A8"/>
    <w:rsid w:val="008009C7"/>
    <w:rsid w:val="00802925"/>
    <w:rsid w:val="008029EB"/>
    <w:rsid w:val="008037FB"/>
    <w:rsid w:val="00804ABF"/>
    <w:rsid w:val="00807F93"/>
    <w:rsid w:val="00810E5D"/>
    <w:rsid w:val="00811D57"/>
    <w:rsid w:val="00811ECD"/>
    <w:rsid w:val="00814717"/>
    <w:rsid w:val="008167F5"/>
    <w:rsid w:val="00816DF1"/>
    <w:rsid w:val="008175A2"/>
    <w:rsid w:val="008204DD"/>
    <w:rsid w:val="00822146"/>
    <w:rsid w:val="00823135"/>
    <w:rsid w:val="008231ED"/>
    <w:rsid w:val="008245AE"/>
    <w:rsid w:val="008249A0"/>
    <w:rsid w:val="00825334"/>
    <w:rsid w:val="00825BF5"/>
    <w:rsid w:val="008260A0"/>
    <w:rsid w:val="00826F78"/>
    <w:rsid w:val="00826FEA"/>
    <w:rsid w:val="0083019D"/>
    <w:rsid w:val="00831D20"/>
    <w:rsid w:val="008330C8"/>
    <w:rsid w:val="00837A73"/>
    <w:rsid w:val="00840310"/>
    <w:rsid w:val="00840801"/>
    <w:rsid w:val="00842731"/>
    <w:rsid w:val="00844758"/>
    <w:rsid w:val="008454DA"/>
    <w:rsid w:val="008507A2"/>
    <w:rsid w:val="00851C60"/>
    <w:rsid w:val="0085318A"/>
    <w:rsid w:val="0085551B"/>
    <w:rsid w:val="008557AC"/>
    <w:rsid w:val="00861DD8"/>
    <w:rsid w:val="00862C0D"/>
    <w:rsid w:val="00862FEA"/>
    <w:rsid w:val="00864150"/>
    <w:rsid w:val="00864695"/>
    <w:rsid w:val="00865493"/>
    <w:rsid w:val="00865ADF"/>
    <w:rsid w:val="00865F6B"/>
    <w:rsid w:val="008664F0"/>
    <w:rsid w:val="00867094"/>
    <w:rsid w:val="008670C7"/>
    <w:rsid w:val="00867381"/>
    <w:rsid w:val="008676C0"/>
    <w:rsid w:val="008711BC"/>
    <w:rsid w:val="00872450"/>
    <w:rsid w:val="00874023"/>
    <w:rsid w:val="00874DCC"/>
    <w:rsid w:val="0087550C"/>
    <w:rsid w:val="0087580F"/>
    <w:rsid w:val="0088041A"/>
    <w:rsid w:val="00880B91"/>
    <w:rsid w:val="00880C98"/>
    <w:rsid w:val="008810EA"/>
    <w:rsid w:val="00881290"/>
    <w:rsid w:val="00881CE5"/>
    <w:rsid w:val="00881E97"/>
    <w:rsid w:val="00882E91"/>
    <w:rsid w:val="00884257"/>
    <w:rsid w:val="00884892"/>
    <w:rsid w:val="0088542E"/>
    <w:rsid w:val="0088783F"/>
    <w:rsid w:val="00887E3D"/>
    <w:rsid w:val="00890630"/>
    <w:rsid w:val="008914B3"/>
    <w:rsid w:val="00896A2A"/>
    <w:rsid w:val="008A20A1"/>
    <w:rsid w:val="008A375A"/>
    <w:rsid w:val="008A456A"/>
    <w:rsid w:val="008A516D"/>
    <w:rsid w:val="008A60F4"/>
    <w:rsid w:val="008A7FBE"/>
    <w:rsid w:val="008B28C7"/>
    <w:rsid w:val="008B59D5"/>
    <w:rsid w:val="008B721D"/>
    <w:rsid w:val="008C7C4C"/>
    <w:rsid w:val="008C7C50"/>
    <w:rsid w:val="008D47C4"/>
    <w:rsid w:val="008E0940"/>
    <w:rsid w:val="008E1A42"/>
    <w:rsid w:val="008E2076"/>
    <w:rsid w:val="008E2AFA"/>
    <w:rsid w:val="008E3778"/>
    <w:rsid w:val="008E3CEB"/>
    <w:rsid w:val="008E4359"/>
    <w:rsid w:val="008E60D1"/>
    <w:rsid w:val="008F04CF"/>
    <w:rsid w:val="008F1CCD"/>
    <w:rsid w:val="008F21DB"/>
    <w:rsid w:val="008F2B40"/>
    <w:rsid w:val="008F306C"/>
    <w:rsid w:val="008F4DC2"/>
    <w:rsid w:val="008F6008"/>
    <w:rsid w:val="008F669F"/>
    <w:rsid w:val="008F6A03"/>
    <w:rsid w:val="0090053C"/>
    <w:rsid w:val="0090069D"/>
    <w:rsid w:val="00901946"/>
    <w:rsid w:val="00901C89"/>
    <w:rsid w:val="009023D3"/>
    <w:rsid w:val="009029DF"/>
    <w:rsid w:val="009079D5"/>
    <w:rsid w:val="00907C10"/>
    <w:rsid w:val="00916C11"/>
    <w:rsid w:val="00917388"/>
    <w:rsid w:val="0092134F"/>
    <w:rsid w:val="009258DF"/>
    <w:rsid w:val="00927289"/>
    <w:rsid w:val="00930700"/>
    <w:rsid w:val="00930BAC"/>
    <w:rsid w:val="00931EAF"/>
    <w:rsid w:val="009405C0"/>
    <w:rsid w:val="00940B00"/>
    <w:rsid w:val="00940C51"/>
    <w:rsid w:val="00940CD2"/>
    <w:rsid w:val="0094506B"/>
    <w:rsid w:val="009514A7"/>
    <w:rsid w:val="009521E5"/>
    <w:rsid w:val="00952C4D"/>
    <w:rsid w:val="009539DD"/>
    <w:rsid w:val="00955098"/>
    <w:rsid w:val="009550F1"/>
    <w:rsid w:val="00955788"/>
    <w:rsid w:val="00955C37"/>
    <w:rsid w:val="00956ADE"/>
    <w:rsid w:val="00957B7A"/>
    <w:rsid w:val="00960411"/>
    <w:rsid w:val="0096071F"/>
    <w:rsid w:val="0096156D"/>
    <w:rsid w:val="0096219C"/>
    <w:rsid w:val="00964212"/>
    <w:rsid w:val="00965C9D"/>
    <w:rsid w:val="00966862"/>
    <w:rsid w:val="00966B7F"/>
    <w:rsid w:val="009677CB"/>
    <w:rsid w:val="009710B3"/>
    <w:rsid w:val="0097234E"/>
    <w:rsid w:val="00974F9A"/>
    <w:rsid w:val="00975FDC"/>
    <w:rsid w:val="00976277"/>
    <w:rsid w:val="00976F1B"/>
    <w:rsid w:val="00983873"/>
    <w:rsid w:val="00983A90"/>
    <w:rsid w:val="00983D99"/>
    <w:rsid w:val="00984A03"/>
    <w:rsid w:val="00984B95"/>
    <w:rsid w:val="00985F39"/>
    <w:rsid w:val="009864B6"/>
    <w:rsid w:val="009879E5"/>
    <w:rsid w:val="00991AD5"/>
    <w:rsid w:val="00991BEF"/>
    <w:rsid w:val="00992D79"/>
    <w:rsid w:val="00994A9C"/>
    <w:rsid w:val="00997C5E"/>
    <w:rsid w:val="00997C9B"/>
    <w:rsid w:val="00997D3F"/>
    <w:rsid w:val="009A12AA"/>
    <w:rsid w:val="009A457D"/>
    <w:rsid w:val="009A6642"/>
    <w:rsid w:val="009A7978"/>
    <w:rsid w:val="009B0782"/>
    <w:rsid w:val="009B2B16"/>
    <w:rsid w:val="009B2CA3"/>
    <w:rsid w:val="009B5B18"/>
    <w:rsid w:val="009B794C"/>
    <w:rsid w:val="009B7E3C"/>
    <w:rsid w:val="009C03C0"/>
    <w:rsid w:val="009C0912"/>
    <w:rsid w:val="009C25E0"/>
    <w:rsid w:val="009C36C1"/>
    <w:rsid w:val="009C5955"/>
    <w:rsid w:val="009C600C"/>
    <w:rsid w:val="009C74F1"/>
    <w:rsid w:val="009D0090"/>
    <w:rsid w:val="009D327C"/>
    <w:rsid w:val="009D36F4"/>
    <w:rsid w:val="009D431F"/>
    <w:rsid w:val="009D4821"/>
    <w:rsid w:val="009D54AA"/>
    <w:rsid w:val="009D67AD"/>
    <w:rsid w:val="009D6DD3"/>
    <w:rsid w:val="009E2C95"/>
    <w:rsid w:val="009E3B4A"/>
    <w:rsid w:val="009E3CBD"/>
    <w:rsid w:val="009E4D6F"/>
    <w:rsid w:val="009E5409"/>
    <w:rsid w:val="009E5857"/>
    <w:rsid w:val="009E7976"/>
    <w:rsid w:val="009F06AC"/>
    <w:rsid w:val="009F3EDE"/>
    <w:rsid w:val="009F497A"/>
    <w:rsid w:val="009F5F9B"/>
    <w:rsid w:val="009F68A9"/>
    <w:rsid w:val="009F7967"/>
    <w:rsid w:val="00A03B6B"/>
    <w:rsid w:val="00A04181"/>
    <w:rsid w:val="00A05B3F"/>
    <w:rsid w:val="00A05E05"/>
    <w:rsid w:val="00A066B1"/>
    <w:rsid w:val="00A06988"/>
    <w:rsid w:val="00A11975"/>
    <w:rsid w:val="00A12C31"/>
    <w:rsid w:val="00A1342D"/>
    <w:rsid w:val="00A14435"/>
    <w:rsid w:val="00A14D76"/>
    <w:rsid w:val="00A14FD0"/>
    <w:rsid w:val="00A15C3B"/>
    <w:rsid w:val="00A169DC"/>
    <w:rsid w:val="00A16CA4"/>
    <w:rsid w:val="00A16DCD"/>
    <w:rsid w:val="00A17EA7"/>
    <w:rsid w:val="00A17EF2"/>
    <w:rsid w:val="00A20DFC"/>
    <w:rsid w:val="00A222E7"/>
    <w:rsid w:val="00A223E1"/>
    <w:rsid w:val="00A23FAA"/>
    <w:rsid w:val="00A2460D"/>
    <w:rsid w:val="00A24A5D"/>
    <w:rsid w:val="00A31238"/>
    <w:rsid w:val="00A33611"/>
    <w:rsid w:val="00A3523B"/>
    <w:rsid w:val="00A35527"/>
    <w:rsid w:val="00A371A9"/>
    <w:rsid w:val="00A421E8"/>
    <w:rsid w:val="00A442B0"/>
    <w:rsid w:val="00A44C88"/>
    <w:rsid w:val="00A462B2"/>
    <w:rsid w:val="00A4702B"/>
    <w:rsid w:val="00A519AB"/>
    <w:rsid w:val="00A527F2"/>
    <w:rsid w:val="00A52C38"/>
    <w:rsid w:val="00A5354C"/>
    <w:rsid w:val="00A54657"/>
    <w:rsid w:val="00A553FC"/>
    <w:rsid w:val="00A55CEA"/>
    <w:rsid w:val="00A56324"/>
    <w:rsid w:val="00A56A7D"/>
    <w:rsid w:val="00A572B0"/>
    <w:rsid w:val="00A61A87"/>
    <w:rsid w:val="00A6346C"/>
    <w:rsid w:val="00A63A0C"/>
    <w:rsid w:val="00A6480F"/>
    <w:rsid w:val="00A64B5B"/>
    <w:rsid w:val="00A66EDD"/>
    <w:rsid w:val="00A672CC"/>
    <w:rsid w:val="00A7040A"/>
    <w:rsid w:val="00A70EE5"/>
    <w:rsid w:val="00A71A9C"/>
    <w:rsid w:val="00A72DF1"/>
    <w:rsid w:val="00A74709"/>
    <w:rsid w:val="00A74E73"/>
    <w:rsid w:val="00A75707"/>
    <w:rsid w:val="00A76B31"/>
    <w:rsid w:val="00A76E7F"/>
    <w:rsid w:val="00A77B20"/>
    <w:rsid w:val="00A77C34"/>
    <w:rsid w:val="00A80FD3"/>
    <w:rsid w:val="00A81270"/>
    <w:rsid w:val="00A81768"/>
    <w:rsid w:val="00A8287A"/>
    <w:rsid w:val="00A84222"/>
    <w:rsid w:val="00A857F9"/>
    <w:rsid w:val="00A85DB3"/>
    <w:rsid w:val="00A86048"/>
    <w:rsid w:val="00A86C7E"/>
    <w:rsid w:val="00A93671"/>
    <w:rsid w:val="00A93AB3"/>
    <w:rsid w:val="00A93CAC"/>
    <w:rsid w:val="00A94D34"/>
    <w:rsid w:val="00A95153"/>
    <w:rsid w:val="00A968D1"/>
    <w:rsid w:val="00AA01F9"/>
    <w:rsid w:val="00AA0263"/>
    <w:rsid w:val="00AA36E4"/>
    <w:rsid w:val="00AA3CBB"/>
    <w:rsid w:val="00AA4F51"/>
    <w:rsid w:val="00AA7494"/>
    <w:rsid w:val="00AB1669"/>
    <w:rsid w:val="00AB1DE7"/>
    <w:rsid w:val="00AB2859"/>
    <w:rsid w:val="00AB3696"/>
    <w:rsid w:val="00AB445E"/>
    <w:rsid w:val="00AC070B"/>
    <w:rsid w:val="00AC56BF"/>
    <w:rsid w:val="00AC5A7B"/>
    <w:rsid w:val="00AC5FE9"/>
    <w:rsid w:val="00AC6131"/>
    <w:rsid w:val="00AC6B6C"/>
    <w:rsid w:val="00AD21CB"/>
    <w:rsid w:val="00AD2A87"/>
    <w:rsid w:val="00AD3E7B"/>
    <w:rsid w:val="00AD5176"/>
    <w:rsid w:val="00AE02DC"/>
    <w:rsid w:val="00AE0983"/>
    <w:rsid w:val="00AE1531"/>
    <w:rsid w:val="00AE1C97"/>
    <w:rsid w:val="00AE3C7B"/>
    <w:rsid w:val="00AE4164"/>
    <w:rsid w:val="00AE65CB"/>
    <w:rsid w:val="00AE661C"/>
    <w:rsid w:val="00AE6E2F"/>
    <w:rsid w:val="00AF053B"/>
    <w:rsid w:val="00AF0F46"/>
    <w:rsid w:val="00AF12C0"/>
    <w:rsid w:val="00AF3074"/>
    <w:rsid w:val="00AF3239"/>
    <w:rsid w:val="00AF3CAB"/>
    <w:rsid w:val="00AF3DB5"/>
    <w:rsid w:val="00AF3E79"/>
    <w:rsid w:val="00AF48EA"/>
    <w:rsid w:val="00AF5796"/>
    <w:rsid w:val="00AF585C"/>
    <w:rsid w:val="00AF6D1E"/>
    <w:rsid w:val="00AF77AB"/>
    <w:rsid w:val="00AF791C"/>
    <w:rsid w:val="00AF7C59"/>
    <w:rsid w:val="00B00B33"/>
    <w:rsid w:val="00B01048"/>
    <w:rsid w:val="00B01179"/>
    <w:rsid w:val="00B0326D"/>
    <w:rsid w:val="00B04766"/>
    <w:rsid w:val="00B04A09"/>
    <w:rsid w:val="00B04A19"/>
    <w:rsid w:val="00B054A7"/>
    <w:rsid w:val="00B07A35"/>
    <w:rsid w:val="00B103F7"/>
    <w:rsid w:val="00B10F6C"/>
    <w:rsid w:val="00B11827"/>
    <w:rsid w:val="00B121EE"/>
    <w:rsid w:val="00B1263F"/>
    <w:rsid w:val="00B14066"/>
    <w:rsid w:val="00B1612B"/>
    <w:rsid w:val="00B17850"/>
    <w:rsid w:val="00B20903"/>
    <w:rsid w:val="00B21FD7"/>
    <w:rsid w:val="00B26582"/>
    <w:rsid w:val="00B3015C"/>
    <w:rsid w:val="00B33D7B"/>
    <w:rsid w:val="00B34A4A"/>
    <w:rsid w:val="00B407A8"/>
    <w:rsid w:val="00B40FD2"/>
    <w:rsid w:val="00B412D5"/>
    <w:rsid w:val="00B419BF"/>
    <w:rsid w:val="00B5119B"/>
    <w:rsid w:val="00B51E4F"/>
    <w:rsid w:val="00B53808"/>
    <w:rsid w:val="00B53E68"/>
    <w:rsid w:val="00B554A5"/>
    <w:rsid w:val="00B57F84"/>
    <w:rsid w:val="00B6538A"/>
    <w:rsid w:val="00B66A4D"/>
    <w:rsid w:val="00B66B5C"/>
    <w:rsid w:val="00B66C32"/>
    <w:rsid w:val="00B675E6"/>
    <w:rsid w:val="00B70059"/>
    <w:rsid w:val="00B72712"/>
    <w:rsid w:val="00B72725"/>
    <w:rsid w:val="00B729CE"/>
    <w:rsid w:val="00B72AEB"/>
    <w:rsid w:val="00B73F38"/>
    <w:rsid w:val="00B75B5E"/>
    <w:rsid w:val="00B77364"/>
    <w:rsid w:val="00B77822"/>
    <w:rsid w:val="00B80192"/>
    <w:rsid w:val="00B83AE9"/>
    <w:rsid w:val="00B83BCC"/>
    <w:rsid w:val="00B87164"/>
    <w:rsid w:val="00B871E6"/>
    <w:rsid w:val="00B90D5A"/>
    <w:rsid w:val="00B90D89"/>
    <w:rsid w:val="00B93047"/>
    <w:rsid w:val="00B93F4C"/>
    <w:rsid w:val="00B9403C"/>
    <w:rsid w:val="00B94FF7"/>
    <w:rsid w:val="00B9649C"/>
    <w:rsid w:val="00BA0470"/>
    <w:rsid w:val="00BA2173"/>
    <w:rsid w:val="00BA55EF"/>
    <w:rsid w:val="00BA5B99"/>
    <w:rsid w:val="00BA5CB1"/>
    <w:rsid w:val="00BA776D"/>
    <w:rsid w:val="00BA7D47"/>
    <w:rsid w:val="00BB2655"/>
    <w:rsid w:val="00BB26C3"/>
    <w:rsid w:val="00BB2A62"/>
    <w:rsid w:val="00BB55F4"/>
    <w:rsid w:val="00BB5A6D"/>
    <w:rsid w:val="00BB5C1D"/>
    <w:rsid w:val="00BB792E"/>
    <w:rsid w:val="00BC0A79"/>
    <w:rsid w:val="00BC1588"/>
    <w:rsid w:val="00BC1CA6"/>
    <w:rsid w:val="00BC1E09"/>
    <w:rsid w:val="00BC2CE0"/>
    <w:rsid w:val="00BC38CD"/>
    <w:rsid w:val="00BC624E"/>
    <w:rsid w:val="00BC66F7"/>
    <w:rsid w:val="00BC6729"/>
    <w:rsid w:val="00BC6CDA"/>
    <w:rsid w:val="00BC78BE"/>
    <w:rsid w:val="00BD3727"/>
    <w:rsid w:val="00BD5BA1"/>
    <w:rsid w:val="00BD6B18"/>
    <w:rsid w:val="00BD766B"/>
    <w:rsid w:val="00BE18BC"/>
    <w:rsid w:val="00BE2AB8"/>
    <w:rsid w:val="00BE36A6"/>
    <w:rsid w:val="00BE39FA"/>
    <w:rsid w:val="00BE3B37"/>
    <w:rsid w:val="00BE5001"/>
    <w:rsid w:val="00BE6296"/>
    <w:rsid w:val="00BF1049"/>
    <w:rsid w:val="00BF31B4"/>
    <w:rsid w:val="00BF416D"/>
    <w:rsid w:val="00BF4428"/>
    <w:rsid w:val="00BF462F"/>
    <w:rsid w:val="00BF5E35"/>
    <w:rsid w:val="00BF64F9"/>
    <w:rsid w:val="00BF6DB1"/>
    <w:rsid w:val="00C01646"/>
    <w:rsid w:val="00C01F3B"/>
    <w:rsid w:val="00C0441F"/>
    <w:rsid w:val="00C044BD"/>
    <w:rsid w:val="00C06A46"/>
    <w:rsid w:val="00C06FA1"/>
    <w:rsid w:val="00C070BF"/>
    <w:rsid w:val="00C110F0"/>
    <w:rsid w:val="00C11335"/>
    <w:rsid w:val="00C11809"/>
    <w:rsid w:val="00C12608"/>
    <w:rsid w:val="00C15836"/>
    <w:rsid w:val="00C21CF7"/>
    <w:rsid w:val="00C22AA9"/>
    <w:rsid w:val="00C25BF7"/>
    <w:rsid w:val="00C2643F"/>
    <w:rsid w:val="00C27A60"/>
    <w:rsid w:val="00C27D87"/>
    <w:rsid w:val="00C33BF2"/>
    <w:rsid w:val="00C350EE"/>
    <w:rsid w:val="00C44633"/>
    <w:rsid w:val="00C4550D"/>
    <w:rsid w:val="00C45C7D"/>
    <w:rsid w:val="00C47298"/>
    <w:rsid w:val="00C503E0"/>
    <w:rsid w:val="00C54E83"/>
    <w:rsid w:val="00C57715"/>
    <w:rsid w:val="00C60F1D"/>
    <w:rsid w:val="00C61C28"/>
    <w:rsid w:val="00C62D50"/>
    <w:rsid w:val="00C633D3"/>
    <w:rsid w:val="00C64C88"/>
    <w:rsid w:val="00C66ED4"/>
    <w:rsid w:val="00C674C7"/>
    <w:rsid w:val="00C70108"/>
    <w:rsid w:val="00C74D14"/>
    <w:rsid w:val="00C7587A"/>
    <w:rsid w:val="00C772FA"/>
    <w:rsid w:val="00C773ED"/>
    <w:rsid w:val="00C7746D"/>
    <w:rsid w:val="00C77C29"/>
    <w:rsid w:val="00C828C2"/>
    <w:rsid w:val="00C83029"/>
    <w:rsid w:val="00C8336B"/>
    <w:rsid w:val="00C86C77"/>
    <w:rsid w:val="00C87329"/>
    <w:rsid w:val="00C92001"/>
    <w:rsid w:val="00C92078"/>
    <w:rsid w:val="00C92E4F"/>
    <w:rsid w:val="00C93671"/>
    <w:rsid w:val="00C95A39"/>
    <w:rsid w:val="00CA0CA1"/>
    <w:rsid w:val="00CA424D"/>
    <w:rsid w:val="00CB082E"/>
    <w:rsid w:val="00CB0B48"/>
    <w:rsid w:val="00CB0E77"/>
    <w:rsid w:val="00CB22E6"/>
    <w:rsid w:val="00CB2DDA"/>
    <w:rsid w:val="00CB318F"/>
    <w:rsid w:val="00CB34E4"/>
    <w:rsid w:val="00CB43BD"/>
    <w:rsid w:val="00CB4E35"/>
    <w:rsid w:val="00CB5AC4"/>
    <w:rsid w:val="00CB6013"/>
    <w:rsid w:val="00CB6277"/>
    <w:rsid w:val="00CB75D0"/>
    <w:rsid w:val="00CB760F"/>
    <w:rsid w:val="00CB76F3"/>
    <w:rsid w:val="00CC09B2"/>
    <w:rsid w:val="00CC139A"/>
    <w:rsid w:val="00CC301C"/>
    <w:rsid w:val="00CC4F89"/>
    <w:rsid w:val="00CC6298"/>
    <w:rsid w:val="00CC6501"/>
    <w:rsid w:val="00CC6AED"/>
    <w:rsid w:val="00CC6DA2"/>
    <w:rsid w:val="00CD01DE"/>
    <w:rsid w:val="00CD130A"/>
    <w:rsid w:val="00CD14B8"/>
    <w:rsid w:val="00CD1DB0"/>
    <w:rsid w:val="00CD3FA1"/>
    <w:rsid w:val="00CD46DF"/>
    <w:rsid w:val="00CD4805"/>
    <w:rsid w:val="00CD5BEC"/>
    <w:rsid w:val="00CD6AA6"/>
    <w:rsid w:val="00CE09BA"/>
    <w:rsid w:val="00CE0AE1"/>
    <w:rsid w:val="00CE178D"/>
    <w:rsid w:val="00CE1987"/>
    <w:rsid w:val="00CE55CB"/>
    <w:rsid w:val="00CE6381"/>
    <w:rsid w:val="00CE6CED"/>
    <w:rsid w:val="00CF0011"/>
    <w:rsid w:val="00CF3128"/>
    <w:rsid w:val="00CF45DD"/>
    <w:rsid w:val="00CF4918"/>
    <w:rsid w:val="00CF5E5B"/>
    <w:rsid w:val="00CF7516"/>
    <w:rsid w:val="00CF7FFA"/>
    <w:rsid w:val="00D027F9"/>
    <w:rsid w:val="00D03A80"/>
    <w:rsid w:val="00D05448"/>
    <w:rsid w:val="00D077E5"/>
    <w:rsid w:val="00D10A54"/>
    <w:rsid w:val="00D10AB8"/>
    <w:rsid w:val="00D117F3"/>
    <w:rsid w:val="00D12B3A"/>
    <w:rsid w:val="00D12D88"/>
    <w:rsid w:val="00D134B4"/>
    <w:rsid w:val="00D167BE"/>
    <w:rsid w:val="00D17B02"/>
    <w:rsid w:val="00D20C9E"/>
    <w:rsid w:val="00D22087"/>
    <w:rsid w:val="00D23947"/>
    <w:rsid w:val="00D23AFC"/>
    <w:rsid w:val="00D2407A"/>
    <w:rsid w:val="00D2645D"/>
    <w:rsid w:val="00D2757F"/>
    <w:rsid w:val="00D276A3"/>
    <w:rsid w:val="00D27D11"/>
    <w:rsid w:val="00D3065B"/>
    <w:rsid w:val="00D378E7"/>
    <w:rsid w:val="00D403B1"/>
    <w:rsid w:val="00D406FD"/>
    <w:rsid w:val="00D41138"/>
    <w:rsid w:val="00D4123B"/>
    <w:rsid w:val="00D412C8"/>
    <w:rsid w:val="00D4155C"/>
    <w:rsid w:val="00D42CC1"/>
    <w:rsid w:val="00D43347"/>
    <w:rsid w:val="00D435C9"/>
    <w:rsid w:val="00D45462"/>
    <w:rsid w:val="00D47D39"/>
    <w:rsid w:val="00D47F26"/>
    <w:rsid w:val="00D5412B"/>
    <w:rsid w:val="00D55ADF"/>
    <w:rsid w:val="00D56B4A"/>
    <w:rsid w:val="00D57060"/>
    <w:rsid w:val="00D60463"/>
    <w:rsid w:val="00D61505"/>
    <w:rsid w:val="00D61E14"/>
    <w:rsid w:val="00D62E62"/>
    <w:rsid w:val="00D6359A"/>
    <w:rsid w:val="00D63CFC"/>
    <w:rsid w:val="00D64A95"/>
    <w:rsid w:val="00D6578A"/>
    <w:rsid w:val="00D65B7A"/>
    <w:rsid w:val="00D707F7"/>
    <w:rsid w:val="00D71661"/>
    <w:rsid w:val="00D72F16"/>
    <w:rsid w:val="00D73277"/>
    <w:rsid w:val="00D7372E"/>
    <w:rsid w:val="00D73E1E"/>
    <w:rsid w:val="00D7463B"/>
    <w:rsid w:val="00D7476F"/>
    <w:rsid w:val="00D74CB9"/>
    <w:rsid w:val="00D756C3"/>
    <w:rsid w:val="00D76FB2"/>
    <w:rsid w:val="00D7762F"/>
    <w:rsid w:val="00D77F14"/>
    <w:rsid w:val="00D8095D"/>
    <w:rsid w:val="00D81E2D"/>
    <w:rsid w:val="00D82778"/>
    <w:rsid w:val="00D846E0"/>
    <w:rsid w:val="00D91739"/>
    <w:rsid w:val="00D91AE6"/>
    <w:rsid w:val="00D952C5"/>
    <w:rsid w:val="00D963E4"/>
    <w:rsid w:val="00D97358"/>
    <w:rsid w:val="00DA07C4"/>
    <w:rsid w:val="00DA10BB"/>
    <w:rsid w:val="00DA3105"/>
    <w:rsid w:val="00DA3239"/>
    <w:rsid w:val="00DA3F44"/>
    <w:rsid w:val="00DA4A06"/>
    <w:rsid w:val="00DA4D7A"/>
    <w:rsid w:val="00DA7805"/>
    <w:rsid w:val="00DB0190"/>
    <w:rsid w:val="00DB3B35"/>
    <w:rsid w:val="00DB5DB0"/>
    <w:rsid w:val="00DB703A"/>
    <w:rsid w:val="00DB74D7"/>
    <w:rsid w:val="00DC3FE6"/>
    <w:rsid w:val="00DC4CE9"/>
    <w:rsid w:val="00DC517E"/>
    <w:rsid w:val="00DC565F"/>
    <w:rsid w:val="00DD18E7"/>
    <w:rsid w:val="00DD1A3C"/>
    <w:rsid w:val="00DD2D3B"/>
    <w:rsid w:val="00DD3BBD"/>
    <w:rsid w:val="00DD43AE"/>
    <w:rsid w:val="00DD6D76"/>
    <w:rsid w:val="00DD6EE4"/>
    <w:rsid w:val="00DE181C"/>
    <w:rsid w:val="00DE1EC2"/>
    <w:rsid w:val="00DE48A5"/>
    <w:rsid w:val="00DE74E9"/>
    <w:rsid w:val="00DE7B10"/>
    <w:rsid w:val="00DF1046"/>
    <w:rsid w:val="00DF22A1"/>
    <w:rsid w:val="00DF4F87"/>
    <w:rsid w:val="00DF77E8"/>
    <w:rsid w:val="00E04DB2"/>
    <w:rsid w:val="00E0544D"/>
    <w:rsid w:val="00E07105"/>
    <w:rsid w:val="00E1029B"/>
    <w:rsid w:val="00E11051"/>
    <w:rsid w:val="00E11186"/>
    <w:rsid w:val="00E12E5F"/>
    <w:rsid w:val="00E15651"/>
    <w:rsid w:val="00E17307"/>
    <w:rsid w:val="00E17982"/>
    <w:rsid w:val="00E2145F"/>
    <w:rsid w:val="00E21D4E"/>
    <w:rsid w:val="00E23B21"/>
    <w:rsid w:val="00E2400D"/>
    <w:rsid w:val="00E27A8A"/>
    <w:rsid w:val="00E30235"/>
    <w:rsid w:val="00E30E4C"/>
    <w:rsid w:val="00E3116D"/>
    <w:rsid w:val="00E3253B"/>
    <w:rsid w:val="00E32BEF"/>
    <w:rsid w:val="00E3320A"/>
    <w:rsid w:val="00E3392D"/>
    <w:rsid w:val="00E33E9E"/>
    <w:rsid w:val="00E3740F"/>
    <w:rsid w:val="00E43A7E"/>
    <w:rsid w:val="00E44C00"/>
    <w:rsid w:val="00E45C15"/>
    <w:rsid w:val="00E4654A"/>
    <w:rsid w:val="00E50731"/>
    <w:rsid w:val="00E50979"/>
    <w:rsid w:val="00E521C3"/>
    <w:rsid w:val="00E522BF"/>
    <w:rsid w:val="00E52657"/>
    <w:rsid w:val="00E53365"/>
    <w:rsid w:val="00E538EB"/>
    <w:rsid w:val="00E547B3"/>
    <w:rsid w:val="00E55C82"/>
    <w:rsid w:val="00E56127"/>
    <w:rsid w:val="00E56F97"/>
    <w:rsid w:val="00E60A96"/>
    <w:rsid w:val="00E617E0"/>
    <w:rsid w:val="00E63E13"/>
    <w:rsid w:val="00E64D83"/>
    <w:rsid w:val="00E64DA9"/>
    <w:rsid w:val="00E65B32"/>
    <w:rsid w:val="00E66938"/>
    <w:rsid w:val="00E66F45"/>
    <w:rsid w:val="00E66FF0"/>
    <w:rsid w:val="00E703E7"/>
    <w:rsid w:val="00E71469"/>
    <w:rsid w:val="00E72958"/>
    <w:rsid w:val="00E73192"/>
    <w:rsid w:val="00E76121"/>
    <w:rsid w:val="00E7781B"/>
    <w:rsid w:val="00E80A17"/>
    <w:rsid w:val="00E81A2F"/>
    <w:rsid w:val="00E8269B"/>
    <w:rsid w:val="00E84791"/>
    <w:rsid w:val="00E84ADA"/>
    <w:rsid w:val="00E85D35"/>
    <w:rsid w:val="00E871E0"/>
    <w:rsid w:val="00E90CCA"/>
    <w:rsid w:val="00E91F56"/>
    <w:rsid w:val="00E9407C"/>
    <w:rsid w:val="00E940C1"/>
    <w:rsid w:val="00E964DB"/>
    <w:rsid w:val="00EA0693"/>
    <w:rsid w:val="00EA09EC"/>
    <w:rsid w:val="00EA0B0E"/>
    <w:rsid w:val="00EA1459"/>
    <w:rsid w:val="00EA27BE"/>
    <w:rsid w:val="00EA283C"/>
    <w:rsid w:val="00EA2DCE"/>
    <w:rsid w:val="00EA2FD9"/>
    <w:rsid w:val="00EA437E"/>
    <w:rsid w:val="00EA5223"/>
    <w:rsid w:val="00EA6D3E"/>
    <w:rsid w:val="00EA7502"/>
    <w:rsid w:val="00EA7956"/>
    <w:rsid w:val="00EB0B99"/>
    <w:rsid w:val="00EB1F0B"/>
    <w:rsid w:val="00EB3734"/>
    <w:rsid w:val="00EB6986"/>
    <w:rsid w:val="00EB75BF"/>
    <w:rsid w:val="00EB75E2"/>
    <w:rsid w:val="00EB76E1"/>
    <w:rsid w:val="00EC002F"/>
    <w:rsid w:val="00EC08C2"/>
    <w:rsid w:val="00EC0FE4"/>
    <w:rsid w:val="00EC163E"/>
    <w:rsid w:val="00EC3131"/>
    <w:rsid w:val="00EC474E"/>
    <w:rsid w:val="00EC5580"/>
    <w:rsid w:val="00ED0D60"/>
    <w:rsid w:val="00ED1EE9"/>
    <w:rsid w:val="00ED27D9"/>
    <w:rsid w:val="00ED336A"/>
    <w:rsid w:val="00ED64E7"/>
    <w:rsid w:val="00EE1105"/>
    <w:rsid w:val="00EE1D90"/>
    <w:rsid w:val="00EE2476"/>
    <w:rsid w:val="00EE257E"/>
    <w:rsid w:val="00EE3F5B"/>
    <w:rsid w:val="00EE4E61"/>
    <w:rsid w:val="00EE4E66"/>
    <w:rsid w:val="00EE6097"/>
    <w:rsid w:val="00EE63DD"/>
    <w:rsid w:val="00EE7D5C"/>
    <w:rsid w:val="00EF10C6"/>
    <w:rsid w:val="00EF3937"/>
    <w:rsid w:val="00EF4E96"/>
    <w:rsid w:val="00EF55A2"/>
    <w:rsid w:val="00F014DF"/>
    <w:rsid w:val="00F025D7"/>
    <w:rsid w:val="00F032EE"/>
    <w:rsid w:val="00F0349B"/>
    <w:rsid w:val="00F03A44"/>
    <w:rsid w:val="00F0529E"/>
    <w:rsid w:val="00F05CDE"/>
    <w:rsid w:val="00F130A7"/>
    <w:rsid w:val="00F13168"/>
    <w:rsid w:val="00F139CB"/>
    <w:rsid w:val="00F14AB4"/>
    <w:rsid w:val="00F14DA3"/>
    <w:rsid w:val="00F15300"/>
    <w:rsid w:val="00F1679D"/>
    <w:rsid w:val="00F16CA4"/>
    <w:rsid w:val="00F170AF"/>
    <w:rsid w:val="00F2044B"/>
    <w:rsid w:val="00F20F5A"/>
    <w:rsid w:val="00F21497"/>
    <w:rsid w:val="00F26F46"/>
    <w:rsid w:val="00F26F6D"/>
    <w:rsid w:val="00F30C9E"/>
    <w:rsid w:val="00F32089"/>
    <w:rsid w:val="00F32F98"/>
    <w:rsid w:val="00F334FE"/>
    <w:rsid w:val="00F35061"/>
    <w:rsid w:val="00F42113"/>
    <w:rsid w:val="00F42FB7"/>
    <w:rsid w:val="00F42FF2"/>
    <w:rsid w:val="00F43691"/>
    <w:rsid w:val="00F43C77"/>
    <w:rsid w:val="00F43D22"/>
    <w:rsid w:val="00F455A8"/>
    <w:rsid w:val="00F45D0A"/>
    <w:rsid w:val="00F474DC"/>
    <w:rsid w:val="00F5094E"/>
    <w:rsid w:val="00F5162A"/>
    <w:rsid w:val="00F53171"/>
    <w:rsid w:val="00F542CF"/>
    <w:rsid w:val="00F54F17"/>
    <w:rsid w:val="00F550A8"/>
    <w:rsid w:val="00F56A59"/>
    <w:rsid w:val="00F57D25"/>
    <w:rsid w:val="00F62E66"/>
    <w:rsid w:val="00F63B92"/>
    <w:rsid w:val="00F65F64"/>
    <w:rsid w:val="00F6620A"/>
    <w:rsid w:val="00F66B2C"/>
    <w:rsid w:val="00F71B12"/>
    <w:rsid w:val="00F74E16"/>
    <w:rsid w:val="00F7776B"/>
    <w:rsid w:val="00F803A2"/>
    <w:rsid w:val="00F813C6"/>
    <w:rsid w:val="00F84552"/>
    <w:rsid w:val="00F8480C"/>
    <w:rsid w:val="00F84D34"/>
    <w:rsid w:val="00F865C4"/>
    <w:rsid w:val="00F87890"/>
    <w:rsid w:val="00F908E2"/>
    <w:rsid w:val="00F91308"/>
    <w:rsid w:val="00F917F5"/>
    <w:rsid w:val="00F91BD4"/>
    <w:rsid w:val="00F92221"/>
    <w:rsid w:val="00F923B2"/>
    <w:rsid w:val="00F9768C"/>
    <w:rsid w:val="00FA17A3"/>
    <w:rsid w:val="00FA5A42"/>
    <w:rsid w:val="00FA69D4"/>
    <w:rsid w:val="00FA73EE"/>
    <w:rsid w:val="00FA77AA"/>
    <w:rsid w:val="00FA797A"/>
    <w:rsid w:val="00FB13A6"/>
    <w:rsid w:val="00FB179D"/>
    <w:rsid w:val="00FB24B3"/>
    <w:rsid w:val="00FB2EA8"/>
    <w:rsid w:val="00FB6E96"/>
    <w:rsid w:val="00FB7532"/>
    <w:rsid w:val="00FB78C8"/>
    <w:rsid w:val="00FB7CF7"/>
    <w:rsid w:val="00FC194C"/>
    <w:rsid w:val="00FC2936"/>
    <w:rsid w:val="00FC33BE"/>
    <w:rsid w:val="00FC3686"/>
    <w:rsid w:val="00FC4B98"/>
    <w:rsid w:val="00FC4BDD"/>
    <w:rsid w:val="00FC4BEC"/>
    <w:rsid w:val="00FC4DBC"/>
    <w:rsid w:val="00FC55A7"/>
    <w:rsid w:val="00FC56D5"/>
    <w:rsid w:val="00FC62CB"/>
    <w:rsid w:val="00FC6BFA"/>
    <w:rsid w:val="00FD2989"/>
    <w:rsid w:val="00FD51CB"/>
    <w:rsid w:val="00FD546C"/>
    <w:rsid w:val="00FD7C9E"/>
    <w:rsid w:val="00FE03F4"/>
    <w:rsid w:val="00FE15FE"/>
    <w:rsid w:val="00FE28F5"/>
    <w:rsid w:val="00FE2CE4"/>
    <w:rsid w:val="00FE536A"/>
    <w:rsid w:val="00FE61A6"/>
    <w:rsid w:val="00FE6820"/>
    <w:rsid w:val="00FE6C48"/>
    <w:rsid w:val="00FF0A5B"/>
    <w:rsid w:val="00FF2BE2"/>
    <w:rsid w:val="00FF39CE"/>
    <w:rsid w:val="00FF3D92"/>
    <w:rsid w:val="00FF494E"/>
    <w:rsid w:val="00FF4A97"/>
    <w:rsid w:val="00FF6854"/>
    <w:rsid w:val="00FF68C3"/>
    <w:rsid w:val="00FF6C45"/>
    <w:rsid w:val="00FF7CF8"/>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F94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de-DE" w:eastAsia="en-US" w:bidi="ar-SA"/>
      </w:rPr>
    </w:rPrDefault>
    <w:pPrDefault>
      <w:pPr>
        <w:spacing w:after="200"/>
      </w:pPr>
    </w:pPrDefault>
  </w:docDefaults>
  <w:latentStyles w:defLockedState="0" w:defUIPriority="0" w:defSemiHidden="0" w:defUnhideWhenUsed="0" w:defQFormat="0" w:count="267">
    <w:lsdException w:name="annotation text" w:uiPriority="99"/>
    <w:lsdException w:name="annotation reference" w:uiPriority="99"/>
    <w:lsdException w:name="Table Grid" w:uiPriority="59"/>
    <w:lsdException w:name="List Paragraph" w:uiPriority="34" w:qFormat="1"/>
  </w:latentStyles>
  <w:style w:type="paragraph" w:default="1" w:styleId="a">
    <w:name w:val="Normal"/>
    <w:qFormat/>
    <w:rsid w:val="006F2C3B"/>
    <w:pPr>
      <w:spacing w:line="360" w:lineRule="auto"/>
    </w:pPr>
    <w:rPr>
      <w:rFonts w:ascii="Book Antiqua" w:hAnsi="Book Antiqua"/>
      <w:noProof/>
      <w:lang w:val="en-US"/>
    </w:rPr>
  </w:style>
  <w:style w:type="paragraph" w:styleId="1">
    <w:name w:val="heading 1"/>
    <w:basedOn w:val="a"/>
    <w:next w:val="a"/>
    <w:link w:val="1Char"/>
    <w:qFormat/>
    <w:rsid w:val="00BC1CA6"/>
    <w:pPr>
      <w:keepNext/>
      <w:spacing w:after="0"/>
      <w:outlineLvl w:val="0"/>
    </w:pPr>
    <w:rPr>
      <w:rFonts w:eastAsia="Batang" w:cs="Times New Roman"/>
      <w:b/>
      <w:bCs/>
      <w:lang w:eastAsia="de-DE"/>
    </w:rPr>
  </w:style>
  <w:style w:type="paragraph" w:styleId="2">
    <w:name w:val="heading 2"/>
    <w:basedOn w:val="a"/>
    <w:next w:val="a"/>
    <w:link w:val="2Char"/>
    <w:uiPriority w:val="9"/>
    <w:unhideWhenUsed/>
    <w:qFormat/>
    <w:rsid w:val="00F917F5"/>
    <w:pPr>
      <w:keepNext/>
      <w:keepLines/>
      <w:spacing w:before="200" w:after="0"/>
      <w:outlineLvl w:val="1"/>
    </w:pPr>
    <w:rPr>
      <w:rFonts w:asciiTheme="majorHAnsi" w:eastAsiaTheme="majorEastAsia" w:hAnsiTheme="majorHAnsi" w:cstheme="majorBidi"/>
      <w:b/>
      <w:bCs/>
      <w:color w:val="4F81BD" w:themeColor="accent1"/>
      <w:sz w:val="26"/>
      <w:szCs w:val="26"/>
      <w:lang w:eastAsia="de-DE"/>
    </w:rPr>
  </w:style>
  <w:style w:type="paragraph" w:styleId="3">
    <w:name w:val="heading 3"/>
    <w:basedOn w:val="a"/>
    <w:next w:val="a"/>
    <w:link w:val="3Char"/>
    <w:uiPriority w:val="9"/>
    <w:unhideWhenUsed/>
    <w:qFormat/>
    <w:rsid w:val="00F917F5"/>
    <w:pPr>
      <w:keepNext/>
      <w:keepLines/>
      <w:spacing w:before="200" w:after="0"/>
      <w:outlineLvl w:val="2"/>
    </w:pPr>
    <w:rPr>
      <w:rFonts w:asciiTheme="majorHAnsi" w:eastAsiaTheme="majorEastAsia" w:hAnsiTheme="majorHAnsi" w:cstheme="majorBidi"/>
      <w:b/>
      <w:bCs/>
      <w:color w:val="4F81BD" w:themeColor="accent1"/>
      <w:sz w:val="20"/>
      <w:szCs w:val="20"/>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nhideWhenUsed/>
    <w:rsid w:val="00F917F5"/>
    <w:pPr>
      <w:spacing w:after="0"/>
    </w:pPr>
    <w:rPr>
      <w:rFonts w:ascii="Lucida Grande" w:eastAsia="Batang" w:hAnsi="Lucida Grande" w:cs="Lucida Grande"/>
      <w:sz w:val="18"/>
      <w:szCs w:val="18"/>
      <w:lang w:eastAsia="de-DE"/>
    </w:rPr>
  </w:style>
  <w:style w:type="character" w:customStyle="1" w:styleId="BalloonTextChar">
    <w:name w:val="Balloon Text Char"/>
    <w:basedOn w:val="a0"/>
    <w:rsid w:val="00D20810"/>
    <w:rPr>
      <w:rFonts w:ascii="Lucida Grande" w:hAnsi="Lucida Grande"/>
      <w:sz w:val="18"/>
      <w:szCs w:val="18"/>
    </w:rPr>
  </w:style>
  <w:style w:type="paragraph" w:customStyle="1" w:styleId="Standa1">
    <w:name w:val="Standa1"/>
    <w:rsid w:val="00591BF6"/>
    <w:pPr>
      <w:spacing w:after="0"/>
    </w:pPr>
    <w:rPr>
      <w:rFonts w:ascii="Times" w:eastAsia="Times New Roman" w:hAnsi="Times" w:cs="Times"/>
      <w:lang w:val="en-US" w:eastAsia="de-DE" w:bidi="de-DE"/>
    </w:rPr>
  </w:style>
  <w:style w:type="paragraph" w:styleId="a4">
    <w:name w:val="Block Text"/>
    <w:basedOn w:val="Standa1"/>
    <w:rsid w:val="00591BF6"/>
    <w:pPr>
      <w:tabs>
        <w:tab w:val="left" w:pos="1701"/>
      </w:tabs>
      <w:spacing w:line="480" w:lineRule="auto"/>
      <w:ind w:left="2552" w:right="11" w:hanging="2552"/>
      <w:jc w:val="both"/>
    </w:pPr>
    <w:rPr>
      <w:lang w:val="en-GB"/>
    </w:rPr>
  </w:style>
  <w:style w:type="paragraph" w:styleId="a5">
    <w:name w:val="footnote text"/>
    <w:basedOn w:val="a"/>
    <w:link w:val="Char0"/>
    <w:uiPriority w:val="99"/>
    <w:semiHidden/>
    <w:unhideWhenUsed/>
    <w:rsid w:val="00591BF6"/>
    <w:pPr>
      <w:spacing w:after="0"/>
    </w:pPr>
  </w:style>
  <w:style w:type="character" w:customStyle="1" w:styleId="Char0">
    <w:name w:val="脚注文本 Char"/>
    <w:basedOn w:val="a0"/>
    <w:link w:val="a5"/>
    <w:uiPriority w:val="99"/>
    <w:semiHidden/>
    <w:rsid w:val="00591BF6"/>
  </w:style>
  <w:style w:type="character" w:styleId="a6">
    <w:name w:val="footnote reference"/>
    <w:basedOn w:val="a0"/>
    <w:uiPriority w:val="99"/>
    <w:semiHidden/>
    <w:unhideWhenUsed/>
    <w:rsid w:val="00591BF6"/>
    <w:rPr>
      <w:vertAlign w:val="superscript"/>
    </w:rPr>
  </w:style>
  <w:style w:type="paragraph" w:customStyle="1" w:styleId="Textkrpe">
    <w:name w:val="Textk_rpe"/>
    <w:basedOn w:val="Standa1"/>
    <w:uiPriority w:val="99"/>
    <w:rsid w:val="00591BF6"/>
    <w:pPr>
      <w:pBdr>
        <w:top w:val="single" w:sz="2" w:space="6" w:color="auto"/>
        <w:left w:val="single" w:sz="2" w:space="4" w:color="auto"/>
        <w:bottom w:val="single" w:sz="2" w:space="8" w:color="auto"/>
        <w:right w:val="single" w:sz="2" w:space="4" w:color="auto"/>
      </w:pBdr>
      <w:shd w:val="clear" w:color="auto" w:fill="000080"/>
      <w:ind w:right="191"/>
      <w:jc w:val="center"/>
    </w:pPr>
    <w:rPr>
      <w:rFonts w:ascii="Helvetica" w:hAnsi="Helvetica" w:cs="Helvetica"/>
      <w:b/>
      <w:bCs/>
      <w:sz w:val="36"/>
      <w:szCs w:val="36"/>
      <w:lang w:val="de-DE" w:bidi="ar-SA"/>
    </w:rPr>
  </w:style>
  <w:style w:type="paragraph" w:customStyle="1" w:styleId="Standa">
    <w:name w:val="Standa"/>
    <w:rsid w:val="00591BF6"/>
    <w:pPr>
      <w:spacing w:after="0"/>
    </w:pPr>
    <w:rPr>
      <w:rFonts w:ascii="Times New Roman" w:eastAsia="Times New Roman" w:hAnsi="Times New Roman" w:cs="Times New Roman"/>
      <w:lang w:eastAsia="de-DE" w:bidi="de-DE"/>
    </w:rPr>
  </w:style>
  <w:style w:type="character" w:customStyle="1" w:styleId="1Char">
    <w:name w:val="标题 1 Char"/>
    <w:basedOn w:val="a0"/>
    <w:link w:val="1"/>
    <w:rsid w:val="00BC1CA6"/>
    <w:rPr>
      <w:rFonts w:ascii="Book Antiqua" w:eastAsia="Batang" w:hAnsi="Book Antiqua" w:cs="Times New Roman"/>
      <w:b/>
      <w:bCs/>
      <w:noProof/>
      <w:lang w:val="en-US" w:eastAsia="de-DE"/>
    </w:rPr>
  </w:style>
  <w:style w:type="character" w:customStyle="1" w:styleId="2Char">
    <w:name w:val="标题 2 Char"/>
    <w:basedOn w:val="a0"/>
    <w:link w:val="2"/>
    <w:uiPriority w:val="9"/>
    <w:rsid w:val="00F917F5"/>
    <w:rPr>
      <w:rFonts w:asciiTheme="majorHAnsi" w:eastAsiaTheme="majorEastAsia" w:hAnsiTheme="majorHAnsi" w:cstheme="majorBidi"/>
      <w:b/>
      <w:bCs/>
      <w:color w:val="4F81BD" w:themeColor="accent1"/>
      <w:sz w:val="26"/>
      <w:szCs w:val="26"/>
      <w:lang w:val="en-US" w:eastAsia="de-DE"/>
    </w:rPr>
  </w:style>
  <w:style w:type="character" w:customStyle="1" w:styleId="3Char">
    <w:name w:val="标题 3 Char"/>
    <w:basedOn w:val="a0"/>
    <w:link w:val="3"/>
    <w:uiPriority w:val="9"/>
    <w:rsid w:val="00F917F5"/>
    <w:rPr>
      <w:rFonts w:asciiTheme="majorHAnsi" w:eastAsiaTheme="majorEastAsia" w:hAnsiTheme="majorHAnsi" w:cstheme="majorBidi"/>
      <w:b/>
      <w:bCs/>
      <w:color w:val="4F81BD" w:themeColor="accent1"/>
      <w:sz w:val="20"/>
      <w:szCs w:val="20"/>
      <w:lang w:val="en-US" w:eastAsia="de-DE"/>
    </w:rPr>
  </w:style>
  <w:style w:type="character" w:styleId="a7">
    <w:name w:val="Hyperlink"/>
    <w:basedOn w:val="a0"/>
    <w:uiPriority w:val="99"/>
    <w:unhideWhenUsed/>
    <w:rsid w:val="00F917F5"/>
    <w:rPr>
      <w:color w:val="0000FF" w:themeColor="hyperlink"/>
      <w:u w:val="single"/>
    </w:rPr>
  </w:style>
  <w:style w:type="character" w:styleId="a8">
    <w:name w:val="Strong"/>
    <w:basedOn w:val="a0"/>
    <w:uiPriority w:val="22"/>
    <w:qFormat/>
    <w:rsid w:val="00F917F5"/>
    <w:rPr>
      <w:b/>
      <w:bCs/>
    </w:rPr>
  </w:style>
  <w:style w:type="paragraph" w:styleId="a9">
    <w:name w:val="header"/>
    <w:basedOn w:val="a"/>
    <w:link w:val="Char1"/>
    <w:rsid w:val="00F917F5"/>
    <w:pPr>
      <w:tabs>
        <w:tab w:val="center" w:pos="4536"/>
        <w:tab w:val="right" w:pos="9072"/>
      </w:tabs>
      <w:spacing w:after="0"/>
    </w:pPr>
    <w:rPr>
      <w:rFonts w:ascii="Times New Roman" w:eastAsia="Batang" w:hAnsi="Times New Roman" w:cs="Times New Roman"/>
      <w:sz w:val="20"/>
      <w:szCs w:val="20"/>
      <w:lang w:eastAsia="de-DE"/>
    </w:rPr>
  </w:style>
  <w:style w:type="character" w:customStyle="1" w:styleId="Char1">
    <w:name w:val="页眉 Char"/>
    <w:basedOn w:val="a0"/>
    <w:link w:val="a9"/>
    <w:rsid w:val="00F917F5"/>
    <w:rPr>
      <w:rFonts w:ascii="Times New Roman" w:eastAsia="Batang" w:hAnsi="Times New Roman" w:cs="Times New Roman"/>
      <w:sz w:val="20"/>
      <w:szCs w:val="20"/>
      <w:lang w:val="en-US" w:eastAsia="de-DE"/>
    </w:rPr>
  </w:style>
  <w:style w:type="paragraph" w:styleId="aa">
    <w:name w:val="footer"/>
    <w:basedOn w:val="a"/>
    <w:link w:val="Char2"/>
    <w:uiPriority w:val="99"/>
    <w:unhideWhenUsed/>
    <w:rsid w:val="00F917F5"/>
    <w:pPr>
      <w:tabs>
        <w:tab w:val="center" w:pos="4536"/>
        <w:tab w:val="right" w:pos="9072"/>
      </w:tabs>
      <w:spacing w:after="0"/>
    </w:pPr>
    <w:rPr>
      <w:rFonts w:eastAsiaTheme="minorEastAsia"/>
      <w:lang w:eastAsia="ja-JP"/>
    </w:rPr>
  </w:style>
  <w:style w:type="character" w:customStyle="1" w:styleId="Char2">
    <w:name w:val="页脚 Char"/>
    <w:basedOn w:val="a0"/>
    <w:link w:val="aa"/>
    <w:uiPriority w:val="99"/>
    <w:rsid w:val="00F917F5"/>
    <w:rPr>
      <w:rFonts w:eastAsiaTheme="minorEastAsia"/>
      <w:lang w:val="en-US" w:eastAsia="ja-JP"/>
    </w:rPr>
  </w:style>
  <w:style w:type="paragraph" w:styleId="ab">
    <w:name w:val="Body Text"/>
    <w:basedOn w:val="a"/>
    <w:link w:val="Char3"/>
    <w:rsid w:val="00F917F5"/>
    <w:pPr>
      <w:spacing w:after="0"/>
    </w:pPr>
    <w:rPr>
      <w:rFonts w:ascii="Times New Roman" w:eastAsia="Batang" w:hAnsi="Times New Roman" w:cs="Times New Roman"/>
      <w:b/>
      <w:bCs/>
      <w:sz w:val="28"/>
      <w:szCs w:val="28"/>
      <w:lang w:eastAsia="de-DE"/>
    </w:rPr>
  </w:style>
  <w:style w:type="character" w:customStyle="1" w:styleId="Char3">
    <w:name w:val="正文文本 Char"/>
    <w:basedOn w:val="a0"/>
    <w:link w:val="ab"/>
    <w:rsid w:val="00F917F5"/>
    <w:rPr>
      <w:rFonts w:ascii="Times New Roman" w:eastAsia="Batang" w:hAnsi="Times New Roman" w:cs="Times New Roman"/>
      <w:b/>
      <w:bCs/>
      <w:sz w:val="28"/>
      <w:szCs w:val="28"/>
      <w:lang w:val="en-US" w:eastAsia="de-DE"/>
    </w:rPr>
  </w:style>
  <w:style w:type="paragraph" w:styleId="20">
    <w:name w:val="Body Text 2"/>
    <w:basedOn w:val="a"/>
    <w:link w:val="2Char0"/>
    <w:uiPriority w:val="99"/>
    <w:unhideWhenUsed/>
    <w:rsid w:val="00F917F5"/>
    <w:pPr>
      <w:spacing w:after="120" w:line="480" w:lineRule="auto"/>
    </w:pPr>
    <w:rPr>
      <w:rFonts w:ascii="Times New Roman" w:eastAsia="Batang" w:hAnsi="Times New Roman" w:cs="Times New Roman"/>
      <w:sz w:val="20"/>
      <w:szCs w:val="20"/>
      <w:lang w:eastAsia="de-DE"/>
    </w:rPr>
  </w:style>
  <w:style w:type="character" w:customStyle="1" w:styleId="2Char0">
    <w:name w:val="正文文本 2 Char"/>
    <w:basedOn w:val="a0"/>
    <w:link w:val="20"/>
    <w:uiPriority w:val="99"/>
    <w:rsid w:val="00F917F5"/>
    <w:rPr>
      <w:rFonts w:ascii="Times New Roman" w:eastAsia="Batang" w:hAnsi="Times New Roman" w:cs="Times New Roman"/>
      <w:sz w:val="20"/>
      <w:szCs w:val="20"/>
      <w:lang w:val="en-US" w:eastAsia="de-DE"/>
    </w:rPr>
  </w:style>
  <w:style w:type="character" w:styleId="ac">
    <w:name w:val="page number"/>
    <w:basedOn w:val="a0"/>
    <w:uiPriority w:val="99"/>
    <w:unhideWhenUsed/>
    <w:rsid w:val="00F917F5"/>
  </w:style>
  <w:style w:type="character" w:customStyle="1" w:styleId="st">
    <w:name w:val="st"/>
    <w:basedOn w:val="a0"/>
    <w:rsid w:val="00F917F5"/>
  </w:style>
  <w:style w:type="paragraph" w:styleId="10">
    <w:name w:val="index 1"/>
    <w:basedOn w:val="a"/>
    <w:next w:val="a"/>
    <w:autoRedefine/>
    <w:uiPriority w:val="99"/>
    <w:unhideWhenUsed/>
    <w:rsid w:val="00F917F5"/>
    <w:pPr>
      <w:spacing w:after="0"/>
      <w:ind w:left="200" w:hanging="200"/>
    </w:pPr>
    <w:rPr>
      <w:rFonts w:ascii="Times New Roman" w:eastAsia="Batang" w:hAnsi="Times New Roman" w:cs="Times New Roman"/>
      <w:sz w:val="20"/>
      <w:szCs w:val="20"/>
      <w:lang w:eastAsia="de-DE"/>
    </w:rPr>
  </w:style>
  <w:style w:type="paragraph" w:styleId="21">
    <w:name w:val="index 2"/>
    <w:basedOn w:val="a"/>
    <w:next w:val="a"/>
    <w:autoRedefine/>
    <w:uiPriority w:val="99"/>
    <w:unhideWhenUsed/>
    <w:rsid w:val="00F917F5"/>
    <w:pPr>
      <w:spacing w:after="0"/>
      <w:ind w:left="400" w:hanging="200"/>
    </w:pPr>
    <w:rPr>
      <w:rFonts w:ascii="Times New Roman" w:eastAsia="Batang" w:hAnsi="Times New Roman" w:cs="Times New Roman"/>
      <w:sz w:val="20"/>
      <w:szCs w:val="20"/>
      <w:lang w:eastAsia="de-DE"/>
    </w:rPr>
  </w:style>
  <w:style w:type="paragraph" w:styleId="30">
    <w:name w:val="index 3"/>
    <w:basedOn w:val="a"/>
    <w:next w:val="a"/>
    <w:autoRedefine/>
    <w:uiPriority w:val="99"/>
    <w:unhideWhenUsed/>
    <w:rsid w:val="00F917F5"/>
    <w:pPr>
      <w:spacing w:after="0"/>
      <w:ind w:left="600" w:hanging="200"/>
    </w:pPr>
    <w:rPr>
      <w:rFonts w:ascii="Times New Roman" w:eastAsia="Batang" w:hAnsi="Times New Roman" w:cs="Times New Roman"/>
      <w:sz w:val="20"/>
      <w:szCs w:val="20"/>
      <w:lang w:eastAsia="de-DE"/>
    </w:rPr>
  </w:style>
  <w:style w:type="paragraph" w:styleId="4">
    <w:name w:val="index 4"/>
    <w:basedOn w:val="a"/>
    <w:next w:val="a"/>
    <w:autoRedefine/>
    <w:uiPriority w:val="99"/>
    <w:unhideWhenUsed/>
    <w:rsid w:val="00F917F5"/>
    <w:pPr>
      <w:spacing w:after="0"/>
      <w:ind w:left="800" w:hanging="200"/>
    </w:pPr>
    <w:rPr>
      <w:rFonts w:ascii="Times New Roman" w:eastAsia="Batang" w:hAnsi="Times New Roman" w:cs="Times New Roman"/>
      <w:sz w:val="20"/>
      <w:szCs w:val="20"/>
      <w:lang w:eastAsia="de-DE"/>
    </w:rPr>
  </w:style>
  <w:style w:type="paragraph" w:styleId="5">
    <w:name w:val="index 5"/>
    <w:basedOn w:val="a"/>
    <w:next w:val="a"/>
    <w:autoRedefine/>
    <w:uiPriority w:val="99"/>
    <w:unhideWhenUsed/>
    <w:rsid w:val="00F917F5"/>
    <w:pPr>
      <w:spacing w:after="0"/>
      <w:ind w:left="1000" w:hanging="200"/>
    </w:pPr>
    <w:rPr>
      <w:rFonts w:ascii="Times New Roman" w:eastAsia="Batang" w:hAnsi="Times New Roman" w:cs="Times New Roman"/>
      <w:sz w:val="20"/>
      <w:szCs w:val="20"/>
      <w:lang w:eastAsia="de-DE"/>
    </w:rPr>
  </w:style>
  <w:style w:type="paragraph" w:styleId="6">
    <w:name w:val="index 6"/>
    <w:basedOn w:val="a"/>
    <w:next w:val="a"/>
    <w:autoRedefine/>
    <w:uiPriority w:val="99"/>
    <w:unhideWhenUsed/>
    <w:rsid w:val="00F917F5"/>
    <w:pPr>
      <w:spacing w:after="0"/>
      <w:ind w:left="1200" w:hanging="200"/>
    </w:pPr>
    <w:rPr>
      <w:rFonts w:ascii="Times New Roman" w:eastAsia="Batang" w:hAnsi="Times New Roman" w:cs="Times New Roman"/>
      <w:sz w:val="20"/>
      <w:szCs w:val="20"/>
      <w:lang w:eastAsia="de-DE"/>
    </w:rPr>
  </w:style>
  <w:style w:type="paragraph" w:styleId="7">
    <w:name w:val="index 7"/>
    <w:basedOn w:val="a"/>
    <w:next w:val="a"/>
    <w:autoRedefine/>
    <w:uiPriority w:val="99"/>
    <w:unhideWhenUsed/>
    <w:rsid w:val="00F917F5"/>
    <w:pPr>
      <w:spacing w:after="0"/>
      <w:ind w:left="1400" w:hanging="200"/>
    </w:pPr>
    <w:rPr>
      <w:rFonts w:ascii="Times New Roman" w:eastAsia="Batang" w:hAnsi="Times New Roman" w:cs="Times New Roman"/>
      <w:sz w:val="20"/>
      <w:szCs w:val="20"/>
      <w:lang w:eastAsia="de-DE"/>
    </w:rPr>
  </w:style>
  <w:style w:type="paragraph" w:styleId="8">
    <w:name w:val="index 8"/>
    <w:basedOn w:val="a"/>
    <w:next w:val="a"/>
    <w:autoRedefine/>
    <w:uiPriority w:val="99"/>
    <w:unhideWhenUsed/>
    <w:rsid w:val="00F917F5"/>
    <w:pPr>
      <w:spacing w:after="0"/>
      <w:ind w:left="1600" w:hanging="200"/>
    </w:pPr>
    <w:rPr>
      <w:rFonts w:ascii="Times New Roman" w:eastAsia="Batang" w:hAnsi="Times New Roman" w:cs="Times New Roman"/>
      <w:sz w:val="20"/>
      <w:szCs w:val="20"/>
      <w:lang w:eastAsia="de-DE"/>
    </w:rPr>
  </w:style>
  <w:style w:type="paragraph" w:styleId="9">
    <w:name w:val="index 9"/>
    <w:basedOn w:val="a"/>
    <w:next w:val="a"/>
    <w:autoRedefine/>
    <w:uiPriority w:val="99"/>
    <w:unhideWhenUsed/>
    <w:rsid w:val="00F917F5"/>
    <w:pPr>
      <w:spacing w:after="0"/>
      <w:ind w:left="1800" w:hanging="200"/>
    </w:pPr>
    <w:rPr>
      <w:rFonts w:ascii="Times New Roman" w:eastAsia="Batang" w:hAnsi="Times New Roman" w:cs="Times New Roman"/>
      <w:sz w:val="20"/>
      <w:szCs w:val="20"/>
      <w:lang w:eastAsia="de-DE"/>
    </w:rPr>
  </w:style>
  <w:style w:type="paragraph" w:styleId="ad">
    <w:name w:val="index heading"/>
    <w:basedOn w:val="a"/>
    <w:next w:val="10"/>
    <w:uiPriority w:val="99"/>
    <w:unhideWhenUsed/>
    <w:rsid w:val="00F917F5"/>
    <w:pPr>
      <w:spacing w:after="0"/>
    </w:pPr>
    <w:rPr>
      <w:rFonts w:ascii="Times New Roman" w:eastAsia="Batang" w:hAnsi="Times New Roman" w:cs="Times New Roman"/>
      <w:sz w:val="20"/>
      <w:szCs w:val="20"/>
      <w:lang w:eastAsia="de-DE"/>
    </w:rPr>
  </w:style>
  <w:style w:type="character" w:styleId="ae">
    <w:name w:val="Emphasis"/>
    <w:basedOn w:val="a0"/>
    <w:uiPriority w:val="20"/>
    <w:qFormat/>
    <w:rsid w:val="00F917F5"/>
    <w:rPr>
      <w:i/>
      <w:iCs/>
    </w:rPr>
  </w:style>
  <w:style w:type="paragraph" w:styleId="af">
    <w:name w:val="List Paragraph"/>
    <w:basedOn w:val="a"/>
    <w:uiPriority w:val="34"/>
    <w:qFormat/>
    <w:rsid w:val="00F917F5"/>
    <w:pPr>
      <w:spacing w:after="0"/>
      <w:ind w:left="720"/>
      <w:contextualSpacing/>
    </w:pPr>
    <w:rPr>
      <w:rFonts w:ascii="Times New Roman" w:eastAsia="Batang" w:hAnsi="Times New Roman" w:cs="Times New Roman"/>
      <w:sz w:val="20"/>
      <w:szCs w:val="20"/>
      <w:lang w:eastAsia="de-DE"/>
    </w:rPr>
  </w:style>
  <w:style w:type="character" w:customStyle="1" w:styleId="Char">
    <w:name w:val="批注框文本 Char"/>
    <w:basedOn w:val="a0"/>
    <w:link w:val="a3"/>
    <w:uiPriority w:val="99"/>
    <w:rsid w:val="00F917F5"/>
    <w:rPr>
      <w:rFonts w:ascii="Lucida Grande" w:eastAsia="Batang" w:hAnsi="Lucida Grande" w:cs="Lucida Grande"/>
      <w:sz w:val="18"/>
      <w:szCs w:val="18"/>
      <w:lang w:val="en-US" w:eastAsia="de-DE"/>
    </w:rPr>
  </w:style>
  <w:style w:type="character" w:styleId="af0">
    <w:name w:val="Placeholder Text"/>
    <w:basedOn w:val="a0"/>
    <w:uiPriority w:val="99"/>
    <w:rsid w:val="00F917F5"/>
    <w:rPr>
      <w:color w:val="808080"/>
    </w:rPr>
  </w:style>
  <w:style w:type="character" w:customStyle="1" w:styleId="apple-converted-space">
    <w:name w:val="apple-converted-space"/>
    <w:uiPriority w:val="99"/>
    <w:rsid w:val="00F917F5"/>
    <w:rPr>
      <w:rFonts w:cs="Times New Roman"/>
    </w:rPr>
  </w:style>
  <w:style w:type="character" w:customStyle="1" w:styleId="highlight">
    <w:name w:val="highlight"/>
    <w:rsid w:val="00F917F5"/>
    <w:rPr>
      <w:rFonts w:cs="Times New Roman"/>
    </w:rPr>
  </w:style>
  <w:style w:type="table" w:styleId="af1">
    <w:name w:val="Table Grid"/>
    <w:basedOn w:val="a1"/>
    <w:uiPriority w:val="59"/>
    <w:rsid w:val="00F917F5"/>
    <w:pPr>
      <w:spacing w:after="0"/>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Revision"/>
    <w:hidden/>
    <w:uiPriority w:val="99"/>
    <w:rsid w:val="00F917F5"/>
    <w:pPr>
      <w:spacing w:after="0"/>
    </w:pPr>
    <w:rPr>
      <w:rFonts w:ascii="Times New Roman" w:eastAsia="Batang" w:hAnsi="Times New Roman" w:cs="Times New Roman"/>
      <w:sz w:val="20"/>
      <w:szCs w:val="20"/>
      <w:lang w:val="en-US" w:eastAsia="de-DE"/>
    </w:rPr>
  </w:style>
  <w:style w:type="paragraph" w:styleId="af3">
    <w:name w:val="annotation text"/>
    <w:basedOn w:val="a"/>
    <w:link w:val="Char4"/>
    <w:uiPriority w:val="99"/>
    <w:rsid w:val="00F917F5"/>
    <w:pPr>
      <w:spacing w:after="0"/>
    </w:pPr>
    <w:rPr>
      <w:rFonts w:ascii="Times New Roman" w:eastAsia="Batang" w:hAnsi="Times New Roman" w:cs="Times New Roman"/>
      <w:sz w:val="20"/>
      <w:szCs w:val="20"/>
      <w:lang w:eastAsia="de-DE"/>
    </w:rPr>
  </w:style>
  <w:style w:type="character" w:customStyle="1" w:styleId="Char4">
    <w:name w:val="批注文字 Char"/>
    <w:basedOn w:val="a0"/>
    <w:link w:val="af3"/>
    <w:uiPriority w:val="99"/>
    <w:rsid w:val="00F917F5"/>
    <w:rPr>
      <w:rFonts w:ascii="Times New Roman" w:eastAsia="Batang" w:hAnsi="Times New Roman" w:cs="Times New Roman"/>
      <w:sz w:val="20"/>
      <w:szCs w:val="20"/>
      <w:lang w:val="en-US" w:eastAsia="de-DE"/>
    </w:rPr>
  </w:style>
  <w:style w:type="paragraph" w:customStyle="1" w:styleId="Standart1">
    <w:name w:val="Standart 1"/>
    <w:basedOn w:val="a"/>
    <w:autoRedefine/>
    <w:qFormat/>
    <w:rsid w:val="00333FE6"/>
    <w:pPr>
      <w:spacing w:after="0"/>
    </w:pPr>
    <w:rPr>
      <w:rFonts w:eastAsiaTheme="minorEastAsia"/>
      <w:lang w:eastAsia="de-DE"/>
    </w:rPr>
  </w:style>
  <w:style w:type="paragraph" w:customStyle="1" w:styleId="StandardTitle">
    <w:name w:val="Standard Title"/>
    <w:autoRedefine/>
    <w:qFormat/>
    <w:rsid w:val="00557936"/>
    <w:pPr>
      <w:spacing w:after="0" w:line="360" w:lineRule="auto"/>
      <w:jc w:val="both"/>
    </w:pPr>
    <w:rPr>
      <w:rFonts w:ascii="Book Antiqua" w:eastAsiaTheme="minorEastAsia" w:hAnsi="Book Antiqua"/>
      <w:b/>
      <w:noProof/>
      <w:lang w:val="en-US" w:eastAsia="de-DE"/>
    </w:rPr>
  </w:style>
  <w:style w:type="character" w:styleId="af4">
    <w:name w:val="annotation reference"/>
    <w:basedOn w:val="a0"/>
    <w:uiPriority w:val="99"/>
    <w:unhideWhenUsed/>
    <w:rsid w:val="00CC6DA2"/>
    <w:rPr>
      <w:sz w:val="18"/>
      <w:szCs w:val="18"/>
    </w:rPr>
  </w:style>
  <w:style w:type="paragraph" w:styleId="af5">
    <w:name w:val="annotation subject"/>
    <w:basedOn w:val="af3"/>
    <w:next w:val="af3"/>
    <w:link w:val="Char5"/>
    <w:rsid w:val="0034143F"/>
    <w:pPr>
      <w:spacing w:after="200"/>
    </w:pPr>
    <w:rPr>
      <w:rFonts w:asciiTheme="minorHAnsi" w:eastAsiaTheme="minorHAnsi" w:hAnsiTheme="minorHAnsi" w:cstheme="minorBidi"/>
      <w:b/>
      <w:bCs/>
      <w:lang w:val="en-GB" w:eastAsia="en-US"/>
    </w:rPr>
  </w:style>
  <w:style w:type="character" w:customStyle="1" w:styleId="Char5">
    <w:name w:val="批注主题 Char"/>
    <w:basedOn w:val="Char4"/>
    <w:link w:val="af5"/>
    <w:rsid w:val="0034143F"/>
    <w:rPr>
      <w:rFonts w:ascii="Times New Roman" w:eastAsia="Batang" w:hAnsi="Times New Roman" w:cs="Times New Roman"/>
      <w:b/>
      <w:bCs/>
      <w:noProof/>
      <w:sz w:val="20"/>
      <w:szCs w:val="20"/>
      <w:lang w:val="en-GB" w:eastAsia="de-DE"/>
    </w:rPr>
  </w:style>
  <w:style w:type="paragraph" w:customStyle="1" w:styleId="Standa3">
    <w:name w:val="Standa3"/>
    <w:rsid w:val="00165C51"/>
    <w:pPr>
      <w:spacing w:after="0"/>
    </w:pPr>
    <w:rPr>
      <w:rFonts w:ascii="Times New Roman" w:eastAsia="Times New Roman" w:hAnsi="Times New Roman" w:cs="Times New Roman"/>
      <w:lang w:val="en-GB" w:eastAsia="de-DE" w:bidi="de-DE"/>
    </w:rPr>
  </w:style>
  <w:style w:type="paragraph" w:styleId="af6">
    <w:name w:val="Document Map"/>
    <w:basedOn w:val="a"/>
    <w:link w:val="Char6"/>
    <w:rsid w:val="0042028A"/>
    <w:pPr>
      <w:spacing w:after="0" w:line="240" w:lineRule="auto"/>
    </w:pPr>
    <w:rPr>
      <w:rFonts w:ascii="Lucida Grande" w:hAnsi="Lucida Grande" w:cs="Lucida Grande"/>
    </w:rPr>
  </w:style>
  <w:style w:type="character" w:customStyle="1" w:styleId="Char6">
    <w:name w:val="文档结构图 Char"/>
    <w:basedOn w:val="a0"/>
    <w:link w:val="af6"/>
    <w:rsid w:val="0042028A"/>
    <w:rPr>
      <w:rFonts w:ascii="Lucida Grande" w:hAnsi="Lucida Grande" w:cs="Lucida Grande"/>
      <w:noProof/>
      <w:lang w:val="en-GB"/>
    </w:rPr>
  </w:style>
  <w:style w:type="paragraph" w:customStyle="1" w:styleId="Authors">
    <w:name w:val="Authors"/>
    <w:basedOn w:val="a"/>
    <w:qFormat/>
    <w:rsid w:val="00BC1CA6"/>
    <w:pPr>
      <w:tabs>
        <w:tab w:val="left" w:pos="1701"/>
      </w:tabs>
      <w:spacing w:after="0"/>
      <w:ind w:left="1700" w:hanging="1700"/>
    </w:pPr>
  </w:style>
  <w:style w:type="paragraph" w:customStyle="1" w:styleId="TitelUnterkapitel">
    <w:name w:val="Titel Unterkapitel"/>
    <w:basedOn w:val="a"/>
    <w:qFormat/>
    <w:rsid w:val="00E04DB2"/>
    <w:pPr>
      <w:spacing w:after="0"/>
    </w:pPr>
    <w:rPr>
      <w:i/>
      <w:iCs/>
    </w:rPr>
  </w:style>
  <w:style w:type="paragraph" w:customStyle="1" w:styleId="StandardTitle2">
    <w:name w:val="Standard Title 2"/>
    <w:basedOn w:val="Standart1"/>
    <w:qFormat/>
    <w:rsid w:val="00D7476F"/>
    <w:rPr>
      <w:rFonts w:ascii="Times New Roman" w:hAnsi="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de-DE" w:eastAsia="en-US" w:bidi="ar-SA"/>
      </w:rPr>
    </w:rPrDefault>
    <w:pPrDefault>
      <w:pPr>
        <w:spacing w:after="200"/>
      </w:pPr>
    </w:pPrDefault>
  </w:docDefaults>
  <w:latentStyles w:defLockedState="0" w:defUIPriority="0" w:defSemiHidden="0" w:defUnhideWhenUsed="0" w:defQFormat="0" w:count="267">
    <w:lsdException w:name="annotation text" w:uiPriority="99"/>
    <w:lsdException w:name="annotation reference" w:uiPriority="99"/>
    <w:lsdException w:name="Table Grid" w:uiPriority="59"/>
    <w:lsdException w:name="List Paragraph" w:uiPriority="34" w:qFormat="1"/>
  </w:latentStyles>
  <w:style w:type="paragraph" w:default="1" w:styleId="a">
    <w:name w:val="Normal"/>
    <w:qFormat/>
    <w:rsid w:val="006F2C3B"/>
    <w:pPr>
      <w:spacing w:line="360" w:lineRule="auto"/>
    </w:pPr>
    <w:rPr>
      <w:rFonts w:ascii="Book Antiqua" w:hAnsi="Book Antiqua"/>
      <w:noProof/>
      <w:lang w:val="en-US"/>
    </w:rPr>
  </w:style>
  <w:style w:type="paragraph" w:styleId="1">
    <w:name w:val="heading 1"/>
    <w:basedOn w:val="a"/>
    <w:next w:val="a"/>
    <w:link w:val="1Char"/>
    <w:qFormat/>
    <w:rsid w:val="00BC1CA6"/>
    <w:pPr>
      <w:keepNext/>
      <w:spacing w:after="0"/>
      <w:outlineLvl w:val="0"/>
    </w:pPr>
    <w:rPr>
      <w:rFonts w:eastAsia="Batang" w:cs="Times New Roman"/>
      <w:b/>
      <w:bCs/>
      <w:lang w:eastAsia="de-DE"/>
    </w:rPr>
  </w:style>
  <w:style w:type="paragraph" w:styleId="2">
    <w:name w:val="heading 2"/>
    <w:basedOn w:val="a"/>
    <w:next w:val="a"/>
    <w:link w:val="2Char"/>
    <w:uiPriority w:val="9"/>
    <w:unhideWhenUsed/>
    <w:qFormat/>
    <w:rsid w:val="00F917F5"/>
    <w:pPr>
      <w:keepNext/>
      <w:keepLines/>
      <w:spacing w:before="200" w:after="0"/>
      <w:outlineLvl w:val="1"/>
    </w:pPr>
    <w:rPr>
      <w:rFonts w:asciiTheme="majorHAnsi" w:eastAsiaTheme="majorEastAsia" w:hAnsiTheme="majorHAnsi" w:cstheme="majorBidi"/>
      <w:b/>
      <w:bCs/>
      <w:color w:val="4F81BD" w:themeColor="accent1"/>
      <w:sz w:val="26"/>
      <w:szCs w:val="26"/>
      <w:lang w:eastAsia="de-DE"/>
    </w:rPr>
  </w:style>
  <w:style w:type="paragraph" w:styleId="3">
    <w:name w:val="heading 3"/>
    <w:basedOn w:val="a"/>
    <w:next w:val="a"/>
    <w:link w:val="3Char"/>
    <w:uiPriority w:val="9"/>
    <w:unhideWhenUsed/>
    <w:qFormat/>
    <w:rsid w:val="00F917F5"/>
    <w:pPr>
      <w:keepNext/>
      <w:keepLines/>
      <w:spacing w:before="200" w:after="0"/>
      <w:outlineLvl w:val="2"/>
    </w:pPr>
    <w:rPr>
      <w:rFonts w:asciiTheme="majorHAnsi" w:eastAsiaTheme="majorEastAsia" w:hAnsiTheme="majorHAnsi" w:cstheme="majorBidi"/>
      <w:b/>
      <w:bCs/>
      <w:color w:val="4F81BD" w:themeColor="accent1"/>
      <w:sz w:val="20"/>
      <w:szCs w:val="20"/>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nhideWhenUsed/>
    <w:rsid w:val="00F917F5"/>
    <w:pPr>
      <w:spacing w:after="0"/>
    </w:pPr>
    <w:rPr>
      <w:rFonts w:ascii="Lucida Grande" w:eastAsia="Batang" w:hAnsi="Lucida Grande" w:cs="Lucida Grande"/>
      <w:sz w:val="18"/>
      <w:szCs w:val="18"/>
      <w:lang w:eastAsia="de-DE"/>
    </w:rPr>
  </w:style>
  <w:style w:type="character" w:customStyle="1" w:styleId="BalloonTextChar">
    <w:name w:val="Balloon Text Char"/>
    <w:basedOn w:val="a0"/>
    <w:rsid w:val="00D20810"/>
    <w:rPr>
      <w:rFonts w:ascii="Lucida Grande" w:hAnsi="Lucida Grande"/>
      <w:sz w:val="18"/>
      <w:szCs w:val="18"/>
    </w:rPr>
  </w:style>
  <w:style w:type="paragraph" w:customStyle="1" w:styleId="Standa1">
    <w:name w:val="Standa1"/>
    <w:rsid w:val="00591BF6"/>
    <w:pPr>
      <w:spacing w:after="0"/>
    </w:pPr>
    <w:rPr>
      <w:rFonts w:ascii="Times" w:eastAsia="Times New Roman" w:hAnsi="Times" w:cs="Times"/>
      <w:lang w:val="en-US" w:eastAsia="de-DE" w:bidi="de-DE"/>
    </w:rPr>
  </w:style>
  <w:style w:type="paragraph" w:styleId="a4">
    <w:name w:val="Block Text"/>
    <w:basedOn w:val="Standa1"/>
    <w:rsid w:val="00591BF6"/>
    <w:pPr>
      <w:tabs>
        <w:tab w:val="left" w:pos="1701"/>
      </w:tabs>
      <w:spacing w:line="480" w:lineRule="auto"/>
      <w:ind w:left="2552" w:right="11" w:hanging="2552"/>
      <w:jc w:val="both"/>
    </w:pPr>
    <w:rPr>
      <w:lang w:val="en-GB"/>
    </w:rPr>
  </w:style>
  <w:style w:type="paragraph" w:styleId="a5">
    <w:name w:val="footnote text"/>
    <w:basedOn w:val="a"/>
    <w:link w:val="Char0"/>
    <w:uiPriority w:val="99"/>
    <w:semiHidden/>
    <w:unhideWhenUsed/>
    <w:rsid w:val="00591BF6"/>
    <w:pPr>
      <w:spacing w:after="0"/>
    </w:pPr>
  </w:style>
  <w:style w:type="character" w:customStyle="1" w:styleId="Char0">
    <w:name w:val="脚注文本 Char"/>
    <w:basedOn w:val="a0"/>
    <w:link w:val="a5"/>
    <w:uiPriority w:val="99"/>
    <w:semiHidden/>
    <w:rsid w:val="00591BF6"/>
  </w:style>
  <w:style w:type="character" w:styleId="a6">
    <w:name w:val="footnote reference"/>
    <w:basedOn w:val="a0"/>
    <w:uiPriority w:val="99"/>
    <w:semiHidden/>
    <w:unhideWhenUsed/>
    <w:rsid w:val="00591BF6"/>
    <w:rPr>
      <w:vertAlign w:val="superscript"/>
    </w:rPr>
  </w:style>
  <w:style w:type="paragraph" w:customStyle="1" w:styleId="Textkrpe">
    <w:name w:val="Textk_rpe"/>
    <w:basedOn w:val="Standa1"/>
    <w:uiPriority w:val="99"/>
    <w:rsid w:val="00591BF6"/>
    <w:pPr>
      <w:pBdr>
        <w:top w:val="single" w:sz="2" w:space="6" w:color="auto"/>
        <w:left w:val="single" w:sz="2" w:space="4" w:color="auto"/>
        <w:bottom w:val="single" w:sz="2" w:space="8" w:color="auto"/>
        <w:right w:val="single" w:sz="2" w:space="4" w:color="auto"/>
      </w:pBdr>
      <w:shd w:val="clear" w:color="auto" w:fill="000080"/>
      <w:ind w:right="191"/>
      <w:jc w:val="center"/>
    </w:pPr>
    <w:rPr>
      <w:rFonts w:ascii="Helvetica" w:hAnsi="Helvetica" w:cs="Helvetica"/>
      <w:b/>
      <w:bCs/>
      <w:sz w:val="36"/>
      <w:szCs w:val="36"/>
      <w:lang w:val="de-DE" w:bidi="ar-SA"/>
    </w:rPr>
  </w:style>
  <w:style w:type="paragraph" w:customStyle="1" w:styleId="Standa">
    <w:name w:val="Standa"/>
    <w:rsid w:val="00591BF6"/>
    <w:pPr>
      <w:spacing w:after="0"/>
    </w:pPr>
    <w:rPr>
      <w:rFonts w:ascii="Times New Roman" w:eastAsia="Times New Roman" w:hAnsi="Times New Roman" w:cs="Times New Roman"/>
      <w:lang w:eastAsia="de-DE" w:bidi="de-DE"/>
    </w:rPr>
  </w:style>
  <w:style w:type="character" w:customStyle="1" w:styleId="1Char">
    <w:name w:val="标题 1 Char"/>
    <w:basedOn w:val="a0"/>
    <w:link w:val="1"/>
    <w:rsid w:val="00BC1CA6"/>
    <w:rPr>
      <w:rFonts w:ascii="Book Antiqua" w:eastAsia="Batang" w:hAnsi="Book Antiqua" w:cs="Times New Roman"/>
      <w:b/>
      <w:bCs/>
      <w:noProof/>
      <w:lang w:val="en-US" w:eastAsia="de-DE"/>
    </w:rPr>
  </w:style>
  <w:style w:type="character" w:customStyle="1" w:styleId="2Char">
    <w:name w:val="标题 2 Char"/>
    <w:basedOn w:val="a0"/>
    <w:link w:val="2"/>
    <w:uiPriority w:val="9"/>
    <w:rsid w:val="00F917F5"/>
    <w:rPr>
      <w:rFonts w:asciiTheme="majorHAnsi" w:eastAsiaTheme="majorEastAsia" w:hAnsiTheme="majorHAnsi" w:cstheme="majorBidi"/>
      <w:b/>
      <w:bCs/>
      <w:color w:val="4F81BD" w:themeColor="accent1"/>
      <w:sz w:val="26"/>
      <w:szCs w:val="26"/>
      <w:lang w:val="en-US" w:eastAsia="de-DE"/>
    </w:rPr>
  </w:style>
  <w:style w:type="character" w:customStyle="1" w:styleId="3Char">
    <w:name w:val="标题 3 Char"/>
    <w:basedOn w:val="a0"/>
    <w:link w:val="3"/>
    <w:uiPriority w:val="9"/>
    <w:rsid w:val="00F917F5"/>
    <w:rPr>
      <w:rFonts w:asciiTheme="majorHAnsi" w:eastAsiaTheme="majorEastAsia" w:hAnsiTheme="majorHAnsi" w:cstheme="majorBidi"/>
      <w:b/>
      <w:bCs/>
      <w:color w:val="4F81BD" w:themeColor="accent1"/>
      <w:sz w:val="20"/>
      <w:szCs w:val="20"/>
      <w:lang w:val="en-US" w:eastAsia="de-DE"/>
    </w:rPr>
  </w:style>
  <w:style w:type="character" w:styleId="a7">
    <w:name w:val="Hyperlink"/>
    <w:basedOn w:val="a0"/>
    <w:uiPriority w:val="99"/>
    <w:unhideWhenUsed/>
    <w:rsid w:val="00F917F5"/>
    <w:rPr>
      <w:color w:val="0000FF" w:themeColor="hyperlink"/>
      <w:u w:val="single"/>
    </w:rPr>
  </w:style>
  <w:style w:type="character" w:styleId="a8">
    <w:name w:val="Strong"/>
    <w:basedOn w:val="a0"/>
    <w:uiPriority w:val="22"/>
    <w:qFormat/>
    <w:rsid w:val="00F917F5"/>
    <w:rPr>
      <w:b/>
      <w:bCs/>
    </w:rPr>
  </w:style>
  <w:style w:type="paragraph" w:styleId="a9">
    <w:name w:val="header"/>
    <w:basedOn w:val="a"/>
    <w:link w:val="Char1"/>
    <w:rsid w:val="00F917F5"/>
    <w:pPr>
      <w:tabs>
        <w:tab w:val="center" w:pos="4536"/>
        <w:tab w:val="right" w:pos="9072"/>
      </w:tabs>
      <w:spacing w:after="0"/>
    </w:pPr>
    <w:rPr>
      <w:rFonts w:ascii="Times New Roman" w:eastAsia="Batang" w:hAnsi="Times New Roman" w:cs="Times New Roman"/>
      <w:sz w:val="20"/>
      <w:szCs w:val="20"/>
      <w:lang w:eastAsia="de-DE"/>
    </w:rPr>
  </w:style>
  <w:style w:type="character" w:customStyle="1" w:styleId="Char1">
    <w:name w:val="页眉 Char"/>
    <w:basedOn w:val="a0"/>
    <w:link w:val="a9"/>
    <w:rsid w:val="00F917F5"/>
    <w:rPr>
      <w:rFonts w:ascii="Times New Roman" w:eastAsia="Batang" w:hAnsi="Times New Roman" w:cs="Times New Roman"/>
      <w:sz w:val="20"/>
      <w:szCs w:val="20"/>
      <w:lang w:val="en-US" w:eastAsia="de-DE"/>
    </w:rPr>
  </w:style>
  <w:style w:type="paragraph" w:styleId="aa">
    <w:name w:val="footer"/>
    <w:basedOn w:val="a"/>
    <w:link w:val="Char2"/>
    <w:uiPriority w:val="99"/>
    <w:unhideWhenUsed/>
    <w:rsid w:val="00F917F5"/>
    <w:pPr>
      <w:tabs>
        <w:tab w:val="center" w:pos="4536"/>
        <w:tab w:val="right" w:pos="9072"/>
      </w:tabs>
      <w:spacing w:after="0"/>
    </w:pPr>
    <w:rPr>
      <w:rFonts w:eastAsiaTheme="minorEastAsia"/>
      <w:lang w:eastAsia="ja-JP"/>
    </w:rPr>
  </w:style>
  <w:style w:type="character" w:customStyle="1" w:styleId="Char2">
    <w:name w:val="页脚 Char"/>
    <w:basedOn w:val="a0"/>
    <w:link w:val="aa"/>
    <w:uiPriority w:val="99"/>
    <w:rsid w:val="00F917F5"/>
    <w:rPr>
      <w:rFonts w:eastAsiaTheme="minorEastAsia"/>
      <w:lang w:val="en-US" w:eastAsia="ja-JP"/>
    </w:rPr>
  </w:style>
  <w:style w:type="paragraph" w:styleId="ab">
    <w:name w:val="Body Text"/>
    <w:basedOn w:val="a"/>
    <w:link w:val="Char3"/>
    <w:rsid w:val="00F917F5"/>
    <w:pPr>
      <w:spacing w:after="0"/>
    </w:pPr>
    <w:rPr>
      <w:rFonts w:ascii="Times New Roman" w:eastAsia="Batang" w:hAnsi="Times New Roman" w:cs="Times New Roman"/>
      <w:b/>
      <w:bCs/>
      <w:sz w:val="28"/>
      <w:szCs w:val="28"/>
      <w:lang w:eastAsia="de-DE"/>
    </w:rPr>
  </w:style>
  <w:style w:type="character" w:customStyle="1" w:styleId="Char3">
    <w:name w:val="正文文本 Char"/>
    <w:basedOn w:val="a0"/>
    <w:link w:val="ab"/>
    <w:rsid w:val="00F917F5"/>
    <w:rPr>
      <w:rFonts w:ascii="Times New Roman" w:eastAsia="Batang" w:hAnsi="Times New Roman" w:cs="Times New Roman"/>
      <w:b/>
      <w:bCs/>
      <w:sz w:val="28"/>
      <w:szCs w:val="28"/>
      <w:lang w:val="en-US" w:eastAsia="de-DE"/>
    </w:rPr>
  </w:style>
  <w:style w:type="paragraph" w:styleId="20">
    <w:name w:val="Body Text 2"/>
    <w:basedOn w:val="a"/>
    <w:link w:val="2Char0"/>
    <w:uiPriority w:val="99"/>
    <w:unhideWhenUsed/>
    <w:rsid w:val="00F917F5"/>
    <w:pPr>
      <w:spacing w:after="120" w:line="480" w:lineRule="auto"/>
    </w:pPr>
    <w:rPr>
      <w:rFonts w:ascii="Times New Roman" w:eastAsia="Batang" w:hAnsi="Times New Roman" w:cs="Times New Roman"/>
      <w:sz w:val="20"/>
      <w:szCs w:val="20"/>
      <w:lang w:eastAsia="de-DE"/>
    </w:rPr>
  </w:style>
  <w:style w:type="character" w:customStyle="1" w:styleId="2Char0">
    <w:name w:val="正文文本 2 Char"/>
    <w:basedOn w:val="a0"/>
    <w:link w:val="20"/>
    <w:uiPriority w:val="99"/>
    <w:rsid w:val="00F917F5"/>
    <w:rPr>
      <w:rFonts w:ascii="Times New Roman" w:eastAsia="Batang" w:hAnsi="Times New Roman" w:cs="Times New Roman"/>
      <w:sz w:val="20"/>
      <w:szCs w:val="20"/>
      <w:lang w:val="en-US" w:eastAsia="de-DE"/>
    </w:rPr>
  </w:style>
  <w:style w:type="character" w:styleId="ac">
    <w:name w:val="page number"/>
    <w:basedOn w:val="a0"/>
    <w:uiPriority w:val="99"/>
    <w:unhideWhenUsed/>
    <w:rsid w:val="00F917F5"/>
  </w:style>
  <w:style w:type="character" w:customStyle="1" w:styleId="st">
    <w:name w:val="st"/>
    <w:basedOn w:val="a0"/>
    <w:rsid w:val="00F917F5"/>
  </w:style>
  <w:style w:type="paragraph" w:styleId="10">
    <w:name w:val="index 1"/>
    <w:basedOn w:val="a"/>
    <w:next w:val="a"/>
    <w:autoRedefine/>
    <w:uiPriority w:val="99"/>
    <w:unhideWhenUsed/>
    <w:rsid w:val="00F917F5"/>
    <w:pPr>
      <w:spacing w:after="0"/>
      <w:ind w:left="200" w:hanging="200"/>
    </w:pPr>
    <w:rPr>
      <w:rFonts w:ascii="Times New Roman" w:eastAsia="Batang" w:hAnsi="Times New Roman" w:cs="Times New Roman"/>
      <w:sz w:val="20"/>
      <w:szCs w:val="20"/>
      <w:lang w:eastAsia="de-DE"/>
    </w:rPr>
  </w:style>
  <w:style w:type="paragraph" w:styleId="21">
    <w:name w:val="index 2"/>
    <w:basedOn w:val="a"/>
    <w:next w:val="a"/>
    <w:autoRedefine/>
    <w:uiPriority w:val="99"/>
    <w:unhideWhenUsed/>
    <w:rsid w:val="00F917F5"/>
    <w:pPr>
      <w:spacing w:after="0"/>
      <w:ind w:left="400" w:hanging="200"/>
    </w:pPr>
    <w:rPr>
      <w:rFonts w:ascii="Times New Roman" w:eastAsia="Batang" w:hAnsi="Times New Roman" w:cs="Times New Roman"/>
      <w:sz w:val="20"/>
      <w:szCs w:val="20"/>
      <w:lang w:eastAsia="de-DE"/>
    </w:rPr>
  </w:style>
  <w:style w:type="paragraph" w:styleId="30">
    <w:name w:val="index 3"/>
    <w:basedOn w:val="a"/>
    <w:next w:val="a"/>
    <w:autoRedefine/>
    <w:uiPriority w:val="99"/>
    <w:unhideWhenUsed/>
    <w:rsid w:val="00F917F5"/>
    <w:pPr>
      <w:spacing w:after="0"/>
      <w:ind w:left="600" w:hanging="200"/>
    </w:pPr>
    <w:rPr>
      <w:rFonts w:ascii="Times New Roman" w:eastAsia="Batang" w:hAnsi="Times New Roman" w:cs="Times New Roman"/>
      <w:sz w:val="20"/>
      <w:szCs w:val="20"/>
      <w:lang w:eastAsia="de-DE"/>
    </w:rPr>
  </w:style>
  <w:style w:type="paragraph" w:styleId="4">
    <w:name w:val="index 4"/>
    <w:basedOn w:val="a"/>
    <w:next w:val="a"/>
    <w:autoRedefine/>
    <w:uiPriority w:val="99"/>
    <w:unhideWhenUsed/>
    <w:rsid w:val="00F917F5"/>
    <w:pPr>
      <w:spacing w:after="0"/>
      <w:ind w:left="800" w:hanging="200"/>
    </w:pPr>
    <w:rPr>
      <w:rFonts w:ascii="Times New Roman" w:eastAsia="Batang" w:hAnsi="Times New Roman" w:cs="Times New Roman"/>
      <w:sz w:val="20"/>
      <w:szCs w:val="20"/>
      <w:lang w:eastAsia="de-DE"/>
    </w:rPr>
  </w:style>
  <w:style w:type="paragraph" w:styleId="5">
    <w:name w:val="index 5"/>
    <w:basedOn w:val="a"/>
    <w:next w:val="a"/>
    <w:autoRedefine/>
    <w:uiPriority w:val="99"/>
    <w:unhideWhenUsed/>
    <w:rsid w:val="00F917F5"/>
    <w:pPr>
      <w:spacing w:after="0"/>
      <w:ind w:left="1000" w:hanging="200"/>
    </w:pPr>
    <w:rPr>
      <w:rFonts w:ascii="Times New Roman" w:eastAsia="Batang" w:hAnsi="Times New Roman" w:cs="Times New Roman"/>
      <w:sz w:val="20"/>
      <w:szCs w:val="20"/>
      <w:lang w:eastAsia="de-DE"/>
    </w:rPr>
  </w:style>
  <w:style w:type="paragraph" w:styleId="6">
    <w:name w:val="index 6"/>
    <w:basedOn w:val="a"/>
    <w:next w:val="a"/>
    <w:autoRedefine/>
    <w:uiPriority w:val="99"/>
    <w:unhideWhenUsed/>
    <w:rsid w:val="00F917F5"/>
    <w:pPr>
      <w:spacing w:after="0"/>
      <w:ind w:left="1200" w:hanging="200"/>
    </w:pPr>
    <w:rPr>
      <w:rFonts w:ascii="Times New Roman" w:eastAsia="Batang" w:hAnsi="Times New Roman" w:cs="Times New Roman"/>
      <w:sz w:val="20"/>
      <w:szCs w:val="20"/>
      <w:lang w:eastAsia="de-DE"/>
    </w:rPr>
  </w:style>
  <w:style w:type="paragraph" w:styleId="7">
    <w:name w:val="index 7"/>
    <w:basedOn w:val="a"/>
    <w:next w:val="a"/>
    <w:autoRedefine/>
    <w:uiPriority w:val="99"/>
    <w:unhideWhenUsed/>
    <w:rsid w:val="00F917F5"/>
    <w:pPr>
      <w:spacing w:after="0"/>
      <w:ind w:left="1400" w:hanging="200"/>
    </w:pPr>
    <w:rPr>
      <w:rFonts w:ascii="Times New Roman" w:eastAsia="Batang" w:hAnsi="Times New Roman" w:cs="Times New Roman"/>
      <w:sz w:val="20"/>
      <w:szCs w:val="20"/>
      <w:lang w:eastAsia="de-DE"/>
    </w:rPr>
  </w:style>
  <w:style w:type="paragraph" w:styleId="8">
    <w:name w:val="index 8"/>
    <w:basedOn w:val="a"/>
    <w:next w:val="a"/>
    <w:autoRedefine/>
    <w:uiPriority w:val="99"/>
    <w:unhideWhenUsed/>
    <w:rsid w:val="00F917F5"/>
    <w:pPr>
      <w:spacing w:after="0"/>
      <w:ind w:left="1600" w:hanging="200"/>
    </w:pPr>
    <w:rPr>
      <w:rFonts w:ascii="Times New Roman" w:eastAsia="Batang" w:hAnsi="Times New Roman" w:cs="Times New Roman"/>
      <w:sz w:val="20"/>
      <w:szCs w:val="20"/>
      <w:lang w:eastAsia="de-DE"/>
    </w:rPr>
  </w:style>
  <w:style w:type="paragraph" w:styleId="9">
    <w:name w:val="index 9"/>
    <w:basedOn w:val="a"/>
    <w:next w:val="a"/>
    <w:autoRedefine/>
    <w:uiPriority w:val="99"/>
    <w:unhideWhenUsed/>
    <w:rsid w:val="00F917F5"/>
    <w:pPr>
      <w:spacing w:after="0"/>
      <w:ind w:left="1800" w:hanging="200"/>
    </w:pPr>
    <w:rPr>
      <w:rFonts w:ascii="Times New Roman" w:eastAsia="Batang" w:hAnsi="Times New Roman" w:cs="Times New Roman"/>
      <w:sz w:val="20"/>
      <w:szCs w:val="20"/>
      <w:lang w:eastAsia="de-DE"/>
    </w:rPr>
  </w:style>
  <w:style w:type="paragraph" w:styleId="ad">
    <w:name w:val="index heading"/>
    <w:basedOn w:val="a"/>
    <w:next w:val="10"/>
    <w:uiPriority w:val="99"/>
    <w:unhideWhenUsed/>
    <w:rsid w:val="00F917F5"/>
    <w:pPr>
      <w:spacing w:after="0"/>
    </w:pPr>
    <w:rPr>
      <w:rFonts w:ascii="Times New Roman" w:eastAsia="Batang" w:hAnsi="Times New Roman" w:cs="Times New Roman"/>
      <w:sz w:val="20"/>
      <w:szCs w:val="20"/>
      <w:lang w:eastAsia="de-DE"/>
    </w:rPr>
  </w:style>
  <w:style w:type="character" w:styleId="ae">
    <w:name w:val="Emphasis"/>
    <w:basedOn w:val="a0"/>
    <w:uiPriority w:val="20"/>
    <w:qFormat/>
    <w:rsid w:val="00F917F5"/>
    <w:rPr>
      <w:i/>
      <w:iCs/>
    </w:rPr>
  </w:style>
  <w:style w:type="paragraph" w:styleId="af">
    <w:name w:val="List Paragraph"/>
    <w:basedOn w:val="a"/>
    <w:uiPriority w:val="34"/>
    <w:qFormat/>
    <w:rsid w:val="00F917F5"/>
    <w:pPr>
      <w:spacing w:after="0"/>
      <w:ind w:left="720"/>
      <w:contextualSpacing/>
    </w:pPr>
    <w:rPr>
      <w:rFonts w:ascii="Times New Roman" w:eastAsia="Batang" w:hAnsi="Times New Roman" w:cs="Times New Roman"/>
      <w:sz w:val="20"/>
      <w:szCs w:val="20"/>
      <w:lang w:eastAsia="de-DE"/>
    </w:rPr>
  </w:style>
  <w:style w:type="character" w:customStyle="1" w:styleId="Char">
    <w:name w:val="批注框文本 Char"/>
    <w:basedOn w:val="a0"/>
    <w:link w:val="a3"/>
    <w:uiPriority w:val="99"/>
    <w:rsid w:val="00F917F5"/>
    <w:rPr>
      <w:rFonts w:ascii="Lucida Grande" w:eastAsia="Batang" w:hAnsi="Lucida Grande" w:cs="Lucida Grande"/>
      <w:sz w:val="18"/>
      <w:szCs w:val="18"/>
      <w:lang w:val="en-US" w:eastAsia="de-DE"/>
    </w:rPr>
  </w:style>
  <w:style w:type="character" w:styleId="af0">
    <w:name w:val="Placeholder Text"/>
    <w:basedOn w:val="a0"/>
    <w:uiPriority w:val="99"/>
    <w:rsid w:val="00F917F5"/>
    <w:rPr>
      <w:color w:val="808080"/>
    </w:rPr>
  </w:style>
  <w:style w:type="character" w:customStyle="1" w:styleId="apple-converted-space">
    <w:name w:val="apple-converted-space"/>
    <w:uiPriority w:val="99"/>
    <w:rsid w:val="00F917F5"/>
    <w:rPr>
      <w:rFonts w:cs="Times New Roman"/>
    </w:rPr>
  </w:style>
  <w:style w:type="character" w:customStyle="1" w:styleId="highlight">
    <w:name w:val="highlight"/>
    <w:rsid w:val="00F917F5"/>
    <w:rPr>
      <w:rFonts w:cs="Times New Roman"/>
    </w:rPr>
  </w:style>
  <w:style w:type="table" w:styleId="af1">
    <w:name w:val="Table Grid"/>
    <w:basedOn w:val="a1"/>
    <w:uiPriority w:val="59"/>
    <w:rsid w:val="00F917F5"/>
    <w:pPr>
      <w:spacing w:after="0"/>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Revision"/>
    <w:hidden/>
    <w:uiPriority w:val="99"/>
    <w:rsid w:val="00F917F5"/>
    <w:pPr>
      <w:spacing w:after="0"/>
    </w:pPr>
    <w:rPr>
      <w:rFonts w:ascii="Times New Roman" w:eastAsia="Batang" w:hAnsi="Times New Roman" w:cs="Times New Roman"/>
      <w:sz w:val="20"/>
      <w:szCs w:val="20"/>
      <w:lang w:val="en-US" w:eastAsia="de-DE"/>
    </w:rPr>
  </w:style>
  <w:style w:type="paragraph" w:styleId="af3">
    <w:name w:val="annotation text"/>
    <w:basedOn w:val="a"/>
    <w:link w:val="Char4"/>
    <w:uiPriority w:val="99"/>
    <w:rsid w:val="00F917F5"/>
    <w:pPr>
      <w:spacing w:after="0"/>
    </w:pPr>
    <w:rPr>
      <w:rFonts w:ascii="Times New Roman" w:eastAsia="Batang" w:hAnsi="Times New Roman" w:cs="Times New Roman"/>
      <w:sz w:val="20"/>
      <w:szCs w:val="20"/>
      <w:lang w:eastAsia="de-DE"/>
    </w:rPr>
  </w:style>
  <w:style w:type="character" w:customStyle="1" w:styleId="Char4">
    <w:name w:val="批注文字 Char"/>
    <w:basedOn w:val="a0"/>
    <w:link w:val="af3"/>
    <w:uiPriority w:val="99"/>
    <w:rsid w:val="00F917F5"/>
    <w:rPr>
      <w:rFonts w:ascii="Times New Roman" w:eastAsia="Batang" w:hAnsi="Times New Roman" w:cs="Times New Roman"/>
      <w:sz w:val="20"/>
      <w:szCs w:val="20"/>
      <w:lang w:val="en-US" w:eastAsia="de-DE"/>
    </w:rPr>
  </w:style>
  <w:style w:type="paragraph" w:customStyle="1" w:styleId="Standart1">
    <w:name w:val="Standart 1"/>
    <w:basedOn w:val="a"/>
    <w:autoRedefine/>
    <w:qFormat/>
    <w:rsid w:val="00333FE6"/>
    <w:pPr>
      <w:spacing w:after="0"/>
    </w:pPr>
    <w:rPr>
      <w:rFonts w:eastAsiaTheme="minorEastAsia"/>
      <w:lang w:eastAsia="de-DE"/>
    </w:rPr>
  </w:style>
  <w:style w:type="paragraph" w:customStyle="1" w:styleId="StandardTitle">
    <w:name w:val="Standard Title"/>
    <w:autoRedefine/>
    <w:qFormat/>
    <w:rsid w:val="00557936"/>
    <w:pPr>
      <w:spacing w:after="0" w:line="360" w:lineRule="auto"/>
      <w:jc w:val="both"/>
    </w:pPr>
    <w:rPr>
      <w:rFonts w:ascii="Book Antiqua" w:eastAsiaTheme="minorEastAsia" w:hAnsi="Book Antiqua"/>
      <w:b/>
      <w:noProof/>
      <w:lang w:val="en-US" w:eastAsia="de-DE"/>
    </w:rPr>
  </w:style>
  <w:style w:type="character" w:styleId="af4">
    <w:name w:val="annotation reference"/>
    <w:basedOn w:val="a0"/>
    <w:uiPriority w:val="99"/>
    <w:unhideWhenUsed/>
    <w:rsid w:val="00CC6DA2"/>
    <w:rPr>
      <w:sz w:val="18"/>
      <w:szCs w:val="18"/>
    </w:rPr>
  </w:style>
  <w:style w:type="paragraph" w:styleId="af5">
    <w:name w:val="annotation subject"/>
    <w:basedOn w:val="af3"/>
    <w:next w:val="af3"/>
    <w:link w:val="Char5"/>
    <w:rsid w:val="0034143F"/>
    <w:pPr>
      <w:spacing w:after="200"/>
    </w:pPr>
    <w:rPr>
      <w:rFonts w:asciiTheme="minorHAnsi" w:eastAsiaTheme="minorHAnsi" w:hAnsiTheme="minorHAnsi" w:cstheme="minorBidi"/>
      <w:b/>
      <w:bCs/>
      <w:lang w:val="en-GB" w:eastAsia="en-US"/>
    </w:rPr>
  </w:style>
  <w:style w:type="character" w:customStyle="1" w:styleId="Char5">
    <w:name w:val="批注主题 Char"/>
    <w:basedOn w:val="Char4"/>
    <w:link w:val="af5"/>
    <w:rsid w:val="0034143F"/>
    <w:rPr>
      <w:rFonts w:ascii="Times New Roman" w:eastAsia="Batang" w:hAnsi="Times New Roman" w:cs="Times New Roman"/>
      <w:b/>
      <w:bCs/>
      <w:noProof/>
      <w:sz w:val="20"/>
      <w:szCs w:val="20"/>
      <w:lang w:val="en-GB" w:eastAsia="de-DE"/>
    </w:rPr>
  </w:style>
  <w:style w:type="paragraph" w:customStyle="1" w:styleId="Standa3">
    <w:name w:val="Standa3"/>
    <w:rsid w:val="00165C51"/>
    <w:pPr>
      <w:spacing w:after="0"/>
    </w:pPr>
    <w:rPr>
      <w:rFonts w:ascii="Times New Roman" w:eastAsia="Times New Roman" w:hAnsi="Times New Roman" w:cs="Times New Roman"/>
      <w:lang w:val="en-GB" w:eastAsia="de-DE" w:bidi="de-DE"/>
    </w:rPr>
  </w:style>
  <w:style w:type="paragraph" w:styleId="af6">
    <w:name w:val="Document Map"/>
    <w:basedOn w:val="a"/>
    <w:link w:val="Char6"/>
    <w:rsid w:val="0042028A"/>
    <w:pPr>
      <w:spacing w:after="0" w:line="240" w:lineRule="auto"/>
    </w:pPr>
    <w:rPr>
      <w:rFonts w:ascii="Lucida Grande" w:hAnsi="Lucida Grande" w:cs="Lucida Grande"/>
    </w:rPr>
  </w:style>
  <w:style w:type="character" w:customStyle="1" w:styleId="Char6">
    <w:name w:val="文档结构图 Char"/>
    <w:basedOn w:val="a0"/>
    <w:link w:val="af6"/>
    <w:rsid w:val="0042028A"/>
    <w:rPr>
      <w:rFonts w:ascii="Lucida Grande" w:hAnsi="Lucida Grande" w:cs="Lucida Grande"/>
      <w:noProof/>
      <w:lang w:val="en-GB"/>
    </w:rPr>
  </w:style>
  <w:style w:type="paragraph" w:customStyle="1" w:styleId="Authors">
    <w:name w:val="Authors"/>
    <w:basedOn w:val="a"/>
    <w:qFormat/>
    <w:rsid w:val="00BC1CA6"/>
    <w:pPr>
      <w:tabs>
        <w:tab w:val="left" w:pos="1701"/>
      </w:tabs>
      <w:spacing w:after="0"/>
      <w:ind w:left="1700" w:hanging="1700"/>
    </w:pPr>
  </w:style>
  <w:style w:type="paragraph" w:customStyle="1" w:styleId="TitelUnterkapitel">
    <w:name w:val="Titel Unterkapitel"/>
    <w:basedOn w:val="a"/>
    <w:qFormat/>
    <w:rsid w:val="00E04DB2"/>
    <w:pPr>
      <w:spacing w:after="0"/>
    </w:pPr>
    <w:rPr>
      <w:i/>
      <w:iCs/>
    </w:rPr>
  </w:style>
  <w:style w:type="paragraph" w:customStyle="1" w:styleId="StandardTitle2">
    <w:name w:val="Standard Title 2"/>
    <w:basedOn w:val="Standart1"/>
    <w:qFormat/>
    <w:rsid w:val="00D7476F"/>
    <w:rPr>
      <w:rFonts w:ascii="Times New Roman" w:hAnsi="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65966">
      <w:bodyDiv w:val="1"/>
      <w:marLeft w:val="0"/>
      <w:marRight w:val="0"/>
      <w:marTop w:val="0"/>
      <w:marBottom w:val="0"/>
      <w:divBdr>
        <w:top w:val="none" w:sz="0" w:space="0" w:color="auto"/>
        <w:left w:val="none" w:sz="0" w:space="0" w:color="auto"/>
        <w:bottom w:val="none" w:sz="0" w:space="0" w:color="auto"/>
        <w:right w:val="none" w:sz="0" w:space="0" w:color="auto"/>
      </w:divBdr>
    </w:div>
    <w:div w:id="160779260">
      <w:bodyDiv w:val="1"/>
      <w:marLeft w:val="0"/>
      <w:marRight w:val="0"/>
      <w:marTop w:val="0"/>
      <w:marBottom w:val="0"/>
      <w:divBdr>
        <w:top w:val="none" w:sz="0" w:space="0" w:color="auto"/>
        <w:left w:val="none" w:sz="0" w:space="0" w:color="auto"/>
        <w:bottom w:val="none" w:sz="0" w:space="0" w:color="auto"/>
        <w:right w:val="none" w:sz="0" w:space="0" w:color="auto"/>
      </w:divBdr>
    </w:div>
    <w:div w:id="786240007">
      <w:bodyDiv w:val="1"/>
      <w:marLeft w:val="0"/>
      <w:marRight w:val="0"/>
      <w:marTop w:val="0"/>
      <w:marBottom w:val="0"/>
      <w:divBdr>
        <w:top w:val="none" w:sz="0" w:space="0" w:color="auto"/>
        <w:left w:val="none" w:sz="0" w:space="0" w:color="auto"/>
        <w:bottom w:val="none" w:sz="0" w:space="0" w:color="auto"/>
        <w:right w:val="none" w:sz="0" w:space="0" w:color="auto"/>
      </w:divBdr>
    </w:div>
    <w:div w:id="830759973">
      <w:bodyDiv w:val="1"/>
      <w:marLeft w:val="0"/>
      <w:marRight w:val="0"/>
      <w:marTop w:val="0"/>
      <w:marBottom w:val="0"/>
      <w:divBdr>
        <w:top w:val="none" w:sz="0" w:space="0" w:color="auto"/>
        <w:left w:val="none" w:sz="0" w:space="0" w:color="auto"/>
        <w:bottom w:val="none" w:sz="0" w:space="0" w:color="auto"/>
        <w:right w:val="none" w:sz="0" w:space="0" w:color="auto"/>
      </w:divBdr>
    </w:div>
    <w:div w:id="896934788">
      <w:bodyDiv w:val="1"/>
      <w:marLeft w:val="0"/>
      <w:marRight w:val="0"/>
      <w:marTop w:val="0"/>
      <w:marBottom w:val="0"/>
      <w:divBdr>
        <w:top w:val="none" w:sz="0" w:space="0" w:color="auto"/>
        <w:left w:val="none" w:sz="0" w:space="0" w:color="auto"/>
        <w:bottom w:val="none" w:sz="0" w:space="0" w:color="auto"/>
        <w:right w:val="none" w:sz="0" w:space="0" w:color="auto"/>
      </w:divBdr>
    </w:div>
    <w:div w:id="1000348986">
      <w:bodyDiv w:val="1"/>
      <w:marLeft w:val="0"/>
      <w:marRight w:val="0"/>
      <w:marTop w:val="0"/>
      <w:marBottom w:val="0"/>
      <w:divBdr>
        <w:top w:val="none" w:sz="0" w:space="0" w:color="auto"/>
        <w:left w:val="none" w:sz="0" w:space="0" w:color="auto"/>
        <w:bottom w:val="none" w:sz="0" w:space="0" w:color="auto"/>
        <w:right w:val="none" w:sz="0" w:space="0" w:color="auto"/>
      </w:divBdr>
      <w:divsChild>
        <w:div w:id="1284846466">
          <w:marLeft w:val="0"/>
          <w:marRight w:val="0"/>
          <w:marTop w:val="0"/>
          <w:marBottom w:val="0"/>
          <w:divBdr>
            <w:top w:val="none" w:sz="0" w:space="0" w:color="auto"/>
            <w:left w:val="none" w:sz="0" w:space="0" w:color="auto"/>
            <w:bottom w:val="none" w:sz="0" w:space="0" w:color="auto"/>
            <w:right w:val="none" w:sz="0" w:space="0" w:color="auto"/>
          </w:divBdr>
          <w:divsChild>
            <w:div w:id="379087685">
              <w:marLeft w:val="0"/>
              <w:marRight w:val="0"/>
              <w:marTop w:val="0"/>
              <w:marBottom w:val="0"/>
              <w:divBdr>
                <w:top w:val="none" w:sz="0" w:space="0" w:color="auto"/>
                <w:left w:val="none" w:sz="0" w:space="0" w:color="auto"/>
                <w:bottom w:val="none" w:sz="0" w:space="0" w:color="auto"/>
                <w:right w:val="none" w:sz="0" w:space="0" w:color="auto"/>
              </w:divBdr>
            </w:div>
            <w:div w:id="1655330538">
              <w:marLeft w:val="0"/>
              <w:marRight w:val="0"/>
              <w:marTop w:val="0"/>
              <w:marBottom w:val="0"/>
              <w:divBdr>
                <w:top w:val="none" w:sz="0" w:space="0" w:color="auto"/>
                <w:left w:val="none" w:sz="0" w:space="0" w:color="auto"/>
                <w:bottom w:val="none" w:sz="0" w:space="0" w:color="auto"/>
                <w:right w:val="none" w:sz="0" w:space="0" w:color="auto"/>
              </w:divBdr>
            </w:div>
            <w:div w:id="2028868406">
              <w:marLeft w:val="0"/>
              <w:marRight w:val="0"/>
              <w:marTop w:val="0"/>
              <w:marBottom w:val="0"/>
              <w:divBdr>
                <w:top w:val="none" w:sz="0" w:space="0" w:color="auto"/>
                <w:left w:val="none" w:sz="0" w:space="0" w:color="auto"/>
                <w:bottom w:val="none" w:sz="0" w:space="0" w:color="auto"/>
                <w:right w:val="none" w:sz="0" w:space="0" w:color="auto"/>
              </w:divBdr>
            </w:div>
            <w:div w:id="2068187539">
              <w:marLeft w:val="0"/>
              <w:marRight w:val="0"/>
              <w:marTop w:val="0"/>
              <w:marBottom w:val="0"/>
              <w:divBdr>
                <w:top w:val="none" w:sz="0" w:space="0" w:color="auto"/>
                <w:left w:val="none" w:sz="0" w:space="0" w:color="auto"/>
                <w:bottom w:val="none" w:sz="0" w:space="0" w:color="auto"/>
                <w:right w:val="none" w:sz="0" w:space="0" w:color="auto"/>
              </w:divBdr>
            </w:div>
            <w:div w:id="1162089428">
              <w:marLeft w:val="0"/>
              <w:marRight w:val="0"/>
              <w:marTop w:val="0"/>
              <w:marBottom w:val="0"/>
              <w:divBdr>
                <w:top w:val="none" w:sz="0" w:space="0" w:color="auto"/>
                <w:left w:val="none" w:sz="0" w:space="0" w:color="auto"/>
                <w:bottom w:val="none" w:sz="0" w:space="0" w:color="auto"/>
                <w:right w:val="none" w:sz="0" w:space="0" w:color="auto"/>
              </w:divBdr>
            </w:div>
            <w:div w:id="1221868512">
              <w:marLeft w:val="0"/>
              <w:marRight w:val="0"/>
              <w:marTop w:val="0"/>
              <w:marBottom w:val="0"/>
              <w:divBdr>
                <w:top w:val="none" w:sz="0" w:space="0" w:color="auto"/>
                <w:left w:val="none" w:sz="0" w:space="0" w:color="auto"/>
                <w:bottom w:val="none" w:sz="0" w:space="0" w:color="auto"/>
                <w:right w:val="none" w:sz="0" w:space="0" w:color="auto"/>
              </w:divBdr>
            </w:div>
            <w:div w:id="207884703">
              <w:marLeft w:val="0"/>
              <w:marRight w:val="0"/>
              <w:marTop w:val="0"/>
              <w:marBottom w:val="0"/>
              <w:divBdr>
                <w:top w:val="none" w:sz="0" w:space="0" w:color="auto"/>
                <w:left w:val="none" w:sz="0" w:space="0" w:color="auto"/>
                <w:bottom w:val="none" w:sz="0" w:space="0" w:color="auto"/>
                <w:right w:val="none" w:sz="0" w:space="0" w:color="auto"/>
              </w:divBdr>
            </w:div>
            <w:div w:id="536239556">
              <w:marLeft w:val="0"/>
              <w:marRight w:val="0"/>
              <w:marTop w:val="0"/>
              <w:marBottom w:val="0"/>
              <w:divBdr>
                <w:top w:val="none" w:sz="0" w:space="0" w:color="auto"/>
                <w:left w:val="none" w:sz="0" w:space="0" w:color="auto"/>
                <w:bottom w:val="none" w:sz="0" w:space="0" w:color="auto"/>
                <w:right w:val="none" w:sz="0" w:space="0" w:color="auto"/>
              </w:divBdr>
            </w:div>
            <w:div w:id="1328096222">
              <w:marLeft w:val="0"/>
              <w:marRight w:val="0"/>
              <w:marTop w:val="0"/>
              <w:marBottom w:val="0"/>
              <w:divBdr>
                <w:top w:val="none" w:sz="0" w:space="0" w:color="auto"/>
                <w:left w:val="none" w:sz="0" w:space="0" w:color="auto"/>
                <w:bottom w:val="none" w:sz="0" w:space="0" w:color="auto"/>
                <w:right w:val="none" w:sz="0" w:space="0" w:color="auto"/>
              </w:divBdr>
            </w:div>
            <w:div w:id="109324299">
              <w:marLeft w:val="0"/>
              <w:marRight w:val="0"/>
              <w:marTop w:val="0"/>
              <w:marBottom w:val="0"/>
              <w:divBdr>
                <w:top w:val="none" w:sz="0" w:space="0" w:color="auto"/>
                <w:left w:val="none" w:sz="0" w:space="0" w:color="auto"/>
                <w:bottom w:val="none" w:sz="0" w:space="0" w:color="auto"/>
                <w:right w:val="none" w:sz="0" w:space="0" w:color="auto"/>
              </w:divBdr>
            </w:div>
            <w:div w:id="1305888378">
              <w:marLeft w:val="0"/>
              <w:marRight w:val="0"/>
              <w:marTop w:val="0"/>
              <w:marBottom w:val="0"/>
              <w:divBdr>
                <w:top w:val="none" w:sz="0" w:space="0" w:color="auto"/>
                <w:left w:val="none" w:sz="0" w:space="0" w:color="auto"/>
                <w:bottom w:val="none" w:sz="0" w:space="0" w:color="auto"/>
                <w:right w:val="none" w:sz="0" w:space="0" w:color="auto"/>
              </w:divBdr>
            </w:div>
            <w:div w:id="1089813308">
              <w:marLeft w:val="0"/>
              <w:marRight w:val="0"/>
              <w:marTop w:val="0"/>
              <w:marBottom w:val="0"/>
              <w:divBdr>
                <w:top w:val="none" w:sz="0" w:space="0" w:color="auto"/>
                <w:left w:val="none" w:sz="0" w:space="0" w:color="auto"/>
                <w:bottom w:val="none" w:sz="0" w:space="0" w:color="auto"/>
                <w:right w:val="none" w:sz="0" w:space="0" w:color="auto"/>
              </w:divBdr>
            </w:div>
            <w:div w:id="2048990927">
              <w:marLeft w:val="0"/>
              <w:marRight w:val="0"/>
              <w:marTop w:val="0"/>
              <w:marBottom w:val="0"/>
              <w:divBdr>
                <w:top w:val="none" w:sz="0" w:space="0" w:color="auto"/>
                <w:left w:val="none" w:sz="0" w:space="0" w:color="auto"/>
                <w:bottom w:val="none" w:sz="0" w:space="0" w:color="auto"/>
                <w:right w:val="none" w:sz="0" w:space="0" w:color="auto"/>
              </w:divBdr>
            </w:div>
            <w:div w:id="1891530544">
              <w:marLeft w:val="0"/>
              <w:marRight w:val="0"/>
              <w:marTop w:val="0"/>
              <w:marBottom w:val="0"/>
              <w:divBdr>
                <w:top w:val="none" w:sz="0" w:space="0" w:color="auto"/>
                <w:left w:val="none" w:sz="0" w:space="0" w:color="auto"/>
                <w:bottom w:val="none" w:sz="0" w:space="0" w:color="auto"/>
                <w:right w:val="none" w:sz="0" w:space="0" w:color="auto"/>
              </w:divBdr>
            </w:div>
            <w:div w:id="217907525">
              <w:marLeft w:val="0"/>
              <w:marRight w:val="0"/>
              <w:marTop w:val="0"/>
              <w:marBottom w:val="0"/>
              <w:divBdr>
                <w:top w:val="none" w:sz="0" w:space="0" w:color="auto"/>
                <w:left w:val="none" w:sz="0" w:space="0" w:color="auto"/>
                <w:bottom w:val="none" w:sz="0" w:space="0" w:color="auto"/>
                <w:right w:val="none" w:sz="0" w:space="0" w:color="auto"/>
              </w:divBdr>
            </w:div>
            <w:div w:id="1300383736">
              <w:marLeft w:val="0"/>
              <w:marRight w:val="0"/>
              <w:marTop w:val="0"/>
              <w:marBottom w:val="0"/>
              <w:divBdr>
                <w:top w:val="none" w:sz="0" w:space="0" w:color="auto"/>
                <w:left w:val="none" w:sz="0" w:space="0" w:color="auto"/>
                <w:bottom w:val="none" w:sz="0" w:space="0" w:color="auto"/>
                <w:right w:val="none" w:sz="0" w:space="0" w:color="auto"/>
              </w:divBdr>
            </w:div>
            <w:div w:id="462162999">
              <w:marLeft w:val="0"/>
              <w:marRight w:val="0"/>
              <w:marTop w:val="0"/>
              <w:marBottom w:val="0"/>
              <w:divBdr>
                <w:top w:val="none" w:sz="0" w:space="0" w:color="auto"/>
                <w:left w:val="none" w:sz="0" w:space="0" w:color="auto"/>
                <w:bottom w:val="none" w:sz="0" w:space="0" w:color="auto"/>
                <w:right w:val="none" w:sz="0" w:space="0" w:color="auto"/>
              </w:divBdr>
            </w:div>
            <w:div w:id="512693930">
              <w:marLeft w:val="0"/>
              <w:marRight w:val="0"/>
              <w:marTop w:val="0"/>
              <w:marBottom w:val="0"/>
              <w:divBdr>
                <w:top w:val="none" w:sz="0" w:space="0" w:color="auto"/>
                <w:left w:val="none" w:sz="0" w:space="0" w:color="auto"/>
                <w:bottom w:val="none" w:sz="0" w:space="0" w:color="auto"/>
                <w:right w:val="none" w:sz="0" w:space="0" w:color="auto"/>
              </w:divBdr>
            </w:div>
            <w:div w:id="302278020">
              <w:marLeft w:val="0"/>
              <w:marRight w:val="0"/>
              <w:marTop w:val="0"/>
              <w:marBottom w:val="0"/>
              <w:divBdr>
                <w:top w:val="none" w:sz="0" w:space="0" w:color="auto"/>
                <w:left w:val="none" w:sz="0" w:space="0" w:color="auto"/>
                <w:bottom w:val="none" w:sz="0" w:space="0" w:color="auto"/>
                <w:right w:val="none" w:sz="0" w:space="0" w:color="auto"/>
              </w:divBdr>
            </w:div>
            <w:div w:id="647519194">
              <w:marLeft w:val="0"/>
              <w:marRight w:val="0"/>
              <w:marTop w:val="0"/>
              <w:marBottom w:val="0"/>
              <w:divBdr>
                <w:top w:val="none" w:sz="0" w:space="0" w:color="auto"/>
                <w:left w:val="none" w:sz="0" w:space="0" w:color="auto"/>
                <w:bottom w:val="none" w:sz="0" w:space="0" w:color="auto"/>
                <w:right w:val="none" w:sz="0" w:space="0" w:color="auto"/>
              </w:divBdr>
            </w:div>
            <w:div w:id="1842233610">
              <w:marLeft w:val="0"/>
              <w:marRight w:val="0"/>
              <w:marTop w:val="0"/>
              <w:marBottom w:val="0"/>
              <w:divBdr>
                <w:top w:val="none" w:sz="0" w:space="0" w:color="auto"/>
                <w:left w:val="none" w:sz="0" w:space="0" w:color="auto"/>
                <w:bottom w:val="none" w:sz="0" w:space="0" w:color="auto"/>
                <w:right w:val="none" w:sz="0" w:space="0" w:color="auto"/>
              </w:divBdr>
            </w:div>
            <w:div w:id="904560041">
              <w:marLeft w:val="0"/>
              <w:marRight w:val="0"/>
              <w:marTop w:val="0"/>
              <w:marBottom w:val="0"/>
              <w:divBdr>
                <w:top w:val="none" w:sz="0" w:space="0" w:color="auto"/>
                <w:left w:val="none" w:sz="0" w:space="0" w:color="auto"/>
                <w:bottom w:val="none" w:sz="0" w:space="0" w:color="auto"/>
                <w:right w:val="none" w:sz="0" w:space="0" w:color="auto"/>
              </w:divBdr>
            </w:div>
            <w:div w:id="1622683171">
              <w:marLeft w:val="0"/>
              <w:marRight w:val="0"/>
              <w:marTop w:val="0"/>
              <w:marBottom w:val="0"/>
              <w:divBdr>
                <w:top w:val="none" w:sz="0" w:space="0" w:color="auto"/>
                <w:left w:val="none" w:sz="0" w:space="0" w:color="auto"/>
                <w:bottom w:val="none" w:sz="0" w:space="0" w:color="auto"/>
                <w:right w:val="none" w:sz="0" w:space="0" w:color="auto"/>
              </w:divBdr>
            </w:div>
            <w:div w:id="199972856">
              <w:marLeft w:val="0"/>
              <w:marRight w:val="0"/>
              <w:marTop w:val="0"/>
              <w:marBottom w:val="0"/>
              <w:divBdr>
                <w:top w:val="none" w:sz="0" w:space="0" w:color="auto"/>
                <w:left w:val="none" w:sz="0" w:space="0" w:color="auto"/>
                <w:bottom w:val="none" w:sz="0" w:space="0" w:color="auto"/>
                <w:right w:val="none" w:sz="0" w:space="0" w:color="auto"/>
              </w:divBdr>
            </w:div>
            <w:div w:id="1483496662">
              <w:marLeft w:val="0"/>
              <w:marRight w:val="0"/>
              <w:marTop w:val="0"/>
              <w:marBottom w:val="0"/>
              <w:divBdr>
                <w:top w:val="none" w:sz="0" w:space="0" w:color="auto"/>
                <w:left w:val="none" w:sz="0" w:space="0" w:color="auto"/>
                <w:bottom w:val="none" w:sz="0" w:space="0" w:color="auto"/>
                <w:right w:val="none" w:sz="0" w:space="0" w:color="auto"/>
              </w:divBdr>
            </w:div>
            <w:div w:id="310447931">
              <w:marLeft w:val="0"/>
              <w:marRight w:val="0"/>
              <w:marTop w:val="0"/>
              <w:marBottom w:val="0"/>
              <w:divBdr>
                <w:top w:val="none" w:sz="0" w:space="0" w:color="auto"/>
                <w:left w:val="none" w:sz="0" w:space="0" w:color="auto"/>
                <w:bottom w:val="none" w:sz="0" w:space="0" w:color="auto"/>
                <w:right w:val="none" w:sz="0" w:space="0" w:color="auto"/>
              </w:divBdr>
            </w:div>
            <w:div w:id="1304460608">
              <w:marLeft w:val="0"/>
              <w:marRight w:val="0"/>
              <w:marTop w:val="0"/>
              <w:marBottom w:val="0"/>
              <w:divBdr>
                <w:top w:val="none" w:sz="0" w:space="0" w:color="auto"/>
                <w:left w:val="none" w:sz="0" w:space="0" w:color="auto"/>
                <w:bottom w:val="none" w:sz="0" w:space="0" w:color="auto"/>
                <w:right w:val="none" w:sz="0" w:space="0" w:color="auto"/>
              </w:divBdr>
            </w:div>
            <w:div w:id="966736510">
              <w:marLeft w:val="0"/>
              <w:marRight w:val="0"/>
              <w:marTop w:val="0"/>
              <w:marBottom w:val="0"/>
              <w:divBdr>
                <w:top w:val="none" w:sz="0" w:space="0" w:color="auto"/>
                <w:left w:val="none" w:sz="0" w:space="0" w:color="auto"/>
                <w:bottom w:val="none" w:sz="0" w:space="0" w:color="auto"/>
                <w:right w:val="none" w:sz="0" w:space="0" w:color="auto"/>
              </w:divBdr>
            </w:div>
            <w:div w:id="114757203">
              <w:marLeft w:val="0"/>
              <w:marRight w:val="0"/>
              <w:marTop w:val="0"/>
              <w:marBottom w:val="0"/>
              <w:divBdr>
                <w:top w:val="none" w:sz="0" w:space="0" w:color="auto"/>
                <w:left w:val="none" w:sz="0" w:space="0" w:color="auto"/>
                <w:bottom w:val="none" w:sz="0" w:space="0" w:color="auto"/>
                <w:right w:val="none" w:sz="0" w:space="0" w:color="auto"/>
              </w:divBdr>
            </w:div>
            <w:div w:id="608464614">
              <w:marLeft w:val="0"/>
              <w:marRight w:val="0"/>
              <w:marTop w:val="0"/>
              <w:marBottom w:val="0"/>
              <w:divBdr>
                <w:top w:val="none" w:sz="0" w:space="0" w:color="auto"/>
                <w:left w:val="none" w:sz="0" w:space="0" w:color="auto"/>
                <w:bottom w:val="none" w:sz="0" w:space="0" w:color="auto"/>
                <w:right w:val="none" w:sz="0" w:space="0" w:color="auto"/>
              </w:divBdr>
            </w:div>
            <w:div w:id="547303260">
              <w:marLeft w:val="0"/>
              <w:marRight w:val="0"/>
              <w:marTop w:val="0"/>
              <w:marBottom w:val="0"/>
              <w:divBdr>
                <w:top w:val="none" w:sz="0" w:space="0" w:color="auto"/>
                <w:left w:val="none" w:sz="0" w:space="0" w:color="auto"/>
                <w:bottom w:val="none" w:sz="0" w:space="0" w:color="auto"/>
                <w:right w:val="none" w:sz="0" w:space="0" w:color="auto"/>
              </w:divBdr>
            </w:div>
            <w:div w:id="85347202">
              <w:marLeft w:val="0"/>
              <w:marRight w:val="0"/>
              <w:marTop w:val="0"/>
              <w:marBottom w:val="0"/>
              <w:divBdr>
                <w:top w:val="none" w:sz="0" w:space="0" w:color="auto"/>
                <w:left w:val="none" w:sz="0" w:space="0" w:color="auto"/>
                <w:bottom w:val="none" w:sz="0" w:space="0" w:color="auto"/>
                <w:right w:val="none" w:sz="0" w:space="0" w:color="auto"/>
              </w:divBdr>
            </w:div>
            <w:div w:id="1281716691">
              <w:marLeft w:val="0"/>
              <w:marRight w:val="0"/>
              <w:marTop w:val="0"/>
              <w:marBottom w:val="0"/>
              <w:divBdr>
                <w:top w:val="none" w:sz="0" w:space="0" w:color="auto"/>
                <w:left w:val="none" w:sz="0" w:space="0" w:color="auto"/>
                <w:bottom w:val="none" w:sz="0" w:space="0" w:color="auto"/>
                <w:right w:val="none" w:sz="0" w:space="0" w:color="auto"/>
              </w:divBdr>
            </w:div>
            <w:div w:id="1390615429">
              <w:marLeft w:val="0"/>
              <w:marRight w:val="0"/>
              <w:marTop w:val="0"/>
              <w:marBottom w:val="0"/>
              <w:divBdr>
                <w:top w:val="none" w:sz="0" w:space="0" w:color="auto"/>
                <w:left w:val="none" w:sz="0" w:space="0" w:color="auto"/>
                <w:bottom w:val="none" w:sz="0" w:space="0" w:color="auto"/>
                <w:right w:val="none" w:sz="0" w:space="0" w:color="auto"/>
              </w:divBdr>
            </w:div>
            <w:div w:id="1231117303">
              <w:marLeft w:val="0"/>
              <w:marRight w:val="0"/>
              <w:marTop w:val="0"/>
              <w:marBottom w:val="0"/>
              <w:divBdr>
                <w:top w:val="none" w:sz="0" w:space="0" w:color="auto"/>
                <w:left w:val="none" w:sz="0" w:space="0" w:color="auto"/>
                <w:bottom w:val="none" w:sz="0" w:space="0" w:color="auto"/>
                <w:right w:val="none" w:sz="0" w:space="0" w:color="auto"/>
              </w:divBdr>
            </w:div>
            <w:div w:id="833649604">
              <w:marLeft w:val="0"/>
              <w:marRight w:val="0"/>
              <w:marTop w:val="0"/>
              <w:marBottom w:val="0"/>
              <w:divBdr>
                <w:top w:val="none" w:sz="0" w:space="0" w:color="auto"/>
                <w:left w:val="none" w:sz="0" w:space="0" w:color="auto"/>
                <w:bottom w:val="none" w:sz="0" w:space="0" w:color="auto"/>
                <w:right w:val="none" w:sz="0" w:space="0" w:color="auto"/>
              </w:divBdr>
            </w:div>
            <w:div w:id="796996452">
              <w:marLeft w:val="0"/>
              <w:marRight w:val="0"/>
              <w:marTop w:val="0"/>
              <w:marBottom w:val="0"/>
              <w:divBdr>
                <w:top w:val="none" w:sz="0" w:space="0" w:color="auto"/>
                <w:left w:val="none" w:sz="0" w:space="0" w:color="auto"/>
                <w:bottom w:val="none" w:sz="0" w:space="0" w:color="auto"/>
                <w:right w:val="none" w:sz="0" w:space="0" w:color="auto"/>
              </w:divBdr>
            </w:div>
            <w:div w:id="165364293">
              <w:marLeft w:val="0"/>
              <w:marRight w:val="0"/>
              <w:marTop w:val="0"/>
              <w:marBottom w:val="0"/>
              <w:divBdr>
                <w:top w:val="none" w:sz="0" w:space="0" w:color="auto"/>
                <w:left w:val="none" w:sz="0" w:space="0" w:color="auto"/>
                <w:bottom w:val="none" w:sz="0" w:space="0" w:color="auto"/>
                <w:right w:val="none" w:sz="0" w:space="0" w:color="auto"/>
              </w:divBdr>
            </w:div>
            <w:div w:id="2050454098">
              <w:marLeft w:val="0"/>
              <w:marRight w:val="0"/>
              <w:marTop w:val="0"/>
              <w:marBottom w:val="0"/>
              <w:divBdr>
                <w:top w:val="none" w:sz="0" w:space="0" w:color="auto"/>
                <w:left w:val="none" w:sz="0" w:space="0" w:color="auto"/>
                <w:bottom w:val="none" w:sz="0" w:space="0" w:color="auto"/>
                <w:right w:val="none" w:sz="0" w:space="0" w:color="auto"/>
              </w:divBdr>
            </w:div>
            <w:div w:id="1427843846">
              <w:marLeft w:val="0"/>
              <w:marRight w:val="0"/>
              <w:marTop w:val="0"/>
              <w:marBottom w:val="0"/>
              <w:divBdr>
                <w:top w:val="none" w:sz="0" w:space="0" w:color="auto"/>
                <w:left w:val="none" w:sz="0" w:space="0" w:color="auto"/>
                <w:bottom w:val="none" w:sz="0" w:space="0" w:color="auto"/>
                <w:right w:val="none" w:sz="0" w:space="0" w:color="auto"/>
              </w:divBdr>
            </w:div>
            <w:div w:id="562957184">
              <w:marLeft w:val="0"/>
              <w:marRight w:val="0"/>
              <w:marTop w:val="0"/>
              <w:marBottom w:val="0"/>
              <w:divBdr>
                <w:top w:val="none" w:sz="0" w:space="0" w:color="auto"/>
                <w:left w:val="none" w:sz="0" w:space="0" w:color="auto"/>
                <w:bottom w:val="none" w:sz="0" w:space="0" w:color="auto"/>
                <w:right w:val="none" w:sz="0" w:space="0" w:color="auto"/>
              </w:divBdr>
            </w:div>
            <w:div w:id="671490356">
              <w:marLeft w:val="0"/>
              <w:marRight w:val="0"/>
              <w:marTop w:val="0"/>
              <w:marBottom w:val="0"/>
              <w:divBdr>
                <w:top w:val="none" w:sz="0" w:space="0" w:color="auto"/>
                <w:left w:val="none" w:sz="0" w:space="0" w:color="auto"/>
                <w:bottom w:val="none" w:sz="0" w:space="0" w:color="auto"/>
                <w:right w:val="none" w:sz="0" w:space="0" w:color="auto"/>
              </w:divBdr>
            </w:div>
            <w:div w:id="1191646842">
              <w:marLeft w:val="0"/>
              <w:marRight w:val="0"/>
              <w:marTop w:val="0"/>
              <w:marBottom w:val="0"/>
              <w:divBdr>
                <w:top w:val="none" w:sz="0" w:space="0" w:color="auto"/>
                <w:left w:val="none" w:sz="0" w:space="0" w:color="auto"/>
                <w:bottom w:val="none" w:sz="0" w:space="0" w:color="auto"/>
                <w:right w:val="none" w:sz="0" w:space="0" w:color="auto"/>
              </w:divBdr>
            </w:div>
            <w:div w:id="1688873690">
              <w:marLeft w:val="0"/>
              <w:marRight w:val="0"/>
              <w:marTop w:val="0"/>
              <w:marBottom w:val="0"/>
              <w:divBdr>
                <w:top w:val="none" w:sz="0" w:space="0" w:color="auto"/>
                <w:left w:val="none" w:sz="0" w:space="0" w:color="auto"/>
                <w:bottom w:val="none" w:sz="0" w:space="0" w:color="auto"/>
                <w:right w:val="none" w:sz="0" w:space="0" w:color="auto"/>
              </w:divBdr>
            </w:div>
            <w:div w:id="1965648368">
              <w:marLeft w:val="0"/>
              <w:marRight w:val="0"/>
              <w:marTop w:val="0"/>
              <w:marBottom w:val="0"/>
              <w:divBdr>
                <w:top w:val="none" w:sz="0" w:space="0" w:color="auto"/>
                <w:left w:val="none" w:sz="0" w:space="0" w:color="auto"/>
                <w:bottom w:val="none" w:sz="0" w:space="0" w:color="auto"/>
                <w:right w:val="none" w:sz="0" w:space="0" w:color="auto"/>
              </w:divBdr>
            </w:div>
            <w:div w:id="1317144563">
              <w:marLeft w:val="0"/>
              <w:marRight w:val="0"/>
              <w:marTop w:val="0"/>
              <w:marBottom w:val="0"/>
              <w:divBdr>
                <w:top w:val="none" w:sz="0" w:space="0" w:color="auto"/>
                <w:left w:val="none" w:sz="0" w:space="0" w:color="auto"/>
                <w:bottom w:val="none" w:sz="0" w:space="0" w:color="auto"/>
                <w:right w:val="none" w:sz="0" w:space="0" w:color="auto"/>
              </w:divBdr>
            </w:div>
            <w:div w:id="186260766">
              <w:marLeft w:val="0"/>
              <w:marRight w:val="0"/>
              <w:marTop w:val="0"/>
              <w:marBottom w:val="0"/>
              <w:divBdr>
                <w:top w:val="none" w:sz="0" w:space="0" w:color="auto"/>
                <w:left w:val="none" w:sz="0" w:space="0" w:color="auto"/>
                <w:bottom w:val="none" w:sz="0" w:space="0" w:color="auto"/>
                <w:right w:val="none" w:sz="0" w:space="0" w:color="auto"/>
              </w:divBdr>
            </w:div>
            <w:div w:id="368799796">
              <w:marLeft w:val="0"/>
              <w:marRight w:val="0"/>
              <w:marTop w:val="0"/>
              <w:marBottom w:val="0"/>
              <w:divBdr>
                <w:top w:val="none" w:sz="0" w:space="0" w:color="auto"/>
                <w:left w:val="none" w:sz="0" w:space="0" w:color="auto"/>
                <w:bottom w:val="none" w:sz="0" w:space="0" w:color="auto"/>
                <w:right w:val="none" w:sz="0" w:space="0" w:color="auto"/>
              </w:divBdr>
            </w:div>
            <w:div w:id="776025758">
              <w:marLeft w:val="0"/>
              <w:marRight w:val="0"/>
              <w:marTop w:val="0"/>
              <w:marBottom w:val="0"/>
              <w:divBdr>
                <w:top w:val="none" w:sz="0" w:space="0" w:color="auto"/>
                <w:left w:val="none" w:sz="0" w:space="0" w:color="auto"/>
                <w:bottom w:val="none" w:sz="0" w:space="0" w:color="auto"/>
                <w:right w:val="none" w:sz="0" w:space="0" w:color="auto"/>
              </w:divBdr>
            </w:div>
            <w:div w:id="1539052618">
              <w:marLeft w:val="0"/>
              <w:marRight w:val="0"/>
              <w:marTop w:val="0"/>
              <w:marBottom w:val="0"/>
              <w:divBdr>
                <w:top w:val="none" w:sz="0" w:space="0" w:color="auto"/>
                <w:left w:val="none" w:sz="0" w:space="0" w:color="auto"/>
                <w:bottom w:val="none" w:sz="0" w:space="0" w:color="auto"/>
                <w:right w:val="none" w:sz="0" w:space="0" w:color="auto"/>
              </w:divBdr>
            </w:div>
            <w:div w:id="1886021434">
              <w:marLeft w:val="0"/>
              <w:marRight w:val="0"/>
              <w:marTop w:val="0"/>
              <w:marBottom w:val="0"/>
              <w:divBdr>
                <w:top w:val="none" w:sz="0" w:space="0" w:color="auto"/>
                <w:left w:val="none" w:sz="0" w:space="0" w:color="auto"/>
                <w:bottom w:val="none" w:sz="0" w:space="0" w:color="auto"/>
                <w:right w:val="none" w:sz="0" w:space="0" w:color="auto"/>
              </w:divBdr>
            </w:div>
            <w:div w:id="1069379985">
              <w:marLeft w:val="0"/>
              <w:marRight w:val="0"/>
              <w:marTop w:val="0"/>
              <w:marBottom w:val="0"/>
              <w:divBdr>
                <w:top w:val="none" w:sz="0" w:space="0" w:color="auto"/>
                <w:left w:val="none" w:sz="0" w:space="0" w:color="auto"/>
                <w:bottom w:val="none" w:sz="0" w:space="0" w:color="auto"/>
                <w:right w:val="none" w:sz="0" w:space="0" w:color="auto"/>
              </w:divBdr>
            </w:div>
            <w:div w:id="2035307785">
              <w:marLeft w:val="0"/>
              <w:marRight w:val="0"/>
              <w:marTop w:val="0"/>
              <w:marBottom w:val="0"/>
              <w:divBdr>
                <w:top w:val="none" w:sz="0" w:space="0" w:color="auto"/>
                <w:left w:val="none" w:sz="0" w:space="0" w:color="auto"/>
                <w:bottom w:val="none" w:sz="0" w:space="0" w:color="auto"/>
                <w:right w:val="none" w:sz="0" w:space="0" w:color="auto"/>
              </w:divBdr>
            </w:div>
            <w:div w:id="1703240931">
              <w:marLeft w:val="0"/>
              <w:marRight w:val="0"/>
              <w:marTop w:val="0"/>
              <w:marBottom w:val="0"/>
              <w:divBdr>
                <w:top w:val="none" w:sz="0" w:space="0" w:color="auto"/>
                <w:left w:val="none" w:sz="0" w:space="0" w:color="auto"/>
                <w:bottom w:val="none" w:sz="0" w:space="0" w:color="auto"/>
                <w:right w:val="none" w:sz="0" w:space="0" w:color="auto"/>
              </w:divBdr>
            </w:div>
            <w:div w:id="271472880">
              <w:marLeft w:val="0"/>
              <w:marRight w:val="0"/>
              <w:marTop w:val="0"/>
              <w:marBottom w:val="0"/>
              <w:divBdr>
                <w:top w:val="none" w:sz="0" w:space="0" w:color="auto"/>
                <w:left w:val="none" w:sz="0" w:space="0" w:color="auto"/>
                <w:bottom w:val="none" w:sz="0" w:space="0" w:color="auto"/>
                <w:right w:val="none" w:sz="0" w:space="0" w:color="auto"/>
              </w:divBdr>
            </w:div>
            <w:div w:id="394668171">
              <w:marLeft w:val="0"/>
              <w:marRight w:val="0"/>
              <w:marTop w:val="0"/>
              <w:marBottom w:val="0"/>
              <w:divBdr>
                <w:top w:val="none" w:sz="0" w:space="0" w:color="auto"/>
                <w:left w:val="none" w:sz="0" w:space="0" w:color="auto"/>
                <w:bottom w:val="none" w:sz="0" w:space="0" w:color="auto"/>
                <w:right w:val="none" w:sz="0" w:space="0" w:color="auto"/>
              </w:divBdr>
            </w:div>
            <w:div w:id="1626891939">
              <w:marLeft w:val="0"/>
              <w:marRight w:val="0"/>
              <w:marTop w:val="0"/>
              <w:marBottom w:val="0"/>
              <w:divBdr>
                <w:top w:val="none" w:sz="0" w:space="0" w:color="auto"/>
                <w:left w:val="none" w:sz="0" w:space="0" w:color="auto"/>
                <w:bottom w:val="none" w:sz="0" w:space="0" w:color="auto"/>
                <w:right w:val="none" w:sz="0" w:space="0" w:color="auto"/>
              </w:divBdr>
            </w:div>
            <w:div w:id="321585333">
              <w:marLeft w:val="0"/>
              <w:marRight w:val="0"/>
              <w:marTop w:val="0"/>
              <w:marBottom w:val="0"/>
              <w:divBdr>
                <w:top w:val="none" w:sz="0" w:space="0" w:color="auto"/>
                <w:left w:val="none" w:sz="0" w:space="0" w:color="auto"/>
                <w:bottom w:val="none" w:sz="0" w:space="0" w:color="auto"/>
                <w:right w:val="none" w:sz="0" w:space="0" w:color="auto"/>
              </w:divBdr>
            </w:div>
            <w:div w:id="658777491">
              <w:marLeft w:val="0"/>
              <w:marRight w:val="0"/>
              <w:marTop w:val="0"/>
              <w:marBottom w:val="0"/>
              <w:divBdr>
                <w:top w:val="none" w:sz="0" w:space="0" w:color="auto"/>
                <w:left w:val="none" w:sz="0" w:space="0" w:color="auto"/>
                <w:bottom w:val="none" w:sz="0" w:space="0" w:color="auto"/>
                <w:right w:val="none" w:sz="0" w:space="0" w:color="auto"/>
              </w:divBdr>
            </w:div>
            <w:div w:id="2110159837">
              <w:marLeft w:val="0"/>
              <w:marRight w:val="0"/>
              <w:marTop w:val="0"/>
              <w:marBottom w:val="0"/>
              <w:divBdr>
                <w:top w:val="none" w:sz="0" w:space="0" w:color="auto"/>
                <w:left w:val="none" w:sz="0" w:space="0" w:color="auto"/>
                <w:bottom w:val="none" w:sz="0" w:space="0" w:color="auto"/>
                <w:right w:val="none" w:sz="0" w:space="0" w:color="auto"/>
              </w:divBdr>
            </w:div>
            <w:div w:id="1773163016">
              <w:marLeft w:val="0"/>
              <w:marRight w:val="0"/>
              <w:marTop w:val="0"/>
              <w:marBottom w:val="0"/>
              <w:divBdr>
                <w:top w:val="none" w:sz="0" w:space="0" w:color="auto"/>
                <w:left w:val="none" w:sz="0" w:space="0" w:color="auto"/>
                <w:bottom w:val="none" w:sz="0" w:space="0" w:color="auto"/>
                <w:right w:val="none" w:sz="0" w:space="0" w:color="auto"/>
              </w:divBdr>
            </w:div>
            <w:div w:id="670451350">
              <w:marLeft w:val="0"/>
              <w:marRight w:val="0"/>
              <w:marTop w:val="0"/>
              <w:marBottom w:val="0"/>
              <w:divBdr>
                <w:top w:val="none" w:sz="0" w:space="0" w:color="auto"/>
                <w:left w:val="none" w:sz="0" w:space="0" w:color="auto"/>
                <w:bottom w:val="none" w:sz="0" w:space="0" w:color="auto"/>
                <w:right w:val="none" w:sz="0" w:space="0" w:color="auto"/>
              </w:divBdr>
            </w:div>
            <w:div w:id="61224871">
              <w:marLeft w:val="0"/>
              <w:marRight w:val="0"/>
              <w:marTop w:val="0"/>
              <w:marBottom w:val="0"/>
              <w:divBdr>
                <w:top w:val="none" w:sz="0" w:space="0" w:color="auto"/>
                <w:left w:val="none" w:sz="0" w:space="0" w:color="auto"/>
                <w:bottom w:val="none" w:sz="0" w:space="0" w:color="auto"/>
                <w:right w:val="none" w:sz="0" w:space="0" w:color="auto"/>
              </w:divBdr>
            </w:div>
            <w:div w:id="132993105">
              <w:marLeft w:val="0"/>
              <w:marRight w:val="0"/>
              <w:marTop w:val="0"/>
              <w:marBottom w:val="0"/>
              <w:divBdr>
                <w:top w:val="none" w:sz="0" w:space="0" w:color="auto"/>
                <w:left w:val="none" w:sz="0" w:space="0" w:color="auto"/>
                <w:bottom w:val="none" w:sz="0" w:space="0" w:color="auto"/>
                <w:right w:val="none" w:sz="0" w:space="0" w:color="auto"/>
              </w:divBdr>
            </w:div>
            <w:div w:id="1473406868">
              <w:marLeft w:val="0"/>
              <w:marRight w:val="0"/>
              <w:marTop w:val="0"/>
              <w:marBottom w:val="0"/>
              <w:divBdr>
                <w:top w:val="none" w:sz="0" w:space="0" w:color="auto"/>
                <w:left w:val="none" w:sz="0" w:space="0" w:color="auto"/>
                <w:bottom w:val="none" w:sz="0" w:space="0" w:color="auto"/>
                <w:right w:val="none" w:sz="0" w:space="0" w:color="auto"/>
              </w:divBdr>
            </w:div>
            <w:div w:id="921991217">
              <w:marLeft w:val="0"/>
              <w:marRight w:val="0"/>
              <w:marTop w:val="0"/>
              <w:marBottom w:val="0"/>
              <w:divBdr>
                <w:top w:val="none" w:sz="0" w:space="0" w:color="auto"/>
                <w:left w:val="none" w:sz="0" w:space="0" w:color="auto"/>
                <w:bottom w:val="none" w:sz="0" w:space="0" w:color="auto"/>
                <w:right w:val="none" w:sz="0" w:space="0" w:color="auto"/>
              </w:divBdr>
            </w:div>
            <w:div w:id="775028762">
              <w:marLeft w:val="0"/>
              <w:marRight w:val="0"/>
              <w:marTop w:val="0"/>
              <w:marBottom w:val="0"/>
              <w:divBdr>
                <w:top w:val="none" w:sz="0" w:space="0" w:color="auto"/>
                <w:left w:val="none" w:sz="0" w:space="0" w:color="auto"/>
                <w:bottom w:val="none" w:sz="0" w:space="0" w:color="auto"/>
                <w:right w:val="none" w:sz="0" w:space="0" w:color="auto"/>
              </w:divBdr>
            </w:div>
            <w:div w:id="1984190818">
              <w:marLeft w:val="0"/>
              <w:marRight w:val="0"/>
              <w:marTop w:val="0"/>
              <w:marBottom w:val="0"/>
              <w:divBdr>
                <w:top w:val="none" w:sz="0" w:space="0" w:color="auto"/>
                <w:left w:val="none" w:sz="0" w:space="0" w:color="auto"/>
                <w:bottom w:val="none" w:sz="0" w:space="0" w:color="auto"/>
                <w:right w:val="none" w:sz="0" w:space="0" w:color="auto"/>
              </w:divBdr>
            </w:div>
            <w:div w:id="837841837">
              <w:marLeft w:val="0"/>
              <w:marRight w:val="0"/>
              <w:marTop w:val="0"/>
              <w:marBottom w:val="0"/>
              <w:divBdr>
                <w:top w:val="none" w:sz="0" w:space="0" w:color="auto"/>
                <w:left w:val="none" w:sz="0" w:space="0" w:color="auto"/>
                <w:bottom w:val="none" w:sz="0" w:space="0" w:color="auto"/>
                <w:right w:val="none" w:sz="0" w:space="0" w:color="auto"/>
              </w:divBdr>
            </w:div>
            <w:div w:id="1844465423">
              <w:marLeft w:val="0"/>
              <w:marRight w:val="0"/>
              <w:marTop w:val="0"/>
              <w:marBottom w:val="0"/>
              <w:divBdr>
                <w:top w:val="none" w:sz="0" w:space="0" w:color="auto"/>
                <w:left w:val="none" w:sz="0" w:space="0" w:color="auto"/>
                <w:bottom w:val="none" w:sz="0" w:space="0" w:color="auto"/>
                <w:right w:val="none" w:sz="0" w:space="0" w:color="auto"/>
              </w:divBdr>
            </w:div>
            <w:div w:id="543567789">
              <w:marLeft w:val="0"/>
              <w:marRight w:val="0"/>
              <w:marTop w:val="0"/>
              <w:marBottom w:val="0"/>
              <w:divBdr>
                <w:top w:val="none" w:sz="0" w:space="0" w:color="auto"/>
                <w:left w:val="none" w:sz="0" w:space="0" w:color="auto"/>
                <w:bottom w:val="none" w:sz="0" w:space="0" w:color="auto"/>
                <w:right w:val="none" w:sz="0" w:space="0" w:color="auto"/>
              </w:divBdr>
            </w:div>
            <w:div w:id="153495134">
              <w:marLeft w:val="0"/>
              <w:marRight w:val="0"/>
              <w:marTop w:val="0"/>
              <w:marBottom w:val="0"/>
              <w:divBdr>
                <w:top w:val="none" w:sz="0" w:space="0" w:color="auto"/>
                <w:left w:val="none" w:sz="0" w:space="0" w:color="auto"/>
                <w:bottom w:val="none" w:sz="0" w:space="0" w:color="auto"/>
                <w:right w:val="none" w:sz="0" w:space="0" w:color="auto"/>
              </w:divBdr>
            </w:div>
            <w:div w:id="1884755470">
              <w:marLeft w:val="0"/>
              <w:marRight w:val="0"/>
              <w:marTop w:val="0"/>
              <w:marBottom w:val="0"/>
              <w:divBdr>
                <w:top w:val="none" w:sz="0" w:space="0" w:color="auto"/>
                <w:left w:val="none" w:sz="0" w:space="0" w:color="auto"/>
                <w:bottom w:val="none" w:sz="0" w:space="0" w:color="auto"/>
                <w:right w:val="none" w:sz="0" w:space="0" w:color="auto"/>
              </w:divBdr>
            </w:div>
            <w:div w:id="909776839">
              <w:marLeft w:val="0"/>
              <w:marRight w:val="0"/>
              <w:marTop w:val="0"/>
              <w:marBottom w:val="0"/>
              <w:divBdr>
                <w:top w:val="none" w:sz="0" w:space="0" w:color="auto"/>
                <w:left w:val="none" w:sz="0" w:space="0" w:color="auto"/>
                <w:bottom w:val="none" w:sz="0" w:space="0" w:color="auto"/>
                <w:right w:val="none" w:sz="0" w:space="0" w:color="auto"/>
              </w:divBdr>
            </w:div>
            <w:div w:id="1176118376">
              <w:marLeft w:val="0"/>
              <w:marRight w:val="0"/>
              <w:marTop w:val="0"/>
              <w:marBottom w:val="0"/>
              <w:divBdr>
                <w:top w:val="none" w:sz="0" w:space="0" w:color="auto"/>
                <w:left w:val="none" w:sz="0" w:space="0" w:color="auto"/>
                <w:bottom w:val="none" w:sz="0" w:space="0" w:color="auto"/>
                <w:right w:val="none" w:sz="0" w:space="0" w:color="auto"/>
              </w:divBdr>
            </w:div>
            <w:div w:id="1256935755">
              <w:marLeft w:val="0"/>
              <w:marRight w:val="0"/>
              <w:marTop w:val="0"/>
              <w:marBottom w:val="0"/>
              <w:divBdr>
                <w:top w:val="none" w:sz="0" w:space="0" w:color="auto"/>
                <w:left w:val="none" w:sz="0" w:space="0" w:color="auto"/>
                <w:bottom w:val="none" w:sz="0" w:space="0" w:color="auto"/>
                <w:right w:val="none" w:sz="0" w:space="0" w:color="auto"/>
              </w:divBdr>
            </w:div>
            <w:div w:id="1299799513">
              <w:marLeft w:val="0"/>
              <w:marRight w:val="0"/>
              <w:marTop w:val="0"/>
              <w:marBottom w:val="0"/>
              <w:divBdr>
                <w:top w:val="none" w:sz="0" w:space="0" w:color="auto"/>
                <w:left w:val="none" w:sz="0" w:space="0" w:color="auto"/>
                <w:bottom w:val="none" w:sz="0" w:space="0" w:color="auto"/>
                <w:right w:val="none" w:sz="0" w:space="0" w:color="auto"/>
              </w:divBdr>
            </w:div>
            <w:div w:id="1799643786">
              <w:marLeft w:val="0"/>
              <w:marRight w:val="0"/>
              <w:marTop w:val="0"/>
              <w:marBottom w:val="0"/>
              <w:divBdr>
                <w:top w:val="none" w:sz="0" w:space="0" w:color="auto"/>
                <w:left w:val="none" w:sz="0" w:space="0" w:color="auto"/>
                <w:bottom w:val="none" w:sz="0" w:space="0" w:color="auto"/>
                <w:right w:val="none" w:sz="0" w:space="0" w:color="auto"/>
              </w:divBdr>
            </w:div>
            <w:div w:id="2143960434">
              <w:marLeft w:val="0"/>
              <w:marRight w:val="0"/>
              <w:marTop w:val="0"/>
              <w:marBottom w:val="0"/>
              <w:divBdr>
                <w:top w:val="none" w:sz="0" w:space="0" w:color="auto"/>
                <w:left w:val="none" w:sz="0" w:space="0" w:color="auto"/>
                <w:bottom w:val="none" w:sz="0" w:space="0" w:color="auto"/>
                <w:right w:val="none" w:sz="0" w:space="0" w:color="auto"/>
              </w:divBdr>
            </w:div>
            <w:div w:id="1204368914">
              <w:marLeft w:val="0"/>
              <w:marRight w:val="0"/>
              <w:marTop w:val="0"/>
              <w:marBottom w:val="0"/>
              <w:divBdr>
                <w:top w:val="none" w:sz="0" w:space="0" w:color="auto"/>
                <w:left w:val="none" w:sz="0" w:space="0" w:color="auto"/>
                <w:bottom w:val="none" w:sz="0" w:space="0" w:color="auto"/>
                <w:right w:val="none" w:sz="0" w:space="0" w:color="auto"/>
              </w:divBdr>
            </w:div>
            <w:div w:id="1652560881">
              <w:marLeft w:val="0"/>
              <w:marRight w:val="0"/>
              <w:marTop w:val="0"/>
              <w:marBottom w:val="0"/>
              <w:divBdr>
                <w:top w:val="none" w:sz="0" w:space="0" w:color="auto"/>
                <w:left w:val="none" w:sz="0" w:space="0" w:color="auto"/>
                <w:bottom w:val="none" w:sz="0" w:space="0" w:color="auto"/>
                <w:right w:val="none" w:sz="0" w:space="0" w:color="auto"/>
              </w:divBdr>
            </w:div>
            <w:div w:id="579603388">
              <w:marLeft w:val="0"/>
              <w:marRight w:val="0"/>
              <w:marTop w:val="0"/>
              <w:marBottom w:val="0"/>
              <w:divBdr>
                <w:top w:val="none" w:sz="0" w:space="0" w:color="auto"/>
                <w:left w:val="none" w:sz="0" w:space="0" w:color="auto"/>
                <w:bottom w:val="none" w:sz="0" w:space="0" w:color="auto"/>
                <w:right w:val="none" w:sz="0" w:space="0" w:color="auto"/>
              </w:divBdr>
            </w:div>
            <w:div w:id="1154835040">
              <w:marLeft w:val="0"/>
              <w:marRight w:val="0"/>
              <w:marTop w:val="0"/>
              <w:marBottom w:val="0"/>
              <w:divBdr>
                <w:top w:val="none" w:sz="0" w:space="0" w:color="auto"/>
                <w:left w:val="none" w:sz="0" w:space="0" w:color="auto"/>
                <w:bottom w:val="none" w:sz="0" w:space="0" w:color="auto"/>
                <w:right w:val="none" w:sz="0" w:space="0" w:color="auto"/>
              </w:divBdr>
            </w:div>
            <w:div w:id="563488432">
              <w:marLeft w:val="0"/>
              <w:marRight w:val="0"/>
              <w:marTop w:val="0"/>
              <w:marBottom w:val="0"/>
              <w:divBdr>
                <w:top w:val="none" w:sz="0" w:space="0" w:color="auto"/>
                <w:left w:val="none" w:sz="0" w:space="0" w:color="auto"/>
                <w:bottom w:val="none" w:sz="0" w:space="0" w:color="auto"/>
                <w:right w:val="none" w:sz="0" w:space="0" w:color="auto"/>
              </w:divBdr>
            </w:div>
            <w:div w:id="1108740832">
              <w:marLeft w:val="0"/>
              <w:marRight w:val="0"/>
              <w:marTop w:val="0"/>
              <w:marBottom w:val="0"/>
              <w:divBdr>
                <w:top w:val="none" w:sz="0" w:space="0" w:color="auto"/>
                <w:left w:val="none" w:sz="0" w:space="0" w:color="auto"/>
                <w:bottom w:val="none" w:sz="0" w:space="0" w:color="auto"/>
                <w:right w:val="none" w:sz="0" w:space="0" w:color="auto"/>
              </w:divBdr>
            </w:div>
            <w:div w:id="1196386271">
              <w:marLeft w:val="0"/>
              <w:marRight w:val="0"/>
              <w:marTop w:val="0"/>
              <w:marBottom w:val="0"/>
              <w:divBdr>
                <w:top w:val="none" w:sz="0" w:space="0" w:color="auto"/>
                <w:left w:val="none" w:sz="0" w:space="0" w:color="auto"/>
                <w:bottom w:val="none" w:sz="0" w:space="0" w:color="auto"/>
                <w:right w:val="none" w:sz="0" w:space="0" w:color="auto"/>
              </w:divBdr>
            </w:div>
            <w:div w:id="30151348">
              <w:marLeft w:val="0"/>
              <w:marRight w:val="0"/>
              <w:marTop w:val="0"/>
              <w:marBottom w:val="0"/>
              <w:divBdr>
                <w:top w:val="none" w:sz="0" w:space="0" w:color="auto"/>
                <w:left w:val="none" w:sz="0" w:space="0" w:color="auto"/>
                <w:bottom w:val="none" w:sz="0" w:space="0" w:color="auto"/>
                <w:right w:val="none" w:sz="0" w:space="0" w:color="auto"/>
              </w:divBdr>
            </w:div>
            <w:div w:id="391389671">
              <w:marLeft w:val="0"/>
              <w:marRight w:val="0"/>
              <w:marTop w:val="0"/>
              <w:marBottom w:val="0"/>
              <w:divBdr>
                <w:top w:val="none" w:sz="0" w:space="0" w:color="auto"/>
                <w:left w:val="none" w:sz="0" w:space="0" w:color="auto"/>
                <w:bottom w:val="none" w:sz="0" w:space="0" w:color="auto"/>
                <w:right w:val="none" w:sz="0" w:space="0" w:color="auto"/>
              </w:divBdr>
            </w:div>
            <w:div w:id="442303800">
              <w:marLeft w:val="0"/>
              <w:marRight w:val="0"/>
              <w:marTop w:val="0"/>
              <w:marBottom w:val="0"/>
              <w:divBdr>
                <w:top w:val="none" w:sz="0" w:space="0" w:color="auto"/>
                <w:left w:val="none" w:sz="0" w:space="0" w:color="auto"/>
                <w:bottom w:val="none" w:sz="0" w:space="0" w:color="auto"/>
                <w:right w:val="none" w:sz="0" w:space="0" w:color="auto"/>
              </w:divBdr>
            </w:div>
            <w:div w:id="846595607">
              <w:marLeft w:val="0"/>
              <w:marRight w:val="0"/>
              <w:marTop w:val="0"/>
              <w:marBottom w:val="0"/>
              <w:divBdr>
                <w:top w:val="none" w:sz="0" w:space="0" w:color="auto"/>
                <w:left w:val="none" w:sz="0" w:space="0" w:color="auto"/>
                <w:bottom w:val="none" w:sz="0" w:space="0" w:color="auto"/>
                <w:right w:val="none" w:sz="0" w:space="0" w:color="auto"/>
              </w:divBdr>
            </w:div>
            <w:div w:id="496268125">
              <w:marLeft w:val="0"/>
              <w:marRight w:val="0"/>
              <w:marTop w:val="0"/>
              <w:marBottom w:val="0"/>
              <w:divBdr>
                <w:top w:val="none" w:sz="0" w:space="0" w:color="auto"/>
                <w:left w:val="none" w:sz="0" w:space="0" w:color="auto"/>
                <w:bottom w:val="none" w:sz="0" w:space="0" w:color="auto"/>
                <w:right w:val="none" w:sz="0" w:space="0" w:color="auto"/>
              </w:divBdr>
            </w:div>
            <w:div w:id="1809742806">
              <w:marLeft w:val="0"/>
              <w:marRight w:val="0"/>
              <w:marTop w:val="0"/>
              <w:marBottom w:val="0"/>
              <w:divBdr>
                <w:top w:val="none" w:sz="0" w:space="0" w:color="auto"/>
                <w:left w:val="none" w:sz="0" w:space="0" w:color="auto"/>
                <w:bottom w:val="none" w:sz="0" w:space="0" w:color="auto"/>
                <w:right w:val="none" w:sz="0" w:space="0" w:color="auto"/>
              </w:divBdr>
            </w:div>
            <w:div w:id="1832796845">
              <w:marLeft w:val="0"/>
              <w:marRight w:val="0"/>
              <w:marTop w:val="0"/>
              <w:marBottom w:val="0"/>
              <w:divBdr>
                <w:top w:val="none" w:sz="0" w:space="0" w:color="auto"/>
                <w:left w:val="none" w:sz="0" w:space="0" w:color="auto"/>
                <w:bottom w:val="none" w:sz="0" w:space="0" w:color="auto"/>
                <w:right w:val="none" w:sz="0" w:space="0" w:color="auto"/>
              </w:divBdr>
            </w:div>
            <w:div w:id="1875649447">
              <w:marLeft w:val="0"/>
              <w:marRight w:val="0"/>
              <w:marTop w:val="0"/>
              <w:marBottom w:val="0"/>
              <w:divBdr>
                <w:top w:val="none" w:sz="0" w:space="0" w:color="auto"/>
                <w:left w:val="none" w:sz="0" w:space="0" w:color="auto"/>
                <w:bottom w:val="none" w:sz="0" w:space="0" w:color="auto"/>
                <w:right w:val="none" w:sz="0" w:space="0" w:color="auto"/>
              </w:divBdr>
            </w:div>
            <w:div w:id="1024018214">
              <w:marLeft w:val="0"/>
              <w:marRight w:val="0"/>
              <w:marTop w:val="0"/>
              <w:marBottom w:val="0"/>
              <w:divBdr>
                <w:top w:val="none" w:sz="0" w:space="0" w:color="auto"/>
                <w:left w:val="none" w:sz="0" w:space="0" w:color="auto"/>
                <w:bottom w:val="none" w:sz="0" w:space="0" w:color="auto"/>
                <w:right w:val="none" w:sz="0" w:space="0" w:color="auto"/>
              </w:divBdr>
            </w:div>
            <w:div w:id="631717680">
              <w:marLeft w:val="0"/>
              <w:marRight w:val="0"/>
              <w:marTop w:val="0"/>
              <w:marBottom w:val="0"/>
              <w:divBdr>
                <w:top w:val="none" w:sz="0" w:space="0" w:color="auto"/>
                <w:left w:val="none" w:sz="0" w:space="0" w:color="auto"/>
                <w:bottom w:val="none" w:sz="0" w:space="0" w:color="auto"/>
                <w:right w:val="none" w:sz="0" w:space="0" w:color="auto"/>
              </w:divBdr>
            </w:div>
            <w:div w:id="569384272">
              <w:marLeft w:val="0"/>
              <w:marRight w:val="0"/>
              <w:marTop w:val="0"/>
              <w:marBottom w:val="0"/>
              <w:divBdr>
                <w:top w:val="none" w:sz="0" w:space="0" w:color="auto"/>
                <w:left w:val="none" w:sz="0" w:space="0" w:color="auto"/>
                <w:bottom w:val="none" w:sz="0" w:space="0" w:color="auto"/>
                <w:right w:val="none" w:sz="0" w:space="0" w:color="auto"/>
              </w:divBdr>
            </w:div>
            <w:div w:id="20637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834748">
      <w:bodyDiv w:val="1"/>
      <w:marLeft w:val="0"/>
      <w:marRight w:val="0"/>
      <w:marTop w:val="0"/>
      <w:marBottom w:val="0"/>
      <w:divBdr>
        <w:top w:val="none" w:sz="0" w:space="0" w:color="auto"/>
        <w:left w:val="none" w:sz="0" w:space="0" w:color="auto"/>
        <w:bottom w:val="none" w:sz="0" w:space="0" w:color="auto"/>
        <w:right w:val="none" w:sz="0" w:space="0" w:color="auto"/>
      </w:divBdr>
    </w:div>
    <w:div w:id="1335257468">
      <w:bodyDiv w:val="1"/>
      <w:marLeft w:val="0"/>
      <w:marRight w:val="0"/>
      <w:marTop w:val="0"/>
      <w:marBottom w:val="0"/>
      <w:divBdr>
        <w:top w:val="none" w:sz="0" w:space="0" w:color="auto"/>
        <w:left w:val="none" w:sz="0" w:space="0" w:color="auto"/>
        <w:bottom w:val="none" w:sz="0" w:space="0" w:color="auto"/>
        <w:right w:val="none" w:sz="0" w:space="0" w:color="auto"/>
      </w:divBdr>
    </w:div>
    <w:div w:id="1475247808">
      <w:bodyDiv w:val="1"/>
      <w:marLeft w:val="0"/>
      <w:marRight w:val="0"/>
      <w:marTop w:val="0"/>
      <w:marBottom w:val="0"/>
      <w:divBdr>
        <w:top w:val="none" w:sz="0" w:space="0" w:color="auto"/>
        <w:left w:val="none" w:sz="0" w:space="0" w:color="auto"/>
        <w:bottom w:val="none" w:sz="0" w:space="0" w:color="auto"/>
        <w:right w:val="none" w:sz="0" w:space="0" w:color="auto"/>
      </w:divBdr>
    </w:div>
    <w:div w:id="1587807169">
      <w:bodyDiv w:val="1"/>
      <w:marLeft w:val="0"/>
      <w:marRight w:val="0"/>
      <w:marTop w:val="0"/>
      <w:marBottom w:val="0"/>
      <w:divBdr>
        <w:top w:val="none" w:sz="0" w:space="0" w:color="auto"/>
        <w:left w:val="none" w:sz="0" w:space="0" w:color="auto"/>
        <w:bottom w:val="none" w:sz="0" w:space="0" w:color="auto"/>
        <w:right w:val="none" w:sz="0" w:space="0" w:color="auto"/>
      </w:divBdr>
    </w:div>
    <w:div w:id="1859152029">
      <w:bodyDiv w:val="1"/>
      <w:marLeft w:val="0"/>
      <w:marRight w:val="0"/>
      <w:marTop w:val="0"/>
      <w:marBottom w:val="0"/>
      <w:divBdr>
        <w:top w:val="none" w:sz="0" w:space="0" w:color="auto"/>
        <w:left w:val="none" w:sz="0" w:space="0" w:color="auto"/>
        <w:bottom w:val="none" w:sz="0" w:space="0" w:color="auto"/>
        <w:right w:val="none" w:sz="0" w:space="0" w:color="auto"/>
      </w:divBdr>
    </w:div>
    <w:div w:id="20472151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6FD36F-5B4F-466F-8659-5DF8C3AD7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7164</Words>
  <Characters>97841</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PUK Zürich</Company>
  <LinksUpToDate>false</LinksUpToDate>
  <CharactersWithSpaces>114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eta Ajdacic</dc:creator>
  <cp:keywords/>
  <cp:lastModifiedBy>Windows 用户</cp:lastModifiedBy>
  <cp:revision>3</cp:revision>
  <cp:lastPrinted>2016-09-09T08:46:00Z</cp:lastPrinted>
  <dcterms:created xsi:type="dcterms:W3CDTF">2016-10-05T22:02:00Z</dcterms:created>
  <dcterms:modified xsi:type="dcterms:W3CDTF">2016-10-08T00:56:00Z</dcterms:modified>
</cp:coreProperties>
</file>